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8ADAA" w14:textId="3CCBB602" w:rsidR="00861C50" w:rsidRDefault="00CE455F" w:rsidP="00CE455F">
      <w:pPr>
        <w:pStyle w:val="Ttulo1"/>
      </w:pPr>
      <w:r>
        <w:t>ABOUT MATERIAL REPOSITORY</w:t>
      </w:r>
    </w:p>
    <w:p w14:paraId="6B4A318D" w14:textId="77777777" w:rsidR="00CE455F" w:rsidRDefault="00CE455F" w:rsidP="00CE455F"/>
    <w:p w14:paraId="166704EC" w14:textId="0C50124B" w:rsidR="00CE455F" w:rsidRDefault="00747404" w:rsidP="00747404">
      <w:pPr>
        <w:pStyle w:val="Ttulo2"/>
      </w:pPr>
      <w:r>
        <w:t xml:space="preserve">Input File </w:t>
      </w:r>
      <w:proofErr w:type="spellStart"/>
      <w:r>
        <w:t>Formatting</w:t>
      </w:r>
      <w:proofErr w:type="spellEnd"/>
    </w:p>
    <w:p w14:paraId="3532ED6F" w14:textId="77777777" w:rsidR="00747404" w:rsidRDefault="00747404" w:rsidP="00747404"/>
    <w:p w14:paraId="04AACF01" w14:textId="440A08F6" w:rsidR="00747404" w:rsidRDefault="00310574" w:rsidP="00310574">
      <w:pPr>
        <w:pStyle w:val="Ttulo2"/>
      </w:pPr>
      <w:r>
        <w:t xml:space="preserve">Material </w:t>
      </w:r>
      <w:proofErr w:type="spellStart"/>
      <w:r>
        <w:t>Categorization</w:t>
      </w:r>
      <w:proofErr w:type="spellEnd"/>
    </w:p>
    <w:p w14:paraId="607B4B55" w14:textId="77777777" w:rsidR="00765699" w:rsidRDefault="00765699" w:rsidP="00765699"/>
    <w:p w14:paraId="7D4375BC" w14:textId="3C1C2494" w:rsidR="00765699" w:rsidRDefault="00B634A4" w:rsidP="00765699">
      <w:pPr>
        <w:pStyle w:val="Ttulo3"/>
      </w:pPr>
      <w:r w:rsidRPr="00B634A4">
        <w:rPr>
          <w:u w:val="none"/>
        </w:rPr>
        <w:t xml:space="preserve"> </w:t>
      </w:r>
      <w:proofErr w:type="spellStart"/>
      <w:r w:rsidR="00765699">
        <w:t>Elastomers</w:t>
      </w:r>
      <w:proofErr w:type="spellEnd"/>
    </w:p>
    <w:p w14:paraId="7C495A48" w14:textId="77777777" w:rsidR="00765699" w:rsidRDefault="00765699" w:rsidP="00765699"/>
    <w:p w14:paraId="2FB95EC4" w14:textId="77777777" w:rsidR="00FE3BA2" w:rsidRPr="00FE3BA2" w:rsidRDefault="00FE3BA2" w:rsidP="00FE3BA2">
      <w:pPr>
        <w:numPr>
          <w:ilvl w:val="0"/>
          <w:numId w:val="8"/>
        </w:numPr>
        <w:rPr>
          <w:b/>
          <w:bCs/>
        </w:rPr>
      </w:pPr>
      <w:r w:rsidRPr="00FE3BA2">
        <w:rPr>
          <w:b/>
          <w:bCs/>
        </w:rPr>
        <w:t>Natural Rubber (NR)</w:t>
      </w:r>
    </w:p>
    <w:p w14:paraId="757562C9" w14:textId="77777777" w:rsidR="00FE3BA2" w:rsidRPr="00FE3BA2" w:rsidRDefault="00FE3BA2" w:rsidP="00FE3BA2">
      <w:pPr>
        <w:numPr>
          <w:ilvl w:val="0"/>
          <w:numId w:val="8"/>
        </w:numPr>
        <w:rPr>
          <w:b/>
          <w:bCs/>
        </w:rPr>
      </w:pPr>
      <w:proofErr w:type="spellStart"/>
      <w:r w:rsidRPr="00FE3BA2">
        <w:rPr>
          <w:b/>
          <w:bCs/>
        </w:rPr>
        <w:t>Synthetic</w:t>
      </w:r>
      <w:proofErr w:type="spellEnd"/>
      <w:r w:rsidRPr="00FE3BA2">
        <w:rPr>
          <w:b/>
          <w:bCs/>
        </w:rPr>
        <w:t xml:space="preserve"> Rubbers</w:t>
      </w:r>
    </w:p>
    <w:p w14:paraId="335BB434" w14:textId="77777777" w:rsidR="00FE3BA2" w:rsidRPr="00FE3BA2" w:rsidRDefault="00FE3BA2" w:rsidP="00FE3BA2">
      <w:pPr>
        <w:numPr>
          <w:ilvl w:val="1"/>
          <w:numId w:val="8"/>
        </w:numPr>
        <w:rPr>
          <w:lang w:val="en-US"/>
        </w:rPr>
      </w:pPr>
      <w:r w:rsidRPr="00FE3BA2">
        <w:rPr>
          <w:i/>
          <w:iCs/>
          <w:lang w:val="en-US"/>
        </w:rPr>
        <w:t>Hydrocarbon-Based</w:t>
      </w:r>
      <w:r w:rsidRPr="00FE3BA2">
        <w:rPr>
          <w:lang w:val="en-US"/>
        </w:rPr>
        <w:t>: SBR, BR, EPDM, IIR.</w:t>
      </w:r>
    </w:p>
    <w:p w14:paraId="601CFA0B" w14:textId="77777777" w:rsidR="00FE3BA2" w:rsidRPr="00FE3BA2" w:rsidRDefault="00FE3BA2" w:rsidP="00FE3BA2">
      <w:pPr>
        <w:numPr>
          <w:ilvl w:val="1"/>
          <w:numId w:val="8"/>
        </w:numPr>
      </w:pPr>
      <w:r w:rsidRPr="00FE3BA2">
        <w:rPr>
          <w:i/>
          <w:iCs/>
        </w:rPr>
        <w:t>Polar Rubbers</w:t>
      </w:r>
      <w:r w:rsidRPr="00FE3BA2">
        <w:t>: NBR, CR.</w:t>
      </w:r>
    </w:p>
    <w:p w14:paraId="52B158F4" w14:textId="77777777" w:rsidR="00FE3BA2" w:rsidRPr="00FE3BA2" w:rsidRDefault="00FE3BA2" w:rsidP="00FE3BA2">
      <w:pPr>
        <w:numPr>
          <w:ilvl w:val="1"/>
          <w:numId w:val="8"/>
        </w:numPr>
      </w:pPr>
      <w:proofErr w:type="spellStart"/>
      <w:r w:rsidRPr="00FE3BA2">
        <w:rPr>
          <w:i/>
          <w:iCs/>
        </w:rPr>
        <w:t>Specialty</w:t>
      </w:r>
      <w:proofErr w:type="spellEnd"/>
      <w:r w:rsidRPr="00FE3BA2">
        <w:rPr>
          <w:i/>
          <w:iCs/>
        </w:rPr>
        <w:t xml:space="preserve"> </w:t>
      </w:r>
      <w:proofErr w:type="spellStart"/>
      <w:r w:rsidRPr="00FE3BA2">
        <w:rPr>
          <w:i/>
          <w:iCs/>
        </w:rPr>
        <w:t>Synthetics</w:t>
      </w:r>
      <w:proofErr w:type="spellEnd"/>
      <w:r w:rsidRPr="00FE3BA2">
        <w:t>: FKM, ACM.</w:t>
      </w:r>
    </w:p>
    <w:p w14:paraId="78AE6420" w14:textId="77777777" w:rsidR="00FE3BA2" w:rsidRPr="00FE3BA2" w:rsidRDefault="00FE3BA2" w:rsidP="00FE3BA2">
      <w:pPr>
        <w:numPr>
          <w:ilvl w:val="0"/>
          <w:numId w:val="8"/>
        </w:numPr>
        <w:rPr>
          <w:b/>
          <w:bCs/>
        </w:rPr>
      </w:pPr>
      <w:r w:rsidRPr="00FE3BA2">
        <w:rPr>
          <w:b/>
          <w:bCs/>
        </w:rPr>
        <w:t>Silicone Rubbers (Q)</w:t>
      </w:r>
    </w:p>
    <w:p w14:paraId="55441782" w14:textId="77777777" w:rsidR="00FE3BA2" w:rsidRPr="00FE3BA2" w:rsidRDefault="00FE3BA2" w:rsidP="00FE3BA2">
      <w:pPr>
        <w:numPr>
          <w:ilvl w:val="0"/>
          <w:numId w:val="8"/>
        </w:numPr>
        <w:rPr>
          <w:b/>
          <w:bCs/>
        </w:rPr>
      </w:pPr>
      <w:proofErr w:type="spellStart"/>
      <w:r w:rsidRPr="00FE3BA2">
        <w:rPr>
          <w:b/>
          <w:bCs/>
        </w:rPr>
        <w:t>Polyurethanes</w:t>
      </w:r>
      <w:proofErr w:type="spellEnd"/>
      <w:r w:rsidRPr="00FE3BA2">
        <w:rPr>
          <w:b/>
          <w:bCs/>
        </w:rPr>
        <w:t xml:space="preserve"> (PU)</w:t>
      </w:r>
    </w:p>
    <w:p w14:paraId="3046C80B" w14:textId="77777777" w:rsidR="00FE3BA2" w:rsidRPr="00FE3BA2" w:rsidRDefault="00FE3BA2" w:rsidP="00FE3BA2">
      <w:pPr>
        <w:numPr>
          <w:ilvl w:val="1"/>
          <w:numId w:val="8"/>
        </w:numPr>
      </w:pPr>
      <w:proofErr w:type="spellStart"/>
      <w:r w:rsidRPr="00FE3BA2">
        <w:t>Thermoset</w:t>
      </w:r>
      <w:proofErr w:type="spellEnd"/>
      <w:r w:rsidRPr="00FE3BA2">
        <w:t xml:space="preserve"> PU.</w:t>
      </w:r>
    </w:p>
    <w:p w14:paraId="7704B43B" w14:textId="77777777" w:rsidR="00FE3BA2" w:rsidRPr="00FE3BA2" w:rsidRDefault="00FE3BA2" w:rsidP="00FE3BA2">
      <w:pPr>
        <w:numPr>
          <w:ilvl w:val="0"/>
          <w:numId w:val="8"/>
        </w:numPr>
        <w:rPr>
          <w:b/>
          <w:bCs/>
        </w:rPr>
      </w:pPr>
      <w:proofErr w:type="spellStart"/>
      <w:r w:rsidRPr="00FE3BA2">
        <w:rPr>
          <w:b/>
          <w:bCs/>
        </w:rPr>
        <w:t>Thermoplastic</w:t>
      </w:r>
      <w:proofErr w:type="spellEnd"/>
      <w:r w:rsidRPr="00FE3BA2">
        <w:rPr>
          <w:b/>
          <w:bCs/>
        </w:rPr>
        <w:t xml:space="preserve"> </w:t>
      </w:r>
      <w:proofErr w:type="spellStart"/>
      <w:r w:rsidRPr="00FE3BA2">
        <w:rPr>
          <w:b/>
          <w:bCs/>
        </w:rPr>
        <w:t>Elastomers</w:t>
      </w:r>
      <w:proofErr w:type="spellEnd"/>
      <w:r w:rsidRPr="00FE3BA2">
        <w:rPr>
          <w:b/>
          <w:bCs/>
        </w:rPr>
        <w:t xml:space="preserve"> (TPE)</w:t>
      </w:r>
    </w:p>
    <w:p w14:paraId="0A8334D2" w14:textId="0CE1424D" w:rsidR="00FE3BA2" w:rsidRPr="00FE3BA2" w:rsidRDefault="00FE3BA2" w:rsidP="00FE3BA2">
      <w:pPr>
        <w:numPr>
          <w:ilvl w:val="1"/>
          <w:numId w:val="8"/>
        </w:numPr>
        <w:rPr>
          <w:lang w:val="en-US"/>
        </w:rPr>
      </w:pPr>
      <w:r w:rsidRPr="00FE3BA2">
        <w:rPr>
          <w:lang w:val="en-US"/>
        </w:rPr>
        <w:t xml:space="preserve">TPO, TPV, SBS, SEBS, </w:t>
      </w:r>
      <w:r w:rsidRPr="00FE3BA2">
        <w:rPr>
          <w:i/>
          <w:iCs/>
          <w:lang w:val="en-US"/>
        </w:rPr>
        <w:t xml:space="preserve">and </w:t>
      </w:r>
      <w:r w:rsidR="00A70773" w:rsidRPr="00FE3BA2">
        <w:rPr>
          <w:lang w:val="en-US"/>
        </w:rPr>
        <w:t>Thermoplastic PU (TPU)</w:t>
      </w:r>
      <w:r w:rsidRPr="00FE3BA2">
        <w:rPr>
          <w:lang w:val="en-US"/>
        </w:rPr>
        <w:t>.</w:t>
      </w:r>
    </w:p>
    <w:p w14:paraId="668E19A7" w14:textId="10AEEBEA" w:rsidR="00FE3BA2" w:rsidRPr="00FE3BA2" w:rsidRDefault="00FE3BA2" w:rsidP="00FE3BA2">
      <w:pPr>
        <w:numPr>
          <w:ilvl w:val="0"/>
          <w:numId w:val="8"/>
        </w:numPr>
        <w:rPr>
          <w:b/>
          <w:bCs/>
        </w:rPr>
      </w:pPr>
      <w:proofErr w:type="spellStart"/>
      <w:r w:rsidRPr="00DA4EDF">
        <w:rPr>
          <w:b/>
          <w:bCs/>
        </w:rPr>
        <w:t>Others</w:t>
      </w:r>
      <w:proofErr w:type="spellEnd"/>
      <w:r w:rsidRPr="00DA4EDF">
        <w:rPr>
          <w:b/>
          <w:bCs/>
        </w:rPr>
        <w:t>/</w:t>
      </w:r>
      <w:proofErr w:type="spellStart"/>
      <w:r w:rsidRPr="00FE3BA2">
        <w:rPr>
          <w:b/>
          <w:bCs/>
        </w:rPr>
        <w:t>Hybrid</w:t>
      </w:r>
      <w:proofErr w:type="spellEnd"/>
      <w:r w:rsidRPr="00FE3BA2">
        <w:rPr>
          <w:b/>
          <w:bCs/>
        </w:rPr>
        <w:t>/</w:t>
      </w:r>
      <w:proofErr w:type="spellStart"/>
      <w:r w:rsidRPr="00FE3BA2">
        <w:rPr>
          <w:b/>
          <w:bCs/>
        </w:rPr>
        <w:t>Specialty</w:t>
      </w:r>
      <w:proofErr w:type="spellEnd"/>
      <w:r w:rsidRPr="00FE3BA2">
        <w:rPr>
          <w:b/>
          <w:bCs/>
        </w:rPr>
        <w:t xml:space="preserve"> </w:t>
      </w:r>
      <w:proofErr w:type="spellStart"/>
      <w:r w:rsidRPr="00FE3BA2">
        <w:rPr>
          <w:b/>
          <w:bCs/>
        </w:rPr>
        <w:t>Elastomers</w:t>
      </w:r>
      <w:proofErr w:type="spellEnd"/>
    </w:p>
    <w:p w14:paraId="747B12CD" w14:textId="77777777" w:rsidR="00FE3BA2" w:rsidRPr="00FE3BA2" w:rsidRDefault="00FE3BA2" w:rsidP="00FE3BA2">
      <w:pPr>
        <w:numPr>
          <w:ilvl w:val="1"/>
          <w:numId w:val="8"/>
        </w:numPr>
      </w:pPr>
      <w:proofErr w:type="spellStart"/>
      <w:r w:rsidRPr="00FE3BA2">
        <w:t>TPSiV</w:t>
      </w:r>
      <w:proofErr w:type="spellEnd"/>
      <w:r w:rsidRPr="00FE3BA2">
        <w:t xml:space="preserve">, </w:t>
      </w:r>
      <w:proofErr w:type="spellStart"/>
      <w:r w:rsidRPr="00FE3BA2">
        <w:t>Bio-Based</w:t>
      </w:r>
      <w:proofErr w:type="spellEnd"/>
      <w:r w:rsidRPr="00FE3BA2">
        <w:t xml:space="preserve"> Rubbers.</w:t>
      </w:r>
    </w:p>
    <w:p w14:paraId="71186C32" w14:textId="77777777" w:rsidR="00765699" w:rsidRDefault="00765699" w:rsidP="00765699"/>
    <w:p w14:paraId="1314064D" w14:textId="1E5BA02A" w:rsidR="0096110B" w:rsidRDefault="00B634A4" w:rsidP="0096110B">
      <w:pPr>
        <w:pStyle w:val="Ttulo3"/>
      </w:pPr>
      <w:r w:rsidRPr="00B634A4">
        <w:rPr>
          <w:u w:val="none"/>
        </w:rPr>
        <w:t xml:space="preserve"> </w:t>
      </w:r>
      <w:proofErr w:type="spellStart"/>
      <w:r w:rsidR="0096110B">
        <w:t>Foams</w:t>
      </w:r>
      <w:proofErr w:type="spellEnd"/>
    </w:p>
    <w:p w14:paraId="3CFBE9B8" w14:textId="77777777" w:rsidR="0096110B" w:rsidRDefault="0096110B" w:rsidP="0096110B"/>
    <w:p w14:paraId="32AB3469" w14:textId="7173F960" w:rsidR="00D066C6" w:rsidRPr="00FE3BA2" w:rsidRDefault="00935632" w:rsidP="00D066C6">
      <w:pPr>
        <w:numPr>
          <w:ilvl w:val="0"/>
          <w:numId w:val="9"/>
        </w:numPr>
        <w:rPr>
          <w:b/>
          <w:bCs/>
        </w:rPr>
      </w:pPr>
      <w:proofErr w:type="spellStart"/>
      <w:r>
        <w:rPr>
          <w:b/>
          <w:bCs/>
        </w:rPr>
        <w:t>Pol</w:t>
      </w:r>
      <w:r w:rsidR="0041425C">
        <w:rPr>
          <w:b/>
          <w:bCs/>
        </w:rPr>
        <w:t>y</w:t>
      </w:r>
      <w:r>
        <w:rPr>
          <w:b/>
          <w:bCs/>
        </w:rPr>
        <w:t>meric</w:t>
      </w:r>
      <w:proofErr w:type="spellEnd"/>
      <w:r>
        <w:rPr>
          <w:b/>
          <w:bCs/>
        </w:rPr>
        <w:t xml:space="preserve"> </w:t>
      </w:r>
      <w:r w:rsidR="0041425C">
        <w:rPr>
          <w:b/>
          <w:bCs/>
        </w:rPr>
        <w:t>Open-</w:t>
      </w:r>
      <w:proofErr w:type="spellStart"/>
      <w:r w:rsidR="0041425C">
        <w:rPr>
          <w:b/>
          <w:bCs/>
        </w:rPr>
        <w:t>Cell</w:t>
      </w:r>
      <w:proofErr w:type="spellEnd"/>
      <w:r w:rsidR="0041425C">
        <w:rPr>
          <w:b/>
          <w:bCs/>
        </w:rPr>
        <w:t xml:space="preserve"> </w:t>
      </w:r>
      <w:proofErr w:type="spellStart"/>
      <w:r w:rsidR="0041425C">
        <w:rPr>
          <w:b/>
          <w:bCs/>
        </w:rPr>
        <w:t>Foams</w:t>
      </w:r>
      <w:proofErr w:type="spellEnd"/>
    </w:p>
    <w:p w14:paraId="564B167B" w14:textId="496F3E2B" w:rsidR="0041425C" w:rsidRDefault="0041425C" w:rsidP="0041425C">
      <w:pPr>
        <w:numPr>
          <w:ilvl w:val="0"/>
          <w:numId w:val="9"/>
        </w:numPr>
        <w:rPr>
          <w:b/>
          <w:bCs/>
        </w:rPr>
      </w:pPr>
      <w:proofErr w:type="spellStart"/>
      <w:r>
        <w:rPr>
          <w:b/>
          <w:bCs/>
        </w:rPr>
        <w:t>Polymeric</w:t>
      </w:r>
      <w:proofErr w:type="spellEnd"/>
      <w:r>
        <w:rPr>
          <w:b/>
          <w:bCs/>
        </w:rPr>
        <w:t xml:space="preserve"> </w:t>
      </w:r>
      <w:proofErr w:type="spellStart"/>
      <w:r w:rsidR="00381A09">
        <w:rPr>
          <w:b/>
          <w:bCs/>
        </w:rPr>
        <w:t>Closed</w:t>
      </w:r>
      <w:r>
        <w:rPr>
          <w:b/>
          <w:bCs/>
        </w:rPr>
        <w:t>-Cell</w:t>
      </w:r>
      <w:proofErr w:type="spellEnd"/>
      <w:r>
        <w:rPr>
          <w:b/>
          <w:bCs/>
        </w:rPr>
        <w:t xml:space="preserve"> </w:t>
      </w:r>
      <w:proofErr w:type="spellStart"/>
      <w:r>
        <w:rPr>
          <w:b/>
          <w:bCs/>
        </w:rPr>
        <w:t>Foams</w:t>
      </w:r>
      <w:proofErr w:type="spellEnd"/>
    </w:p>
    <w:p w14:paraId="3422E4F4" w14:textId="60F91316" w:rsidR="001F3009" w:rsidRDefault="001F3009" w:rsidP="0041425C">
      <w:pPr>
        <w:numPr>
          <w:ilvl w:val="0"/>
          <w:numId w:val="9"/>
        </w:numPr>
        <w:rPr>
          <w:b/>
          <w:bCs/>
        </w:rPr>
      </w:pPr>
      <w:proofErr w:type="spellStart"/>
      <w:r>
        <w:rPr>
          <w:b/>
          <w:bCs/>
        </w:rPr>
        <w:t>Others</w:t>
      </w:r>
      <w:proofErr w:type="spellEnd"/>
    </w:p>
    <w:p w14:paraId="389C0125" w14:textId="77777777" w:rsidR="00602BDA" w:rsidRDefault="00602BDA" w:rsidP="00602BDA">
      <w:pPr>
        <w:rPr>
          <w:b/>
          <w:bCs/>
        </w:rPr>
      </w:pPr>
    </w:p>
    <w:p w14:paraId="07DBEE67" w14:textId="3F4D950B" w:rsidR="00602BDA" w:rsidRPr="00FE3BA2" w:rsidRDefault="00B634A4" w:rsidP="00564C32">
      <w:pPr>
        <w:pStyle w:val="Ttulo3"/>
      </w:pPr>
      <w:r w:rsidRPr="00B634A4">
        <w:rPr>
          <w:u w:val="none"/>
        </w:rPr>
        <w:t xml:space="preserve"> </w:t>
      </w:r>
      <w:r w:rsidR="00564C32">
        <w:t xml:space="preserve">Soft </w:t>
      </w:r>
      <w:proofErr w:type="spellStart"/>
      <w:r w:rsidR="00564C32">
        <w:t>Biological</w:t>
      </w:r>
      <w:proofErr w:type="spellEnd"/>
      <w:r w:rsidR="00564C32">
        <w:t xml:space="preserve"> </w:t>
      </w:r>
      <w:proofErr w:type="spellStart"/>
      <w:r w:rsidR="00564C32">
        <w:t>Tissues</w:t>
      </w:r>
      <w:proofErr w:type="spellEnd"/>
    </w:p>
    <w:p w14:paraId="13AB6E17" w14:textId="77777777" w:rsidR="00D066C6" w:rsidRDefault="00D066C6" w:rsidP="0096110B"/>
    <w:p w14:paraId="0345A96A" w14:textId="5E4F407B" w:rsidR="00846538" w:rsidRPr="00FE3BA2" w:rsidRDefault="00846538" w:rsidP="00846538">
      <w:pPr>
        <w:numPr>
          <w:ilvl w:val="0"/>
          <w:numId w:val="10"/>
        </w:numPr>
        <w:rPr>
          <w:b/>
          <w:bCs/>
        </w:rPr>
      </w:pPr>
      <w:proofErr w:type="spellStart"/>
      <w:r>
        <w:rPr>
          <w:b/>
          <w:bCs/>
        </w:rPr>
        <w:t>Human</w:t>
      </w:r>
      <w:proofErr w:type="spellEnd"/>
      <w:r>
        <w:rPr>
          <w:b/>
          <w:bCs/>
        </w:rPr>
        <w:t xml:space="preserve"> </w:t>
      </w:r>
    </w:p>
    <w:p w14:paraId="2280E7A7" w14:textId="3121D5E7" w:rsidR="00846538" w:rsidRDefault="00846538" w:rsidP="00846538">
      <w:pPr>
        <w:numPr>
          <w:ilvl w:val="0"/>
          <w:numId w:val="10"/>
        </w:numPr>
        <w:rPr>
          <w:b/>
          <w:bCs/>
        </w:rPr>
      </w:pPr>
      <w:r>
        <w:rPr>
          <w:b/>
          <w:bCs/>
        </w:rPr>
        <w:t>Animal</w:t>
      </w:r>
    </w:p>
    <w:p w14:paraId="55DCF60B" w14:textId="3D34601D" w:rsidR="009C0575" w:rsidRDefault="009C0575" w:rsidP="00846538">
      <w:pPr>
        <w:numPr>
          <w:ilvl w:val="0"/>
          <w:numId w:val="10"/>
        </w:numPr>
        <w:rPr>
          <w:b/>
          <w:bCs/>
        </w:rPr>
      </w:pPr>
      <w:proofErr w:type="spellStart"/>
      <w:r>
        <w:rPr>
          <w:b/>
          <w:bCs/>
        </w:rPr>
        <w:t>Others</w:t>
      </w:r>
      <w:proofErr w:type="spellEnd"/>
    </w:p>
    <w:p w14:paraId="7C096881" w14:textId="77777777" w:rsidR="00846538" w:rsidRDefault="00846538" w:rsidP="00846538">
      <w:pPr>
        <w:rPr>
          <w:b/>
          <w:bCs/>
        </w:rPr>
      </w:pPr>
    </w:p>
    <w:p w14:paraId="29264BF9" w14:textId="320EC87E" w:rsidR="00846538" w:rsidRDefault="00FC26E4" w:rsidP="00FC26E4">
      <w:pPr>
        <w:pStyle w:val="Ttulo3"/>
      </w:pPr>
      <w:r w:rsidRPr="00FC26E4">
        <w:rPr>
          <w:u w:val="none"/>
        </w:rPr>
        <w:t xml:space="preserve"> </w:t>
      </w:r>
      <w:proofErr w:type="spellStart"/>
      <w:r w:rsidRPr="00FC26E4">
        <w:t>Gels</w:t>
      </w:r>
      <w:proofErr w:type="spellEnd"/>
      <w:r w:rsidRPr="00FC26E4">
        <w:t xml:space="preserve"> &amp; </w:t>
      </w:r>
      <w:proofErr w:type="spellStart"/>
      <w:r w:rsidRPr="00FC26E4">
        <w:t>Hydrogels</w:t>
      </w:r>
      <w:proofErr w:type="spellEnd"/>
    </w:p>
    <w:p w14:paraId="53873904" w14:textId="77777777" w:rsidR="00FB7A04" w:rsidRDefault="00FB7A04" w:rsidP="00FB7A04"/>
    <w:p w14:paraId="516EF0D1" w14:textId="4883E9D7" w:rsidR="00FB7A04" w:rsidRDefault="00FB7A04" w:rsidP="00FB7A04">
      <w:pPr>
        <w:numPr>
          <w:ilvl w:val="0"/>
          <w:numId w:val="12"/>
        </w:numPr>
        <w:rPr>
          <w:b/>
          <w:bCs/>
          <w:lang w:val="en-US"/>
        </w:rPr>
      </w:pPr>
      <w:r w:rsidRPr="00FB7A04">
        <w:rPr>
          <w:b/>
          <w:bCs/>
          <w:lang w:val="en-US"/>
        </w:rPr>
        <w:t xml:space="preserve">Natural Polymer-Based </w:t>
      </w:r>
    </w:p>
    <w:p w14:paraId="35561885" w14:textId="77777777" w:rsidR="00FB7A04" w:rsidRPr="00FB7A04" w:rsidRDefault="00FB7A04" w:rsidP="00FB7A04">
      <w:pPr>
        <w:numPr>
          <w:ilvl w:val="1"/>
          <w:numId w:val="12"/>
        </w:numPr>
      </w:pPr>
      <w:proofErr w:type="spellStart"/>
      <w:r w:rsidRPr="00FB7A04">
        <w:t>Collagen</w:t>
      </w:r>
      <w:proofErr w:type="spellEnd"/>
      <w:r w:rsidRPr="00FB7A04">
        <w:t xml:space="preserve"> </w:t>
      </w:r>
      <w:proofErr w:type="spellStart"/>
      <w:r w:rsidRPr="00FB7A04">
        <w:t>gels</w:t>
      </w:r>
      <w:proofErr w:type="spellEnd"/>
    </w:p>
    <w:p w14:paraId="42F78301" w14:textId="77777777" w:rsidR="00FB7A04" w:rsidRPr="00FB7A04" w:rsidRDefault="00FB7A04" w:rsidP="00FB7A04">
      <w:pPr>
        <w:numPr>
          <w:ilvl w:val="1"/>
          <w:numId w:val="12"/>
        </w:numPr>
      </w:pPr>
      <w:proofErr w:type="spellStart"/>
      <w:r w:rsidRPr="00FB7A04">
        <w:t>Fibrin</w:t>
      </w:r>
      <w:proofErr w:type="spellEnd"/>
      <w:r w:rsidRPr="00FB7A04">
        <w:t xml:space="preserve"> </w:t>
      </w:r>
      <w:proofErr w:type="spellStart"/>
      <w:r w:rsidRPr="00FB7A04">
        <w:t>gels</w:t>
      </w:r>
      <w:proofErr w:type="spellEnd"/>
    </w:p>
    <w:p w14:paraId="2C698B4A" w14:textId="77777777" w:rsidR="00FB7A04" w:rsidRPr="00FB7A04" w:rsidRDefault="00FB7A04" w:rsidP="00FB7A04">
      <w:pPr>
        <w:numPr>
          <w:ilvl w:val="1"/>
          <w:numId w:val="12"/>
        </w:numPr>
      </w:pPr>
      <w:proofErr w:type="spellStart"/>
      <w:r w:rsidRPr="00FB7A04">
        <w:t>Alginate</w:t>
      </w:r>
      <w:proofErr w:type="spellEnd"/>
      <w:r w:rsidRPr="00FB7A04">
        <w:t xml:space="preserve"> </w:t>
      </w:r>
      <w:proofErr w:type="spellStart"/>
      <w:r w:rsidRPr="00FB7A04">
        <w:t>hydrogels</w:t>
      </w:r>
      <w:proofErr w:type="spellEnd"/>
    </w:p>
    <w:p w14:paraId="03AACCEB" w14:textId="02B200C0" w:rsidR="00561AFC" w:rsidRPr="00FB7A04" w:rsidRDefault="00FB7A04" w:rsidP="00561AFC">
      <w:pPr>
        <w:numPr>
          <w:ilvl w:val="1"/>
          <w:numId w:val="12"/>
        </w:numPr>
      </w:pPr>
      <w:proofErr w:type="spellStart"/>
      <w:r w:rsidRPr="00FB7A04">
        <w:t>Hyaluronic</w:t>
      </w:r>
      <w:proofErr w:type="spellEnd"/>
      <w:r w:rsidRPr="00FB7A04">
        <w:t xml:space="preserve"> </w:t>
      </w:r>
      <w:proofErr w:type="spellStart"/>
      <w:r w:rsidRPr="00FB7A04">
        <w:t>acid</w:t>
      </w:r>
      <w:proofErr w:type="spellEnd"/>
      <w:r w:rsidRPr="00FB7A04">
        <w:t xml:space="preserve"> (HA) </w:t>
      </w:r>
      <w:proofErr w:type="spellStart"/>
      <w:r w:rsidRPr="00FB7A04">
        <w:t>hydrogels</w:t>
      </w:r>
      <w:proofErr w:type="spellEnd"/>
    </w:p>
    <w:p w14:paraId="63892357" w14:textId="77777777" w:rsidR="00FB7A04" w:rsidRPr="00FB7A04" w:rsidRDefault="00FB7A04" w:rsidP="00FB7A04">
      <w:pPr>
        <w:numPr>
          <w:ilvl w:val="0"/>
          <w:numId w:val="12"/>
        </w:numPr>
        <w:rPr>
          <w:b/>
          <w:bCs/>
        </w:rPr>
      </w:pPr>
      <w:proofErr w:type="spellStart"/>
      <w:r w:rsidRPr="00FB7A04">
        <w:rPr>
          <w:b/>
          <w:bCs/>
        </w:rPr>
        <w:t>Synthetic</w:t>
      </w:r>
      <w:proofErr w:type="spellEnd"/>
      <w:r w:rsidRPr="00FB7A04">
        <w:rPr>
          <w:b/>
          <w:bCs/>
        </w:rPr>
        <w:t xml:space="preserve"> Polymer-</w:t>
      </w:r>
      <w:proofErr w:type="spellStart"/>
      <w:r w:rsidRPr="00FB7A04">
        <w:rPr>
          <w:b/>
          <w:bCs/>
        </w:rPr>
        <w:t>Based</w:t>
      </w:r>
      <w:proofErr w:type="spellEnd"/>
    </w:p>
    <w:p w14:paraId="7A36A514" w14:textId="77777777" w:rsidR="00561AFC" w:rsidRPr="00FB7A04" w:rsidRDefault="00561AFC" w:rsidP="00561AFC">
      <w:pPr>
        <w:numPr>
          <w:ilvl w:val="1"/>
          <w:numId w:val="12"/>
        </w:numPr>
      </w:pPr>
      <w:r w:rsidRPr="00FB7A04">
        <w:t xml:space="preserve">PEG </w:t>
      </w:r>
      <w:proofErr w:type="spellStart"/>
      <w:r w:rsidRPr="00FB7A04">
        <w:t>hydrogels</w:t>
      </w:r>
      <w:proofErr w:type="spellEnd"/>
    </w:p>
    <w:p w14:paraId="1D67F8CA" w14:textId="77777777" w:rsidR="00561AFC" w:rsidRPr="00FB7A04" w:rsidRDefault="00561AFC" w:rsidP="00561AFC">
      <w:pPr>
        <w:numPr>
          <w:ilvl w:val="1"/>
          <w:numId w:val="12"/>
        </w:numPr>
      </w:pPr>
      <w:proofErr w:type="spellStart"/>
      <w:r w:rsidRPr="00FB7A04">
        <w:t>PAAm</w:t>
      </w:r>
      <w:proofErr w:type="spellEnd"/>
      <w:r w:rsidRPr="00FB7A04">
        <w:t xml:space="preserve"> (</w:t>
      </w:r>
      <w:proofErr w:type="spellStart"/>
      <w:r w:rsidRPr="00FB7A04">
        <w:t>Polyacrylamide</w:t>
      </w:r>
      <w:proofErr w:type="spellEnd"/>
      <w:r w:rsidRPr="00FB7A04">
        <w:t xml:space="preserve">) </w:t>
      </w:r>
      <w:proofErr w:type="spellStart"/>
      <w:r w:rsidRPr="00FB7A04">
        <w:t>gels</w:t>
      </w:r>
      <w:proofErr w:type="spellEnd"/>
    </w:p>
    <w:p w14:paraId="120FB7D2" w14:textId="50910C08" w:rsidR="00FB7A04" w:rsidRPr="00FE3BA2" w:rsidRDefault="00561AFC" w:rsidP="00561AFC">
      <w:pPr>
        <w:numPr>
          <w:ilvl w:val="1"/>
          <w:numId w:val="12"/>
        </w:numPr>
      </w:pPr>
      <w:r w:rsidRPr="00FB7A04">
        <w:t>PVA (</w:t>
      </w:r>
      <w:proofErr w:type="spellStart"/>
      <w:r w:rsidRPr="00FB7A04">
        <w:t>Polyvinyl</w:t>
      </w:r>
      <w:proofErr w:type="spellEnd"/>
      <w:r w:rsidRPr="00FB7A04">
        <w:t xml:space="preserve"> </w:t>
      </w:r>
      <w:proofErr w:type="spellStart"/>
      <w:r w:rsidRPr="00FB7A04">
        <w:t>alcohol</w:t>
      </w:r>
      <w:proofErr w:type="spellEnd"/>
      <w:r w:rsidRPr="00FB7A04">
        <w:t xml:space="preserve">) </w:t>
      </w:r>
      <w:proofErr w:type="spellStart"/>
      <w:r w:rsidRPr="00FB7A04">
        <w:t>hydrogels</w:t>
      </w:r>
      <w:proofErr w:type="spellEnd"/>
    </w:p>
    <w:p w14:paraId="5A086E94" w14:textId="77777777" w:rsidR="00561AFC" w:rsidRPr="00FB7A04" w:rsidRDefault="00561AFC" w:rsidP="00561AFC">
      <w:pPr>
        <w:numPr>
          <w:ilvl w:val="0"/>
          <w:numId w:val="12"/>
        </w:numPr>
        <w:rPr>
          <w:b/>
          <w:bCs/>
        </w:rPr>
      </w:pPr>
      <w:proofErr w:type="spellStart"/>
      <w:r w:rsidRPr="00FB7A04">
        <w:rPr>
          <w:b/>
          <w:bCs/>
        </w:rPr>
        <w:t>Composite</w:t>
      </w:r>
      <w:proofErr w:type="spellEnd"/>
      <w:r w:rsidRPr="00FB7A04">
        <w:rPr>
          <w:b/>
          <w:bCs/>
        </w:rPr>
        <w:t>/</w:t>
      </w:r>
      <w:proofErr w:type="spellStart"/>
      <w:r w:rsidRPr="00FB7A04">
        <w:rPr>
          <w:b/>
          <w:bCs/>
        </w:rPr>
        <w:t>Hybrid</w:t>
      </w:r>
      <w:proofErr w:type="spellEnd"/>
    </w:p>
    <w:p w14:paraId="43AC6D88" w14:textId="77777777" w:rsidR="00561AFC" w:rsidRPr="00FB7A04" w:rsidRDefault="00561AFC" w:rsidP="00561AFC">
      <w:pPr>
        <w:numPr>
          <w:ilvl w:val="1"/>
          <w:numId w:val="12"/>
        </w:numPr>
      </w:pPr>
      <w:proofErr w:type="spellStart"/>
      <w:r w:rsidRPr="00FB7A04">
        <w:t>Collagen</w:t>
      </w:r>
      <w:proofErr w:type="spellEnd"/>
      <w:r w:rsidRPr="00FB7A04">
        <w:t xml:space="preserve">-PEG </w:t>
      </w:r>
      <w:proofErr w:type="spellStart"/>
      <w:r w:rsidRPr="00FB7A04">
        <w:t>hybrids</w:t>
      </w:r>
      <w:proofErr w:type="spellEnd"/>
    </w:p>
    <w:p w14:paraId="2F4F3E42" w14:textId="63D0D1A4" w:rsidR="00FC26E4" w:rsidRDefault="00561AFC" w:rsidP="00FC26E4">
      <w:pPr>
        <w:numPr>
          <w:ilvl w:val="1"/>
          <w:numId w:val="12"/>
        </w:numPr>
      </w:pPr>
      <w:proofErr w:type="spellStart"/>
      <w:r w:rsidRPr="00FB7A04">
        <w:lastRenderedPageBreak/>
        <w:t>Nanocellulose-reinforced</w:t>
      </w:r>
      <w:proofErr w:type="spellEnd"/>
      <w:r w:rsidRPr="00FB7A04">
        <w:t xml:space="preserve"> </w:t>
      </w:r>
      <w:proofErr w:type="spellStart"/>
      <w:r w:rsidRPr="00FB7A04">
        <w:t>hydrogels</w:t>
      </w:r>
      <w:proofErr w:type="spellEnd"/>
    </w:p>
    <w:p w14:paraId="553ED022" w14:textId="57FC45B7" w:rsidR="009C0575" w:rsidRDefault="009C0575" w:rsidP="009C0575">
      <w:pPr>
        <w:numPr>
          <w:ilvl w:val="0"/>
          <w:numId w:val="12"/>
        </w:numPr>
        <w:rPr>
          <w:b/>
          <w:bCs/>
        </w:rPr>
      </w:pPr>
      <w:proofErr w:type="spellStart"/>
      <w:r w:rsidRPr="009C0575">
        <w:rPr>
          <w:b/>
          <w:bCs/>
        </w:rPr>
        <w:t>Others</w:t>
      </w:r>
      <w:proofErr w:type="spellEnd"/>
    </w:p>
    <w:p w14:paraId="0936541F" w14:textId="77777777" w:rsidR="008876A2" w:rsidRDefault="008876A2" w:rsidP="008876A2">
      <w:pPr>
        <w:rPr>
          <w:b/>
          <w:bCs/>
        </w:rPr>
      </w:pPr>
    </w:p>
    <w:p w14:paraId="2E38CB57" w14:textId="7AB40C07" w:rsidR="008876A2" w:rsidRDefault="008876A2" w:rsidP="008876A2">
      <w:pPr>
        <w:pStyle w:val="Ttulo1"/>
      </w:pPr>
      <w:r>
        <w:t>Hyperelastic models</w:t>
      </w:r>
    </w:p>
    <w:p w14:paraId="745B3D86" w14:textId="77777777" w:rsidR="00E73441" w:rsidRPr="00E73441" w:rsidRDefault="00E73441" w:rsidP="00E73441"/>
    <w:p w14:paraId="3A375C50" w14:textId="7E4B0F8A" w:rsidR="008876A2" w:rsidRDefault="00E73441" w:rsidP="00E73441">
      <w:pPr>
        <w:pStyle w:val="Ttulo2"/>
      </w:pPr>
      <w:r>
        <w:t xml:space="preserve">Pure </w:t>
      </w:r>
      <w:proofErr w:type="spellStart"/>
      <w:r>
        <w:t>Deformation</w:t>
      </w:r>
      <w:proofErr w:type="spellEnd"/>
      <w:r>
        <w:t xml:space="preserve"> </w:t>
      </w:r>
      <w:proofErr w:type="spellStart"/>
      <w:r>
        <w:t>Modes</w:t>
      </w:r>
      <w:proofErr w:type="spellEnd"/>
      <w:r>
        <w:t xml:space="preserve"> </w:t>
      </w:r>
      <w:proofErr w:type="spellStart"/>
      <w:r w:rsidRPr="00E73441">
        <w:t>Expressions</w:t>
      </w:r>
      <w:proofErr w:type="spellEnd"/>
    </w:p>
    <w:p w14:paraId="2AEBBFB6" w14:textId="77777777" w:rsidR="008168B9" w:rsidRDefault="008168B9" w:rsidP="008168B9"/>
    <w:p w14:paraId="2D30060A" w14:textId="4D98C74A" w:rsidR="008168B9" w:rsidRPr="008168B9" w:rsidRDefault="008168B9" w:rsidP="008168B9">
      <w:pPr>
        <w:pStyle w:val="Ttulo3"/>
      </w:pPr>
      <w:proofErr w:type="spellStart"/>
      <w:r>
        <w:t>Invariant</w:t>
      </w:r>
      <w:r w:rsidR="008767D5">
        <w:t>-Based</w:t>
      </w:r>
      <w:proofErr w:type="spellEnd"/>
      <w:r w:rsidR="008767D5">
        <w:t xml:space="preserve"> Models</w:t>
      </w:r>
    </w:p>
    <w:p w14:paraId="37AAAEC1" w14:textId="77777777" w:rsidR="00E73441" w:rsidRDefault="00E73441" w:rsidP="00E73441"/>
    <w:p w14:paraId="4D94AF8C" w14:textId="5FDC8C2E" w:rsidR="001E18E9" w:rsidRDefault="001E18E9" w:rsidP="008767D5">
      <w:pPr>
        <w:pStyle w:val="Ttulo4"/>
      </w:pPr>
      <w:r>
        <w:t>Uniaxial</w:t>
      </w:r>
    </w:p>
    <w:p w14:paraId="6BC59C5B" w14:textId="77777777" w:rsidR="001E18E9" w:rsidRDefault="001E18E9" w:rsidP="001E18E9"/>
    <w:p w14:paraId="5B3CAE5C" w14:textId="55623D5F" w:rsidR="001E18E9" w:rsidRPr="00817363" w:rsidRDefault="00000000" w:rsidP="001E18E9">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f>
                <m:fPr>
                  <m:ctrlPr>
                    <w:rPr>
                      <w:rFonts w:ascii="Cambria Math" w:hAnsi="Cambria Math"/>
                      <w:i/>
                    </w:rPr>
                  </m:ctrlPr>
                </m:fPr>
                <m:num>
                  <m:r>
                    <w:rPr>
                      <w:rFonts w:ascii="Cambria Math" w:hAnsi="Cambria Math"/>
                    </w:rPr>
                    <m:t>1</m:t>
                  </m:r>
                </m:num>
                <m:den>
                  <m:r>
                    <w:rPr>
                      <w:rFonts w:ascii="Cambria Math" w:hAnsi="Cambria Math"/>
                    </w:rPr>
                    <m:t>λ</m:t>
                  </m:r>
                </m:den>
              </m:f>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λ</m:t>
                  </m:r>
                </m:den>
              </m:f>
            </m:e>
          </m:d>
        </m:oMath>
      </m:oMathPara>
    </w:p>
    <w:p w14:paraId="1CBBEA28" w14:textId="56B0FF42" w:rsidR="00817363" w:rsidRDefault="00817363" w:rsidP="001E18E9">
      <w:pPr>
        <w:rPr>
          <w:rFonts w:eastAsiaTheme="minorEastAsia"/>
        </w:rPr>
      </w:pPr>
    </w:p>
    <w:p w14:paraId="539DA23B" w14:textId="65E17A34" w:rsidR="00817363" w:rsidRPr="00371300" w:rsidRDefault="00000000" w:rsidP="001E18E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eastAsiaTheme="minorEastAsia" w:hAnsi="Cambria Math"/>
            </w:rPr>
            <m:t>=</m:t>
          </m:r>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f>
                <m:fPr>
                  <m:ctrlPr>
                    <w:rPr>
                      <w:rFonts w:ascii="Cambria Math" w:hAnsi="Cambria Math"/>
                      <w:i/>
                    </w:rPr>
                  </m:ctrlPr>
                </m:fPr>
                <m:num>
                  <m:r>
                    <w:rPr>
                      <w:rFonts w:ascii="Cambria Math" w:hAnsi="Cambria Math"/>
                    </w:rPr>
                    <m:t>1</m:t>
                  </m:r>
                </m:num>
                <m:den>
                  <m:r>
                    <w:rPr>
                      <w:rFonts w:ascii="Cambria Math" w:hAnsi="Cambria Math"/>
                    </w:rPr>
                    <m:t>λ</m:t>
                  </m:r>
                </m:den>
              </m:f>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e>
          </m:d>
        </m:oMath>
      </m:oMathPara>
    </w:p>
    <w:p w14:paraId="07314FBC" w14:textId="77777777" w:rsidR="00371300" w:rsidRPr="003C508C" w:rsidRDefault="00371300" w:rsidP="001E18E9">
      <w:pPr>
        <w:rPr>
          <w:rFonts w:eastAsiaTheme="minorEastAsia"/>
        </w:rPr>
      </w:pPr>
    </w:p>
    <w:p w14:paraId="22A70A48" w14:textId="67D0C0AC" w:rsidR="003C508C" w:rsidRDefault="003C508C" w:rsidP="008767D5">
      <w:pPr>
        <w:pStyle w:val="Ttulo4"/>
        <w:rPr>
          <w:rFonts w:eastAsiaTheme="minorEastAsia"/>
        </w:rPr>
      </w:pPr>
      <w:r>
        <w:rPr>
          <w:rFonts w:eastAsiaTheme="minorEastAsia"/>
        </w:rPr>
        <w:t>Biaxial</w:t>
      </w:r>
    </w:p>
    <w:p w14:paraId="1A3C6021" w14:textId="77777777" w:rsidR="003C508C" w:rsidRDefault="003C508C" w:rsidP="003C508C"/>
    <w:p w14:paraId="3F0836A2" w14:textId="7FF4E46A" w:rsidR="003C508C" w:rsidRPr="00B473D9" w:rsidRDefault="00000000" w:rsidP="003C508C">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sSup>
                <m:sSupPr>
                  <m:ctrlPr>
                    <w:rPr>
                      <w:rFonts w:ascii="Cambria Math" w:hAnsi="Cambria Math"/>
                      <w:i/>
                    </w:rPr>
                  </m:ctrlPr>
                </m:sSupPr>
                <m:e>
                  <m:r>
                    <w:rPr>
                      <w:rFonts w:ascii="Cambria Math" w:hAnsi="Cambria Math"/>
                    </w:rPr>
                    <m:t>λ</m:t>
                  </m:r>
                </m:e>
                <m:sup>
                  <m:r>
                    <w:rPr>
                      <w:rFonts w:ascii="Cambria Math" w:hAnsi="Cambria Math"/>
                    </w:rPr>
                    <m:t>2</m:t>
                  </m:r>
                </m:sup>
              </m:sSup>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4</m:t>
                      </m:r>
                    </m:sup>
                  </m:sSup>
                </m:den>
              </m:f>
            </m:e>
          </m:d>
        </m:oMath>
      </m:oMathPara>
    </w:p>
    <w:p w14:paraId="1E03653A" w14:textId="77777777" w:rsidR="00B473D9" w:rsidRDefault="00B473D9" w:rsidP="003C508C">
      <w:pPr>
        <w:rPr>
          <w:rFonts w:eastAsiaTheme="minorEastAsia"/>
        </w:rPr>
      </w:pPr>
    </w:p>
    <w:p w14:paraId="0EDD2C4C" w14:textId="2BF5C444" w:rsidR="00B473D9" w:rsidRPr="00371300" w:rsidRDefault="00000000" w:rsidP="003C508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sSup>
                <m:sSupPr>
                  <m:ctrlPr>
                    <w:rPr>
                      <w:rFonts w:ascii="Cambria Math" w:hAnsi="Cambria Math"/>
                      <w:i/>
                    </w:rPr>
                  </m:ctrlPr>
                </m:sSupPr>
                <m:e>
                  <m:r>
                    <w:rPr>
                      <w:rFonts w:ascii="Cambria Math" w:hAnsi="Cambria Math"/>
                    </w:rPr>
                    <m:t>λ</m:t>
                  </m:r>
                </m:e>
                <m:sup>
                  <m:r>
                    <w:rPr>
                      <w:rFonts w:ascii="Cambria Math" w:hAnsi="Cambria Math"/>
                    </w:rPr>
                    <m:t>2</m:t>
                  </m:r>
                </m:sup>
              </m:sSup>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5</m:t>
                      </m:r>
                    </m:sup>
                  </m:sSup>
                </m:den>
              </m:f>
            </m:e>
          </m:d>
        </m:oMath>
      </m:oMathPara>
    </w:p>
    <w:p w14:paraId="25A8AF18" w14:textId="77777777" w:rsidR="00371300" w:rsidRDefault="00371300" w:rsidP="003C508C"/>
    <w:p w14:paraId="12741CFE" w14:textId="6BFE8D28" w:rsidR="00371300" w:rsidRDefault="00371300" w:rsidP="008767D5">
      <w:pPr>
        <w:pStyle w:val="Ttulo4"/>
        <w:rPr>
          <w:rFonts w:eastAsiaTheme="minorEastAsia"/>
        </w:rPr>
      </w:pPr>
      <w:r>
        <w:rPr>
          <w:rFonts w:eastAsiaTheme="minorEastAsia"/>
        </w:rPr>
        <w:t xml:space="preserve">Pure </w:t>
      </w:r>
      <w:proofErr w:type="spellStart"/>
      <w:r>
        <w:rPr>
          <w:rFonts w:eastAsiaTheme="minorEastAsia"/>
        </w:rPr>
        <w:t>Shear</w:t>
      </w:r>
      <w:proofErr w:type="spellEnd"/>
    </w:p>
    <w:p w14:paraId="2CD32EFA" w14:textId="77777777" w:rsidR="00371300" w:rsidRDefault="00371300" w:rsidP="00371300"/>
    <w:p w14:paraId="04A3D242" w14:textId="51C3109C" w:rsidR="00371300" w:rsidRPr="00C83062" w:rsidRDefault="00000000" w:rsidP="00371300">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e>
          </m:d>
        </m:oMath>
      </m:oMathPara>
    </w:p>
    <w:p w14:paraId="586B7177" w14:textId="77777777" w:rsidR="00C83062" w:rsidRDefault="00C83062" w:rsidP="00371300">
      <w:pPr>
        <w:rPr>
          <w:rFonts w:eastAsiaTheme="minorEastAsia"/>
        </w:rPr>
      </w:pPr>
    </w:p>
    <w:p w14:paraId="14C6445F" w14:textId="58996AC7" w:rsidR="00C83062" w:rsidRPr="00A73259" w:rsidRDefault="00000000" w:rsidP="0037130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3</m:t>
                      </m:r>
                    </m:sup>
                  </m:sSup>
                </m:den>
              </m:f>
            </m:e>
          </m:d>
        </m:oMath>
      </m:oMathPara>
    </w:p>
    <w:p w14:paraId="3926DC25" w14:textId="1F461D90" w:rsidR="00A73259" w:rsidRDefault="00A73259" w:rsidP="008767D5">
      <w:pPr>
        <w:pStyle w:val="Ttulo4"/>
        <w:rPr>
          <w:rFonts w:eastAsiaTheme="minorEastAsia"/>
        </w:rPr>
      </w:pPr>
      <w:proofErr w:type="spellStart"/>
      <w:r>
        <w:rPr>
          <w:rFonts w:eastAsiaTheme="minorEastAsia"/>
        </w:rPr>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05E8B5A8" w14:textId="77777777" w:rsidR="00A73259" w:rsidRDefault="00A73259" w:rsidP="00A73259"/>
    <w:p w14:paraId="29990D3D" w14:textId="31357199" w:rsidR="00A73259" w:rsidRPr="00634992" w:rsidRDefault="00000000" w:rsidP="00A73259">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r>
            <w:rPr>
              <w:rFonts w:ascii="Cambria Math" w:hAnsi="Cambria Math"/>
            </w:rPr>
            <m:t>γ</m:t>
          </m:r>
        </m:oMath>
      </m:oMathPara>
    </w:p>
    <w:p w14:paraId="75E79691" w14:textId="1ECB9286" w:rsidR="006B1FE1" w:rsidRPr="008168B9" w:rsidRDefault="006B1FE1" w:rsidP="006B1FE1">
      <w:pPr>
        <w:pStyle w:val="Ttulo3"/>
      </w:pPr>
      <w:proofErr w:type="spellStart"/>
      <w:r>
        <w:t>Stretch-Based</w:t>
      </w:r>
      <w:proofErr w:type="spellEnd"/>
      <w:r>
        <w:t xml:space="preserve"> Models</w:t>
      </w:r>
    </w:p>
    <w:p w14:paraId="1E572290" w14:textId="77777777" w:rsidR="00634992" w:rsidRDefault="00634992" w:rsidP="00A73259">
      <w:pPr>
        <w:rPr>
          <w:rFonts w:eastAsiaTheme="minorEastAsia"/>
        </w:rPr>
      </w:pPr>
    </w:p>
    <w:p w14:paraId="1616EDB0" w14:textId="77777777" w:rsidR="008B766B" w:rsidRDefault="008B766B" w:rsidP="008B766B">
      <w:pPr>
        <w:pStyle w:val="Ttulo4"/>
      </w:pPr>
      <w:r>
        <w:t>Uniaxial</w:t>
      </w:r>
    </w:p>
    <w:p w14:paraId="08A94691" w14:textId="77777777" w:rsidR="008B766B" w:rsidRDefault="008B766B" w:rsidP="008B766B"/>
    <w:p w14:paraId="6104E30B" w14:textId="4D5A75D5" w:rsidR="008B766B" w:rsidRPr="00817363"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λ</m:t>
              </m:r>
              <m:rad>
                <m:radPr>
                  <m:degHide m:val="1"/>
                  <m:ctrlPr>
                    <w:rPr>
                      <w:rFonts w:ascii="Cambria Math" w:eastAsiaTheme="minorEastAsia" w:hAnsi="Cambria Math"/>
                      <w:i/>
                    </w:rPr>
                  </m:ctrlPr>
                </m:radPr>
                <m:deg/>
                <m:e>
                  <m:r>
                    <w:rPr>
                      <w:rFonts w:ascii="Cambria Math" w:eastAsiaTheme="minorEastAsia" w:hAnsi="Cambria Math"/>
                    </w:rPr>
                    <m:t>λ</m:t>
                  </m:r>
                </m:e>
              </m:rad>
            </m:den>
          </m:f>
        </m:oMath>
      </m:oMathPara>
    </w:p>
    <w:p w14:paraId="138709F2" w14:textId="77777777" w:rsidR="008B766B" w:rsidRDefault="008B766B" w:rsidP="008B766B">
      <w:pPr>
        <w:rPr>
          <w:rFonts w:eastAsiaTheme="minorEastAsia"/>
        </w:rPr>
      </w:pPr>
    </w:p>
    <w:p w14:paraId="3E954070" w14:textId="554ED0F2" w:rsidR="008B766B" w:rsidRPr="00371300"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3</m:t>
                      </m:r>
                    </m:sup>
                  </m:sSup>
                </m:e>
              </m:rad>
            </m:den>
          </m:f>
        </m:oMath>
      </m:oMathPara>
    </w:p>
    <w:p w14:paraId="7ED5D303" w14:textId="77777777" w:rsidR="008B766B" w:rsidRPr="003C508C" w:rsidRDefault="008B766B" w:rsidP="008B766B">
      <w:pPr>
        <w:rPr>
          <w:rFonts w:eastAsiaTheme="minorEastAsia"/>
        </w:rPr>
      </w:pPr>
    </w:p>
    <w:p w14:paraId="6C0D217C" w14:textId="77777777" w:rsidR="008B766B" w:rsidRDefault="008B766B" w:rsidP="008B766B">
      <w:pPr>
        <w:pStyle w:val="Ttulo4"/>
        <w:rPr>
          <w:rFonts w:eastAsiaTheme="minorEastAsia"/>
        </w:rPr>
      </w:pPr>
      <w:r>
        <w:rPr>
          <w:rFonts w:eastAsiaTheme="minorEastAsia"/>
        </w:rPr>
        <w:t>Biaxial</w:t>
      </w:r>
    </w:p>
    <w:p w14:paraId="4ECA7494" w14:textId="77777777" w:rsidR="008B766B" w:rsidRDefault="008B766B" w:rsidP="008B766B"/>
    <w:p w14:paraId="47E72636" w14:textId="1F7FAD26" w:rsidR="008B766B" w:rsidRPr="00B473D9"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2</m:t>
                  </m:r>
                </m:sup>
              </m:sSup>
            </m:den>
          </m:f>
        </m:oMath>
      </m:oMathPara>
    </w:p>
    <w:p w14:paraId="09B1B44C" w14:textId="77777777" w:rsidR="008B766B" w:rsidRDefault="008B766B" w:rsidP="008B766B">
      <w:pPr>
        <w:rPr>
          <w:rFonts w:eastAsiaTheme="minorEastAsia"/>
        </w:rPr>
      </w:pPr>
    </w:p>
    <w:p w14:paraId="015E7073" w14:textId="79E4938C" w:rsidR="008B766B" w:rsidRPr="00371300"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3</m:t>
                  </m:r>
                </m:sup>
              </m:sSup>
            </m:den>
          </m:f>
        </m:oMath>
      </m:oMathPara>
    </w:p>
    <w:p w14:paraId="1F0C9F08" w14:textId="77777777" w:rsidR="008B766B" w:rsidRDefault="008B766B" w:rsidP="008B766B"/>
    <w:p w14:paraId="423DB2AD" w14:textId="77777777" w:rsidR="008B766B" w:rsidRDefault="008B766B" w:rsidP="008B766B">
      <w:pPr>
        <w:pStyle w:val="Ttulo4"/>
        <w:rPr>
          <w:rFonts w:eastAsiaTheme="minorEastAsia"/>
        </w:rPr>
      </w:pPr>
      <w:r>
        <w:rPr>
          <w:rFonts w:eastAsiaTheme="minorEastAsia"/>
        </w:rPr>
        <w:t xml:space="preserve">Pure </w:t>
      </w:r>
      <w:proofErr w:type="spellStart"/>
      <w:r>
        <w:rPr>
          <w:rFonts w:eastAsiaTheme="minorEastAsia"/>
        </w:rPr>
        <w:t>Shear</w:t>
      </w:r>
      <w:proofErr w:type="spellEnd"/>
    </w:p>
    <w:p w14:paraId="53FC61BD" w14:textId="77777777" w:rsidR="008B766B" w:rsidRDefault="008B766B" w:rsidP="008B766B"/>
    <w:p w14:paraId="143E6B60" w14:textId="54396555" w:rsidR="008B766B" w:rsidRPr="00C83062"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λ</m:t>
              </m:r>
            </m:den>
          </m:f>
        </m:oMath>
      </m:oMathPara>
    </w:p>
    <w:p w14:paraId="39AA01F0" w14:textId="77777777" w:rsidR="008B766B" w:rsidRDefault="008B766B" w:rsidP="008B766B">
      <w:pPr>
        <w:rPr>
          <w:rFonts w:eastAsiaTheme="minorEastAsia"/>
        </w:rPr>
      </w:pPr>
    </w:p>
    <w:p w14:paraId="4A1939A4" w14:textId="6D34BDDD" w:rsidR="008B766B" w:rsidRPr="00A73259"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2</m:t>
                  </m:r>
                </m:sup>
              </m:sSup>
            </m:den>
          </m:f>
        </m:oMath>
      </m:oMathPara>
    </w:p>
    <w:p w14:paraId="44C5202B" w14:textId="77777777" w:rsidR="008B766B" w:rsidRDefault="008B766B" w:rsidP="008B766B">
      <w:pPr>
        <w:pStyle w:val="Ttulo4"/>
        <w:rPr>
          <w:rFonts w:eastAsiaTheme="minorEastAsia"/>
        </w:rPr>
      </w:pPr>
      <w:proofErr w:type="spellStart"/>
      <w:r>
        <w:rPr>
          <w:rFonts w:eastAsiaTheme="minorEastAsia"/>
        </w:rPr>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596FF86C" w14:textId="77777777" w:rsidR="008B766B" w:rsidRDefault="008B766B" w:rsidP="008B766B"/>
    <w:p w14:paraId="379A292B" w14:textId="1F7AE92C" w:rsidR="008B766B" w:rsidRPr="00634992"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d>
                <m:dPr>
                  <m:begChr m:val="["/>
                  <m:endChr m:val="]"/>
                  <m:ctrlPr>
                    <w:rPr>
                      <w:rFonts w:ascii="Cambria Math" w:eastAsiaTheme="minorEastAsia" w:hAnsi="Cambria Math"/>
                      <w:i/>
                    </w:rPr>
                  </m:ctrlPr>
                </m:dPr>
                <m:e>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d>
                    <m:dPr>
                      <m:ctrlPr>
                        <w:rPr>
                          <w:rFonts w:ascii="Cambria Math" w:eastAsiaTheme="minorEastAsia" w:hAnsi="Cambria Math"/>
                          <w:i/>
                        </w:rPr>
                      </m:ctrlPr>
                    </m:dPr>
                    <m:e>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4</m:t>
                          </m:r>
                        </m:e>
                      </m:rad>
                      <m:r>
                        <w:rPr>
                          <w:rFonts w:ascii="Cambria Math" w:eastAsiaTheme="minorEastAsia" w:hAnsi="Cambria Math"/>
                        </w:rPr>
                        <m:t>+γ</m:t>
                      </m:r>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d>
                <m:dPr>
                  <m:begChr m:val="["/>
                  <m:endChr m:val="]"/>
                  <m:ctrlPr>
                    <w:rPr>
                      <w:rFonts w:ascii="Cambria Math" w:eastAsiaTheme="minorEastAsia" w:hAnsi="Cambria Math"/>
                      <w:i/>
                    </w:rPr>
                  </m:ctrlPr>
                </m:dPr>
                <m:e>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d>
                    <m:dPr>
                      <m:ctrlPr>
                        <w:rPr>
                          <w:rFonts w:ascii="Cambria Math" w:eastAsiaTheme="minorEastAsia" w:hAnsi="Cambria Math"/>
                          <w:i/>
                        </w:rPr>
                      </m:ctrlPr>
                    </m:dPr>
                    <m:e>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4</m:t>
                          </m:r>
                        </m:e>
                      </m:rad>
                      <m:r>
                        <w:rPr>
                          <w:rFonts w:ascii="Cambria Math" w:eastAsiaTheme="minorEastAsia" w:hAnsi="Cambria Math"/>
                        </w:rPr>
                        <m:t>-γ</m:t>
                      </m:r>
                    </m:e>
                  </m:d>
                </m:e>
              </m:d>
              <m:ctrlPr>
                <w:rPr>
                  <w:rFonts w:ascii="Cambria Math" w:eastAsiaTheme="minorEastAsia" w:hAnsi="Cambria Math"/>
                  <w:i/>
                </w:rPr>
              </m:ctrlPr>
            </m:num>
            <m:den>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den>
          </m:f>
        </m:oMath>
      </m:oMathPara>
    </w:p>
    <w:p w14:paraId="3D10033B" w14:textId="77777777" w:rsidR="006B1FE1" w:rsidRDefault="006B1FE1" w:rsidP="00A73259">
      <w:pPr>
        <w:rPr>
          <w:rFonts w:eastAsiaTheme="minorEastAsia"/>
        </w:rPr>
      </w:pPr>
    </w:p>
    <w:p w14:paraId="680625E8" w14:textId="48629265" w:rsidR="00224E41" w:rsidRPr="008168B9" w:rsidRDefault="00224E41" w:rsidP="00224E41">
      <w:pPr>
        <w:pStyle w:val="Ttulo3"/>
      </w:pPr>
      <w:proofErr w:type="spellStart"/>
      <w:r>
        <w:t>Hookean-type</w:t>
      </w:r>
      <w:proofErr w:type="spellEnd"/>
      <w:r>
        <w:t xml:space="preserve"> </w:t>
      </w:r>
      <w:r w:rsidR="00A463A6">
        <w:t>Models</w:t>
      </w:r>
    </w:p>
    <w:p w14:paraId="31FD933C" w14:textId="77777777" w:rsidR="00224E41" w:rsidRDefault="00224E41" w:rsidP="00A73259">
      <w:pPr>
        <w:rPr>
          <w:rFonts w:eastAsiaTheme="minorEastAsia"/>
        </w:rPr>
      </w:pPr>
    </w:p>
    <w:p w14:paraId="30FD1458" w14:textId="77777777" w:rsidR="00A463A6" w:rsidRDefault="00A463A6" w:rsidP="00A463A6">
      <w:pPr>
        <w:pStyle w:val="Ttulo4"/>
      </w:pPr>
      <w:r>
        <w:t>Uniaxial</w:t>
      </w:r>
    </w:p>
    <w:p w14:paraId="2C431A09" w14:textId="77777777" w:rsidR="00A463A6" w:rsidRDefault="00A463A6" w:rsidP="00A463A6"/>
    <w:p w14:paraId="1BD0C341" w14:textId="2DD611F2" w:rsidR="00526F5C" w:rsidRDefault="00000000" w:rsidP="00A463A6">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den>
              </m:f>
            </m:e>
          </m:d>
        </m:oMath>
      </m:oMathPara>
    </w:p>
    <w:p w14:paraId="3AB52DD7" w14:textId="77777777" w:rsidR="00526F5C" w:rsidRDefault="00526F5C" w:rsidP="00A463A6"/>
    <w:p w14:paraId="7A54BDC9" w14:textId="266E9658" w:rsidR="00465B95" w:rsidRPr="007A034C" w:rsidRDefault="00000000" w:rsidP="00A463A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z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d>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d>
            </m:num>
            <m:den>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2</m:t>
                  </m:r>
                </m:sub>
                <m:sup>
                  <m:r>
                    <w:rPr>
                      <w:rFonts w:ascii="Cambria Math" w:eastAsiaTheme="minorEastAsia" w:hAnsi="Cambria Math"/>
                    </w:rPr>
                    <m:t>2</m:t>
                  </m:r>
                </m:sup>
              </m:sSubSup>
            </m:den>
          </m:f>
        </m:oMath>
      </m:oMathPara>
    </w:p>
    <w:p w14:paraId="086FB114" w14:textId="77777777" w:rsidR="007A034C" w:rsidRDefault="007A034C" w:rsidP="00A463A6">
      <w:pPr>
        <w:rPr>
          <w:rFonts w:eastAsiaTheme="minorEastAsia"/>
        </w:rPr>
      </w:pPr>
    </w:p>
    <w:p w14:paraId="57485A9A" w14:textId="207D10A2" w:rsidR="007A034C" w:rsidRPr="00A463A6" w:rsidRDefault="00814EAD" w:rsidP="00A463A6">
      <m:oMathPara>
        <m:oMath>
          <m:r>
            <w:rPr>
              <w:rFonts w:ascii="Cambria Math" w:eastAsiaTheme="minorEastAsia" w:hAnsi="Cambria Math"/>
            </w:rPr>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22</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1</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1</m:t>
                  </m:r>
                </m:sub>
              </m:sSub>
            </m:den>
          </m:f>
        </m:oMath>
      </m:oMathPara>
    </w:p>
    <w:p w14:paraId="709B49FF" w14:textId="77777777" w:rsidR="00A463A6" w:rsidRDefault="00A463A6" w:rsidP="00A463A6">
      <w:pPr>
        <w:pStyle w:val="Ttulo4"/>
        <w:rPr>
          <w:rFonts w:eastAsiaTheme="minorEastAsia"/>
        </w:rPr>
      </w:pPr>
      <w:r>
        <w:rPr>
          <w:rFonts w:eastAsiaTheme="minorEastAsia"/>
        </w:rPr>
        <w:t>Biaxial</w:t>
      </w:r>
    </w:p>
    <w:p w14:paraId="1072B566" w14:textId="77777777" w:rsidR="00A463A6" w:rsidRDefault="00A463A6" w:rsidP="00A463A6"/>
    <w:p w14:paraId="3F51BFE6" w14:textId="3E10EB8F" w:rsidR="00814EAD" w:rsidRDefault="00000000" w:rsidP="00A463A6">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den>
              </m:f>
            </m:e>
          </m:d>
        </m:oMath>
      </m:oMathPara>
    </w:p>
    <w:p w14:paraId="5BCC5453" w14:textId="77777777" w:rsidR="00814EAD" w:rsidRDefault="00814EAD" w:rsidP="00A463A6"/>
    <w:p w14:paraId="64088137" w14:textId="4C5B0821" w:rsidR="000C5E16" w:rsidRDefault="00000000" w:rsidP="00A463A6">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λ</m:t>
                  </m:r>
                </m:e>
                <m:sub>
                  <m:r>
                    <w:rPr>
                      <w:rFonts w:ascii="Cambria Math" w:hAnsi="Cambria Math"/>
                    </w:rPr>
                    <m:t>3</m:t>
                  </m:r>
                </m:sub>
              </m:sSub>
            </m:den>
          </m:f>
        </m:oMath>
      </m:oMathPara>
    </w:p>
    <w:p w14:paraId="2540C16B" w14:textId="77777777" w:rsidR="000C5E16" w:rsidRDefault="000C5E16" w:rsidP="00A463A6"/>
    <w:p w14:paraId="09F37B76" w14:textId="3A7A425D" w:rsidR="005936B0" w:rsidRDefault="005936B0" w:rsidP="00A463A6">
      <m:oMathPara>
        <m:oMath>
          <m:r>
            <w:rPr>
              <w:rFonts w:ascii="Cambria Math" w:eastAsiaTheme="minorEastAsia" w:hAnsi="Cambria Math"/>
            </w:rPr>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oMath>
      </m:oMathPara>
    </w:p>
    <w:p w14:paraId="4FC10218" w14:textId="77777777" w:rsidR="005936B0" w:rsidRDefault="005936B0" w:rsidP="00A463A6"/>
    <w:p w14:paraId="50EE1C76" w14:textId="77777777" w:rsidR="00A463A6" w:rsidRDefault="00A463A6" w:rsidP="00A463A6">
      <w:pPr>
        <w:pStyle w:val="Ttulo4"/>
        <w:rPr>
          <w:rFonts w:eastAsiaTheme="minorEastAsia"/>
        </w:rPr>
      </w:pPr>
      <w:r>
        <w:rPr>
          <w:rFonts w:eastAsiaTheme="minorEastAsia"/>
        </w:rPr>
        <w:lastRenderedPageBreak/>
        <w:t xml:space="preserve">Pure </w:t>
      </w:r>
      <w:proofErr w:type="spellStart"/>
      <w:r>
        <w:rPr>
          <w:rFonts w:eastAsiaTheme="minorEastAsia"/>
        </w:rPr>
        <w:t>Shear</w:t>
      </w:r>
      <w:proofErr w:type="spellEnd"/>
    </w:p>
    <w:p w14:paraId="59C6C5DD" w14:textId="77777777" w:rsidR="00A463A6" w:rsidRDefault="00A463A6" w:rsidP="00A463A6"/>
    <w:p w14:paraId="3F2518AD" w14:textId="64597CC1" w:rsidR="00571899" w:rsidRPr="008B5FF3" w:rsidRDefault="00000000" w:rsidP="00A463A6">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4</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L</m:t>
                          </m:r>
                        </m:e>
                        <m:sub>
                          <m:r>
                            <w:rPr>
                              <w:rFonts w:ascii="Cambria Math" w:eastAsiaTheme="minorEastAsia" w:hAnsi="Cambria Math"/>
                            </w:rPr>
                            <m:t>2</m:t>
                          </m:r>
                        </m:sub>
                      </m:sSub>
                    </m:e>
                  </m:d>
                </m:den>
              </m:f>
            </m:e>
          </m:d>
        </m:oMath>
      </m:oMathPara>
    </w:p>
    <w:p w14:paraId="69935CC0" w14:textId="77777777" w:rsidR="008B5FF3" w:rsidRDefault="008B5FF3" w:rsidP="00A463A6">
      <w:pPr>
        <w:rPr>
          <w:rFonts w:eastAsiaTheme="minorEastAsia"/>
        </w:rPr>
      </w:pPr>
    </w:p>
    <w:p w14:paraId="7F9FF64B" w14:textId="3AE7F0F0" w:rsidR="008B5FF3" w:rsidRDefault="00000000" w:rsidP="00A463A6">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3</m:t>
                  </m:r>
                </m:sub>
              </m:sSub>
            </m:den>
          </m:f>
        </m:oMath>
      </m:oMathPara>
    </w:p>
    <w:p w14:paraId="1ABD9D7D" w14:textId="77777777" w:rsidR="00571899" w:rsidRDefault="00571899" w:rsidP="00A463A6"/>
    <w:p w14:paraId="28AB071A" w14:textId="1826CD56" w:rsidR="00E97BE1" w:rsidRDefault="00E97BE1" w:rsidP="00A463A6">
      <m:oMathPara>
        <m:oMath>
          <m:r>
            <w:rPr>
              <w:rFonts w:ascii="Cambria Math" w:eastAsiaTheme="minorEastAsia" w:hAnsi="Cambria Math"/>
            </w:rPr>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oMath>
      </m:oMathPara>
    </w:p>
    <w:p w14:paraId="42D448DA" w14:textId="77777777" w:rsidR="00E97BE1" w:rsidRDefault="00E97BE1" w:rsidP="00A463A6"/>
    <w:p w14:paraId="354350F8" w14:textId="77777777" w:rsidR="00A463A6" w:rsidRDefault="00A463A6" w:rsidP="00A463A6">
      <w:pPr>
        <w:pStyle w:val="Ttulo4"/>
        <w:rPr>
          <w:rFonts w:eastAsiaTheme="minorEastAsia"/>
        </w:rPr>
      </w:pPr>
      <w:proofErr w:type="spellStart"/>
      <w:r>
        <w:rPr>
          <w:rFonts w:eastAsiaTheme="minorEastAsia"/>
        </w:rPr>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72860625" w14:textId="77777777" w:rsidR="00A463A6" w:rsidRDefault="00A463A6" w:rsidP="00A463A6"/>
    <w:p w14:paraId="1B53DF19" w14:textId="271F41C9" w:rsidR="008648E0" w:rsidRPr="005C1477" w:rsidRDefault="00000000" w:rsidP="00A463A6">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2</m:t>
              </m:r>
            </m:sub>
            <m:sup>
              <m:r>
                <w:rPr>
                  <w:rFonts w:ascii="Cambria Math" w:eastAsiaTheme="minorEastAsia" w:hAnsi="Cambria Math"/>
                </w:rPr>
                <m:t>C</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ctrlPr>
                <w:rPr>
                  <w:rFonts w:ascii="Cambria Math" w:eastAsiaTheme="minorEastAsia" w:hAnsi="Cambria Math"/>
                  <w:i/>
                </w:rPr>
              </m:ctrlP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r>
                <w:rPr>
                  <w:rFonts w:ascii="Cambria Math" w:hAnsi="Cambria Math"/>
                </w:rPr>
                <m:t>+γ</m:t>
              </m:r>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e>
          </m:d>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e>
              </m:d>
            </m:e>
          </m:d>
          <m:r>
            <w:rPr>
              <w:rFonts w:ascii="Cambria Math" w:hAnsi="Cambria Math"/>
            </w:rPr>
            <m:t>-</m:t>
          </m:r>
        </m:oMath>
      </m:oMathPara>
    </w:p>
    <w:p w14:paraId="3E60FA8E" w14:textId="7F7B1514" w:rsidR="005C1477" w:rsidRPr="008121B6" w:rsidRDefault="005C1477" w:rsidP="00A463A6">
      <w:pPr>
        <w:rPr>
          <w:rFonts w:eastAsiaTheme="minorEastAsia"/>
        </w:rPr>
      </w:pPr>
      <m:oMathPara>
        <m:oMath>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ctrlPr>
                <w:rPr>
                  <w:rFonts w:ascii="Cambria Math" w:eastAsiaTheme="minorEastAsia" w:hAnsi="Cambria Math"/>
                  <w:i/>
                </w:rPr>
              </m:ctrlP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den>
          </m:f>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r>
                <w:rPr>
                  <w:rFonts w:ascii="Cambria Math" w:hAnsi="Cambria Math"/>
                </w:rPr>
                <m:t>+γ</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r>
                    <w:rPr>
                      <w:rFonts w:ascii="Cambria Math" w:hAnsi="Cambria Math"/>
                    </w:rPr>
                    <m:t>-1</m:t>
                  </m:r>
                </m:e>
              </m:d>
            </m:e>
          </m:d>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e>
              </m:d>
            </m:e>
          </m:d>
        </m:oMath>
      </m:oMathPara>
    </w:p>
    <w:p w14:paraId="72C45821" w14:textId="77777777" w:rsidR="008121B6" w:rsidRDefault="008121B6" w:rsidP="00A463A6">
      <w:pPr>
        <w:rPr>
          <w:rFonts w:eastAsiaTheme="minorEastAsia"/>
        </w:rPr>
      </w:pPr>
    </w:p>
    <w:p w14:paraId="5113E93D" w14:textId="7B27655E" w:rsidR="008121B6" w:rsidRPr="005C1477" w:rsidRDefault="00000000" w:rsidP="00A463A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ctrlPr>
                <w:rPr>
                  <w:rFonts w:ascii="Cambria Math" w:eastAsiaTheme="minorEastAsia" w:hAnsi="Cambria Math"/>
                  <w:i/>
                </w:rPr>
              </m:ctrlPr>
            </m:num>
            <m:den>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den>
          </m:f>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ctrlPr>
                <w:rPr>
                  <w:rFonts w:ascii="Cambria Math" w:eastAsiaTheme="minorEastAsia" w:hAnsi="Cambria Math"/>
                  <w:i/>
                </w:rPr>
              </m:ctrlPr>
            </m:num>
            <m:den>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den>
          </m:f>
        </m:oMath>
      </m:oMathPara>
    </w:p>
    <w:p w14:paraId="7518C300" w14:textId="77777777" w:rsidR="00856CA1" w:rsidRDefault="00856CA1" w:rsidP="00A463A6"/>
    <w:p w14:paraId="14A651C9" w14:textId="69555885" w:rsidR="00634992" w:rsidRPr="00A463A6" w:rsidRDefault="00395565" w:rsidP="008E2CE0">
      <w:pPr>
        <w:pStyle w:val="Ttulo2"/>
        <w:rPr>
          <w:lang w:val="en-US"/>
        </w:rPr>
      </w:pPr>
      <w:r w:rsidRPr="00A463A6">
        <w:rPr>
          <w:lang w:val="en-US"/>
        </w:rPr>
        <w:t xml:space="preserve">Literature Review of </w:t>
      </w:r>
      <w:r w:rsidR="008E2CE0" w:rsidRPr="00A463A6">
        <w:rPr>
          <w:lang w:val="en-US"/>
        </w:rPr>
        <w:t>Hyperelastic Models</w:t>
      </w:r>
    </w:p>
    <w:p w14:paraId="5026060E" w14:textId="77777777" w:rsidR="0032175C" w:rsidRPr="00A463A6" w:rsidRDefault="0032175C" w:rsidP="0032175C">
      <w:pPr>
        <w:rPr>
          <w:lang w:val="en-US"/>
        </w:rPr>
      </w:pPr>
    </w:p>
    <w:p w14:paraId="79C2B596" w14:textId="0AF45D00" w:rsidR="00781713" w:rsidRDefault="0032175C" w:rsidP="0032175C">
      <w:pPr>
        <w:pStyle w:val="Ttulo3"/>
      </w:pPr>
      <w:proofErr w:type="spellStart"/>
      <w:r w:rsidRPr="0032175C">
        <w:t>Phenomenological</w:t>
      </w:r>
      <w:proofErr w:type="spellEnd"/>
      <w:r w:rsidRPr="0032175C">
        <w:t xml:space="preserve"> Models</w:t>
      </w:r>
    </w:p>
    <w:p w14:paraId="442DE409" w14:textId="77777777" w:rsidR="0032175C" w:rsidRDefault="0032175C" w:rsidP="0032175C"/>
    <w:p w14:paraId="04BC720B" w14:textId="603600B9" w:rsidR="00320524" w:rsidRDefault="00320524" w:rsidP="00320524">
      <w:pPr>
        <w:pStyle w:val="Ttulo4"/>
        <w:rPr>
          <w:rFonts w:eastAsia="Times New Roman"/>
          <w:lang w:eastAsia="pt-BR"/>
        </w:rPr>
      </w:pPr>
      <w:proofErr w:type="spellStart"/>
      <w:r w:rsidRPr="00320524">
        <w:rPr>
          <w:rFonts w:eastAsia="Times New Roman"/>
          <w:lang w:eastAsia="pt-BR"/>
        </w:rPr>
        <w:t>Stretch-Based</w:t>
      </w:r>
      <w:proofErr w:type="spellEnd"/>
      <w:r w:rsidRPr="00320524">
        <w:rPr>
          <w:rFonts w:eastAsia="Times New Roman"/>
          <w:lang w:eastAsia="pt-BR"/>
        </w:rPr>
        <w:t xml:space="preserve"> Models</w:t>
      </w:r>
    </w:p>
    <w:p w14:paraId="218C156C" w14:textId="77777777" w:rsidR="00320524" w:rsidRDefault="00320524" w:rsidP="00320524">
      <w:pPr>
        <w:rPr>
          <w:lang w:eastAsia="pt-BR"/>
        </w:rPr>
      </w:pPr>
    </w:p>
    <w:tbl>
      <w:tblPr>
        <w:tblStyle w:val="Tabelacomgrade"/>
        <w:tblW w:w="0" w:type="auto"/>
        <w:tblLook w:val="04A0" w:firstRow="1" w:lastRow="0" w:firstColumn="1" w:lastColumn="0" w:noHBand="0" w:noVBand="1"/>
      </w:tblPr>
      <w:tblGrid>
        <w:gridCol w:w="4813"/>
        <w:gridCol w:w="4814"/>
      </w:tblGrid>
      <w:tr w:rsidR="00813846" w:rsidRPr="00895498" w14:paraId="77A0C22C" w14:textId="77777777" w:rsidTr="0071202B">
        <w:trPr>
          <w:trHeight w:val="454"/>
        </w:trPr>
        <w:tc>
          <w:tcPr>
            <w:tcW w:w="4813" w:type="dxa"/>
            <w:vAlign w:val="center"/>
          </w:tcPr>
          <w:p w14:paraId="62B26E3B" w14:textId="0AF49E9C" w:rsidR="00813846" w:rsidRPr="00895498" w:rsidRDefault="00813846" w:rsidP="007E5DA5">
            <w:pPr>
              <w:pStyle w:val="Tabelan10"/>
              <w:jc w:val="left"/>
            </w:pPr>
            <w:r w:rsidRPr="00895498">
              <w:rPr>
                <w:b/>
                <w:bCs/>
              </w:rPr>
              <w:t xml:space="preserve">Model </w:t>
            </w:r>
            <w:proofErr w:type="spellStart"/>
            <w:r w:rsidRPr="00895498">
              <w:rPr>
                <w:b/>
                <w:bCs/>
              </w:rPr>
              <w:t>Name</w:t>
            </w:r>
            <w:proofErr w:type="spellEnd"/>
            <w:r w:rsidRPr="00895498">
              <w:t>:</w:t>
            </w:r>
            <w:r w:rsidR="007B204E" w:rsidRPr="00895498">
              <w:t xml:space="preserve"> </w:t>
            </w:r>
            <w:proofErr w:type="spellStart"/>
            <w:r w:rsidR="007B204E" w:rsidRPr="00895498">
              <w:t>Valanis-Landel</w:t>
            </w:r>
            <w:proofErr w:type="spellEnd"/>
          </w:p>
        </w:tc>
        <w:tc>
          <w:tcPr>
            <w:tcW w:w="4814" w:type="dxa"/>
            <w:vAlign w:val="center"/>
          </w:tcPr>
          <w:p w14:paraId="723BB522" w14:textId="39E40795" w:rsidR="00813846" w:rsidRPr="00895498" w:rsidRDefault="00813846" w:rsidP="007E5DA5">
            <w:pPr>
              <w:pStyle w:val="Tabelan10"/>
              <w:jc w:val="left"/>
            </w:pPr>
            <w:proofErr w:type="spellStart"/>
            <w:r w:rsidRPr="00895498">
              <w:rPr>
                <w:b/>
                <w:bCs/>
              </w:rPr>
              <w:t>Source</w:t>
            </w:r>
            <w:proofErr w:type="spellEnd"/>
            <w:r w:rsidRPr="00895498">
              <w:t>:</w:t>
            </w:r>
            <w:r w:rsidR="00F84888">
              <w:t xml:space="preserve"> </w:t>
            </w:r>
            <w:r w:rsidR="00F84888">
              <w:fldChar w:fldCharType="begin"/>
            </w:r>
            <w:r w:rsidR="00B71B27">
              <w:instrText xml:space="preserve"> ADDIN ZOTERO_ITEM CSL_CITATION {"citationID":"oiLkkRfP","properties":{"formattedCitation":"(Valanis; Landel, 1967)","plainCitation":"(Valanis; Landel, 1967)","noteIndex":0},"citationItems":[{"id":755,"uris":["http://zotero.org/users/14777946/items/NNRHNWLJ"],"itemData":{"id":755,"type":"article-journal","abstract":"A simple form of the strain‐energy function of natural rubber results if the latter is expressed an an analytic function of the extension ratios rather than the invariants. For incompressible isotropic materials it is postulated that this is a separable symmetric function of the extension ratios, i.e., W = w(λ1) + w(λ2) + w(λ3). This form has been substantiated by critical plots using uniaxial and biaxial data reported in the literature by several investigators. The above form appears to be valid over a wide range of deformations (0.2≤λ≤3.5). An explicit representation of W for this range is given in graphical form. In the more limited range (0.6≤λ≤2.5) w(λ) has the analytic form w=2 μλ (lnλ−1).","container-title":"Journal of Applied Physics","DOI":"10.1063/1.1710039","ISSN":"0021-8979","issue":"7","journalAbbreviation":"Journal of Applied Physics","page":"2997-3002","source":"Silverchair","title":"The Strain‐Energy Function of a Hyperelastic Material in Terms of the Extension Ratios","volume":"38","author":[{"family":"Valanis","given":"K. C."},{"family":"Landel","given":"R. F."}],"issued":{"date-parts":[["1967",6,1]]}}}],"schema":"https://github.com/citation-style-language/schema/raw/master/csl-citation.json"} </w:instrText>
            </w:r>
            <w:r w:rsidR="00F84888">
              <w:fldChar w:fldCharType="separate"/>
            </w:r>
            <w:r w:rsidR="00B71B27" w:rsidRPr="00B71B27">
              <w:rPr>
                <w:rFonts w:cs="Times New Roman"/>
              </w:rPr>
              <w:t>(Valanis; Landel, 1967)</w:t>
            </w:r>
            <w:r w:rsidR="00F84888">
              <w:fldChar w:fldCharType="end"/>
            </w:r>
          </w:p>
        </w:tc>
      </w:tr>
      <w:tr w:rsidR="00813846" w:rsidRPr="00895498" w14:paraId="63003DB2" w14:textId="77777777" w:rsidTr="00001B37">
        <w:trPr>
          <w:trHeight w:val="1134"/>
        </w:trPr>
        <w:tc>
          <w:tcPr>
            <w:tcW w:w="9627" w:type="dxa"/>
            <w:gridSpan w:val="2"/>
          </w:tcPr>
          <w:p w14:paraId="3BD0581C" w14:textId="77777777" w:rsidR="00EC0EF8" w:rsidRPr="00895498" w:rsidRDefault="00A8414A" w:rsidP="00001B37">
            <w:pPr>
              <w:pStyle w:val="Tabelan10"/>
              <w:jc w:val="left"/>
              <w:rPr>
                <w:lang w:val="en-US"/>
              </w:rPr>
            </w:pPr>
            <w:r w:rsidRPr="00895498">
              <w:rPr>
                <w:b/>
                <w:bCs/>
                <w:lang w:val="en-US"/>
              </w:rPr>
              <w:t>Equation</w:t>
            </w:r>
            <w:r w:rsidRPr="00895498">
              <w:rPr>
                <w:lang w:val="en-US"/>
              </w:rPr>
              <w:t>:</w:t>
            </w:r>
          </w:p>
          <w:p w14:paraId="0F3AEF6F" w14:textId="42D10536" w:rsidR="00813846" w:rsidRPr="00895498" w:rsidRDefault="007E5DA5" w:rsidP="00001B37">
            <w:pPr>
              <w:pStyle w:val="Tabelan10"/>
              <w:jc w:val="left"/>
              <w:rPr>
                <w:lang w:val="en-US"/>
              </w:rPr>
            </w:pPr>
            <m:oMathPara>
              <m:oMath>
                <m:r>
                  <w:rPr>
                    <w:rFonts w:ascii="Cambria Math" w:hAnsi="Cambria Math"/>
                  </w:rPr>
                  <m:t>W</m:t>
                </m:r>
                <m:r>
                  <w:rPr>
                    <w:rFonts w:ascii="Cambria Math" w:hAnsi="Cambria Math"/>
                    <w:lang w:val="en-US"/>
                  </w:rPr>
                  <m:t>=2</m:t>
                </m:r>
                <m:r>
                  <w:rPr>
                    <w:rFonts w:ascii="Cambria Math" w:hAnsi="Cambria Math"/>
                  </w:rPr>
                  <m:t>μ</m:t>
                </m:r>
                <m:nary>
                  <m:naryPr>
                    <m:chr m:val="∑"/>
                    <m:limLoc m:val="undOvr"/>
                    <m:grow m:val="1"/>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lang w:val="en-US"/>
                      </w:rPr>
                      <m:t>3</m:t>
                    </m:r>
                  </m:sup>
                  <m:e>
                    <m:r>
                      <w:rPr>
                        <w:rFonts w:ascii="Cambria Math" w:hAnsi="Cambria Math"/>
                        <w:lang w:val="en-US"/>
                      </w:rPr>
                      <m:t> </m:t>
                    </m:r>
                  </m:e>
                </m:nary>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d>
                      <m:dPr>
                        <m:ctrlPr>
                          <w:rPr>
                            <w:rFonts w:ascii="Cambria Math" w:hAnsi="Cambria Math"/>
                          </w:rPr>
                        </m:ctrlPr>
                      </m:dPr>
                      <m:e>
                        <m:r>
                          <m:rPr>
                            <m:sty m:val="p"/>
                          </m:rPr>
                          <w:rPr>
                            <w:rFonts w:ascii="Cambria Math" w:hAnsi="Cambria Math"/>
                            <w:lang w:val="en-US"/>
                          </w:rPr>
                          <m:t>ln</m:t>
                        </m:r>
                        <m:r>
                          <w:rPr>
                            <w:rFonts w:ascii="Cambria Math" w:hAnsi="Cambria Math"/>
                            <w:lang w:val="en-US"/>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lang w:val="en-US"/>
                          </w:rPr>
                          <m:t>-1</m:t>
                        </m:r>
                      </m:e>
                    </m:d>
                  </m:e>
                </m:d>
              </m:oMath>
            </m:oMathPara>
          </w:p>
        </w:tc>
      </w:tr>
      <w:tr w:rsidR="00796C88" w:rsidRPr="00895498" w14:paraId="7A2EDA17" w14:textId="77777777" w:rsidTr="00796C88">
        <w:trPr>
          <w:trHeight w:val="454"/>
        </w:trPr>
        <w:tc>
          <w:tcPr>
            <w:tcW w:w="9627" w:type="dxa"/>
            <w:gridSpan w:val="2"/>
            <w:vAlign w:val="center"/>
          </w:tcPr>
          <w:p w14:paraId="6CEA78F2" w14:textId="297998EF" w:rsidR="00796C88" w:rsidRPr="00895498" w:rsidRDefault="00796C88" w:rsidP="007E5DA5">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oMath>
          </w:p>
        </w:tc>
      </w:tr>
    </w:tbl>
    <w:p w14:paraId="2BA42F4F" w14:textId="77777777" w:rsidR="00320524" w:rsidRDefault="00320524"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2324F" w:rsidRPr="00895498" w14:paraId="2FFFD246" w14:textId="77777777" w:rsidTr="000D0E31">
        <w:trPr>
          <w:trHeight w:val="454"/>
        </w:trPr>
        <w:tc>
          <w:tcPr>
            <w:tcW w:w="4813" w:type="dxa"/>
            <w:vAlign w:val="center"/>
          </w:tcPr>
          <w:p w14:paraId="7892F596" w14:textId="593BA898" w:rsidR="0052324F" w:rsidRPr="00895498" w:rsidRDefault="0052324F" w:rsidP="000D0E31">
            <w:pPr>
              <w:pStyle w:val="Tabelan10"/>
              <w:jc w:val="left"/>
            </w:pPr>
            <w:r w:rsidRPr="00895498">
              <w:rPr>
                <w:b/>
                <w:bCs/>
              </w:rPr>
              <w:t xml:space="preserve">Model </w:t>
            </w:r>
            <w:proofErr w:type="spellStart"/>
            <w:r w:rsidRPr="00895498">
              <w:rPr>
                <w:b/>
                <w:bCs/>
              </w:rPr>
              <w:t>Name</w:t>
            </w:r>
            <w:proofErr w:type="spellEnd"/>
            <w:r w:rsidRPr="00895498">
              <w:t xml:space="preserve">: </w:t>
            </w:r>
            <w:r w:rsidRPr="007B204E">
              <w:t>Peng-</w:t>
            </w:r>
            <w:proofErr w:type="spellStart"/>
            <w:r w:rsidRPr="007B204E">
              <w:t>Landel</w:t>
            </w:r>
            <w:proofErr w:type="spellEnd"/>
          </w:p>
        </w:tc>
        <w:tc>
          <w:tcPr>
            <w:tcW w:w="4814" w:type="dxa"/>
            <w:vAlign w:val="center"/>
          </w:tcPr>
          <w:p w14:paraId="38E478EC" w14:textId="080F1B9B" w:rsidR="0052324F" w:rsidRPr="00895498" w:rsidRDefault="0052324F" w:rsidP="000D0E31">
            <w:pPr>
              <w:pStyle w:val="Tabelan10"/>
              <w:jc w:val="left"/>
            </w:pPr>
            <w:proofErr w:type="spellStart"/>
            <w:r w:rsidRPr="00895498">
              <w:rPr>
                <w:b/>
                <w:bCs/>
              </w:rPr>
              <w:t>Source</w:t>
            </w:r>
            <w:proofErr w:type="spellEnd"/>
            <w:r w:rsidRPr="00895498">
              <w:t>:</w:t>
            </w:r>
            <w:r w:rsidR="0045369C">
              <w:t xml:space="preserve"> </w:t>
            </w:r>
            <w:r w:rsidR="0045369C">
              <w:fldChar w:fldCharType="begin"/>
            </w:r>
            <w:r w:rsidR="00B71B27">
              <w:instrText xml:space="preserve"> ADDIN ZOTERO_ITEM CSL_CITATION {"citationID":"8Vod3Voi","properties":{"formattedCitation":"(Peng; Landel, 1972)","plainCitation":"(Peng; Landel, 1972)","noteIndex":0},"citationItems":[{"id":757,"uris":["http://zotero.org/users/14777946/items/UAJ88WTG"],"itemData":{"id":757,"type":"article-journal","abstract":"An explicit formulation is developed to obtain the stored energy  function, based on the Valanis-Landel separable symmetric stored energy function. This formulation is applicable to any multiaxial stress  state, from simple tensile data alone, for those cases in which the stored energy function is a separable function of the stretch ratios.  By direct comparison, it is also shown that styrene butadiene rubber, at least over a specific range, follows this postulated separable form.","container-title":"Journal of Applied Physics","DOI":"10.1063/1.1661660","note":"NTRS Author Affiliations: , California Institute of Technology, Jet Propulsion Laboratory, Pasadena\nNTRS Document ID: 19720050172\nNTRS Research Center: Legacy CDMS (CDMS)","source":"NASA NTRS","title":"Stored energy function of rubberlike materials derived from simple tensile data.","URL":"https://ntrs.nasa.gov/citations/19720050172","volume":"43","author":[{"family":"Peng","given":"T. J."},{"family":"Landel","given":"R. F."}],"accessed":{"date-parts":[["2025",6,12]]},"issued":{"date-parts":[["1972",7,1]]}}}],"schema":"https://github.com/citation-style-language/schema/raw/master/csl-citation.json"} </w:instrText>
            </w:r>
            <w:r w:rsidR="0045369C">
              <w:fldChar w:fldCharType="separate"/>
            </w:r>
            <w:r w:rsidR="00B71B27" w:rsidRPr="00B71B27">
              <w:rPr>
                <w:rFonts w:cs="Times New Roman"/>
              </w:rPr>
              <w:t>(Peng; Landel, 1972)</w:t>
            </w:r>
            <w:r w:rsidR="0045369C">
              <w:fldChar w:fldCharType="end"/>
            </w:r>
          </w:p>
        </w:tc>
      </w:tr>
      <w:tr w:rsidR="0052324F" w:rsidRPr="00895498" w14:paraId="113B68C6" w14:textId="77777777" w:rsidTr="00001B37">
        <w:trPr>
          <w:trHeight w:val="1134"/>
        </w:trPr>
        <w:tc>
          <w:tcPr>
            <w:tcW w:w="9627" w:type="dxa"/>
            <w:gridSpan w:val="2"/>
          </w:tcPr>
          <w:p w14:paraId="0432876C" w14:textId="77777777" w:rsidR="0052324F" w:rsidRPr="00895498" w:rsidRDefault="0052324F" w:rsidP="00001B37">
            <w:pPr>
              <w:pStyle w:val="Tabelan10"/>
              <w:jc w:val="left"/>
              <w:rPr>
                <w:lang w:val="en-US"/>
              </w:rPr>
            </w:pPr>
            <w:r w:rsidRPr="00895498">
              <w:rPr>
                <w:b/>
                <w:bCs/>
                <w:lang w:val="en-US"/>
              </w:rPr>
              <w:t>Equation</w:t>
            </w:r>
            <w:r w:rsidRPr="00895498">
              <w:rPr>
                <w:lang w:val="en-US"/>
              </w:rPr>
              <w:t>:</w:t>
            </w:r>
          </w:p>
          <w:p w14:paraId="2181F25C" w14:textId="2C111ADE" w:rsidR="0052324F" w:rsidRPr="00895498" w:rsidRDefault="0052324F" w:rsidP="00001B37">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E</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1-ln⁡</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8</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3</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16</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4</m:t>
                        </m:r>
                      </m:sup>
                    </m:sSup>
                  </m:e>
                </m:d>
              </m:oMath>
            </m:oMathPara>
          </w:p>
        </w:tc>
      </w:tr>
      <w:tr w:rsidR="0052324F" w:rsidRPr="00895498" w14:paraId="40EA7CBA" w14:textId="77777777" w:rsidTr="000D0E31">
        <w:trPr>
          <w:trHeight w:val="454"/>
        </w:trPr>
        <w:tc>
          <w:tcPr>
            <w:tcW w:w="9627" w:type="dxa"/>
            <w:gridSpan w:val="2"/>
            <w:vAlign w:val="center"/>
          </w:tcPr>
          <w:p w14:paraId="2F2F33FF" w14:textId="2EC0D354" w:rsidR="0052324F" w:rsidRPr="00895498" w:rsidRDefault="0052324F"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oMath>
          </w:p>
        </w:tc>
      </w:tr>
    </w:tbl>
    <w:p w14:paraId="354CCC36" w14:textId="77777777" w:rsidR="00522A2A" w:rsidRDefault="00522A2A"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37DCB" w:rsidRPr="00895498" w14:paraId="23A60105" w14:textId="77777777" w:rsidTr="000D0E31">
        <w:trPr>
          <w:trHeight w:val="454"/>
        </w:trPr>
        <w:tc>
          <w:tcPr>
            <w:tcW w:w="4813" w:type="dxa"/>
            <w:vAlign w:val="center"/>
          </w:tcPr>
          <w:p w14:paraId="67C5C4CB" w14:textId="06F13979" w:rsidR="00537DCB" w:rsidRPr="00895498" w:rsidRDefault="00537DCB"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F12112">
              <w:t>Ogden</w:t>
            </w:r>
            <w:proofErr w:type="spellEnd"/>
          </w:p>
        </w:tc>
        <w:tc>
          <w:tcPr>
            <w:tcW w:w="4814" w:type="dxa"/>
            <w:vAlign w:val="center"/>
          </w:tcPr>
          <w:p w14:paraId="291B9EC0" w14:textId="37F81C74" w:rsidR="00537DCB" w:rsidRPr="00895498" w:rsidRDefault="00537DCB" w:rsidP="000D0E31">
            <w:pPr>
              <w:pStyle w:val="Tabelan10"/>
              <w:jc w:val="left"/>
            </w:pPr>
            <w:proofErr w:type="spellStart"/>
            <w:r w:rsidRPr="00895498">
              <w:rPr>
                <w:b/>
                <w:bCs/>
              </w:rPr>
              <w:t>Source</w:t>
            </w:r>
            <w:proofErr w:type="spellEnd"/>
            <w:r w:rsidRPr="00895498">
              <w:t>:</w:t>
            </w:r>
            <w:r>
              <w:t xml:space="preserve"> </w:t>
            </w:r>
            <w:r>
              <w:fldChar w:fldCharType="begin"/>
            </w:r>
            <w:r w:rsidR="00B71B27">
              <w:instrText xml:space="preserve"> ADDIN ZOTERO_ITEM CSL_CITATION {"citationID":"hXpTcvmm","properties":{"formattedCitation":"(Ogden, 1972)","plainCitation":"(Ogden, 1972)","noteIndex":0},"citationItems":[{"id":763,"uris":["http://zotero.org/users/14777946/items/5QY4KAHD"],"itemData":{"id":763,"type":"article-journal","container-title":"Proc. R. Soc. Lond. A","DOI":"https://doi.org/10.1098/rspa.1972.0026","page":"565–584","title":"Large deformation isotropic elasticity – on the correlation of theory and experiment for incompressible rubberlike solids","volume":"326","author":[{"family":"Ogden","given":"R. W."}],"issued":{"date-parts":[["1972"]]}}}],"schema":"https://github.com/citation-style-language/schema/raw/master/csl-citation.json"} </w:instrText>
            </w:r>
            <w:r>
              <w:fldChar w:fldCharType="separate"/>
            </w:r>
            <w:r w:rsidR="00B71B27" w:rsidRPr="00B71B27">
              <w:rPr>
                <w:rFonts w:cs="Times New Roman"/>
              </w:rPr>
              <w:t>(Ogden, 1972)</w:t>
            </w:r>
            <w:r>
              <w:fldChar w:fldCharType="end"/>
            </w:r>
          </w:p>
        </w:tc>
      </w:tr>
      <w:tr w:rsidR="00537DCB" w:rsidRPr="00895498" w14:paraId="230F332F" w14:textId="77777777" w:rsidTr="006C3DEC">
        <w:trPr>
          <w:trHeight w:val="850"/>
        </w:trPr>
        <w:tc>
          <w:tcPr>
            <w:tcW w:w="9627" w:type="dxa"/>
            <w:gridSpan w:val="2"/>
          </w:tcPr>
          <w:p w14:paraId="3281EB6B" w14:textId="77777777" w:rsidR="00537DCB" w:rsidRPr="00895498" w:rsidRDefault="00537DCB" w:rsidP="00001B37">
            <w:pPr>
              <w:pStyle w:val="Tabelan10"/>
              <w:jc w:val="left"/>
              <w:rPr>
                <w:lang w:val="en-US"/>
              </w:rPr>
            </w:pPr>
            <w:r w:rsidRPr="00895498">
              <w:rPr>
                <w:b/>
                <w:bCs/>
                <w:lang w:val="en-US"/>
              </w:rPr>
              <w:lastRenderedPageBreak/>
              <w:t>Equation</w:t>
            </w:r>
            <w:r w:rsidRPr="00895498">
              <w:rPr>
                <w:lang w:val="en-US"/>
              </w:rPr>
              <w:t>:</w:t>
            </w:r>
          </w:p>
          <w:p w14:paraId="3D31301A" w14:textId="5CB1DBE6" w:rsidR="00537DCB" w:rsidRPr="00895498" w:rsidRDefault="00F12112" w:rsidP="00001B37">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i</m:t>
                        </m:r>
                      </m:sub>
                    </m:sSub>
                  </m:num>
                  <m:den>
                    <m:sSubSup>
                      <m:sSubSupPr>
                        <m:ctrlPr>
                          <w:rPr>
                            <w:rFonts w:ascii="Cambria Math" w:hAnsi="Cambria Math"/>
                          </w:rPr>
                        </m:ctrlPr>
                      </m:sSubSupPr>
                      <m:e>
                        <m:r>
                          <w:rPr>
                            <w:rFonts w:ascii="Cambria Math" w:hAnsi="Cambria Math"/>
                          </w:rPr>
                          <m:t>α</m:t>
                        </m:r>
                      </m:e>
                      <m:sub>
                        <m:r>
                          <w:rPr>
                            <w:rFonts w:ascii="Cambria Math" w:hAnsi="Cambria Math"/>
                          </w:rPr>
                          <m:t>i</m:t>
                        </m:r>
                      </m:sub>
                      <m:sup>
                        <m:r>
                          <m:rPr>
                            <m:sty m:val="p"/>
                          </m:rPr>
                          <w:rPr>
                            <w:rFonts w:ascii="Cambria Math" w:hAnsi="Cambria Math"/>
                          </w:rPr>
                          <m:t>2</m:t>
                        </m:r>
                      </m:sup>
                    </m:sSub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3</m:t>
                    </m:r>
                  </m:e>
                </m:d>
              </m:oMath>
            </m:oMathPara>
          </w:p>
        </w:tc>
      </w:tr>
      <w:tr w:rsidR="00537DCB" w:rsidRPr="008E52D1" w14:paraId="2D6E1482" w14:textId="77777777" w:rsidTr="000D0E31">
        <w:trPr>
          <w:trHeight w:val="454"/>
        </w:trPr>
        <w:tc>
          <w:tcPr>
            <w:tcW w:w="9627" w:type="dxa"/>
            <w:gridSpan w:val="2"/>
            <w:vAlign w:val="center"/>
          </w:tcPr>
          <w:p w14:paraId="192B4E78" w14:textId="01E8F82C" w:rsidR="00537DCB" w:rsidRPr="00895498" w:rsidRDefault="00537DCB"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i</m:t>
                  </m:r>
                </m:sub>
              </m:sSub>
            </m:oMath>
          </w:p>
        </w:tc>
      </w:tr>
    </w:tbl>
    <w:p w14:paraId="4ED911F6" w14:textId="77777777" w:rsidR="0052324F" w:rsidRDefault="0052324F"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22A2A" w:rsidRPr="00895498" w14:paraId="13C58125" w14:textId="77777777" w:rsidTr="000D0E31">
        <w:trPr>
          <w:trHeight w:val="454"/>
        </w:trPr>
        <w:tc>
          <w:tcPr>
            <w:tcW w:w="4813" w:type="dxa"/>
            <w:vAlign w:val="center"/>
          </w:tcPr>
          <w:p w14:paraId="70CFD366" w14:textId="29455DCA" w:rsidR="00522A2A" w:rsidRPr="00895498" w:rsidRDefault="00522A2A"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E71264">
              <w:t>Attard</w:t>
            </w:r>
            <w:proofErr w:type="spellEnd"/>
          </w:p>
        </w:tc>
        <w:tc>
          <w:tcPr>
            <w:tcW w:w="4814" w:type="dxa"/>
            <w:vAlign w:val="center"/>
          </w:tcPr>
          <w:p w14:paraId="6FEDE05F" w14:textId="5CB97B49" w:rsidR="00522A2A" w:rsidRPr="00895498" w:rsidRDefault="00522A2A" w:rsidP="000D0E31">
            <w:pPr>
              <w:pStyle w:val="Tabelan10"/>
              <w:jc w:val="left"/>
            </w:pPr>
            <w:proofErr w:type="spellStart"/>
            <w:r w:rsidRPr="00895498">
              <w:rPr>
                <w:b/>
                <w:bCs/>
              </w:rPr>
              <w:t>Source</w:t>
            </w:r>
            <w:proofErr w:type="spellEnd"/>
            <w:r w:rsidRPr="00895498">
              <w:t>:</w:t>
            </w:r>
            <w:r>
              <w:t xml:space="preserve"> </w:t>
            </w:r>
            <w:r>
              <w:fldChar w:fldCharType="begin"/>
            </w:r>
            <w:r w:rsidR="004B0089">
              <w:instrText xml:space="preserve"> ADDIN ZOTERO_ITEM CSL_CITATION {"citationID":"Sj6hFeh1","properties":{"formattedCitation":"(Attard; Hunt, 2004)","plainCitation":"(Attard; Hunt, 2004)","noteIndex":0},"citationItems":[{"id":764,"uris":["http://zotero.org/users/14777946/items/PEIJ85HJ"],"itemData":{"id":764,"type":"article-journal","abstract":"A strain energy density function for isotropic higher order elasticity is developed. The strain energy density is decomposed into a compressibility component being a generalization of the Simo and Pister [Comput. Methods Appl. Mech. Eng. 46, 201–215] proposal for neo-Hookean elasticity, and an incompressibility component being the generalized Mooney expression. A general constitutive relationship for the second Piola Kirchhoff and Eulerian stress tensor for higher order elasticity is then derived from the proposed strain energy density. Constitutive relationships for the principal Lagrangian and Eulerian physical stresses in terms of the principal stretches are also developed. Predictions based on the proposed strain energy density are compared with experimental results including incompressible rubber-like materials under homogeneous strain, compressible materials under high hydrostatic compression, and measured volume changes in rubber and foam under large deformation uniaxial tension.","container-title":"International Journal of Solids and Structures","DOI":"10.1016/j.ijsolstr.2004.03.016","ISSN":"0020-7683","issue":"18","journalAbbreviation":"International Journal of Solids and Structures","page":"5327-5350","source":"ScienceDirect","title":"Hyperelastic constitutive modeling under finite strain","volume":"41","author":[{"family":"Attard","given":"Mario M"},{"family":"Hunt","given":"Giles W"}],"issued":{"date-parts":[["2004",9,1]]}}}],"schema":"https://github.com/citation-style-language/schema/raw/master/csl-citation.json"} </w:instrText>
            </w:r>
            <w:r>
              <w:fldChar w:fldCharType="separate"/>
            </w:r>
            <w:r w:rsidR="004B0089" w:rsidRPr="004B0089">
              <w:rPr>
                <w:rFonts w:cs="Times New Roman"/>
              </w:rPr>
              <w:t>(Attard; Hunt, 2004)</w:t>
            </w:r>
            <w:r>
              <w:fldChar w:fldCharType="end"/>
            </w:r>
          </w:p>
        </w:tc>
      </w:tr>
      <w:tr w:rsidR="00522A2A" w:rsidRPr="00895498" w14:paraId="0AE06273" w14:textId="77777777" w:rsidTr="006C3DEC">
        <w:trPr>
          <w:trHeight w:val="794"/>
        </w:trPr>
        <w:tc>
          <w:tcPr>
            <w:tcW w:w="9627" w:type="dxa"/>
            <w:gridSpan w:val="2"/>
          </w:tcPr>
          <w:p w14:paraId="1AF819D2" w14:textId="77777777" w:rsidR="00522A2A" w:rsidRPr="00895498" w:rsidRDefault="00522A2A" w:rsidP="00592159">
            <w:pPr>
              <w:pStyle w:val="Tabelan10"/>
              <w:jc w:val="left"/>
              <w:rPr>
                <w:lang w:val="en-US"/>
              </w:rPr>
            </w:pPr>
            <w:r w:rsidRPr="00895498">
              <w:rPr>
                <w:b/>
                <w:bCs/>
                <w:lang w:val="en-US"/>
              </w:rPr>
              <w:t>Equation</w:t>
            </w:r>
            <w:r w:rsidRPr="00895498">
              <w:rPr>
                <w:lang w:val="en-US"/>
              </w:rPr>
              <w:t>:</w:t>
            </w:r>
          </w:p>
          <w:p w14:paraId="3B035BAA" w14:textId="0BE7CE55" w:rsidR="00522A2A" w:rsidRPr="00895498" w:rsidRDefault="007C741C" w:rsidP="00592159">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m:t>
                        </m:r>
                      </m:sub>
                    </m:sSub>
                  </m:num>
                  <m:den>
                    <m:r>
                      <m:rPr>
                        <m:sty m:val="p"/>
                      </m:rPr>
                      <w:rPr>
                        <w:rFonts w:ascii="Cambria Math" w:hAnsi="Cambria Math"/>
                      </w:rPr>
                      <m:t>2</m:t>
                    </m:r>
                    <m:r>
                      <w:rPr>
                        <w:rFonts w:ascii="Cambria Math" w:hAnsi="Cambria Math"/>
                      </w:rPr>
                      <m:t>i</m:t>
                    </m:r>
                  </m:den>
                </m:f>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3</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r>
                      <m:rPr>
                        <m:sty m:val="p"/>
                      </m:rPr>
                      <w:rPr>
                        <w:rFonts w:ascii="Cambria Math" w:hAnsi="Cambria Math"/>
                      </w:rPr>
                      <m:t>2</m:t>
                    </m:r>
                    <m:r>
                      <w:rPr>
                        <w:rFonts w:ascii="Cambria Math" w:hAnsi="Cambria Math"/>
                      </w:rPr>
                      <m:t>i</m:t>
                    </m:r>
                  </m:den>
                </m:f>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3</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3</m:t>
                    </m:r>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522A2A" w:rsidRPr="008E52D1" w14:paraId="39671839" w14:textId="77777777" w:rsidTr="000D0E31">
        <w:trPr>
          <w:trHeight w:val="454"/>
        </w:trPr>
        <w:tc>
          <w:tcPr>
            <w:tcW w:w="9627" w:type="dxa"/>
            <w:gridSpan w:val="2"/>
            <w:vAlign w:val="center"/>
          </w:tcPr>
          <w:p w14:paraId="5D2D9983" w14:textId="4886611A" w:rsidR="00522A2A" w:rsidRPr="00895498" w:rsidRDefault="00522A2A"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i</m:t>
                  </m:r>
                </m:sub>
              </m:sSub>
            </m:oMath>
          </w:p>
        </w:tc>
      </w:tr>
    </w:tbl>
    <w:p w14:paraId="46BA36A9" w14:textId="77777777" w:rsidR="00522A2A" w:rsidRDefault="00522A2A"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317317" w:rsidRPr="00895498" w14:paraId="6153A55A" w14:textId="77777777" w:rsidTr="000D0E31">
        <w:trPr>
          <w:trHeight w:val="454"/>
        </w:trPr>
        <w:tc>
          <w:tcPr>
            <w:tcW w:w="4813" w:type="dxa"/>
            <w:vAlign w:val="center"/>
          </w:tcPr>
          <w:p w14:paraId="1A693347" w14:textId="77777777" w:rsidR="00317317" w:rsidRPr="00895498" w:rsidRDefault="00317317"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t>Shariff</w:t>
            </w:r>
            <w:proofErr w:type="spellEnd"/>
          </w:p>
        </w:tc>
        <w:tc>
          <w:tcPr>
            <w:tcW w:w="4814" w:type="dxa"/>
            <w:vAlign w:val="center"/>
          </w:tcPr>
          <w:p w14:paraId="50E0F63F" w14:textId="46BCE391" w:rsidR="00317317" w:rsidRPr="00895498" w:rsidRDefault="00317317" w:rsidP="000D0E31">
            <w:pPr>
              <w:pStyle w:val="Tabelan10"/>
              <w:jc w:val="left"/>
            </w:pPr>
            <w:proofErr w:type="spellStart"/>
            <w:r w:rsidRPr="00895498">
              <w:rPr>
                <w:b/>
                <w:bCs/>
              </w:rPr>
              <w:t>Source</w:t>
            </w:r>
            <w:proofErr w:type="spellEnd"/>
            <w:r w:rsidRPr="00895498">
              <w:t>:</w:t>
            </w:r>
            <w:r>
              <w:t xml:space="preserve"> </w:t>
            </w:r>
            <w:r>
              <w:fldChar w:fldCharType="begin"/>
            </w:r>
            <w:r w:rsidR="0008389A">
              <w:instrText xml:space="preserve"> ADDIN ZOTERO_ITEM CSL_CITATION {"citationID":"Rx5DlZYg","properties":{"formattedCitation":"(Shariff, 2000)","plainCitation":"(Shariff, 2000)","noteIndex":0},"citationItems":[{"id":766,"uris":["http://zotero.org/users/14777946/items/VSABCAVH"],"itemData":{"id":766,"type":"article-journal","abstract":"A general separable form of strain energy function with linear parameters is developed so that if a standard curve fitting method is used only a handful of linear equations need to be solved; the proposed function is formulated in such a way that only a few parameters are required to characterized the rubberlike materials. One of the parameters is the Young's modulus and this could facilitate a curve fitting algorithm if the value of the Young's modulus is known. A single constant, strain energy function is also proposed. The predicted curves agree well with numerous experimental data.","container-title":"Rubber Chemistry and Technology","DOI":"10.5254/1.3547576","ISSN":"0035-9475","issue":"1","journalAbbreviation":"Rubber Chemistry and Technology","page":"1-18","source":"Silverchair","title":"Strain Energy Function for Filled and Unfilled Rubberlike Material","volume":"73","author":[{"family":"Shariff","given":"M. H. B. M."}],"issued":{"date-parts":[["2000",3,1]]}}}],"schema":"https://github.com/citation-style-language/schema/raw/master/csl-citation.json"} </w:instrText>
            </w:r>
            <w:r>
              <w:fldChar w:fldCharType="separate"/>
            </w:r>
            <w:r w:rsidR="0008389A" w:rsidRPr="0008389A">
              <w:rPr>
                <w:rFonts w:cs="Times New Roman"/>
              </w:rPr>
              <w:t>(Shariff, 2000)</w:t>
            </w:r>
            <w:r>
              <w:fldChar w:fldCharType="end"/>
            </w:r>
          </w:p>
        </w:tc>
      </w:tr>
      <w:tr w:rsidR="00317317" w:rsidRPr="00895498" w14:paraId="4D84BE1C" w14:textId="77777777" w:rsidTr="006C3DEC">
        <w:trPr>
          <w:trHeight w:val="624"/>
        </w:trPr>
        <w:tc>
          <w:tcPr>
            <w:tcW w:w="9627" w:type="dxa"/>
            <w:gridSpan w:val="2"/>
          </w:tcPr>
          <w:p w14:paraId="60FB5F0F" w14:textId="77777777" w:rsidR="00317317" w:rsidRPr="00895498" w:rsidRDefault="00317317" w:rsidP="00592159">
            <w:pPr>
              <w:pStyle w:val="Tabelan10"/>
              <w:jc w:val="left"/>
              <w:rPr>
                <w:lang w:val="en-US"/>
              </w:rPr>
            </w:pPr>
            <w:r w:rsidRPr="00895498">
              <w:rPr>
                <w:b/>
                <w:bCs/>
                <w:lang w:val="en-US"/>
              </w:rPr>
              <w:t>Equation</w:t>
            </w:r>
            <w:r w:rsidRPr="00895498">
              <w:rPr>
                <w:lang w:val="en-US"/>
              </w:rPr>
              <w:t>:</w:t>
            </w:r>
          </w:p>
          <w:p w14:paraId="267ABBD6" w14:textId="73161860" w:rsidR="00317317" w:rsidRPr="00895498" w:rsidRDefault="00592159" w:rsidP="00592159">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r>
                  <m:rPr>
                    <m:sty m:val="p"/>
                  </m:rPr>
                  <w:rPr>
                    <w:rFonts w:ascii="Cambria Math" w:hAnsi="Cambria Math"/>
                  </w:rPr>
                  <m:t>,</m:t>
                </m:r>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r>
                  <m:rPr>
                    <m:sty m:val="p"/>
                  </m:rPr>
                  <w:rPr>
                    <w:rFonts w:ascii="Cambria Math" w:hAnsi="Cambria Math"/>
                  </w:rPr>
                  <m:t>=</m:t>
                </m:r>
                <m:r>
                  <w:rPr>
                    <w:rFonts w:ascii="Cambria Math" w:hAnsi="Cambria Math"/>
                  </w:rPr>
                  <m:t>E</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0</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α</m:t>
                    </m:r>
                  </m:e>
                  <m:sub>
                    <m:r>
                      <w:rPr>
                        <w:rFonts w:ascii="Cambria Math" w:hAnsi="Cambria Math"/>
                      </w:rPr>
                      <m:t>j</m:t>
                    </m:r>
                  </m:sub>
                </m:sSub>
                <m:sSub>
                  <m:sSubPr>
                    <m:ctrlPr>
                      <w:rPr>
                        <w:rFonts w:ascii="Cambria Math" w:hAnsi="Cambria Math"/>
                      </w:rPr>
                    </m:ctrlPr>
                  </m:sSubPr>
                  <m:e>
                    <m:r>
                      <w:rPr>
                        <w:rFonts w:ascii="Cambria Math" w:hAnsi="Cambria Math"/>
                      </w:rPr>
                      <m:t>φ</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oMath>
            </m:oMathPara>
          </w:p>
        </w:tc>
      </w:tr>
      <w:tr w:rsidR="00317317" w:rsidRPr="008E52D1" w14:paraId="1629FE6A" w14:textId="77777777" w:rsidTr="000D0E31">
        <w:trPr>
          <w:trHeight w:val="454"/>
        </w:trPr>
        <w:tc>
          <w:tcPr>
            <w:tcW w:w="9627" w:type="dxa"/>
            <w:gridSpan w:val="2"/>
            <w:vAlign w:val="center"/>
          </w:tcPr>
          <w:p w14:paraId="787E08F1" w14:textId="599E5393" w:rsidR="00317317" w:rsidRPr="00895498" w:rsidRDefault="00317317"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4</m:t>
                  </m:r>
                </m:sub>
              </m:sSub>
            </m:oMath>
          </w:p>
        </w:tc>
      </w:tr>
    </w:tbl>
    <w:p w14:paraId="69F43328" w14:textId="77777777" w:rsidR="00317317" w:rsidRDefault="00317317"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7C12E4" w:rsidRPr="00895498" w14:paraId="6E5F6002" w14:textId="77777777" w:rsidTr="000D0E31">
        <w:trPr>
          <w:trHeight w:val="454"/>
        </w:trPr>
        <w:tc>
          <w:tcPr>
            <w:tcW w:w="4813" w:type="dxa"/>
            <w:vAlign w:val="center"/>
          </w:tcPr>
          <w:p w14:paraId="44C2ADD6" w14:textId="4CCF0A92" w:rsidR="007C12E4" w:rsidRPr="00895498" w:rsidRDefault="007C12E4"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08389A" w:rsidRPr="0008389A">
              <w:t>Arman-Narooei</w:t>
            </w:r>
            <w:proofErr w:type="spellEnd"/>
          </w:p>
        </w:tc>
        <w:tc>
          <w:tcPr>
            <w:tcW w:w="4814" w:type="dxa"/>
            <w:vAlign w:val="center"/>
          </w:tcPr>
          <w:p w14:paraId="7B93C0FB" w14:textId="189DC053" w:rsidR="007C12E4" w:rsidRPr="00895498" w:rsidRDefault="007C12E4" w:rsidP="000D0E31">
            <w:pPr>
              <w:pStyle w:val="Tabelan10"/>
              <w:jc w:val="left"/>
            </w:pPr>
            <w:proofErr w:type="spellStart"/>
            <w:r w:rsidRPr="00895498">
              <w:rPr>
                <w:b/>
                <w:bCs/>
              </w:rPr>
              <w:t>Source</w:t>
            </w:r>
            <w:proofErr w:type="spellEnd"/>
            <w:r w:rsidRPr="00895498">
              <w:t>:</w:t>
            </w:r>
            <w:r>
              <w:t xml:space="preserve"> </w:t>
            </w:r>
            <w:r>
              <w:fldChar w:fldCharType="begin"/>
            </w:r>
            <w:r w:rsidR="00C6710D">
              <w:instrText xml:space="preserve"> ADDIN ZOTERO_ITEM CSL_CITATION {"citationID":"DI9drTXs","properties":{"formattedCitation":"(Narooei; Arman, 2018)","plainCitation":"(Narooei; Arman, 2018)","noteIndex":0},"citationItems":[{"id":768,"uris":["http://zotero.org/users/14777946/items/ALVT4CD8"],"itemData":{"id":768,"type":"article-journal","archive":"Scopus","container-title":"J. Comput. Appl. Mech.","issue":"1","page":"189-196","source":"Scopus","title":"Modification of exponential based hyperelastic strain energy to consider free stress initial configuration and Constitutive modeling","volume":"49","author":[{"family":"Narooei","given":"K."},{"family":"Arman","given":"M."}],"issued":{"date-parts":[["2018"]]}}}],"schema":"https://github.com/citation-style-language/schema/raw/master/csl-citation.json"} </w:instrText>
            </w:r>
            <w:r>
              <w:fldChar w:fldCharType="separate"/>
            </w:r>
            <w:r w:rsidR="00C6710D" w:rsidRPr="00C6710D">
              <w:rPr>
                <w:rFonts w:cs="Times New Roman"/>
              </w:rPr>
              <w:t>(Narooei; Arman, 2018)</w:t>
            </w:r>
            <w:r>
              <w:fldChar w:fldCharType="end"/>
            </w:r>
          </w:p>
        </w:tc>
      </w:tr>
      <w:tr w:rsidR="007C12E4" w:rsidRPr="00895498" w14:paraId="6B971148" w14:textId="77777777" w:rsidTr="006C3DEC">
        <w:trPr>
          <w:trHeight w:val="907"/>
        </w:trPr>
        <w:tc>
          <w:tcPr>
            <w:tcW w:w="9627" w:type="dxa"/>
            <w:gridSpan w:val="2"/>
          </w:tcPr>
          <w:p w14:paraId="5BF30C42" w14:textId="77777777" w:rsidR="007C12E4" w:rsidRPr="00895498" w:rsidRDefault="007C12E4" w:rsidP="00992D95">
            <w:pPr>
              <w:pStyle w:val="Tabelan10"/>
              <w:jc w:val="left"/>
              <w:rPr>
                <w:lang w:val="en-US"/>
              </w:rPr>
            </w:pPr>
            <w:r w:rsidRPr="00895498">
              <w:rPr>
                <w:b/>
                <w:bCs/>
                <w:lang w:val="en-US"/>
              </w:rPr>
              <w:t>Equation</w:t>
            </w:r>
            <w:r w:rsidRPr="00895498">
              <w:rPr>
                <w:lang w:val="en-US"/>
              </w:rPr>
              <w:t>:</w:t>
            </w:r>
          </w:p>
          <w:p w14:paraId="162A3099" w14:textId="2377AFE1" w:rsidR="007C12E4" w:rsidRPr="00895498" w:rsidRDefault="00D0236B" w:rsidP="00992D95">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A</m:t>
                    </m:r>
                  </m:e>
                  <m:sub>
                    <m:r>
                      <w:rPr>
                        <w:rFonts w:ascii="Cambria Math" w:hAnsi="Cambria Math"/>
                      </w:rPr>
                      <m:t>i</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m</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B</m:t>
                    </m:r>
                  </m:e>
                  <m:sub>
                    <m:r>
                      <w:rPr>
                        <w:rFonts w:ascii="Cambria Math" w:hAnsi="Cambria Math"/>
                      </w:rPr>
                      <m:t>j</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n</m:t>
                            </m:r>
                          </m:e>
                          <m:sub>
                            <m:r>
                              <w:rPr>
                                <w:rFonts w:ascii="Cambria Math" w:hAnsi="Cambria Math"/>
                              </w:rPr>
                              <m:t>j</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7C12E4" w:rsidRPr="008E52D1" w14:paraId="270D4266" w14:textId="77777777" w:rsidTr="000D0E31">
        <w:trPr>
          <w:trHeight w:val="454"/>
        </w:trPr>
        <w:tc>
          <w:tcPr>
            <w:tcW w:w="9627" w:type="dxa"/>
            <w:gridSpan w:val="2"/>
            <w:vAlign w:val="center"/>
          </w:tcPr>
          <w:p w14:paraId="1D7EDDBC" w14:textId="5788EABC" w:rsidR="007C12E4" w:rsidRPr="00895498" w:rsidRDefault="007C12E4"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lang w:val="en-US"/>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β</m:t>
                  </m:r>
                </m:e>
                <m:sub>
                  <m:r>
                    <w:rPr>
                      <w:rFonts w:ascii="Cambria Math" w:hAnsi="Cambria Math"/>
                    </w:rPr>
                    <m:t>j</m:t>
                  </m:r>
                </m:sub>
              </m:sSub>
            </m:oMath>
          </w:p>
        </w:tc>
      </w:tr>
    </w:tbl>
    <w:p w14:paraId="44246EFD" w14:textId="77777777" w:rsidR="007C12E4" w:rsidRDefault="007C12E4" w:rsidP="00320524">
      <w:pPr>
        <w:rPr>
          <w:lang w:val="en-US" w:eastAsia="pt-BR"/>
        </w:rPr>
      </w:pPr>
    </w:p>
    <w:p w14:paraId="38EDADCF" w14:textId="71DC3759" w:rsidR="0032175C" w:rsidRDefault="00B944D4" w:rsidP="0032175C">
      <w:pPr>
        <w:pStyle w:val="Ttulo4"/>
        <w:rPr>
          <w:lang w:val="en-US"/>
        </w:rPr>
      </w:pPr>
      <w:r>
        <w:rPr>
          <w:lang w:val="en-US"/>
        </w:rPr>
        <w:t>Invariant-Based Models</w:t>
      </w:r>
    </w:p>
    <w:p w14:paraId="558C03DB" w14:textId="77777777" w:rsidR="00722F0B" w:rsidRPr="00722F0B" w:rsidRDefault="00722F0B" w:rsidP="00722F0B">
      <w:pPr>
        <w:rPr>
          <w:lang w:val="en-US"/>
        </w:rPr>
      </w:pPr>
    </w:p>
    <w:tbl>
      <w:tblPr>
        <w:tblStyle w:val="Tabelacomgrade"/>
        <w:tblW w:w="0" w:type="auto"/>
        <w:tblLook w:val="04A0" w:firstRow="1" w:lastRow="0" w:firstColumn="1" w:lastColumn="0" w:noHBand="0" w:noVBand="1"/>
      </w:tblPr>
      <w:tblGrid>
        <w:gridCol w:w="4813"/>
        <w:gridCol w:w="4814"/>
      </w:tblGrid>
      <w:tr w:rsidR="00722F0B" w:rsidRPr="00895498" w14:paraId="6DF78790" w14:textId="77777777" w:rsidTr="000D0E31">
        <w:trPr>
          <w:trHeight w:val="454"/>
        </w:trPr>
        <w:tc>
          <w:tcPr>
            <w:tcW w:w="4813" w:type="dxa"/>
            <w:vAlign w:val="center"/>
          </w:tcPr>
          <w:p w14:paraId="34730EF6" w14:textId="67B57E05" w:rsidR="00722F0B" w:rsidRPr="00895498" w:rsidRDefault="00722F0B"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AB03DA">
              <w:t>Mooney-Rivlin</w:t>
            </w:r>
            <w:proofErr w:type="spellEnd"/>
          </w:p>
        </w:tc>
        <w:tc>
          <w:tcPr>
            <w:tcW w:w="4814" w:type="dxa"/>
            <w:vAlign w:val="center"/>
          </w:tcPr>
          <w:p w14:paraId="3D11C677" w14:textId="7311CA16" w:rsidR="00722F0B" w:rsidRPr="00895498" w:rsidRDefault="00722F0B" w:rsidP="000D0E31">
            <w:pPr>
              <w:pStyle w:val="Tabelan10"/>
              <w:jc w:val="left"/>
            </w:pPr>
            <w:proofErr w:type="spellStart"/>
            <w:r w:rsidRPr="00895498">
              <w:rPr>
                <w:b/>
                <w:bCs/>
              </w:rPr>
              <w:t>Source</w:t>
            </w:r>
            <w:proofErr w:type="spellEnd"/>
            <w:r w:rsidRPr="00895498">
              <w:t>:</w:t>
            </w:r>
            <w:r>
              <w:t xml:space="preserve"> </w:t>
            </w:r>
            <w:r>
              <w:fldChar w:fldCharType="begin"/>
            </w:r>
            <w:r w:rsidR="000557B8">
              <w:instrText xml:space="preserve"> ADDIN ZOTERO_ITEM CSL_CITATION {"citationID":"H0fJP8UA","properties":{"formattedCitation":"(Mooney, 1940)","plainCitation":"(Mooney, 1940)","noteIndex":0},"citationItems":[{"id":79,"uris":["http://zotero.org/users/14777946/items/Y9L7CKGM"],"itemData":{"id":79,"type":"article-journal","abstract":"It is postulated that (A) the material is isotropic, (B) the volume change and hysteresis are negligible, and (C) the shear is proportional to the traction in simple shear in a plane previously deformed, if at all, only by uniform dilatation or contraction. It is deduced that the general strain-energy function, W, has the form W=G/4 ∑ i=13(λi-1/λi)2+H/4 ∑ t=13(λi2-1/λi2), where the λi's are the principal stretches (1+principal extension), G is the modulus of rigidity, and H is a new elastic constant not found in previous theories. The differences between the principal stresses are σi[minus]σi=λi∂ W/∂λi[minus]λi∂ W/∂λi. Calculated forces agree closely with experimental data on soft rubber from 400 percent elongation to 50 percent compression.","container-title":"Journal of Applied Physics","DOI":"10.1063/1.1712836","ISSN":"0021-8979","note":"ADS Bibcode: 1940JAP....11..582M","page":"582-592","source":"NASA ADS","title":"A Theory of Large Elastic Deformation","volume":"11","author":[{"family":"Mooney","given":"M."}],"issued":{"date-parts":[["1940",9,1]]}}}],"schema":"https://github.com/citation-style-language/schema/raw/master/csl-citation.json"} </w:instrText>
            </w:r>
            <w:r>
              <w:fldChar w:fldCharType="separate"/>
            </w:r>
            <w:r w:rsidR="000557B8" w:rsidRPr="000557B8">
              <w:rPr>
                <w:rFonts w:cs="Times New Roman"/>
              </w:rPr>
              <w:t>(Mooney, 1940)</w:t>
            </w:r>
            <w:r>
              <w:fldChar w:fldCharType="end"/>
            </w:r>
          </w:p>
        </w:tc>
      </w:tr>
      <w:tr w:rsidR="00722F0B" w:rsidRPr="00895498" w14:paraId="0A0452A2" w14:textId="77777777" w:rsidTr="006C3DEC">
        <w:trPr>
          <w:trHeight w:val="567"/>
        </w:trPr>
        <w:tc>
          <w:tcPr>
            <w:tcW w:w="9627" w:type="dxa"/>
            <w:gridSpan w:val="2"/>
          </w:tcPr>
          <w:p w14:paraId="4C189254" w14:textId="77777777" w:rsidR="00722F0B" w:rsidRPr="00895498" w:rsidRDefault="00722F0B" w:rsidP="00992D95">
            <w:pPr>
              <w:pStyle w:val="Tabelan10"/>
              <w:jc w:val="left"/>
              <w:rPr>
                <w:lang w:val="en-US"/>
              </w:rPr>
            </w:pPr>
            <w:r w:rsidRPr="00895498">
              <w:rPr>
                <w:b/>
                <w:bCs/>
                <w:lang w:val="en-US"/>
              </w:rPr>
              <w:t>Equation</w:t>
            </w:r>
            <w:r w:rsidRPr="00895498">
              <w:rPr>
                <w:lang w:val="en-US"/>
              </w:rPr>
              <w:t>:</w:t>
            </w:r>
          </w:p>
          <w:p w14:paraId="65B27376" w14:textId="27BE07F3" w:rsidR="00722F0B" w:rsidRPr="00895498" w:rsidRDefault="00DB67B1"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722F0B" w:rsidRPr="006E1FEC" w14:paraId="2FD4E4B9" w14:textId="77777777" w:rsidTr="000D0E31">
        <w:trPr>
          <w:trHeight w:val="454"/>
        </w:trPr>
        <w:tc>
          <w:tcPr>
            <w:tcW w:w="9627" w:type="dxa"/>
            <w:gridSpan w:val="2"/>
            <w:vAlign w:val="center"/>
          </w:tcPr>
          <w:p w14:paraId="62E2BF61" w14:textId="0DAB28E0" w:rsidR="00722F0B" w:rsidRPr="00895498" w:rsidRDefault="00722F0B"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oMath>
          </w:p>
        </w:tc>
      </w:tr>
    </w:tbl>
    <w:p w14:paraId="64087B67" w14:textId="77777777" w:rsidR="00722F0B" w:rsidRDefault="00722F0B" w:rsidP="00722F0B">
      <w:pPr>
        <w:rPr>
          <w:lang w:val="en-US"/>
        </w:rPr>
      </w:pPr>
    </w:p>
    <w:tbl>
      <w:tblPr>
        <w:tblStyle w:val="Tabelacomgrade"/>
        <w:tblW w:w="0" w:type="auto"/>
        <w:tblLook w:val="04A0" w:firstRow="1" w:lastRow="0" w:firstColumn="1" w:lastColumn="0" w:noHBand="0" w:noVBand="1"/>
      </w:tblPr>
      <w:tblGrid>
        <w:gridCol w:w="4813"/>
        <w:gridCol w:w="4814"/>
      </w:tblGrid>
      <w:tr w:rsidR="000557B8" w:rsidRPr="00895498" w14:paraId="6FAFF9CE" w14:textId="77777777" w:rsidTr="000D0E31">
        <w:trPr>
          <w:trHeight w:val="454"/>
        </w:trPr>
        <w:tc>
          <w:tcPr>
            <w:tcW w:w="4813" w:type="dxa"/>
            <w:vAlign w:val="center"/>
          </w:tcPr>
          <w:p w14:paraId="1CB0372B" w14:textId="6237072B" w:rsidR="000557B8" w:rsidRPr="00895498" w:rsidRDefault="000557B8"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Pr="000557B8">
              <w:t>Neo-Hookean</w:t>
            </w:r>
            <w:proofErr w:type="spellEnd"/>
          </w:p>
        </w:tc>
        <w:tc>
          <w:tcPr>
            <w:tcW w:w="4814" w:type="dxa"/>
            <w:vAlign w:val="center"/>
          </w:tcPr>
          <w:p w14:paraId="2F411ADA" w14:textId="30FC6299" w:rsidR="000557B8" w:rsidRPr="00895498" w:rsidRDefault="000557B8" w:rsidP="000D0E31">
            <w:pPr>
              <w:pStyle w:val="Tabelan10"/>
              <w:jc w:val="left"/>
            </w:pPr>
            <w:proofErr w:type="spellStart"/>
            <w:r w:rsidRPr="00895498">
              <w:rPr>
                <w:b/>
                <w:bCs/>
              </w:rPr>
              <w:t>Source</w:t>
            </w:r>
            <w:proofErr w:type="spellEnd"/>
            <w:r w:rsidRPr="00895498">
              <w:t>:</w:t>
            </w:r>
            <w:r>
              <w:t xml:space="preserve"> </w:t>
            </w:r>
            <w:r>
              <w:fldChar w:fldCharType="begin"/>
            </w:r>
            <w:r w:rsidR="00776FDD">
              <w:instrText xml:space="preserve"> ADDIN ZOTERO_ITEM CSL_CITATION {"citationID":"ZFCLr8f3","properties":{"formattedCitation":"(Treloar, 1943b)","plainCitation":"(Treloar, 1943b)","noteIndex":0},"citationItems":[{"id":45,"uris":["http://zotero.org/users/14777946/items/XC2TL78V"],"itemData":{"id":45,"type":"article-journal","abstract":"No abstract available","container-title":"Transactions of the Faraday Society","DOI":"10.1039/TF9433900241","ISSN":"0014-7672","issue":"0","journalAbbreviation":"Trans. Faraday Soc.","language":"en","note":"publisher: The Royal Society of Chemistry","page":"241-246","source":"pubs.rsc.org","title":"The elasticity of a network of long-chain molecules—II","volume":"39","author":[{"family":"Treloar","given":"L. R. G."}],"issued":{"date-parts":[["1943",1,1]]}}}],"schema":"https://github.com/citation-style-language/schema/raw/master/csl-citation.json"} </w:instrText>
            </w:r>
            <w:r>
              <w:fldChar w:fldCharType="separate"/>
            </w:r>
            <w:r w:rsidR="00776FDD" w:rsidRPr="00776FDD">
              <w:rPr>
                <w:rFonts w:cs="Times New Roman"/>
              </w:rPr>
              <w:t>(Treloar, 1943b)</w:t>
            </w:r>
            <w:r>
              <w:fldChar w:fldCharType="end"/>
            </w:r>
          </w:p>
        </w:tc>
      </w:tr>
      <w:tr w:rsidR="000557B8" w:rsidRPr="00895498" w14:paraId="00118E27" w14:textId="77777777" w:rsidTr="006C3DEC">
        <w:trPr>
          <w:trHeight w:val="567"/>
        </w:trPr>
        <w:tc>
          <w:tcPr>
            <w:tcW w:w="9627" w:type="dxa"/>
            <w:gridSpan w:val="2"/>
          </w:tcPr>
          <w:p w14:paraId="4D0F4128" w14:textId="77777777" w:rsidR="000557B8" w:rsidRPr="00895498" w:rsidRDefault="000557B8" w:rsidP="00992D95">
            <w:pPr>
              <w:pStyle w:val="Tabelan10"/>
              <w:jc w:val="left"/>
              <w:rPr>
                <w:lang w:val="en-US"/>
              </w:rPr>
            </w:pPr>
            <w:r w:rsidRPr="00895498">
              <w:rPr>
                <w:b/>
                <w:bCs/>
                <w:lang w:val="en-US"/>
              </w:rPr>
              <w:t>Equation</w:t>
            </w:r>
            <w:r w:rsidRPr="00895498">
              <w:rPr>
                <w:lang w:val="en-US"/>
              </w:rPr>
              <w:t>:</w:t>
            </w:r>
          </w:p>
          <w:p w14:paraId="5D4375F8" w14:textId="2832B5C6" w:rsidR="000557B8" w:rsidRPr="00895498" w:rsidRDefault="00BF513B"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oMath>
            </m:oMathPara>
          </w:p>
        </w:tc>
      </w:tr>
      <w:tr w:rsidR="000557B8" w:rsidRPr="006E1FEC" w14:paraId="27E04015" w14:textId="77777777" w:rsidTr="000D0E31">
        <w:trPr>
          <w:trHeight w:val="454"/>
        </w:trPr>
        <w:tc>
          <w:tcPr>
            <w:tcW w:w="9627" w:type="dxa"/>
            <w:gridSpan w:val="2"/>
            <w:vAlign w:val="center"/>
          </w:tcPr>
          <w:p w14:paraId="3C872697" w14:textId="379E3EE6" w:rsidR="000557B8" w:rsidRPr="00895498" w:rsidRDefault="000557B8"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oMath>
          </w:p>
        </w:tc>
      </w:tr>
    </w:tbl>
    <w:p w14:paraId="633FABD7" w14:textId="77777777" w:rsidR="000557B8" w:rsidRDefault="000557B8" w:rsidP="00722F0B">
      <w:pPr>
        <w:rPr>
          <w:lang w:val="en-US"/>
        </w:rPr>
      </w:pPr>
    </w:p>
    <w:tbl>
      <w:tblPr>
        <w:tblStyle w:val="Tabelacomgrade"/>
        <w:tblW w:w="0" w:type="auto"/>
        <w:tblLook w:val="04A0" w:firstRow="1" w:lastRow="0" w:firstColumn="1" w:lastColumn="0" w:noHBand="0" w:noVBand="1"/>
      </w:tblPr>
      <w:tblGrid>
        <w:gridCol w:w="4813"/>
        <w:gridCol w:w="4814"/>
      </w:tblGrid>
      <w:tr w:rsidR="00DE0742" w:rsidRPr="00895498" w14:paraId="0AAD77E8" w14:textId="77777777" w:rsidTr="000D0E31">
        <w:trPr>
          <w:trHeight w:val="454"/>
        </w:trPr>
        <w:tc>
          <w:tcPr>
            <w:tcW w:w="4813" w:type="dxa"/>
            <w:vAlign w:val="center"/>
          </w:tcPr>
          <w:p w14:paraId="0F90E361" w14:textId="3848E66D" w:rsidR="00DE0742" w:rsidRPr="00895498" w:rsidRDefault="00DE0742"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D61608">
              <w:t>Isihara</w:t>
            </w:r>
            <w:proofErr w:type="spellEnd"/>
          </w:p>
        </w:tc>
        <w:tc>
          <w:tcPr>
            <w:tcW w:w="4814" w:type="dxa"/>
            <w:vAlign w:val="center"/>
          </w:tcPr>
          <w:p w14:paraId="446FA8D9" w14:textId="66AA001E" w:rsidR="00DE0742" w:rsidRPr="00895498" w:rsidRDefault="00DE0742" w:rsidP="000D0E31">
            <w:pPr>
              <w:pStyle w:val="Tabelan10"/>
              <w:jc w:val="left"/>
            </w:pPr>
            <w:proofErr w:type="spellStart"/>
            <w:r w:rsidRPr="00895498">
              <w:rPr>
                <w:b/>
                <w:bCs/>
              </w:rPr>
              <w:t>Source</w:t>
            </w:r>
            <w:proofErr w:type="spellEnd"/>
            <w:r w:rsidRPr="00895498">
              <w:t>:</w:t>
            </w:r>
            <w:r>
              <w:t xml:space="preserve"> </w:t>
            </w:r>
            <w:r>
              <w:fldChar w:fldCharType="begin"/>
            </w:r>
            <w:r w:rsidR="00951076">
              <w:instrText xml:space="preserve"> ADDIN ZOTERO_ITEM CSL_CITATION {"citationID":"R0BoSEK8","properties":{"formattedCitation":"(Isihara; Hashitsume; Tatibana, 1951)","plainCitation":"(Isihara; Hashitsume; Tatibana, 1951)","noteIndex":0},"citationItems":[{"id":773,"uris":["http://zotero.org/users/14777946/items/QVH7G7DC"],"itemData":{"id":773,"type":"article-journal","abstract":"The failure, revealed by the experiment of Treloar, of statistical theories of the rubber‐like elasticity is removed. It comes from the neglection of the nongaussian character and of the nonlinear connectivity of the network structure. The theoretical formula derived here includes the semi‐empirical formula given by Treloar.","container-title":"The Journal of Chemical Physics","DOI":"10.1063/1.1748111","ISSN":"0021-9606","issue":"12","journalAbbreviation":"The Journal of Chemical Physics","page":"1508-1512","source":"Silverchair","title":"Statistical Theory of Rubber‐Like Elasticity. IV. (Two‐Dimensional Stretching)","volume":"19","author":[{"family":"Isihara","given":"Akira"},{"family":"Hashitsume","given":"Natsuki"},{"family":"Tatibana","given":"Masao"}],"issued":{"date-parts":[["1951",12,1]]}}}],"schema":"https://github.com/citation-style-language/schema/raw/master/csl-citation.json"} </w:instrText>
            </w:r>
            <w:r>
              <w:fldChar w:fldCharType="separate"/>
            </w:r>
            <w:r w:rsidR="00951076" w:rsidRPr="00951076">
              <w:rPr>
                <w:rFonts w:cs="Times New Roman"/>
              </w:rPr>
              <w:t>(Isihara; Hashitsume; Tatibana, 1951)</w:t>
            </w:r>
            <w:r>
              <w:fldChar w:fldCharType="end"/>
            </w:r>
          </w:p>
        </w:tc>
      </w:tr>
      <w:tr w:rsidR="00DE0742" w:rsidRPr="00895498" w14:paraId="2A1AAB99" w14:textId="77777777" w:rsidTr="006C3DEC">
        <w:trPr>
          <w:trHeight w:val="567"/>
        </w:trPr>
        <w:tc>
          <w:tcPr>
            <w:tcW w:w="9627" w:type="dxa"/>
            <w:gridSpan w:val="2"/>
          </w:tcPr>
          <w:p w14:paraId="3BDDC869" w14:textId="77777777" w:rsidR="00DE0742" w:rsidRPr="00895498" w:rsidRDefault="00DE0742" w:rsidP="00992D95">
            <w:pPr>
              <w:pStyle w:val="Tabelan10"/>
              <w:jc w:val="left"/>
              <w:rPr>
                <w:lang w:val="en-US"/>
              </w:rPr>
            </w:pPr>
            <w:r w:rsidRPr="00895498">
              <w:rPr>
                <w:b/>
                <w:bCs/>
                <w:lang w:val="en-US"/>
              </w:rPr>
              <w:t>Equation</w:t>
            </w:r>
            <w:r w:rsidRPr="00895498">
              <w:rPr>
                <w:lang w:val="en-US"/>
              </w:rPr>
              <w:t>:</w:t>
            </w:r>
          </w:p>
          <w:p w14:paraId="465E48C6" w14:textId="51A50B06" w:rsidR="00DE0742" w:rsidRPr="00895498" w:rsidRDefault="00992D95"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DE0742" w:rsidRPr="006E1FEC" w14:paraId="18126EB9" w14:textId="77777777" w:rsidTr="000D0E31">
        <w:trPr>
          <w:trHeight w:val="454"/>
        </w:trPr>
        <w:tc>
          <w:tcPr>
            <w:tcW w:w="9627" w:type="dxa"/>
            <w:gridSpan w:val="2"/>
            <w:vAlign w:val="center"/>
          </w:tcPr>
          <w:p w14:paraId="5C35D3FD" w14:textId="6538F5AC" w:rsidR="00DE0742" w:rsidRPr="00895498" w:rsidRDefault="00DE0742"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oMath>
          </w:p>
        </w:tc>
      </w:tr>
    </w:tbl>
    <w:p w14:paraId="591B8381" w14:textId="77777777" w:rsidR="00DE0742" w:rsidRDefault="00DE0742" w:rsidP="00722F0B">
      <w:pPr>
        <w:rPr>
          <w:lang w:val="en-US"/>
        </w:rPr>
      </w:pPr>
    </w:p>
    <w:tbl>
      <w:tblPr>
        <w:tblStyle w:val="Tabelacomgrade"/>
        <w:tblW w:w="0" w:type="auto"/>
        <w:tblLook w:val="04A0" w:firstRow="1" w:lastRow="0" w:firstColumn="1" w:lastColumn="0" w:noHBand="0" w:noVBand="1"/>
      </w:tblPr>
      <w:tblGrid>
        <w:gridCol w:w="4813"/>
        <w:gridCol w:w="4814"/>
      </w:tblGrid>
      <w:tr w:rsidR="00244077" w:rsidRPr="00895498" w14:paraId="716A42EF" w14:textId="77777777" w:rsidTr="000D0E31">
        <w:trPr>
          <w:trHeight w:val="454"/>
        </w:trPr>
        <w:tc>
          <w:tcPr>
            <w:tcW w:w="4813" w:type="dxa"/>
            <w:vAlign w:val="center"/>
          </w:tcPr>
          <w:p w14:paraId="182C276D" w14:textId="1526869B" w:rsidR="00244077" w:rsidRPr="00895498" w:rsidRDefault="00244077" w:rsidP="000D0E31">
            <w:pPr>
              <w:pStyle w:val="Tabelan10"/>
              <w:jc w:val="left"/>
            </w:pPr>
            <w:r w:rsidRPr="00895498">
              <w:rPr>
                <w:b/>
                <w:bCs/>
              </w:rPr>
              <w:lastRenderedPageBreak/>
              <w:t xml:space="preserve">Model </w:t>
            </w:r>
            <w:proofErr w:type="spellStart"/>
            <w:r w:rsidRPr="00895498">
              <w:rPr>
                <w:b/>
                <w:bCs/>
              </w:rPr>
              <w:t>Name</w:t>
            </w:r>
            <w:proofErr w:type="spellEnd"/>
            <w:r w:rsidRPr="00895498">
              <w:t xml:space="preserve">: </w:t>
            </w:r>
            <w:r w:rsidR="007F76DA">
              <w:t>Biderman</w:t>
            </w:r>
          </w:p>
        </w:tc>
        <w:tc>
          <w:tcPr>
            <w:tcW w:w="4814" w:type="dxa"/>
            <w:vAlign w:val="center"/>
          </w:tcPr>
          <w:p w14:paraId="70F13AD0" w14:textId="7215C2EA" w:rsidR="00244077" w:rsidRPr="00895498" w:rsidRDefault="00244077" w:rsidP="000D0E31">
            <w:pPr>
              <w:pStyle w:val="Tabelan10"/>
              <w:jc w:val="left"/>
            </w:pPr>
            <w:proofErr w:type="spellStart"/>
            <w:r w:rsidRPr="00895498">
              <w:rPr>
                <w:b/>
                <w:bCs/>
              </w:rPr>
              <w:t>Source</w:t>
            </w:r>
            <w:proofErr w:type="spellEnd"/>
            <w:r w:rsidRPr="00895498">
              <w:t>:</w:t>
            </w:r>
            <w:r>
              <w:t xml:space="preserve"> </w:t>
            </w:r>
            <w:r>
              <w:fldChar w:fldCharType="begin"/>
            </w:r>
            <w:r w:rsidR="00627A27">
              <w:instrText xml:space="preserve"> ADDIN ZOTERO_ITEM CSL_CITATION {"citationID":"3DfIYC9q","properties":{"formattedCitation":"(Biderman, 1958)","plainCitation":"(Biderman, 1958)","noteIndex":0},"citationItems":[{"id":775,"uris":["http://zotero.org/users/14777946/items/LXPZ6QWB"],"itemData":{"id":775,"type":"article-journal","container-title":"Rascheti na prochnost","title":"Calculation of rubber parts","volume":"40","author":[{"family":"Biderman","given":"V. L."}],"issued":{"date-parts":[["1958"]]}}}],"schema":"https://github.com/citation-style-language/schema/raw/master/csl-citation.json"} </w:instrText>
            </w:r>
            <w:r>
              <w:fldChar w:fldCharType="separate"/>
            </w:r>
            <w:r w:rsidR="00627A27" w:rsidRPr="00627A27">
              <w:rPr>
                <w:rFonts w:cs="Times New Roman"/>
              </w:rPr>
              <w:t>(Biderman, 1958)</w:t>
            </w:r>
            <w:r>
              <w:fldChar w:fldCharType="end"/>
            </w:r>
          </w:p>
        </w:tc>
      </w:tr>
      <w:tr w:rsidR="00244077" w:rsidRPr="00895498" w14:paraId="09A20E4B" w14:textId="77777777" w:rsidTr="006C3DEC">
        <w:trPr>
          <w:trHeight w:val="567"/>
        </w:trPr>
        <w:tc>
          <w:tcPr>
            <w:tcW w:w="9627" w:type="dxa"/>
            <w:gridSpan w:val="2"/>
          </w:tcPr>
          <w:p w14:paraId="1496B0F4" w14:textId="77777777" w:rsidR="00244077" w:rsidRPr="00895498" w:rsidRDefault="00244077" w:rsidP="000D0E31">
            <w:pPr>
              <w:pStyle w:val="Tabelan10"/>
              <w:jc w:val="left"/>
              <w:rPr>
                <w:lang w:val="en-US"/>
              </w:rPr>
            </w:pPr>
            <w:r w:rsidRPr="00895498">
              <w:rPr>
                <w:b/>
                <w:bCs/>
                <w:lang w:val="en-US"/>
              </w:rPr>
              <w:t>Equation</w:t>
            </w:r>
            <w:r w:rsidRPr="00895498">
              <w:rPr>
                <w:lang w:val="en-US"/>
              </w:rPr>
              <w:t>:</w:t>
            </w:r>
          </w:p>
          <w:p w14:paraId="740F4A4B" w14:textId="77777777" w:rsidR="00244077" w:rsidRPr="00895498" w:rsidRDefault="00244077"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244077" w:rsidRPr="008E52D1" w14:paraId="282D2BF3" w14:textId="77777777" w:rsidTr="000D0E31">
        <w:trPr>
          <w:trHeight w:val="454"/>
        </w:trPr>
        <w:tc>
          <w:tcPr>
            <w:tcW w:w="9627" w:type="dxa"/>
            <w:gridSpan w:val="2"/>
            <w:vAlign w:val="center"/>
          </w:tcPr>
          <w:p w14:paraId="290B0E37" w14:textId="531B1AE6" w:rsidR="00244077" w:rsidRPr="00895498" w:rsidRDefault="00244077"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09157550" w14:textId="77777777" w:rsidR="00244077" w:rsidRDefault="00244077" w:rsidP="00722F0B">
      <w:pPr>
        <w:rPr>
          <w:lang w:val="en-US"/>
        </w:rPr>
      </w:pPr>
    </w:p>
    <w:tbl>
      <w:tblPr>
        <w:tblStyle w:val="Tabelacomgrade"/>
        <w:tblW w:w="0" w:type="auto"/>
        <w:tblLook w:val="04A0" w:firstRow="1" w:lastRow="0" w:firstColumn="1" w:lastColumn="0" w:noHBand="0" w:noVBand="1"/>
      </w:tblPr>
      <w:tblGrid>
        <w:gridCol w:w="4813"/>
        <w:gridCol w:w="4814"/>
      </w:tblGrid>
      <w:tr w:rsidR="003013D9" w:rsidRPr="00895498" w14:paraId="280AE911" w14:textId="77777777" w:rsidTr="000D0E31">
        <w:trPr>
          <w:trHeight w:val="454"/>
        </w:trPr>
        <w:tc>
          <w:tcPr>
            <w:tcW w:w="4813" w:type="dxa"/>
            <w:vAlign w:val="center"/>
          </w:tcPr>
          <w:p w14:paraId="05B6B76C" w14:textId="3F2A61EF" w:rsidR="003013D9" w:rsidRPr="002A0307" w:rsidRDefault="003013D9" w:rsidP="000D0E31">
            <w:pPr>
              <w:pStyle w:val="Tabelan10"/>
              <w:jc w:val="left"/>
              <w:rPr>
                <w:lang w:val="en-US"/>
              </w:rPr>
            </w:pPr>
            <w:r w:rsidRPr="002A0307">
              <w:rPr>
                <w:b/>
                <w:bCs/>
                <w:lang w:val="en-US"/>
              </w:rPr>
              <w:t>Model Name</w:t>
            </w:r>
            <w:r w:rsidRPr="002A0307">
              <w:rPr>
                <w:lang w:val="en-US"/>
              </w:rPr>
              <w:t xml:space="preserve">: </w:t>
            </w:r>
            <w:r w:rsidR="002A0307" w:rsidRPr="002A0307">
              <w:rPr>
                <w:lang w:val="en-US"/>
              </w:rPr>
              <w:t>James-Green-Simpson</w:t>
            </w:r>
          </w:p>
        </w:tc>
        <w:tc>
          <w:tcPr>
            <w:tcW w:w="4814" w:type="dxa"/>
            <w:vAlign w:val="center"/>
          </w:tcPr>
          <w:p w14:paraId="4DA758EA" w14:textId="057071A8" w:rsidR="003013D9" w:rsidRPr="00895498" w:rsidRDefault="003013D9" w:rsidP="000D0E31">
            <w:pPr>
              <w:pStyle w:val="Tabelan10"/>
              <w:jc w:val="left"/>
            </w:pPr>
            <w:proofErr w:type="spellStart"/>
            <w:r w:rsidRPr="00895498">
              <w:rPr>
                <w:b/>
                <w:bCs/>
              </w:rPr>
              <w:t>Source</w:t>
            </w:r>
            <w:proofErr w:type="spellEnd"/>
            <w:r w:rsidRPr="00895498">
              <w:t>:</w:t>
            </w:r>
            <w:r>
              <w:t xml:space="preserve"> </w:t>
            </w:r>
            <w:r>
              <w:fldChar w:fldCharType="begin"/>
            </w:r>
            <w:r w:rsidR="00036053">
              <w:instrText xml:space="preserve"> ADDIN ZOTERO_ITEM CSL_CITATION {"citationID":"qd2Ec54j","properties":{"formattedCitation":"(James; Green; Simpson, 1975)","plainCitation":"(James; Green; Simpson, 1975)","noteIndex":0},"citationItems":[{"id":776,"uris":["http://zotero.org/users/14777946/items/ZET3RCUU"],"itemData":{"id":776,"type":"article-journal","abstract":"A plot of principal stress difference versus principal extension ratios has been used as a graphic representation of general deformation. Two analytic forms of the strain energy function for isotropic, incompressible materials are suggested. These involve five or nine terms, the coefficients of which are found by regression to the general deformation plot. The resulting stress–strain equations are used to predict particular deformations, for example, simple extension, and are also evaluated in model engineering desing experiments. These experiments use interative techniques to predict the shapes and pressures of inflated diaphragms and tubes, and it is shown that the equations lead to accurate results even at relatively high extensions. Copyright © 1975 John Wiley &amp; Sons, Inc.","archive":"Scopus","container-title":"Journal of Applied Polymer Science","DOI":"10.1002/app.1975.070190723","issue":"7","page":"2033-2058","source":"Scopus","title":"Strain energy functions of rubber. I. Characterization of gum vulcanizates","volume":"19","author":[{"family":"James","given":"A.G."},{"family":"Green","given":"A."},{"family":"Simpson","given":"G.M."}],"issued":{"date-parts":[["1975"]]}}}],"schema":"https://github.com/citation-style-language/schema/raw/master/csl-citation.json"} </w:instrText>
            </w:r>
            <w:r>
              <w:fldChar w:fldCharType="separate"/>
            </w:r>
            <w:r w:rsidR="00036053" w:rsidRPr="00036053">
              <w:rPr>
                <w:rFonts w:cs="Times New Roman"/>
              </w:rPr>
              <w:t>(James; Green; Simpson, 1975)</w:t>
            </w:r>
            <w:r>
              <w:fldChar w:fldCharType="end"/>
            </w:r>
          </w:p>
        </w:tc>
      </w:tr>
      <w:tr w:rsidR="003013D9" w:rsidRPr="00895498" w14:paraId="563632AB" w14:textId="77777777" w:rsidTr="006C3DEC">
        <w:trPr>
          <w:trHeight w:val="567"/>
        </w:trPr>
        <w:tc>
          <w:tcPr>
            <w:tcW w:w="9627" w:type="dxa"/>
            <w:gridSpan w:val="2"/>
          </w:tcPr>
          <w:p w14:paraId="459C05C5" w14:textId="77777777" w:rsidR="003013D9" w:rsidRPr="00895498" w:rsidRDefault="003013D9" w:rsidP="000D0E31">
            <w:pPr>
              <w:pStyle w:val="Tabelan10"/>
              <w:jc w:val="left"/>
              <w:rPr>
                <w:lang w:val="en-US"/>
              </w:rPr>
            </w:pPr>
            <w:r w:rsidRPr="00895498">
              <w:rPr>
                <w:b/>
                <w:bCs/>
                <w:lang w:val="en-US"/>
              </w:rPr>
              <w:t>Equation</w:t>
            </w:r>
            <w:r w:rsidRPr="00895498">
              <w:rPr>
                <w:lang w:val="en-US"/>
              </w:rPr>
              <w:t>:</w:t>
            </w:r>
          </w:p>
          <w:p w14:paraId="0D96332E" w14:textId="4F011CB3" w:rsidR="003013D9" w:rsidRPr="00895498" w:rsidRDefault="00897277"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3013D9" w:rsidRPr="008E52D1" w14:paraId="2FAD0523" w14:textId="77777777" w:rsidTr="000D0E31">
        <w:trPr>
          <w:trHeight w:val="454"/>
        </w:trPr>
        <w:tc>
          <w:tcPr>
            <w:tcW w:w="9627" w:type="dxa"/>
            <w:gridSpan w:val="2"/>
            <w:vAlign w:val="center"/>
          </w:tcPr>
          <w:p w14:paraId="7842A47B" w14:textId="4226C5D7" w:rsidR="003013D9" w:rsidRPr="00895498" w:rsidRDefault="003013D9"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595D0A3F" w14:textId="77777777" w:rsidR="003013D9" w:rsidRDefault="003013D9" w:rsidP="00722F0B">
      <w:pPr>
        <w:rPr>
          <w:lang w:val="en-US"/>
        </w:rPr>
      </w:pPr>
    </w:p>
    <w:tbl>
      <w:tblPr>
        <w:tblStyle w:val="Tabelacomgrade"/>
        <w:tblW w:w="0" w:type="auto"/>
        <w:tblLook w:val="04A0" w:firstRow="1" w:lastRow="0" w:firstColumn="1" w:lastColumn="0" w:noHBand="0" w:noVBand="1"/>
      </w:tblPr>
      <w:tblGrid>
        <w:gridCol w:w="4813"/>
        <w:gridCol w:w="4814"/>
      </w:tblGrid>
      <w:tr w:rsidR="00036053" w:rsidRPr="00895498" w14:paraId="3E911C64" w14:textId="77777777" w:rsidTr="000D0E31">
        <w:trPr>
          <w:trHeight w:val="454"/>
        </w:trPr>
        <w:tc>
          <w:tcPr>
            <w:tcW w:w="4813" w:type="dxa"/>
            <w:vAlign w:val="center"/>
          </w:tcPr>
          <w:p w14:paraId="1E8DE872" w14:textId="77777777" w:rsidR="00036053" w:rsidRPr="002A0307" w:rsidRDefault="00036053" w:rsidP="000D0E31">
            <w:pPr>
              <w:pStyle w:val="Tabelan10"/>
              <w:jc w:val="left"/>
              <w:rPr>
                <w:lang w:val="en-US"/>
              </w:rPr>
            </w:pPr>
            <w:r w:rsidRPr="002A0307">
              <w:rPr>
                <w:b/>
                <w:bCs/>
                <w:lang w:val="en-US"/>
              </w:rPr>
              <w:t>Model Name</w:t>
            </w:r>
            <w:r w:rsidRPr="002A0307">
              <w:rPr>
                <w:lang w:val="en-US"/>
              </w:rPr>
              <w:t>: James-Green-Simpson</w:t>
            </w:r>
          </w:p>
        </w:tc>
        <w:tc>
          <w:tcPr>
            <w:tcW w:w="4814" w:type="dxa"/>
            <w:vAlign w:val="center"/>
          </w:tcPr>
          <w:p w14:paraId="451B2CC3" w14:textId="55DF890C" w:rsidR="00036053" w:rsidRPr="00895498" w:rsidRDefault="00036053" w:rsidP="000D0E31">
            <w:pPr>
              <w:pStyle w:val="Tabelan10"/>
              <w:jc w:val="left"/>
            </w:pPr>
            <w:proofErr w:type="spellStart"/>
            <w:r w:rsidRPr="00895498">
              <w:rPr>
                <w:b/>
                <w:bCs/>
              </w:rPr>
              <w:t>Source</w:t>
            </w:r>
            <w:proofErr w:type="spellEnd"/>
            <w:r w:rsidRPr="00895498">
              <w:t>:</w:t>
            </w:r>
            <w:r>
              <w:t xml:space="preserve"> </w:t>
            </w:r>
            <w:r>
              <w:fldChar w:fldCharType="begin"/>
            </w:r>
            <w:r w:rsidR="00A07308">
              <w:instrText xml:space="preserve"> ADDIN ZOTERO_ITEM CSL_CITATION {"citationID":"Wgqr8WXY","properties":{"formattedCitation":"(Haines; Wilson, 1979)","plainCitation":"(Haines; Wilson, 1979)","noteIndex":0},"citationItems":[{"id":779,"uris":["http://zotero.org/users/14777946/items/9REZ9IGL"],"itemData":{"id":779,"type":"article-journal","abstract":"The strain-energy density function surface for the rubber tested by L. R.G. Treloak (1944a) is determined from bis stress-strain data. The data were given for the three pure homogeneous strain paths of simple elongation, pure shear, and equi-biaxial extension of a thin sheet. The surface is formed by plotting calculated points of the strain-energy function above a plane having the first and second strain invariants as rectangular cartesian coordinates. The strain-energy function is expressed as a double power series in the invariants expanded about the zero energy state which is the origin of coordinates. An analysis of this experimentally derived surface provides the information required for the rational selection of terms and the determination of the coefficients in the series expansion, thus defining a function within the Rivlin-type formulation. The function so determined is tested by employing it in the appropriate constitutive formulae to compute stresses for comparison with experimental values. Another test is made by utilizing the function to predict shapes of an inflated membrane for comparison with experimentally observed shapes. Excellent agreement between prediction and experiment is found. A second demonstration is given for another rubber tested by D.F. Jones and L.R.G. Treloar (1975). Again, excellent results are obtained.","container-title":"Journal of the Mechanics and Physics of Solids","DOI":"10.1016/0022-5096(79)90034-6","ISSN":"0022-5096","issue":"4","journalAbbreviation":"Journal of the Mechanics and Physics of Solids","page":"345-360","source":"ScienceDirect","title":"Strain-energy density function for rubberlike materials","volume":"27","author":[{"family":"Haines","given":"D. W."},{"family":"Wilson","given":"W. D."}],"issued":{"date-parts":[["1979",8,1]]}}}],"schema":"https://github.com/citation-style-language/schema/raw/master/csl-citation.json"} </w:instrText>
            </w:r>
            <w:r>
              <w:fldChar w:fldCharType="separate"/>
            </w:r>
            <w:r w:rsidR="00A07308" w:rsidRPr="00A07308">
              <w:rPr>
                <w:rFonts w:cs="Times New Roman"/>
              </w:rPr>
              <w:t>(Haines; Wilson, 1979)</w:t>
            </w:r>
            <w:r>
              <w:fldChar w:fldCharType="end"/>
            </w:r>
          </w:p>
        </w:tc>
      </w:tr>
      <w:tr w:rsidR="009E660B" w:rsidRPr="00895498" w14:paraId="7F71CA1A" w14:textId="77777777" w:rsidTr="0055139C">
        <w:trPr>
          <w:trHeight w:val="567"/>
        </w:trPr>
        <w:tc>
          <w:tcPr>
            <w:tcW w:w="9627" w:type="dxa"/>
            <w:gridSpan w:val="2"/>
          </w:tcPr>
          <w:p w14:paraId="58362FC2" w14:textId="77777777" w:rsidR="009E660B" w:rsidRPr="00895498" w:rsidRDefault="009E660B" w:rsidP="009E660B">
            <w:pPr>
              <w:pStyle w:val="Tabelan10"/>
              <w:jc w:val="left"/>
              <w:rPr>
                <w:lang w:val="en-US"/>
              </w:rPr>
            </w:pPr>
            <w:r w:rsidRPr="00895498">
              <w:rPr>
                <w:b/>
                <w:bCs/>
                <w:lang w:val="en-US"/>
              </w:rPr>
              <w:t>Equation</w:t>
            </w:r>
            <w:r w:rsidRPr="00895498">
              <w:rPr>
                <w:lang w:val="en-US"/>
              </w:rPr>
              <w:t>:</w:t>
            </w:r>
          </w:p>
          <w:p w14:paraId="3BB73B7C" w14:textId="71BAF14C" w:rsidR="009E660B" w:rsidRPr="009E660B" w:rsidRDefault="009E660B" w:rsidP="009E660B">
            <w:pPr>
              <w:pStyle w:val="Tabelan10"/>
              <w:jc w:val="cente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9E660B" w:rsidRPr="008E52D1" w14:paraId="39CC281F" w14:textId="77777777" w:rsidTr="000D0E31">
        <w:trPr>
          <w:trHeight w:val="454"/>
        </w:trPr>
        <w:tc>
          <w:tcPr>
            <w:tcW w:w="9627" w:type="dxa"/>
            <w:gridSpan w:val="2"/>
            <w:vAlign w:val="center"/>
          </w:tcPr>
          <w:p w14:paraId="4B634147" w14:textId="21CCA091" w:rsidR="009E660B" w:rsidRPr="00895498" w:rsidRDefault="009E660B" w:rsidP="009E660B">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761BAB77" w14:textId="77777777" w:rsidR="00036053" w:rsidRDefault="00036053" w:rsidP="00722F0B">
      <w:pPr>
        <w:rPr>
          <w:lang w:val="en-US"/>
        </w:rPr>
      </w:pPr>
    </w:p>
    <w:tbl>
      <w:tblPr>
        <w:tblStyle w:val="Tabelacomgrade"/>
        <w:tblW w:w="0" w:type="auto"/>
        <w:tblLook w:val="04A0" w:firstRow="1" w:lastRow="0" w:firstColumn="1" w:lastColumn="0" w:noHBand="0" w:noVBand="1"/>
      </w:tblPr>
      <w:tblGrid>
        <w:gridCol w:w="4813"/>
        <w:gridCol w:w="4814"/>
      </w:tblGrid>
      <w:tr w:rsidR="00D64582" w:rsidRPr="00895498" w14:paraId="7FF30B68" w14:textId="77777777" w:rsidTr="000D0E31">
        <w:trPr>
          <w:trHeight w:val="454"/>
        </w:trPr>
        <w:tc>
          <w:tcPr>
            <w:tcW w:w="4813" w:type="dxa"/>
            <w:vAlign w:val="center"/>
          </w:tcPr>
          <w:p w14:paraId="1ADDAF10" w14:textId="71DFB437" w:rsidR="00D64582" w:rsidRPr="002A0307" w:rsidRDefault="00D64582" w:rsidP="000D0E31">
            <w:pPr>
              <w:pStyle w:val="Tabelan10"/>
              <w:jc w:val="left"/>
              <w:rPr>
                <w:lang w:val="en-US"/>
              </w:rPr>
            </w:pPr>
            <w:r w:rsidRPr="002A0307">
              <w:rPr>
                <w:b/>
                <w:bCs/>
                <w:lang w:val="en-US"/>
              </w:rPr>
              <w:t>Model Name</w:t>
            </w:r>
            <w:r w:rsidRPr="002A0307">
              <w:rPr>
                <w:lang w:val="en-US"/>
              </w:rPr>
              <w:t xml:space="preserve">: </w:t>
            </w:r>
            <w:proofErr w:type="spellStart"/>
            <w:r w:rsidR="008153DC">
              <w:t>Yeoh</w:t>
            </w:r>
            <w:proofErr w:type="spellEnd"/>
          </w:p>
        </w:tc>
        <w:tc>
          <w:tcPr>
            <w:tcW w:w="4814" w:type="dxa"/>
            <w:vAlign w:val="center"/>
          </w:tcPr>
          <w:p w14:paraId="4591A851" w14:textId="6CD9B0AE" w:rsidR="00D64582" w:rsidRPr="00895498" w:rsidRDefault="00D64582" w:rsidP="000D0E31">
            <w:pPr>
              <w:pStyle w:val="Tabelan10"/>
              <w:jc w:val="left"/>
            </w:pPr>
            <w:proofErr w:type="spellStart"/>
            <w:r w:rsidRPr="00895498">
              <w:rPr>
                <w:b/>
                <w:bCs/>
              </w:rPr>
              <w:t>Source</w:t>
            </w:r>
            <w:proofErr w:type="spellEnd"/>
            <w:r w:rsidRPr="00895498">
              <w:t>:</w:t>
            </w:r>
            <w:r>
              <w:t xml:space="preserve"> </w:t>
            </w:r>
            <w:r>
              <w:fldChar w:fldCharType="begin"/>
            </w:r>
            <w:r w:rsidR="00E444C5">
              <w:instrText xml:space="preserve"> ADDIN ZOTERO_ITEM CSL_CITATION {"citationID":"f1r0hyyI","properties":{"formattedCitation":"(Yeoh, 1990)","plainCitation":"(Yeoh, 1990)","noteIndex":0},"citationItems":[{"id":78,"uris":["http://zotero.org/users/14777946/items/XUH8FSXJ"],"itemData":{"id":78,"type":"article-journal","abstract":"A novel strain-energy function which is a simple cubic equation in the invariant (I1−3) is proposed for the characterization of the elastic properties of carbon-black-filled rubber vulcanizates. Conceptually, the proposed function is a material model with a shear modulus which varies with deformation. This contrasts with the neo-Hookean and Mooney-Rivlin models which have a constant shear modulus. The variation of shear modulus with deformation is commonly observed with filled rubbers. Initially, the modulus falls with increasing deformation, leading to a flattening of the shear stress/strain curve. At large deformations, the modulus rises again due to finite extensibility of the network, accentuated by the strain amplication effect of the filler. This characteristic behavior of filled rubbers may be described approximately by the proposed strain-energy function by requiring the coefficient C20 to be negative, while the coefficients C10 and C30 are positive. The use of the proposed strain-energy function has been shown to permit the prediction of stress/strain behavior in different deformation modes from data obtained in one simple deformation mode. This circumvents the need for a rather difficult experiment in general biaxial extension. The simple form of the proposed function also simplifies the regression analysis. This strain-energy function is consistent with the general Rivlin strain-energy function and is easily obtained from the popular third-order deformation approximation. Thus, it is already available in many existing finite-element analysis programs.","container-title":"Rubber Chemistry and Technology","DOI":"10.5254/1.3538289","ISSN":"0035-9475","issue":"5","journalAbbreviation":"Rubber Chemistry and Technology","page":"792-805","source":"Silverchair","title":"Characterization of Elastic Properties of Carbon-Black-Filled Rubber Vulcanizates","volume":"63","author":[{"family":"Yeoh","given":"O. H."}],"issued":{"date-parts":[["1990",11,1]]}}}],"schema":"https://github.com/citation-style-language/schema/raw/master/csl-citation.json"} </w:instrText>
            </w:r>
            <w:r>
              <w:fldChar w:fldCharType="separate"/>
            </w:r>
            <w:r w:rsidR="00E444C5" w:rsidRPr="00E444C5">
              <w:rPr>
                <w:rFonts w:cs="Times New Roman"/>
              </w:rPr>
              <w:t>(Yeoh, 1990)</w:t>
            </w:r>
            <w:r>
              <w:fldChar w:fldCharType="end"/>
            </w:r>
          </w:p>
        </w:tc>
      </w:tr>
      <w:tr w:rsidR="00D64582" w:rsidRPr="00895498" w14:paraId="4787268E" w14:textId="77777777" w:rsidTr="0055139C">
        <w:trPr>
          <w:trHeight w:val="567"/>
        </w:trPr>
        <w:tc>
          <w:tcPr>
            <w:tcW w:w="9627" w:type="dxa"/>
            <w:gridSpan w:val="2"/>
          </w:tcPr>
          <w:p w14:paraId="2A0988C6" w14:textId="77777777" w:rsidR="00D64582" w:rsidRPr="00895498" w:rsidRDefault="00D64582" w:rsidP="000D0E31">
            <w:pPr>
              <w:pStyle w:val="Tabelan10"/>
              <w:jc w:val="left"/>
              <w:rPr>
                <w:lang w:val="en-US"/>
              </w:rPr>
            </w:pPr>
            <w:r w:rsidRPr="00895498">
              <w:rPr>
                <w:b/>
                <w:bCs/>
                <w:lang w:val="en-US"/>
              </w:rPr>
              <w:t>Equation</w:t>
            </w:r>
            <w:r w:rsidRPr="00895498">
              <w:rPr>
                <w:lang w:val="en-US"/>
              </w:rPr>
              <w:t>:</w:t>
            </w:r>
          </w:p>
          <w:p w14:paraId="4AD0CE4C" w14:textId="74DCA281" w:rsidR="00D64582" w:rsidRPr="00895498" w:rsidRDefault="00F53D09" w:rsidP="000D0E31">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oMath>
            </m:oMathPara>
          </w:p>
        </w:tc>
      </w:tr>
      <w:tr w:rsidR="00D64582" w:rsidRPr="006E1FEC" w14:paraId="522F3349" w14:textId="77777777" w:rsidTr="000D0E31">
        <w:trPr>
          <w:trHeight w:val="454"/>
        </w:trPr>
        <w:tc>
          <w:tcPr>
            <w:tcW w:w="9627" w:type="dxa"/>
            <w:gridSpan w:val="2"/>
            <w:vAlign w:val="center"/>
          </w:tcPr>
          <w:p w14:paraId="26DEF379" w14:textId="1C7A59E3" w:rsidR="00D64582" w:rsidRPr="00895498" w:rsidRDefault="00D64582"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oMath>
          </w:p>
        </w:tc>
      </w:tr>
    </w:tbl>
    <w:p w14:paraId="5A521ADE" w14:textId="77777777" w:rsidR="00D64582" w:rsidRDefault="00D64582" w:rsidP="00722F0B">
      <w:pPr>
        <w:rPr>
          <w:lang w:val="en-US"/>
        </w:rPr>
      </w:pPr>
    </w:p>
    <w:tbl>
      <w:tblPr>
        <w:tblStyle w:val="Tabelacomgrade"/>
        <w:tblW w:w="0" w:type="auto"/>
        <w:tblLook w:val="04A0" w:firstRow="1" w:lastRow="0" w:firstColumn="1" w:lastColumn="0" w:noHBand="0" w:noVBand="1"/>
      </w:tblPr>
      <w:tblGrid>
        <w:gridCol w:w="4813"/>
        <w:gridCol w:w="4814"/>
      </w:tblGrid>
      <w:tr w:rsidR="00312573" w:rsidRPr="00895498" w14:paraId="66C45E96" w14:textId="77777777" w:rsidTr="000D0E31">
        <w:trPr>
          <w:trHeight w:val="454"/>
        </w:trPr>
        <w:tc>
          <w:tcPr>
            <w:tcW w:w="4813" w:type="dxa"/>
            <w:vAlign w:val="center"/>
          </w:tcPr>
          <w:p w14:paraId="3C7DC642" w14:textId="4FE1F0DA" w:rsidR="00312573" w:rsidRPr="002A0307" w:rsidRDefault="00312573" w:rsidP="000D0E31">
            <w:pPr>
              <w:pStyle w:val="Tabelan10"/>
              <w:jc w:val="left"/>
              <w:rPr>
                <w:lang w:val="en-US"/>
              </w:rPr>
            </w:pPr>
            <w:r w:rsidRPr="002A0307">
              <w:rPr>
                <w:b/>
                <w:bCs/>
                <w:lang w:val="en-US"/>
              </w:rPr>
              <w:t>Model Name</w:t>
            </w:r>
            <w:r w:rsidRPr="002A0307">
              <w:rPr>
                <w:lang w:val="en-US"/>
              </w:rPr>
              <w:t xml:space="preserve">: </w:t>
            </w:r>
            <w:r w:rsidR="000B4B7F">
              <w:t>Lion</w:t>
            </w:r>
          </w:p>
        </w:tc>
        <w:tc>
          <w:tcPr>
            <w:tcW w:w="4814" w:type="dxa"/>
            <w:vAlign w:val="center"/>
          </w:tcPr>
          <w:p w14:paraId="402BAE24" w14:textId="5C98DA51" w:rsidR="00312573" w:rsidRPr="00895498" w:rsidRDefault="00312573" w:rsidP="000D0E31">
            <w:pPr>
              <w:pStyle w:val="Tabelan10"/>
              <w:jc w:val="left"/>
            </w:pPr>
            <w:proofErr w:type="spellStart"/>
            <w:r w:rsidRPr="00895498">
              <w:rPr>
                <w:b/>
                <w:bCs/>
              </w:rPr>
              <w:t>Source</w:t>
            </w:r>
            <w:proofErr w:type="spellEnd"/>
            <w:r w:rsidRPr="00895498">
              <w:t>:</w:t>
            </w:r>
            <w:r>
              <w:t xml:space="preserve"> </w:t>
            </w:r>
            <w:r>
              <w:fldChar w:fldCharType="begin"/>
            </w:r>
            <w:r w:rsidR="00E159DC">
              <w:instrText xml:space="preserve"> ADDIN ZOTERO_ITEM CSL_CITATION {"citationID":"BGIQhkWb","properties":{"formattedCitation":"(Lion, 1997)","plainCitation":"(Lion, 1997)","noteIndex":0},"citationItems":[{"id":781,"uris":["http://zotero.org/users/14777946/items/63LLQZDP"],"itemData":{"id":781,"type":"article-journal","abstract":"This essay investigates the temperature dependence of the mechanical properties of a filler-loaded tread compound experimentally and proposes a physically based method to represent this behaviour in the framework of non-linear continuum thermomechanics. To this end, we realise a series of monotonic and cyclic strain controlled tests on cylindrical specimens in tension at different temperature levels. The experimental data show the isothermal mechanical behaviour to be mainly influenced by non-linear elasticity in combination with non-linear rate dependence and weak equilibrium hysteresis. We observe that the rate sensitivity of the material depends strongly on the temperature : at low temperature levels, the rate sensitivity is essentially higher than at high temperatures. The elastic properties of the material depend comparatively less on the temperature. Nevertheless, higher temperature levels lead to higher equilibrium stresses. In order to represent the material behaviour, we start with a multiplicative split of the deformation gradient into a mechanical and a thermal part as proposed by Lu and Pister (1975). Physically, this idea corresponds to a stress-free thermal expansion followed by an isothermal stress-producing deformation. We suppose the thermal part of the deformation gradient to be isotropic. As a consequence of this, the velocity gradient decomposes additively into a pure thermal and a pure mechanical part. By using these elements, we exploit the Clausius Duhem inequality and assume the so-called ‘mechanical second Piola Kirchhoff stress tensor’ to be a functional of the ‘mechanical Green's strain tensor’. In a further step, we define this functional by a system of constitutive equations which are based on a rheological model. The evolution equations for the internal variables are formulated by using the concept of dual variables proposed by Haupt and Tsakmakis (1989, 1996). The rate sensitivity is modelled by a stress and temperature dependent viscosity function. The elastic part of the equilibrium stress is described by entropy elasticity in combination with a modified Mooney Rivlin strain energy function. The equilibrium hysteresis effects are represented by rate independent plasticity in arclength representation as proposed by Valanis (1971). The constitutive model is compatible with the dissipation principle of thermodynamics and describes the general trend of the experimental data fairly well.","container-title":"Journal of the Mechanics and Physics of Solids","DOI":"10.1016/S0022-5096(97)00028-8","ISSN":"0022-5096","issue":"11","journalAbbreviation":"Journal of the Mechanics and Physics of Solids","page":"1805-1834","source":"ScienceDirect","title":"On the large deformation behaviour of reinforced rubber at different temperatures","volume":"45","author":[{"family":"Lion","given":"Alexander"}],"issued":{"date-parts":[["1997",11,1]]}}}],"schema":"https://github.com/citation-style-language/schema/raw/master/csl-citation.json"} </w:instrText>
            </w:r>
            <w:r>
              <w:fldChar w:fldCharType="separate"/>
            </w:r>
            <w:r w:rsidR="00E159DC" w:rsidRPr="00E159DC">
              <w:rPr>
                <w:rFonts w:cs="Times New Roman"/>
              </w:rPr>
              <w:t>(Lion, 1997)</w:t>
            </w:r>
            <w:r>
              <w:fldChar w:fldCharType="end"/>
            </w:r>
          </w:p>
        </w:tc>
      </w:tr>
      <w:tr w:rsidR="00312573" w:rsidRPr="00895498" w14:paraId="5E36BFC4" w14:textId="77777777" w:rsidTr="0055139C">
        <w:trPr>
          <w:trHeight w:val="567"/>
        </w:trPr>
        <w:tc>
          <w:tcPr>
            <w:tcW w:w="9627" w:type="dxa"/>
            <w:gridSpan w:val="2"/>
          </w:tcPr>
          <w:p w14:paraId="166D9396" w14:textId="77777777" w:rsidR="00312573" w:rsidRPr="00895498" w:rsidRDefault="00312573" w:rsidP="000D0E31">
            <w:pPr>
              <w:pStyle w:val="Tabelan10"/>
              <w:jc w:val="left"/>
              <w:rPr>
                <w:lang w:val="en-US"/>
              </w:rPr>
            </w:pPr>
            <w:r w:rsidRPr="00895498">
              <w:rPr>
                <w:b/>
                <w:bCs/>
                <w:lang w:val="en-US"/>
              </w:rPr>
              <w:t>Equation</w:t>
            </w:r>
            <w:r w:rsidRPr="00895498">
              <w:rPr>
                <w:lang w:val="en-US"/>
              </w:rPr>
              <w:t>:</w:t>
            </w:r>
          </w:p>
          <w:p w14:paraId="04C394F9" w14:textId="00641981" w:rsidR="00312573" w:rsidRPr="00895498" w:rsidRDefault="008D776F"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5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5</m:t>
                    </m:r>
                  </m:sup>
                </m:sSup>
              </m:oMath>
            </m:oMathPara>
          </w:p>
        </w:tc>
      </w:tr>
      <w:tr w:rsidR="00312573" w:rsidRPr="006E1FEC" w14:paraId="22C8E472" w14:textId="77777777" w:rsidTr="000D0E31">
        <w:trPr>
          <w:trHeight w:val="454"/>
        </w:trPr>
        <w:tc>
          <w:tcPr>
            <w:tcW w:w="9627" w:type="dxa"/>
            <w:gridSpan w:val="2"/>
            <w:vAlign w:val="center"/>
          </w:tcPr>
          <w:p w14:paraId="75679B97" w14:textId="4B542CE8" w:rsidR="00312573" w:rsidRPr="00895498" w:rsidRDefault="00312573"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50</m:t>
                  </m:r>
                </m:sub>
              </m:sSub>
            </m:oMath>
          </w:p>
        </w:tc>
      </w:tr>
    </w:tbl>
    <w:p w14:paraId="33256418" w14:textId="77777777" w:rsidR="00312573" w:rsidRDefault="00312573" w:rsidP="00722F0B">
      <w:pPr>
        <w:rPr>
          <w:lang w:val="en-US"/>
        </w:rPr>
      </w:pPr>
    </w:p>
    <w:tbl>
      <w:tblPr>
        <w:tblStyle w:val="Tabelacomgrade"/>
        <w:tblW w:w="0" w:type="auto"/>
        <w:tblLook w:val="04A0" w:firstRow="1" w:lastRow="0" w:firstColumn="1" w:lastColumn="0" w:noHBand="0" w:noVBand="1"/>
      </w:tblPr>
      <w:tblGrid>
        <w:gridCol w:w="4813"/>
        <w:gridCol w:w="4814"/>
      </w:tblGrid>
      <w:tr w:rsidR="00E159DC" w:rsidRPr="00895498" w14:paraId="30E48D1C" w14:textId="77777777" w:rsidTr="000D0E31">
        <w:trPr>
          <w:trHeight w:val="454"/>
        </w:trPr>
        <w:tc>
          <w:tcPr>
            <w:tcW w:w="4813" w:type="dxa"/>
            <w:vAlign w:val="center"/>
          </w:tcPr>
          <w:p w14:paraId="2C89C978" w14:textId="1BD639B6" w:rsidR="00E159DC" w:rsidRPr="002A0307" w:rsidRDefault="00E159DC" w:rsidP="000D0E31">
            <w:pPr>
              <w:pStyle w:val="Tabelan10"/>
              <w:jc w:val="left"/>
              <w:rPr>
                <w:lang w:val="en-US"/>
              </w:rPr>
            </w:pPr>
            <w:r w:rsidRPr="002A0307">
              <w:rPr>
                <w:b/>
                <w:bCs/>
                <w:lang w:val="en-US"/>
              </w:rPr>
              <w:t>Model Name</w:t>
            </w:r>
            <w:r w:rsidRPr="002A0307">
              <w:rPr>
                <w:lang w:val="en-US"/>
              </w:rPr>
              <w:t xml:space="preserve">: </w:t>
            </w:r>
            <w:proofErr w:type="spellStart"/>
            <w:r w:rsidR="007C2523">
              <w:t>Haupt-Sedlan</w:t>
            </w:r>
            <w:proofErr w:type="spellEnd"/>
          </w:p>
        </w:tc>
        <w:tc>
          <w:tcPr>
            <w:tcW w:w="4814" w:type="dxa"/>
            <w:vAlign w:val="center"/>
          </w:tcPr>
          <w:p w14:paraId="3D02D650" w14:textId="65C94D29" w:rsidR="00E159DC" w:rsidRPr="00895498" w:rsidRDefault="00E159DC" w:rsidP="000D0E31">
            <w:pPr>
              <w:pStyle w:val="Tabelan10"/>
              <w:jc w:val="left"/>
            </w:pPr>
            <w:proofErr w:type="spellStart"/>
            <w:r w:rsidRPr="00895498">
              <w:rPr>
                <w:b/>
                <w:bCs/>
              </w:rPr>
              <w:t>Source</w:t>
            </w:r>
            <w:proofErr w:type="spellEnd"/>
            <w:r w:rsidRPr="00895498">
              <w:t>:</w:t>
            </w:r>
            <w:r>
              <w:t xml:space="preserve"> </w:t>
            </w:r>
            <w:r>
              <w:fldChar w:fldCharType="begin"/>
            </w:r>
            <w:r w:rsidR="00B166AF">
              <w:instrText xml:space="preserve"> ADDIN ZOTERO_ITEM CSL_CITATION {"citationID":"gsck74co","properties":{"formattedCitation":"(Haupt; Sedlan, 2001)","plainCitation":"(Haupt; Sedlan, 2001)","noteIndex":0},"citationItems":[{"id":783,"uris":["http://zotero.org/users/14777946/items/CCYL8MAC"],"itemData":{"id":783,"type":"article-journal","abstract":"A characteristic of filled elastomers is their ability to undergo very large deformations without damaging their internal structure. The material behaviour is mainly elastic, however, elastomers show hysteresis effects leading to damping properties, which are quite important as regards their applications in various fields of mechanical engineering. A series of experiments (tension, torsion and combinations of both) was carried out on cylindrical bars made of a carbon-black filled rubber mixture. In addition to a pronounced nonlinear rate-dependence, relaxation and viscosity properties are observed as being influenced by the process histories. The behaviour of elastomeric materials is modelled on the basis of a free energy function and evolution equations for additional internal variables. Incorporating or disregarding the very small rate-independent hysteresis, the constitutive modelling may be classified under viscoplasticity or viscoelasticity. The constitutive equations are formulated for isothermal processes in a thermodynamically consistent manner. Particular attention is focused on nonlinear rate-dependence as well as on process-dependent relaxation properties. Numerical simulations on the basis of identified material parameters show that the proposed constitutive model is able to represent the main elastic and inelastic phenomena. © 2001 springer-verlag.","archive":"Scopus","container-title":"Archive of Applied Mechanics","DOI":"10.1007/s004190000102","issue":"2-3","page":"89-109","source":"Scopus","title":"Viscoplasticity of elastomeric materials: Experimental facts and constitutive modelling","title-short":"Viscoplasticity of elastomeric materials","volume":"71","author":[{"family":"Haupt","given":"P."},{"family":"Sedlan","given":"K."}],"issued":{"date-parts":[["2001"]]}}}],"schema":"https://github.com/citation-style-language/schema/raw/master/csl-citation.json"} </w:instrText>
            </w:r>
            <w:r>
              <w:fldChar w:fldCharType="separate"/>
            </w:r>
            <w:r w:rsidR="00B166AF" w:rsidRPr="00B166AF">
              <w:rPr>
                <w:rFonts w:cs="Times New Roman"/>
              </w:rPr>
              <w:t>(Haupt; Sedlan, 2001)</w:t>
            </w:r>
            <w:r>
              <w:fldChar w:fldCharType="end"/>
            </w:r>
          </w:p>
        </w:tc>
      </w:tr>
      <w:tr w:rsidR="00E159DC" w:rsidRPr="00895498" w14:paraId="165D0707" w14:textId="77777777" w:rsidTr="0055139C">
        <w:trPr>
          <w:trHeight w:val="567"/>
        </w:trPr>
        <w:tc>
          <w:tcPr>
            <w:tcW w:w="9627" w:type="dxa"/>
            <w:gridSpan w:val="2"/>
          </w:tcPr>
          <w:p w14:paraId="4B06410A" w14:textId="77777777" w:rsidR="00E159DC" w:rsidRPr="00895498" w:rsidRDefault="00E159DC" w:rsidP="000D0E31">
            <w:pPr>
              <w:pStyle w:val="Tabelan10"/>
              <w:jc w:val="left"/>
              <w:rPr>
                <w:lang w:val="en-US"/>
              </w:rPr>
            </w:pPr>
            <w:r w:rsidRPr="00895498">
              <w:rPr>
                <w:b/>
                <w:bCs/>
                <w:lang w:val="en-US"/>
              </w:rPr>
              <w:t>Equation</w:t>
            </w:r>
            <w:r w:rsidRPr="00895498">
              <w:rPr>
                <w:lang w:val="en-US"/>
              </w:rPr>
              <w:t>:</w:t>
            </w:r>
          </w:p>
          <w:p w14:paraId="49F9FC9E" w14:textId="7442C485" w:rsidR="00E159DC" w:rsidRPr="00895498" w:rsidRDefault="0067557C"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E159DC" w:rsidRPr="008E52D1" w14:paraId="70CA4496" w14:textId="77777777" w:rsidTr="000D0E31">
        <w:trPr>
          <w:trHeight w:val="454"/>
        </w:trPr>
        <w:tc>
          <w:tcPr>
            <w:tcW w:w="9627" w:type="dxa"/>
            <w:gridSpan w:val="2"/>
            <w:vAlign w:val="center"/>
          </w:tcPr>
          <w:p w14:paraId="09E351EA" w14:textId="74F50D6D" w:rsidR="00E159DC" w:rsidRPr="00895498" w:rsidRDefault="00E159DC"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7DB41BB4" w14:textId="77777777" w:rsidR="00627A27" w:rsidRDefault="00627A27" w:rsidP="00722F0B">
      <w:pPr>
        <w:rPr>
          <w:lang w:val="en-US"/>
        </w:rPr>
      </w:pPr>
    </w:p>
    <w:tbl>
      <w:tblPr>
        <w:tblStyle w:val="Tabelacomgrade"/>
        <w:tblW w:w="0" w:type="auto"/>
        <w:tblLook w:val="04A0" w:firstRow="1" w:lastRow="0" w:firstColumn="1" w:lastColumn="0" w:noHBand="0" w:noVBand="1"/>
      </w:tblPr>
      <w:tblGrid>
        <w:gridCol w:w="4813"/>
        <w:gridCol w:w="4814"/>
      </w:tblGrid>
      <w:tr w:rsidR="00B166AF" w:rsidRPr="00895498" w14:paraId="370126A1" w14:textId="77777777" w:rsidTr="000D0E31">
        <w:trPr>
          <w:trHeight w:val="454"/>
        </w:trPr>
        <w:tc>
          <w:tcPr>
            <w:tcW w:w="4813" w:type="dxa"/>
            <w:vAlign w:val="center"/>
          </w:tcPr>
          <w:p w14:paraId="50886D5D" w14:textId="079AA329" w:rsidR="00B166AF" w:rsidRPr="002A0307" w:rsidRDefault="00B166AF" w:rsidP="000D0E31">
            <w:pPr>
              <w:pStyle w:val="Tabelan10"/>
              <w:jc w:val="left"/>
              <w:rPr>
                <w:lang w:val="en-US"/>
              </w:rPr>
            </w:pPr>
            <w:r w:rsidRPr="002A0307">
              <w:rPr>
                <w:b/>
                <w:bCs/>
                <w:lang w:val="en-US"/>
              </w:rPr>
              <w:t>Model Name</w:t>
            </w:r>
            <w:r w:rsidRPr="002A0307">
              <w:rPr>
                <w:lang w:val="en-US"/>
              </w:rPr>
              <w:t xml:space="preserve">: </w:t>
            </w:r>
            <w:r w:rsidR="003B2B8B">
              <w:t>Hartmann-</w:t>
            </w:r>
            <w:proofErr w:type="spellStart"/>
            <w:r w:rsidR="003B2B8B">
              <w:t>Neff</w:t>
            </w:r>
            <w:proofErr w:type="spellEnd"/>
          </w:p>
        </w:tc>
        <w:tc>
          <w:tcPr>
            <w:tcW w:w="4814" w:type="dxa"/>
            <w:vAlign w:val="center"/>
          </w:tcPr>
          <w:p w14:paraId="1CD874AF" w14:textId="0FB6BB1B" w:rsidR="00B166AF" w:rsidRPr="00895498" w:rsidRDefault="00B166AF" w:rsidP="000D0E31">
            <w:pPr>
              <w:pStyle w:val="Tabelan10"/>
              <w:jc w:val="left"/>
            </w:pPr>
            <w:proofErr w:type="spellStart"/>
            <w:r w:rsidRPr="00895498">
              <w:rPr>
                <w:b/>
                <w:bCs/>
              </w:rPr>
              <w:t>Source</w:t>
            </w:r>
            <w:proofErr w:type="spellEnd"/>
            <w:r w:rsidRPr="00895498">
              <w:t>:</w:t>
            </w:r>
            <w:r>
              <w:t xml:space="preserve"> </w:t>
            </w:r>
            <w:r>
              <w:fldChar w:fldCharType="begin"/>
            </w:r>
            <w:r w:rsidR="005F3073">
              <w:instrText xml:space="preserve"> ADDIN ZOTERO_ITEM CSL_CITATION {"citationID":"YvmIaoLQ","properties":{"formattedCitation":"(Hartmann; Neff, 2003)","plainCitation":"(Hartmann; Neff, 2003)","noteIndex":0},"citationItems":[{"id":786,"uris":["http://zotero.org/users/14777946/items/M5NUQAPQ"],"itemData":{"id":786,"type":"article-journal","abstract":"In this article we investigate several models contained in the literature in the case of near-incompressibility based on invariants in terms of polyconvexity and coerciveness inequality, which are sufficient to guarantee the existence of a solution. These models are due to Rivlin and Saunders, namely the generalized polynomial-type elasticity, and Arruda and Boyce. The extension to near-incompressibility is usually carried out by an additive decomposition of the strain energy into a volume-changing and a volume-preserving part, where the volume-changing part depends on the determinant of the deformation gradient and the volume-preserving part on the invariants of the unimodular right Cauchy–Green tensor. It will be shown that the Arruda–Boyce model satisfies the polyconvexity condition, whereas the polynomial-type elasticity does not. Therefore, we propose a new class of strain-energy functions depending on invariants. Moreover, we focus our attention on the structure of further isotropic strain-energy functions.","container-title":"International Journal of Solids and Structures","DOI":"10.1016/S0020-7683(03)00086-6","ISSN":"0020-7683","issue":"11","journalAbbreviation":"International Journal of Solids and Structures","page":"2767-2791","source":"ScienceDirect","title":"Polyconvexity of generalized polynomial-type hyperelastic strain energy functions for near-incompressibility","volume":"40","author":[{"family":"Hartmann","given":"Stefan"},{"family":"Neff","given":"Patrizio"}],"issued":{"date-parts":[["2003",6,1]]}}}],"schema":"https://github.com/citation-style-language/schema/raw/master/csl-citation.json"} </w:instrText>
            </w:r>
            <w:r>
              <w:fldChar w:fldCharType="separate"/>
            </w:r>
            <w:r w:rsidR="005F3073" w:rsidRPr="005F3073">
              <w:rPr>
                <w:rFonts w:cs="Times New Roman"/>
              </w:rPr>
              <w:t>(Hartmann; Neff, 2003)</w:t>
            </w:r>
            <w:r>
              <w:fldChar w:fldCharType="end"/>
            </w:r>
          </w:p>
        </w:tc>
      </w:tr>
      <w:tr w:rsidR="00B166AF" w:rsidRPr="00895498" w14:paraId="1E15F341" w14:textId="77777777" w:rsidTr="0055139C">
        <w:trPr>
          <w:trHeight w:val="680"/>
        </w:trPr>
        <w:tc>
          <w:tcPr>
            <w:tcW w:w="9627" w:type="dxa"/>
            <w:gridSpan w:val="2"/>
          </w:tcPr>
          <w:p w14:paraId="4233CC26" w14:textId="77777777" w:rsidR="00B166AF" w:rsidRPr="00895498" w:rsidRDefault="00B166AF" w:rsidP="000D0E31">
            <w:pPr>
              <w:pStyle w:val="Tabelan10"/>
              <w:jc w:val="left"/>
              <w:rPr>
                <w:lang w:val="en-US"/>
              </w:rPr>
            </w:pPr>
            <w:r w:rsidRPr="00895498">
              <w:rPr>
                <w:b/>
                <w:bCs/>
                <w:lang w:val="en-US"/>
              </w:rPr>
              <w:t>Equation</w:t>
            </w:r>
            <w:r w:rsidRPr="00895498">
              <w:rPr>
                <w:lang w:val="en-US"/>
              </w:rPr>
              <w:t>:</w:t>
            </w:r>
          </w:p>
          <w:p w14:paraId="582BA997" w14:textId="4A3943E3" w:rsidR="00B166AF" w:rsidRPr="00895498" w:rsidRDefault="00B27AD5"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α</m:t>
                </m:r>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3</m:t>
                        </m:r>
                      </m:sup>
                    </m:sSup>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m:rPr>
                        <m:sty m:val="p"/>
                      </m:rPr>
                      <w:rPr>
                        <w:rFonts w:ascii="Cambria Math" w:hAnsi="Cambria Math"/>
                      </w:rPr>
                      <m:t>0</m:t>
                    </m:r>
                    <m:r>
                      <w:rPr>
                        <w:rFonts w:ascii="Cambria Math" w:hAnsi="Cambria Math"/>
                      </w:rPr>
                      <m:t>j</m:t>
                    </m:r>
                  </m:sub>
                </m:sSub>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2</m:t>
                            </m:r>
                          </m:sub>
                          <m:sup>
                            <m:r>
                              <m:rPr>
                                <m:sty m:val="p"/>
                              </m:rPr>
                              <w:rPr>
                                <w:rFonts w:ascii="Cambria Math" w:hAnsi="Cambria Math"/>
                              </w:rPr>
                              <m:t>3/2</m:t>
                            </m:r>
                          </m:sup>
                        </m:sSubSup>
                        <m:r>
                          <m:rPr>
                            <m:sty m:val="p"/>
                          </m:rPr>
                          <w:rPr>
                            <w:rFonts w:ascii="Cambria Math" w:hAnsi="Cambria Math"/>
                          </w:rPr>
                          <m:t>-3</m:t>
                        </m:r>
                        <m:rad>
                          <m:radPr>
                            <m:degHide m:val="1"/>
                            <m:ctrlPr>
                              <w:rPr>
                                <w:rFonts w:ascii="Cambria Math" w:hAnsi="Cambria Math"/>
                              </w:rPr>
                            </m:ctrlPr>
                          </m:radPr>
                          <m:deg/>
                          <m:e>
                            <m:r>
                              <m:rPr>
                                <m:sty m:val="p"/>
                              </m:rPr>
                              <w:rPr>
                                <w:rFonts w:ascii="Cambria Math" w:hAnsi="Cambria Math"/>
                              </w:rPr>
                              <m:t>3</m:t>
                            </m:r>
                          </m:e>
                        </m:rad>
                      </m:e>
                    </m:d>
                  </m:e>
                  <m:sup>
                    <m:r>
                      <w:rPr>
                        <w:rFonts w:ascii="Cambria Math" w:hAnsi="Cambria Math"/>
                      </w:rPr>
                      <m:t>j</m:t>
                    </m:r>
                  </m:sup>
                </m:sSup>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B166AF" w:rsidRPr="008E52D1" w14:paraId="68BF8F18" w14:textId="77777777" w:rsidTr="000D0E31">
        <w:trPr>
          <w:trHeight w:val="454"/>
        </w:trPr>
        <w:tc>
          <w:tcPr>
            <w:tcW w:w="9627" w:type="dxa"/>
            <w:gridSpan w:val="2"/>
            <w:vAlign w:val="center"/>
          </w:tcPr>
          <w:p w14:paraId="4B21BF95" w14:textId="33A9F63C" w:rsidR="00B166AF" w:rsidRPr="00895498" w:rsidRDefault="00B166AF"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m:t>
                  </m:r>
                  <m:r>
                    <w:rPr>
                      <w:rFonts w:ascii="Cambria Math" w:hAnsi="Cambria Math"/>
                    </w:rPr>
                    <m:t>j</m:t>
                  </m:r>
                </m:sub>
              </m:sSub>
            </m:oMath>
          </w:p>
        </w:tc>
      </w:tr>
    </w:tbl>
    <w:p w14:paraId="0BBC43F9" w14:textId="77777777" w:rsidR="00B166AF" w:rsidRDefault="00B166AF" w:rsidP="00722F0B">
      <w:pPr>
        <w:rPr>
          <w:lang w:val="en-US"/>
        </w:rPr>
      </w:pPr>
    </w:p>
    <w:tbl>
      <w:tblPr>
        <w:tblStyle w:val="Tabelacomgrade"/>
        <w:tblW w:w="0" w:type="auto"/>
        <w:tblLook w:val="04A0" w:firstRow="1" w:lastRow="0" w:firstColumn="1" w:lastColumn="0" w:noHBand="0" w:noVBand="1"/>
      </w:tblPr>
      <w:tblGrid>
        <w:gridCol w:w="4813"/>
        <w:gridCol w:w="4814"/>
      </w:tblGrid>
      <w:tr w:rsidR="003E0CEE" w:rsidRPr="00895498" w14:paraId="32E0CAEA" w14:textId="77777777" w:rsidTr="000D0E31">
        <w:trPr>
          <w:trHeight w:val="454"/>
        </w:trPr>
        <w:tc>
          <w:tcPr>
            <w:tcW w:w="4813" w:type="dxa"/>
            <w:vAlign w:val="center"/>
          </w:tcPr>
          <w:p w14:paraId="406FA2F4" w14:textId="1AE1B0FC" w:rsidR="003E0CEE" w:rsidRPr="002A0307" w:rsidRDefault="003E0CEE" w:rsidP="000D0E31">
            <w:pPr>
              <w:pStyle w:val="Tabelan10"/>
              <w:jc w:val="left"/>
              <w:rPr>
                <w:lang w:val="en-US"/>
              </w:rPr>
            </w:pPr>
            <w:r w:rsidRPr="002A0307">
              <w:rPr>
                <w:b/>
                <w:bCs/>
                <w:lang w:val="en-US"/>
              </w:rPr>
              <w:t>Model Name</w:t>
            </w:r>
            <w:r w:rsidRPr="002A0307">
              <w:rPr>
                <w:lang w:val="en-US"/>
              </w:rPr>
              <w:t xml:space="preserve">: </w:t>
            </w:r>
            <w:r w:rsidR="00843380">
              <w:t>Carroll</w:t>
            </w:r>
          </w:p>
        </w:tc>
        <w:tc>
          <w:tcPr>
            <w:tcW w:w="4814" w:type="dxa"/>
            <w:vAlign w:val="center"/>
          </w:tcPr>
          <w:p w14:paraId="15CB49F4" w14:textId="32FB7449" w:rsidR="003E0CEE" w:rsidRPr="00895498" w:rsidRDefault="003E0CEE" w:rsidP="000D0E31">
            <w:pPr>
              <w:pStyle w:val="Tabelan10"/>
              <w:jc w:val="left"/>
            </w:pPr>
            <w:proofErr w:type="spellStart"/>
            <w:r w:rsidRPr="00895498">
              <w:rPr>
                <w:b/>
                <w:bCs/>
              </w:rPr>
              <w:t>Source</w:t>
            </w:r>
            <w:proofErr w:type="spellEnd"/>
            <w:r w:rsidRPr="00895498">
              <w:t>:</w:t>
            </w:r>
            <w:r>
              <w:t xml:space="preserve"> </w:t>
            </w:r>
            <w:r>
              <w:fldChar w:fldCharType="begin"/>
            </w:r>
            <w:r w:rsidR="009F550A">
              <w:instrText xml:space="preserve"> ADDIN ZOTERO_ITEM CSL_CITATION {"citationID":"gN5nkiiC","properties":{"formattedCitation":"(Carroll, 2011)","plainCitation":"(Carroll, 2011)","noteIndex":0},"citationItems":[{"id":788,"uris":["http://zotero.org/users/14777946/items/3K2MZD4Z"],"itemData":{"id":788,"type":"article-journal","abstract":"A three-parameter strain energy function is developed to model the nonlinearly elastic response of rubber-like materials. The development of the model is phenomenological, based on data from the classic experiments of Treloar, Rivlin and Saunders, and Jones and Treloar on sheets of vulcanized rubber. A simple two-parameter version, similar to the Mooney-Rivlin and Gent-Thomas strain energies, provides an accurate fit with all of the data from Rivlin and Saunders and Jones and Treloar, as well as with Treloar’s data for deformations for which the principal deformation invariant I1 has values in the range 3≤I1≤20.","container-title":"Journal of Elasticity","DOI":"10.1007/s10659-010-9279-0","ISSN":"1573-2681","issue":"2","journalAbbreviation":"J Elast","language":"en","page":"173-187","source":"Springer Link","title":"A Strain Energy Function for Vulcanized Rubbers","volume":"103","author":[{"family":"Carroll","given":"M. M."}],"issued":{"date-parts":[["2011",4,1]]}}}],"schema":"https://github.com/citation-style-language/schema/raw/master/csl-citation.json"} </w:instrText>
            </w:r>
            <w:r>
              <w:fldChar w:fldCharType="separate"/>
            </w:r>
            <w:r w:rsidR="009F550A" w:rsidRPr="009F550A">
              <w:rPr>
                <w:rFonts w:cs="Times New Roman"/>
              </w:rPr>
              <w:t>(Carroll, 2011)</w:t>
            </w:r>
            <w:r>
              <w:fldChar w:fldCharType="end"/>
            </w:r>
          </w:p>
        </w:tc>
      </w:tr>
      <w:tr w:rsidR="003E0CEE" w:rsidRPr="00895498" w14:paraId="6C921E20" w14:textId="77777777" w:rsidTr="0055139C">
        <w:trPr>
          <w:trHeight w:val="680"/>
        </w:trPr>
        <w:tc>
          <w:tcPr>
            <w:tcW w:w="9627" w:type="dxa"/>
            <w:gridSpan w:val="2"/>
          </w:tcPr>
          <w:p w14:paraId="74D55277" w14:textId="77777777" w:rsidR="003E0CEE" w:rsidRPr="00895498" w:rsidRDefault="003E0CEE" w:rsidP="000D0E31">
            <w:pPr>
              <w:pStyle w:val="Tabelan10"/>
              <w:jc w:val="left"/>
              <w:rPr>
                <w:lang w:val="en-US"/>
              </w:rPr>
            </w:pPr>
            <w:r w:rsidRPr="00895498">
              <w:rPr>
                <w:b/>
                <w:bCs/>
                <w:lang w:val="en-US"/>
              </w:rPr>
              <w:t>Equation</w:t>
            </w:r>
            <w:r w:rsidRPr="00895498">
              <w:rPr>
                <w:lang w:val="en-US"/>
              </w:rPr>
              <w:t>:</w:t>
            </w:r>
          </w:p>
          <w:p w14:paraId="36C988CE" w14:textId="787EEB16" w:rsidR="003E0CEE" w:rsidRPr="00895498" w:rsidRDefault="004D36DA"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A</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r>
                  <w:rPr>
                    <w:rFonts w:ascii="Cambria Math" w:hAnsi="Cambria Math"/>
                  </w:rPr>
                  <m:t>B</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4</m:t>
                    </m:r>
                  </m:sup>
                </m:sSubSup>
                <m:r>
                  <m:rPr>
                    <m:sty m:val="p"/>
                  </m:rPr>
                  <w:rPr>
                    <w:rFonts w:ascii="Cambria Math" w:hAnsi="Cambria Math"/>
                  </w:rPr>
                  <m:t>+</m:t>
                </m:r>
                <m:r>
                  <w:rPr>
                    <w:rFonts w:ascii="Cambria Math" w:hAnsi="Cambria Math"/>
                  </w:rPr>
                  <m:t>C</m:t>
                </m:r>
                <m:sSubSup>
                  <m:sSubSupPr>
                    <m:ctrlPr>
                      <w:rPr>
                        <w:rFonts w:ascii="Cambria Math" w:hAnsi="Cambria Math"/>
                      </w:rPr>
                    </m:ctrlPr>
                  </m:sSubSupPr>
                  <m:e>
                    <m:r>
                      <w:rPr>
                        <w:rFonts w:ascii="Cambria Math" w:hAnsi="Cambria Math"/>
                      </w:rPr>
                      <m:t>I</m:t>
                    </m:r>
                  </m:e>
                  <m:sub>
                    <m:r>
                      <m:rPr>
                        <m:sty m:val="p"/>
                      </m:rPr>
                      <w:rPr>
                        <w:rFonts w:ascii="Cambria Math" w:hAnsi="Cambria Math"/>
                      </w:rPr>
                      <m:t>2</m:t>
                    </m:r>
                  </m:sub>
                  <m:sup>
                    <m:r>
                      <m:rPr>
                        <m:sty m:val="p"/>
                      </m:rPr>
                      <w:rPr>
                        <w:rFonts w:ascii="Cambria Math" w:hAnsi="Cambria Math"/>
                      </w:rPr>
                      <m:t>1/2</m:t>
                    </m:r>
                  </m:sup>
                </m:sSubSup>
              </m:oMath>
            </m:oMathPara>
          </w:p>
        </w:tc>
      </w:tr>
      <w:tr w:rsidR="003E0CEE" w:rsidRPr="006E1FEC" w14:paraId="1368DD6D" w14:textId="77777777" w:rsidTr="000D0E31">
        <w:trPr>
          <w:trHeight w:val="454"/>
        </w:trPr>
        <w:tc>
          <w:tcPr>
            <w:tcW w:w="9627" w:type="dxa"/>
            <w:gridSpan w:val="2"/>
            <w:vAlign w:val="center"/>
          </w:tcPr>
          <w:p w14:paraId="3C9AA2EB" w14:textId="55901F56" w:rsidR="003E0CEE" w:rsidRPr="00895498" w:rsidRDefault="003E0CEE" w:rsidP="000D0E31">
            <w:pPr>
              <w:pStyle w:val="Tabelan10"/>
              <w:jc w:val="left"/>
              <w:rPr>
                <w:b/>
                <w:bCs/>
                <w:lang w:val="en-US"/>
              </w:rPr>
            </w:pPr>
            <w:r>
              <w:rPr>
                <w:b/>
                <w:bCs/>
                <w:lang w:val="en-US"/>
              </w:rPr>
              <w:lastRenderedPageBreak/>
              <w:t>Parameters</w:t>
            </w:r>
            <w:r w:rsidRPr="00796C88">
              <w:rPr>
                <w:lang w:val="en-US"/>
              </w:rPr>
              <w:t>:</w:t>
            </w:r>
            <w:r>
              <w:rPr>
                <w:lang w:val="en-US"/>
              </w:rPr>
              <w:t xml:space="preserve"> </w:t>
            </w:r>
            <m:oMath>
              <m:r>
                <m:rPr>
                  <m:sty m:val="p"/>
                </m:rPr>
                <w:rPr>
                  <w:rFonts w:ascii="Cambria Math" w:hAnsi="Cambria Math"/>
                </w:rPr>
                <m:t>A, B, C</m:t>
              </m:r>
            </m:oMath>
          </w:p>
        </w:tc>
      </w:tr>
    </w:tbl>
    <w:p w14:paraId="3876CBA7" w14:textId="77777777" w:rsidR="003E0CEE" w:rsidRDefault="003E0CEE" w:rsidP="00722F0B">
      <w:pPr>
        <w:rPr>
          <w:lang w:val="en-US"/>
        </w:rPr>
      </w:pPr>
    </w:p>
    <w:tbl>
      <w:tblPr>
        <w:tblStyle w:val="Tabelacomgrade"/>
        <w:tblW w:w="0" w:type="auto"/>
        <w:tblLook w:val="04A0" w:firstRow="1" w:lastRow="0" w:firstColumn="1" w:lastColumn="0" w:noHBand="0" w:noVBand="1"/>
      </w:tblPr>
      <w:tblGrid>
        <w:gridCol w:w="4813"/>
        <w:gridCol w:w="4814"/>
      </w:tblGrid>
      <w:tr w:rsidR="009F550A" w:rsidRPr="00895498" w14:paraId="72E2DC58" w14:textId="77777777" w:rsidTr="000D0E31">
        <w:trPr>
          <w:trHeight w:val="454"/>
        </w:trPr>
        <w:tc>
          <w:tcPr>
            <w:tcW w:w="4813" w:type="dxa"/>
            <w:vAlign w:val="center"/>
          </w:tcPr>
          <w:p w14:paraId="04094881" w14:textId="2B3091B7" w:rsidR="009F550A" w:rsidRPr="002A0307" w:rsidRDefault="009F550A" w:rsidP="000D0E31">
            <w:pPr>
              <w:pStyle w:val="Tabelan10"/>
              <w:jc w:val="left"/>
              <w:rPr>
                <w:lang w:val="en-US"/>
              </w:rPr>
            </w:pPr>
            <w:r w:rsidRPr="002A0307">
              <w:rPr>
                <w:b/>
                <w:bCs/>
                <w:lang w:val="en-US"/>
              </w:rPr>
              <w:t>Model Name</w:t>
            </w:r>
            <w:r w:rsidRPr="002A0307">
              <w:rPr>
                <w:lang w:val="en-US"/>
              </w:rPr>
              <w:t xml:space="preserve">: </w:t>
            </w:r>
            <w:r w:rsidR="006839F1">
              <w:t>Nunes</w:t>
            </w:r>
          </w:p>
        </w:tc>
        <w:tc>
          <w:tcPr>
            <w:tcW w:w="4814" w:type="dxa"/>
            <w:vAlign w:val="center"/>
          </w:tcPr>
          <w:p w14:paraId="732F2672" w14:textId="13EFFC35" w:rsidR="009F550A" w:rsidRPr="00895498" w:rsidRDefault="009F550A" w:rsidP="000D0E31">
            <w:pPr>
              <w:pStyle w:val="Tabelan10"/>
              <w:jc w:val="left"/>
            </w:pPr>
            <w:proofErr w:type="spellStart"/>
            <w:r w:rsidRPr="00895498">
              <w:rPr>
                <w:b/>
                <w:bCs/>
              </w:rPr>
              <w:t>Source</w:t>
            </w:r>
            <w:proofErr w:type="spellEnd"/>
            <w:r w:rsidRPr="00895498">
              <w:t>:</w:t>
            </w:r>
            <w:r>
              <w:t xml:space="preserve"> </w:t>
            </w:r>
            <w:r>
              <w:fldChar w:fldCharType="begin"/>
            </w:r>
            <w:r w:rsidR="009C40C0">
              <w:instrText xml:space="preserve"> ADDIN ZOTERO_ITEM CSL_CITATION {"citationID":"HopsFYSW","properties":{"formattedCitation":"(Nunes, 2011)","plainCitation":"(Nunes, 2011)","noteIndex":0},"citationItems":[{"id":790,"uris":["http://zotero.org/users/14777946/items/ZEAA2XAN"],"itemData":{"id":790,"type":"article-journal","abstract":"Polydimethylsiloxane (PDMS) is a commercially silicone rubber widely used in mechanical sensors, electronic products and medical devices. This paper describes and analyzes the mechanical behavior of polymer PDMS under large shear deformations. The goal of this work is to estimate experimentally the angular distortions associated with different applied forces, considering a simple shear test based on single lap joints. The experimental procedure to obtain the displacement field is carried out using the digital image correlation (DIC) method, which is an optical-numerical experimental approach developed for full-field and non-contact measurements. The material parameters, associated with classical Mooney-Rivlin model, are estimated from experimental data by means of Levenberg-Marquardt method. Furthermore, due to nonlinear stress–strain behavior observed in experimental data, it is proposed a new nonlinear model and two new parameters are determined in the same way.","container-title":"Materials Science and Engineering: A","DOI":"10.1016/j.msea.2010.11.025","ISSN":"0921-5093","issue":"3","journalAbbreviation":"Materials Science and Engineering: A","page":"1799-1804","source":"ScienceDirect","title":"Mechanical characterization of hyperelastic polydimethylsiloxane by simple shear test","volume":"528","author":[{"family":"Nunes","given":"L. C. S."}],"issued":{"date-parts":[["2011",1,25]]}}}],"schema":"https://github.com/citation-style-language/schema/raw/master/csl-citation.json"} </w:instrText>
            </w:r>
            <w:r>
              <w:fldChar w:fldCharType="separate"/>
            </w:r>
            <w:r w:rsidR="009C40C0" w:rsidRPr="009C40C0">
              <w:rPr>
                <w:rFonts w:cs="Times New Roman"/>
              </w:rPr>
              <w:t>(Nunes, 2011)</w:t>
            </w:r>
            <w:r>
              <w:fldChar w:fldCharType="end"/>
            </w:r>
          </w:p>
        </w:tc>
      </w:tr>
      <w:tr w:rsidR="009F550A" w:rsidRPr="00895498" w14:paraId="764E6DAB" w14:textId="77777777" w:rsidTr="0055139C">
        <w:trPr>
          <w:trHeight w:val="794"/>
        </w:trPr>
        <w:tc>
          <w:tcPr>
            <w:tcW w:w="9627" w:type="dxa"/>
            <w:gridSpan w:val="2"/>
          </w:tcPr>
          <w:p w14:paraId="042C22C5" w14:textId="77777777" w:rsidR="009F550A" w:rsidRPr="00895498" w:rsidRDefault="009F550A" w:rsidP="000D0E31">
            <w:pPr>
              <w:pStyle w:val="Tabelan10"/>
              <w:jc w:val="left"/>
              <w:rPr>
                <w:lang w:val="en-US"/>
              </w:rPr>
            </w:pPr>
            <w:r w:rsidRPr="00895498">
              <w:rPr>
                <w:b/>
                <w:bCs/>
                <w:lang w:val="en-US"/>
              </w:rPr>
              <w:t>Equation</w:t>
            </w:r>
            <w:r w:rsidRPr="00895498">
              <w:rPr>
                <w:lang w:val="en-US"/>
              </w:rPr>
              <w:t>:</w:t>
            </w:r>
          </w:p>
          <w:p w14:paraId="2C3E8A5A" w14:textId="23C014B0" w:rsidR="009F550A" w:rsidRPr="00895498" w:rsidRDefault="0070625F"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b>
                  <m:sSubPr>
                    <m:ctrlPr>
                      <w:rPr>
                        <w:rFonts w:ascii="Cambria Math" w:hAnsi="Cambria Math"/>
                      </w:rPr>
                    </m:ctrlPr>
                  </m:sSubPr>
                  <m:e>
                    <m:r>
                      <w:rPr>
                        <w:rFonts w:ascii="Cambria Math" w:hAnsi="Cambria Math"/>
                      </w:rPr>
                      <m:t>C</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3/4</m:t>
                    </m:r>
                  </m:sup>
                </m:sSup>
              </m:oMath>
            </m:oMathPara>
          </w:p>
        </w:tc>
      </w:tr>
      <w:tr w:rsidR="009F550A" w:rsidRPr="006E1FEC" w14:paraId="4DC35B5E" w14:textId="77777777" w:rsidTr="000D0E31">
        <w:trPr>
          <w:trHeight w:val="454"/>
        </w:trPr>
        <w:tc>
          <w:tcPr>
            <w:tcW w:w="9627" w:type="dxa"/>
            <w:gridSpan w:val="2"/>
            <w:vAlign w:val="center"/>
          </w:tcPr>
          <w:p w14:paraId="39D22432" w14:textId="5B4A32BA" w:rsidR="009F550A" w:rsidRPr="00895498" w:rsidRDefault="009F550A"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2EF5FD53" w14:textId="77777777" w:rsidR="009F550A" w:rsidRDefault="009F550A" w:rsidP="00722F0B">
      <w:pPr>
        <w:rPr>
          <w:lang w:val="en-US"/>
        </w:rPr>
      </w:pPr>
    </w:p>
    <w:tbl>
      <w:tblPr>
        <w:tblStyle w:val="Tabelacomgrade"/>
        <w:tblW w:w="0" w:type="auto"/>
        <w:tblLook w:val="04A0" w:firstRow="1" w:lastRow="0" w:firstColumn="1" w:lastColumn="0" w:noHBand="0" w:noVBand="1"/>
      </w:tblPr>
      <w:tblGrid>
        <w:gridCol w:w="4813"/>
        <w:gridCol w:w="4814"/>
      </w:tblGrid>
      <w:tr w:rsidR="003D61D1" w:rsidRPr="00895498" w14:paraId="7A824236" w14:textId="77777777" w:rsidTr="000D0E31">
        <w:trPr>
          <w:trHeight w:val="454"/>
        </w:trPr>
        <w:tc>
          <w:tcPr>
            <w:tcW w:w="4813" w:type="dxa"/>
            <w:vAlign w:val="center"/>
          </w:tcPr>
          <w:p w14:paraId="171D057F" w14:textId="2690AFF3" w:rsidR="003D61D1" w:rsidRPr="002A0307" w:rsidRDefault="003D61D1" w:rsidP="000D0E31">
            <w:pPr>
              <w:pStyle w:val="Tabelan10"/>
              <w:jc w:val="left"/>
              <w:rPr>
                <w:lang w:val="en-US"/>
              </w:rPr>
            </w:pPr>
            <w:r w:rsidRPr="002A0307">
              <w:rPr>
                <w:b/>
                <w:bCs/>
                <w:lang w:val="en-US"/>
              </w:rPr>
              <w:t>Model Name</w:t>
            </w:r>
            <w:r w:rsidRPr="002A0307">
              <w:rPr>
                <w:lang w:val="en-US"/>
              </w:rPr>
              <w:t xml:space="preserve">: </w:t>
            </w:r>
            <w:proofErr w:type="spellStart"/>
            <w:r w:rsidR="006F11B0">
              <w:t>Bahreman-Darijani</w:t>
            </w:r>
            <w:proofErr w:type="spellEnd"/>
          </w:p>
        </w:tc>
        <w:tc>
          <w:tcPr>
            <w:tcW w:w="4814" w:type="dxa"/>
            <w:vAlign w:val="center"/>
          </w:tcPr>
          <w:p w14:paraId="4F689754" w14:textId="6E6C525B" w:rsidR="003D61D1" w:rsidRPr="00895498" w:rsidRDefault="003D61D1" w:rsidP="000D0E31">
            <w:pPr>
              <w:pStyle w:val="Tabelan10"/>
              <w:jc w:val="left"/>
            </w:pPr>
            <w:proofErr w:type="spellStart"/>
            <w:r w:rsidRPr="00895498">
              <w:rPr>
                <w:b/>
                <w:bCs/>
              </w:rPr>
              <w:t>Source</w:t>
            </w:r>
            <w:proofErr w:type="spellEnd"/>
            <w:r w:rsidRPr="00895498">
              <w:t>:</w:t>
            </w:r>
            <w:r>
              <w:t xml:space="preserve"> </w:t>
            </w:r>
            <w:r>
              <w:fldChar w:fldCharType="begin"/>
            </w:r>
            <w:r w:rsidR="00A91B5C">
              <w:instrText xml:space="preserve"> ADDIN ZOTERO_ITEM CSL_CITATION {"citationID":"cgpxaMxF","properties":{"formattedCitation":"(Bahreman; Darijani, 2015)","plainCitation":"(Bahreman; Darijani, 2015)","noteIndex":0},"citationItems":[{"id":792,"uris":["http://zotero.org/users/14777946/items/KE9JATNT"],"itemData":{"id":792,"type":"article-journal","abstract":"In this article, a strain energy density function is proposed in terms of the principal invariants of the left Cauchy-Green strain tensor for Rubber-like materials. This model due to its mathematical structure lies in the category of polynomial hyperelastic models. To compare the performance of the proposed model with the Rivlin set, some test data of rubber-like materials with pure homogeneous deformations are used. It is shown that the proposed model has better agreement with the test data compared to the selected model. As an application of the proposed model, it is used to obtain a closed form solution for analysis of rubbery solid circular cylinders with S-shaped and semi J-shaped mechanical behavior under the torsion superimposed on the axial extension. Moreover, the results predicted from the proposed model are compared to classic models to investigate the results accuracy for simplification done. © 2014 Wiley Periodicals, Inc. J. Appl. Polym. Sci. 2015, 132, 41718.","container-title":"Journal of Applied Polymer Science","DOI":"10.1002/app.41718","ISSN":"1097-4628","issue":"13","language":"en","license":"© 2014 Wiley Periodicals, Inc.","note":"_eprint: https://onlinelibrary.wiley.com/doi/pdf/10.1002/app.41718","source":"Wiley Online Library","title":"New polynomial strain energy function; application to rubbery circular cylinders under finite extension and torsion","URL":"https://onlinelibrary.wiley.com/doi/abs/10.1002/app.41718","volume":"132","author":[{"family":"Bahreman","given":"Marzieh"},{"family":"Darijani","given":"Hossein"}],"accessed":{"date-parts":[["2025",6,12]]},"issued":{"date-parts":[["2015"]]}}}],"schema":"https://github.com/citation-style-language/schema/raw/master/csl-citation.json"} </w:instrText>
            </w:r>
            <w:r>
              <w:fldChar w:fldCharType="separate"/>
            </w:r>
            <w:r w:rsidR="00A91B5C" w:rsidRPr="00A91B5C">
              <w:rPr>
                <w:rFonts w:cs="Times New Roman"/>
              </w:rPr>
              <w:t>(Bahreman; Darijani, 2015)</w:t>
            </w:r>
            <w:r>
              <w:fldChar w:fldCharType="end"/>
            </w:r>
          </w:p>
        </w:tc>
      </w:tr>
      <w:tr w:rsidR="003D61D1" w:rsidRPr="00895498" w14:paraId="533A93B7" w14:textId="77777777" w:rsidTr="0055139C">
        <w:trPr>
          <w:trHeight w:val="567"/>
        </w:trPr>
        <w:tc>
          <w:tcPr>
            <w:tcW w:w="9627" w:type="dxa"/>
            <w:gridSpan w:val="2"/>
          </w:tcPr>
          <w:p w14:paraId="72330381" w14:textId="77777777" w:rsidR="003D61D1" w:rsidRPr="00895498" w:rsidRDefault="003D61D1" w:rsidP="000D0E31">
            <w:pPr>
              <w:pStyle w:val="Tabelan10"/>
              <w:jc w:val="left"/>
              <w:rPr>
                <w:lang w:val="en-US"/>
              </w:rPr>
            </w:pPr>
            <w:r w:rsidRPr="00895498">
              <w:rPr>
                <w:b/>
                <w:bCs/>
                <w:lang w:val="en-US"/>
              </w:rPr>
              <w:t>Equation</w:t>
            </w:r>
            <w:r w:rsidRPr="00895498">
              <w:rPr>
                <w:lang w:val="en-US"/>
              </w:rPr>
              <w:t>:</w:t>
            </w:r>
          </w:p>
          <w:p w14:paraId="2A1A6FAA" w14:textId="3A02748F" w:rsidR="003D61D1" w:rsidRPr="00895498" w:rsidRDefault="00C23CE2"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4</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6</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3</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e>
                </m:d>
              </m:oMath>
            </m:oMathPara>
          </w:p>
        </w:tc>
      </w:tr>
      <w:tr w:rsidR="003D61D1" w:rsidRPr="008E52D1" w14:paraId="37B7138E" w14:textId="77777777" w:rsidTr="000D0E31">
        <w:trPr>
          <w:trHeight w:val="454"/>
        </w:trPr>
        <w:tc>
          <w:tcPr>
            <w:tcW w:w="9627" w:type="dxa"/>
            <w:gridSpan w:val="2"/>
            <w:vAlign w:val="center"/>
          </w:tcPr>
          <w:p w14:paraId="0941ADD9" w14:textId="5506D69B" w:rsidR="003D61D1" w:rsidRPr="00895498" w:rsidRDefault="003D61D1"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4</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6</m:t>
                  </m:r>
                </m:sub>
              </m:sSub>
            </m:oMath>
          </w:p>
        </w:tc>
      </w:tr>
    </w:tbl>
    <w:p w14:paraId="51391D11" w14:textId="77777777" w:rsidR="003D61D1" w:rsidRDefault="003D61D1" w:rsidP="00722F0B">
      <w:pPr>
        <w:rPr>
          <w:lang w:val="en-US"/>
        </w:rPr>
      </w:pPr>
    </w:p>
    <w:tbl>
      <w:tblPr>
        <w:tblStyle w:val="Tabelacomgrade"/>
        <w:tblW w:w="0" w:type="auto"/>
        <w:tblLook w:val="04A0" w:firstRow="1" w:lastRow="0" w:firstColumn="1" w:lastColumn="0" w:noHBand="0" w:noVBand="1"/>
      </w:tblPr>
      <w:tblGrid>
        <w:gridCol w:w="4813"/>
        <w:gridCol w:w="4814"/>
      </w:tblGrid>
      <w:tr w:rsidR="00A91B5C" w:rsidRPr="00895498" w14:paraId="6ECD278A" w14:textId="77777777" w:rsidTr="000D0E31">
        <w:trPr>
          <w:trHeight w:val="454"/>
        </w:trPr>
        <w:tc>
          <w:tcPr>
            <w:tcW w:w="4813" w:type="dxa"/>
            <w:vAlign w:val="center"/>
          </w:tcPr>
          <w:p w14:paraId="6849D201" w14:textId="28937164" w:rsidR="00A91B5C" w:rsidRPr="002A0307" w:rsidRDefault="00A91B5C" w:rsidP="000D0E31">
            <w:pPr>
              <w:pStyle w:val="Tabelan10"/>
              <w:jc w:val="left"/>
              <w:rPr>
                <w:lang w:val="en-US"/>
              </w:rPr>
            </w:pPr>
            <w:r w:rsidRPr="002A0307">
              <w:rPr>
                <w:b/>
                <w:bCs/>
                <w:lang w:val="en-US"/>
              </w:rPr>
              <w:t>Model Name</w:t>
            </w:r>
            <w:r w:rsidRPr="002A0307">
              <w:rPr>
                <w:lang w:val="en-US"/>
              </w:rPr>
              <w:t xml:space="preserve">: </w:t>
            </w:r>
            <w:r w:rsidR="00C13803">
              <w:t>Zhao</w:t>
            </w:r>
          </w:p>
        </w:tc>
        <w:tc>
          <w:tcPr>
            <w:tcW w:w="4814" w:type="dxa"/>
            <w:vAlign w:val="center"/>
          </w:tcPr>
          <w:p w14:paraId="730A5789" w14:textId="06495C58" w:rsidR="00A91B5C" w:rsidRPr="00895498" w:rsidRDefault="00A91B5C" w:rsidP="000D0E31">
            <w:pPr>
              <w:pStyle w:val="Tabelan10"/>
              <w:jc w:val="left"/>
            </w:pPr>
            <w:proofErr w:type="spellStart"/>
            <w:r w:rsidRPr="00895498">
              <w:rPr>
                <w:b/>
                <w:bCs/>
              </w:rPr>
              <w:t>Source</w:t>
            </w:r>
            <w:proofErr w:type="spellEnd"/>
            <w:r w:rsidRPr="00895498">
              <w:t>:</w:t>
            </w:r>
            <w:r>
              <w:t xml:space="preserve"> </w:t>
            </w:r>
            <w:r>
              <w:fldChar w:fldCharType="begin"/>
            </w:r>
            <w:r w:rsidR="00AE1004">
              <w:instrText xml:space="preserve"> ADDIN ZOTERO_ITEM CSL_CITATION {"citationID":"8qXRRsfo","properties":{"formattedCitation":"(Zhao; Mu; Du, 2019)","plainCitation":"(Zhao; Mu; Du, 2019)","noteIndex":0},"citationItems":[{"id":795,"uris":["http://zotero.org/users/14777946/items/MJ47Y9YP"],"itemData":{"id":795,"type":"article-journal","abstract":"The essential evaluation criterion for the hyperelastic model is its ability to describe the mechanical behavior of rubber-like materials under different deformation modes over a large deformation range accurately. Based on the Seth strain tensor invariant, a new hyperelastic model for isotropic and incompressible rubber-like materials is proposed. In order to investigate the prediction ability of the new model, the parameters of the new model, the Yeoh model, and the Carroll model are identified by test data of 8% vulcanized rubber and two different types of carbon black filled rubber, respectively. To this end, the data of uniaxial tension and equibiaxial tension are used simultaneously. Then, the same set of model parameters is used for prediction of pure shear (plane tension) deformation. The results show that the new model not only can predict the test data of pure shear (or plane tension) accurately, but also can be reliable to describe the response of various rubber materials over a large deformation range. Finally, the finite element simulation and experiment on static stiffness of rubber bushing are carried out based on the new model. By comparison of the experimental data with the simulation data, the new model can accurately reflect the mechanical behavior of rubber bushing. The new model can be used for performance analysis of rubber products and has better application value.","container-title":"Mathematical Problems in Engineering","DOI":"10.1155/2019/2832059","ISSN":"1563-5147","issue":"1","language":"en","license":"Copyright © 2019 Zihan Zhao et al.","note":"_eprint: https://onlinelibrary.wiley.com/doi/pdf/10.1155/2019/2832059","page":"2832059","source":"Wiley Online Library","title":"Modeling and Verification of a New Hyperelastic Model for Rubber-Like Materials","volume":"2019","author":[{"family":"Zhao","given":"Zihan"},{"family":"Mu","given":"Xihui"},{"family":"Du","given":"Fengpo"}],"issued":{"date-parts":[["2019"]]}}}],"schema":"https://github.com/citation-style-language/schema/raw/master/csl-citation.json"} </w:instrText>
            </w:r>
            <w:r>
              <w:fldChar w:fldCharType="separate"/>
            </w:r>
            <w:r w:rsidR="00AE1004" w:rsidRPr="00AE1004">
              <w:rPr>
                <w:rFonts w:cs="Times New Roman"/>
              </w:rPr>
              <w:t>(Zhao; Mu; Du, 2019)</w:t>
            </w:r>
            <w:r>
              <w:fldChar w:fldCharType="end"/>
            </w:r>
          </w:p>
        </w:tc>
      </w:tr>
      <w:tr w:rsidR="00A91B5C" w:rsidRPr="00895498" w14:paraId="0BEE6EB5" w14:textId="77777777" w:rsidTr="0055139C">
        <w:trPr>
          <w:trHeight w:val="567"/>
        </w:trPr>
        <w:tc>
          <w:tcPr>
            <w:tcW w:w="9627" w:type="dxa"/>
            <w:gridSpan w:val="2"/>
          </w:tcPr>
          <w:p w14:paraId="4F72D43D" w14:textId="77777777" w:rsidR="00A91B5C" w:rsidRPr="00895498" w:rsidRDefault="00A91B5C" w:rsidP="000D0E31">
            <w:pPr>
              <w:pStyle w:val="Tabelan10"/>
              <w:jc w:val="left"/>
              <w:rPr>
                <w:lang w:val="en-US"/>
              </w:rPr>
            </w:pPr>
            <w:r w:rsidRPr="00895498">
              <w:rPr>
                <w:b/>
                <w:bCs/>
                <w:lang w:val="en-US"/>
              </w:rPr>
              <w:t>Equation</w:t>
            </w:r>
            <w:r w:rsidRPr="00895498">
              <w:rPr>
                <w:lang w:val="en-US"/>
              </w:rPr>
              <w:t>:</w:t>
            </w:r>
          </w:p>
          <w:p w14:paraId="034512CA" w14:textId="67025584" w:rsidR="00A91B5C" w:rsidRPr="00895498" w:rsidRDefault="00C103D6" w:rsidP="000D0E31">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2</m:t>
                    </m:r>
                  </m:sub>
                  <m:sup>
                    <m:r>
                      <m:rPr>
                        <m:sty m:val="p"/>
                      </m:rPr>
                      <w:rPr>
                        <w:rFonts w:ascii="Cambria Math" w:hAnsi="Cambria Math"/>
                      </w:rPr>
                      <m:t>1</m:t>
                    </m:r>
                  </m:sup>
                </m:sSubSup>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2</m:t>
                    </m:r>
                  </m:sub>
                  <m:sup>
                    <m:r>
                      <m:rPr>
                        <m:sty m:val="p"/>
                      </m:rPr>
                      <w:rPr>
                        <w:rFonts w:ascii="Cambria Math" w:hAnsi="Cambria Math"/>
                      </w:rPr>
                      <m:t>2</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oMath>
            </m:oMathPara>
          </w:p>
        </w:tc>
      </w:tr>
      <w:tr w:rsidR="00A91B5C" w:rsidRPr="008E52D1" w14:paraId="58DC8A03" w14:textId="77777777" w:rsidTr="000D0E31">
        <w:trPr>
          <w:trHeight w:val="454"/>
        </w:trPr>
        <w:tc>
          <w:tcPr>
            <w:tcW w:w="9627" w:type="dxa"/>
            <w:gridSpan w:val="2"/>
            <w:vAlign w:val="center"/>
          </w:tcPr>
          <w:p w14:paraId="5519C662" w14:textId="235E5EF1" w:rsidR="00A91B5C" w:rsidRPr="00895498" w:rsidRDefault="00A91B5C" w:rsidP="000D0E31">
            <w:pPr>
              <w:pStyle w:val="Tabelan10"/>
              <w:jc w:val="left"/>
              <w:rPr>
                <w:b/>
                <w:bCs/>
                <w:lang w:val="en-US"/>
              </w:rPr>
            </w:pPr>
            <w:r>
              <w:rPr>
                <w:b/>
                <w:bCs/>
                <w:lang w:val="en-US"/>
              </w:rPr>
              <w:t>Parameters</w:t>
            </w:r>
            <w:r w:rsidRPr="00796C88">
              <w:rPr>
                <w:lang w:val="en-US"/>
              </w:rPr>
              <w:t>:</w:t>
            </w:r>
            <w:r>
              <w:rPr>
                <w:lang w:val="en-US"/>
              </w:rPr>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2</m:t>
                  </m:r>
                </m:sup>
              </m:sSubSup>
            </m:oMath>
          </w:p>
        </w:tc>
      </w:tr>
    </w:tbl>
    <w:p w14:paraId="0C649333" w14:textId="77777777" w:rsidR="00BB5F9B" w:rsidRDefault="00BB5F9B" w:rsidP="00722F0B">
      <w:pPr>
        <w:rPr>
          <w:lang w:val="en-US"/>
        </w:rPr>
      </w:pPr>
    </w:p>
    <w:tbl>
      <w:tblPr>
        <w:tblStyle w:val="Tabelacomgrade"/>
        <w:tblW w:w="0" w:type="auto"/>
        <w:tblLook w:val="04A0" w:firstRow="1" w:lastRow="0" w:firstColumn="1" w:lastColumn="0" w:noHBand="0" w:noVBand="1"/>
      </w:tblPr>
      <w:tblGrid>
        <w:gridCol w:w="4813"/>
        <w:gridCol w:w="4814"/>
      </w:tblGrid>
      <w:tr w:rsidR="00BB5F9B" w:rsidRPr="008E52D1" w14:paraId="7EB037D5" w14:textId="77777777" w:rsidTr="00A5448C">
        <w:trPr>
          <w:trHeight w:val="454"/>
        </w:trPr>
        <w:tc>
          <w:tcPr>
            <w:tcW w:w="4813" w:type="dxa"/>
            <w:vAlign w:val="center"/>
          </w:tcPr>
          <w:p w14:paraId="25CDFAAD" w14:textId="58B9AB16" w:rsidR="00BB5F9B" w:rsidRPr="002A0307" w:rsidRDefault="00BB5F9B" w:rsidP="00A5448C">
            <w:pPr>
              <w:pStyle w:val="Tabelan10"/>
              <w:jc w:val="left"/>
              <w:rPr>
                <w:lang w:val="en-US"/>
              </w:rPr>
            </w:pPr>
            <w:r w:rsidRPr="002A0307">
              <w:rPr>
                <w:b/>
                <w:bCs/>
                <w:lang w:val="en-US"/>
              </w:rPr>
              <w:t>Model Name</w:t>
            </w:r>
            <w:r w:rsidRPr="002A0307">
              <w:rPr>
                <w:lang w:val="en-US"/>
              </w:rPr>
              <w:t xml:space="preserve">: </w:t>
            </w:r>
            <w:r w:rsidR="005427F0" w:rsidRPr="005427F0">
              <w:t>Arnoux</w:t>
            </w:r>
          </w:p>
        </w:tc>
        <w:tc>
          <w:tcPr>
            <w:tcW w:w="4814" w:type="dxa"/>
            <w:vAlign w:val="center"/>
          </w:tcPr>
          <w:p w14:paraId="6A169071" w14:textId="42EBAA1C" w:rsidR="00BB5F9B" w:rsidRPr="00123077" w:rsidRDefault="00BB5F9B" w:rsidP="00A5448C">
            <w:pPr>
              <w:pStyle w:val="Tabelan10"/>
              <w:jc w:val="left"/>
              <w:rPr>
                <w:lang w:val="en-US"/>
              </w:rPr>
            </w:pPr>
            <w:r w:rsidRPr="00123077">
              <w:rPr>
                <w:b/>
                <w:bCs/>
                <w:lang w:val="en-US"/>
              </w:rPr>
              <w:t>Source</w:t>
            </w:r>
            <w:r w:rsidRPr="00123077">
              <w:rPr>
                <w:lang w:val="en-US"/>
              </w:rPr>
              <w:t xml:space="preserve">: </w:t>
            </w:r>
            <w:r>
              <w:fldChar w:fldCharType="begin"/>
            </w:r>
            <w:r w:rsidR="00123077" w:rsidRPr="00123077">
              <w:rPr>
                <w:lang w:val="en-US"/>
              </w:rPr>
              <w:instrText xml:space="preserve"> ADDIN ZOTERO_ITEM CSL_CITATION {"citationID":"9zris4H2","properties":{"formattedCitation":"(Arnoux, 2000; Arnoux et al., 2002)","plainCitation":"(Arnoux, 2000; Arnoux et al., 2002)","noteIndex":0},"citationItems":[{"id":946,"uris":["http://zotero.org/users/14777946/items/9XTQHXFT"],"itemData":{"id":946,"type":"thesis","publisher":"Université de la Méditerranée","title":"Modélisation des ligaments des membres porteurs.","author":[{"family":"Arnoux","given":"P. J."}],"issued":{"date-parts":[["2000"]]}}},{"id":944,"uris":["http://zotero.org/users/14777946/items/L855WGRR"],"itemData":{"id":944,"type":"article-journal","abstract":"The aim of this study was to identify the behaviour laws governing the knee ligaments, accounting for the damage incurred by the structure under dynamic constraints. The model is developed using a thermodynamic formulation based on the coupling between a viscoelastic model and a damage model. Identification is carried out using the results of dynamic traction tests performed on a bone ligament/bone complex to which traction velocities of around 1.98 m/s were applied. The results show the ability of the model to account for the brittle and ductile failure processes occurring in the cruciate and lateral ligaments, respectively.","container-title":"Computer Methods in Biomechanics and Biomedical Engineering","DOI":"10.1080/10255840290010283","ISSN":"1025-5842","issue":"2","note":"publisher: Taylor &amp; Francis\n_eprint: https://doi.org/10.1080/10255840290010283\nPMID: 12186726","page":"167-174","source":"Taylor and Francis+NEJM","title":"A Visco-hyperelastic Model With Damage for the Knee Ligaments Under Dynamic Constraints","volume":"5","author":[{"family":"Arnoux","given":"P.J."},{"family":"","given":"Chabrand ,P."},{"family":"","given":"Jean ,M."},{"family":"Bonnoit","given":"J.","non-dropping-particle":"and"}],"issued":{"date-parts":[["2002",1,1]]}}}],"schema":"https://github.com/citation-style-language/schema/raw/master/csl-citation.json"} </w:instrText>
            </w:r>
            <w:r>
              <w:fldChar w:fldCharType="separate"/>
            </w:r>
            <w:r w:rsidR="00123077" w:rsidRPr="00123077">
              <w:rPr>
                <w:rFonts w:cs="Times New Roman"/>
                <w:lang w:val="en-US"/>
              </w:rPr>
              <w:t>(Arnoux, 2000; Arnoux et al., 2002)</w:t>
            </w:r>
            <w:r>
              <w:fldChar w:fldCharType="end"/>
            </w:r>
          </w:p>
        </w:tc>
      </w:tr>
      <w:tr w:rsidR="00BB5F9B" w:rsidRPr="00895498" w14:paraId="691C1BAA" w14:textId="77777777" w:rsidTr="00D94C7E">
        <w:trPr>
          <w:trHeight w:val="794"/>
        </w:trPr>
        <w:tc>
          <w:tcPr>
            <w:tcW w:w="9627" w:type="dxa"/>
            <w:gridSpan w:val="2"/>
          </w:tcPr>
          <w:p w14:paraId="495ADF17" w14:textId="77777777" w:rsidR="00BB5F9B" w:rsidRPr="00895498" w:rsidRDefault="00BB5F9B" w:rsidP="00A5448C">
            <w:pPr>
              <w:pStyle w:val="Tabelan10"/>
              <w:jc w:val="left"/>
              <w:rPr>
                <w:lang w:val="en-US"/>
              </w:rPr>
            </w:pPr>
            <w:r w:rsidRPr="00895498">
              <w:rPr>
                <w:b/>
                <w:bCs/>
                <w:lang w:val="en-US"/>
              </w:rPr>
              <w:t>Equation</w:t>
            </w:r>
            <w:r w:rsidRPr="00895498">
              <w:rPr>
                <w:lang w:val="en-US"/>
              </w:rPr>
              <w:t>:</w:t>
            </w:r>
          </w:p>
          <w:p w14:paraId="3E2D40CF" w14:textId="0573C832" w:rsidR="0055139C" w:rsidRPr="0055139C" w:rsidRDefault="0055139C" w:rsidP="00A5448C">
            <w:pPr>
              <w:pStyle w:val="Tabelan10"/>
              <w:jc w:val="left"/>
              <w:rPr>
                <w:rFonts w:eastAsiaTheme="minorEastAsia"/>
              </w:rPr>
            </w:pPr>
            <m:oMathPara>
              <m:oMath>
                <m:r>
                  <w:rPr>
                    <w:rFonts w:ascii="Cambria Math" w:hAnsi="Cambria Math"/>
                    <w:sz w:val="22"/>
                    <w:szCs w:val="24"/>
                  </w:rPr>
                  <m:t>W</m:t>
                </m:r>
                <m:r>
                  <m:rPr>
                    <m:sty m:val="p"/>
                  </m:rPr>
                  <w:rPr>
                    <w:rFonts w:ascii="Cambria Math" w:hAnsi="Cambria Math"/>
                    <w:sz w:val="22"/>
                    <w:szCs w:val="24"/>
                  </w:rPr>
                  <m:t>=</m:t>
                </m:r>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1</m:t>
                    </m:r>
                  </m:sub>
                </m:sSub>
                <m:func>
                  <m:funcPr>
                    <m:ctrlPr>
                      <w:rPr>
                        <w:rFonts w:ascii="Cambria Math" w:hAnsi="Cambria Math"/>
                        <w:sz w:val="22"/>
                        <w:szCs w:val="24"/>
                      </w:rPr>
                    </m:ctrlPr>
                  </m:funcPr>
                  <m:fName>
                    <m:r>
                      <m:rPr>
                        <m:sty m:val="p"/>
                      </m:rPr>
                      <w:rPr>
                        <w:rFonts w:ascii="Cambria Math" w:hAnsi="Cambria Math"/>
                        <w:sz w:val="22"/>
                        <w:szCs w:val="24"/>
                      </w:rPr>
                      <m:t>exp</m:t>
                    </m:r>
                  </m:fName>
                  <m:e>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2</m:t>
                            </m:r>
                          </m:sub>
                        </m:sSub>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e>
                    </m:d>
                  </m:e>
                </m:func>
                <m:r>
                  <m:rPr>
                    <m:sty m:val="p"/>
                  </m:rPr>
                  <w:rPr>
                    <w:rFonts w:ascii="Cambria Math" w:hAnsi="Cambria Math"/>
                    <w:sz w:val="22"/>
                    <w:szCs w:val="24"/>
                  </w:rPr>
                  <m:t>-</m:t>
                </m:r>
                <m:f>
                  <m:fPr>
                    <m:ctrlPr>
                      <w:rPr>
                        <w:rFonts w:ascii="Cambria Math" w:hAnsi="Cambria Math"/>
                        <w:sz w:val="22"/>
                        <w:szCs w:val="24"/>
                      </w:rPr>
                    </m:ctrlPr>
                  </m:fPr>
                  <m:num>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1</m:t>
                        </m:r>
                      </m:sub>
                    </m:sSub>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2</m:t>
                        </m:r>
                      </m:sub>
                    </m:sSub>
                  </m:num>
                  <m:den>
                    <m:r>
                      <w:rPr>
                        <w:rFonts w:ascii="Cambria Math" w:hAnsi="Cambria Math"/>
                        <w:sz w:val="22"/>
                        <w:szCs w:val="24"/>
                      </w:rPr>
                      <m:t>2</m:t>
                    </m:r>
                  </m:den>
                </m:f>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2</m:t>
                        </m:r>
                      </m:sub>
                    </m:sSub>
                    <m:r>
                      <m:rPr>
                        <m:sty m:val="p"/>
                      </m:rPr>
                      <w:rPr>
                        <w:rFonts w:ascii="Cambria Math" w:hAnsi="Cambria Math"/>
                        <w:sz w:val="22"/>
                        <w:szCs w:val="24"/>
                      </w:rPr>
                      <m:t>-3</m:t>
                    </m:r>
                  </m:e>
                </m:d>
              </m:oMath>
            </m:oMathPara>
          </w:p>
        </w:tc>
      </w:tr>
      <w:tr w:rsidR="00BB5F9B" w:rsidRPr="00325551" w14:paraId="17E8B0A6" w14:textId="77777777" w:rsidTr="00A5448C">
        <w:trPr>
          <w:trHeight w:val="454"/>
        </w:trPr>
        <w:tc>
          <w:tcPr>
            <w:tcW w:w="9627" w:type="dxa"/>
            <w:gridSpan w:val="2"/>
            <w:vAlign w:val="center"/>
          </w:tcPr>
          <w:p w14:paraId="765E3A1F" w14:textId="5E2D4790" w:rsidR="00BB5F9B" w:rsidRPr="00895498" w:rsidRDefault="00BB5F9B"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oMath>
          </w:p>
        </w:tc>
      </w:tr>
    </w:tbl>
    <w:p w14:paraId="3484DE1D" w14:textId="096FBFAE" w:rsidR="00A91B5C" w:rsidRDefault="000E4D55" w:rsidP="00722F0B">
      <w:pPr>
        <w:rPr>
          <w:lang w:val="en-US"/>
        </w:rPr>
      </w:pPr>
      <w:r>
        <w:rPr>
          <w:lang w:val="en-US"/>
        </w:rPr>
        <w:t>---</w:t>
      </w:r>
    </w:p>
    <w:tbl>
      <w:tblPr>
        <w:tblStyle w:val="Tabelacomgrade"/>
        <w:tblW w:w="0" w:type="auto"/>
        <w:tblLook w:val="04A0" w:firstRow="1" w:lastRow="0" w:firstColumn="1" w:lastColumn="0" w:noHBand="0" w:noVBand="1"/>
      </w:tblPr>
      <w:tblGrid>
        <w:gridCol w:w="4813"/>
        <w:gridCol w:w="4814"/>
      </w:tblGrid>
      <w:tr w:rsidR="000E4D55" w:rsidRPr="00895498" w14:paraId="143BD66B" w14:textId="77777777" w:rsidTr="000D0E31">
        <w:trPr>
          <w:trHeight w:val="454"/>
        </w:trPr>
        <w:tc>
          <w:tcPr>
            <w:tcW w:w="4813" w:type="dxa"/>
            <w:vAlign w:val="center"/>
          </w:tcPr>
          <w:p w14:paraId="572ED044" w14:textId="62441050" w:rsidR="000E4D55" w:rsidRPr="002A0307" w:rsidRDefault="000E4D55" w:rsidP="000D0E31">
            <w:pPr>
              <w:pStyle w:val="Tabelan10"/>
              <w:jc w:val="left"/>
              <w:rPr>
                <w:lang w:val="en-US"/>
              </w:rPr>
            </w:pPr>
            <w:r w:rsidRPr="002A0307">
              <w:rPr>
                <w:b/>
                <w:bCs/>
                <w:lang w:val="en-US"/>
              </w:rPr>
              <w:t>Model Name</w:t>
            </w:r>
            <w:r w:rsidRPr="002A0307">
              <w:rPr>
                <w:lang w:val="en-US"/>
              </w:rPr>
              <w:t xml:space="preserve">: </w:t>
            </w:r>
            <w:r w:rsidR="008E3182">
              <w:t>Warner</w:t>
            </w:r>
          </w:p>
        </w:tc>
        <w:tc>
          <w:tcPr>
            <w:tcW w:w="4814" w:type="dxa"/>
            <w:vAlign w:val="center"/>
          </w:tcPr>
          <w:p w14:paraId="39F8AE19" w14:textId="436C88D1" w:rsidR="000E4D55" w:rsidRPr="00895498" w:rsidRDefault="000E4D55" w:rsidP="000D0E31">
            <w:pPr>
              <w:pStyle w:val="Tabelan10"/>
              <w:jc w:val="left"/>
            </w:pPr>
            <w:proofErr w:type="spellStart"/>
            <w:r w:rsidRPr="00895498">
              <w:rPr>
                <w:b/>
                <w:bCs/>
              </w:rPr>
              <w:t>Source</w:t>
            </w:r>
            <w:proofErr w:type="spellEnd"/>
            <w:r w:rsidRPr="00895498">
              <w:t>:</w:t>
            </w:r>
            <w:r>
              <w:t xml:space="preserve"> </w:t>
            </w:r>
            <w:r>
              <w:fldChar w:fldCharType="begin"/>
            </w:r>
            <w:r w:rsidR="00F72CE9">
              <w:instrText xml:space="preserve"> ADDIN ZOTERO_ITEM CSL_CITATION {"citationID":"I53LRa9S","properties":{"formattedCitation":"(Warner, 1972)","plainCitation":"(Warner, 1972)","noteIndex":0},"citationItems":[{"id":798,"uris":["http://zotero.org/users/14777946/items/X53FQFQ6"],"itemData":{"id":798,"type":"article-journal","container-title":"Industrial &amp; Engineering Chemistry Fundamentals","DOI":"10.1021/i160043a017","ISSN":"0196-4313","issue":"3","journalAbbreviation":"Ind. Eng. Chem. Fund.","note":"publisher: American Chemical Society","page":"379-387","source":"ACS Publications","title":"Kinetic Theory and Rheology of Dilute Suspensions of Finitely Extendible Dumbbells","volume":"11","author":[{"family":"Warner","given":"Harold R. Jr."}],"issued":{"date-parts":[["1972",8,1]]}}}],"schema":"https://github.com/citation-style-language/schema/raw/master/csl-citation.json"} </w:instrText>
            </w:r>
            <w:r>
              <w:fldChar w:fldCharType="separate"/>
            </w:r>
            <w:r w:rsidR="00F72CE9" w:rsidRPr="00F72CE9">
              <w:rPr>
                <w:rFonts w:cs="Times New Roman"/>
              </w:rPr>
              <w:t>(Warner, 1972)</w:t>
            </w:r>
            <w:r>
              <w:fldChar w:fldCharType="end"/>
            </w:r>
          </w:p>
        </w:tc>
      </w:tr>
      <w:tr w:rsidR="000E4D55" w:rsidRPr="00895498" w14:paraId="5B53FA7C" w14:textId="77777777" w:rsidTr="00EC397D">
        <w:trPr>
          <w:trHeight w:val="794"/>
        </w:trPr>
        <w:tc>
          <w:tcPr>
            <w:tcW w:w="9627" w:type="dxa"/>
            <w:gridSpan w:val="2"/>
          </w:tcPr>
          <w:p w14:paraId="569D7879" w14:textId="77777777" w:rsidR="000E4D55" w:rsidRPr="00895498" w:rsidRDefault="000E4D55" w:rsidP="000D0E31">
            <w:pPr>
              <w:pStyle w:val="Tabelan10"/>
              <w:jc w:val="left"/>
              <w:rPr>
                <w:lang w:val="en-US"/>
              </w:rPr>
            </w:pPr>
            <w:r w:rsidRPr="00895498">
              <w:rPr>
                <w:b/>
                <w:bCs/>
                <w:lang w:val="en-US"/>
              </w:rPr>
              <w:t>Equation</w:t>
            </w:r>
            <w:r w:rsidRPr="00895498">
              <w:rPr>
                <w:lang w:val="en-US"/>
              </w:rPr>
              <w:t>:</w:t>
            </w:r>
          </w:p>
          <w:p w14:paraId="72239D3C" w14:textId="16365A22" w:rsidR="000E4D55" w:rsidRPr="00895498" w:rsidRDefault="00F43798"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μ</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0E4D55" w:rsidRPr="006E1FEC" w14:paraId="5D09F822" w14:textId="77777777" w:rsidTr="000D0E31">
        <w:trPr>
          <w:trHeight w:val="454"/>
        </w:trPr>
        <w:tc>
          <w:tcPr>
            <w:tcW w:w="9627" w:type="dxa"/>
            <w:gridSpan w:val="2"/>
            <w:vAlign w:val="center"/>
          </w:tcPr>
          <w:p w14:paraId="3FBD5245" w14:textId="017591AB" w:rsidR="000E4D55" w:rsidRPr="00895498" w:rsidRDefault="000E4D55"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2F85E906" w14:textId="77777777" w:rsidR="008A1FF6" w:rsidRDefault="008A1FF6" w:rsidP="00722F0B">
      <w:pPr>
        <w:rPr>
          <w:lang w:val="en-US"/>
        </w:rPr>
      </w:pPr>
    </w:p>
    <w:tbl>
      <w:tblPr>
        <w:tblStyle w:val="Tabelacomgrade"/>
        <w:tblW w:w="0" w:type="auto"/>
        <w:tblLook w:val="04A0" w:firstRow="1" w:lastRow="0" w:firstColumn="1" w:lastColumn="0" w:noHBand="0" w:noVBand="1"/>
      </w:tblPr>
      <w:tblGrid>
        <w:gridCol w:w="4813"/>
        <w:gridCol w:w="4814"/>
      </w:tblGrid>
      <w:tr w:rsidR="00DF6C67" w:rsidRPr="00895498" w14:paraId="19E6EFD9" w14:textId="77777777" w:rsidTr="000D0E31">
        <w:trPr>
          <w:trHeight w:val="454"/>
        </w:trPr>
        <w:tc>
          <w:tcPr>
            <w:tcW w:w="4813" w:type="dxa"/>
            <w:vAlign w:val="center"/>
          </w:tcPr>
          <w:p w14:paraId="6646C720" w14:textId="34C7F497" w:rsidR="00DF6C67" w:rsidRPr="002A0307" w:rsidRDefault="00DF6C67" w:rsidP="000D0E31">
            <w:pPr>
              <w:pStyle w:val="Tabelan10"/>
              <w:jc w:val="left"/>
              <w:rPr>
                <w:lang w:val="en-US"/>
              </w:rPr>
            </w:pPr>
            <w:r w:rsidRPr="002A0307">
              <w:rPr>
                <w:b/>
                <w:bCs/>
                <w:lang w:val="en-US"/>
              </w:rPr>
              <w:t>Model Name</w:t>
            </w:r>
            <w:r w:rsidRPr="002A0307">
              <w:rPr>
                <w:lang w:val="en-US"/>
              </w:rPr>
              <w:t xml:space="preserve">: </w:t>
            </w:r>
            <w:proofErr w:type="spellStart"/>
            <w:r w:rsidR="001E49F7">
              <w:t>Kilian</w:t>
            </w:r>
            <w:proofErr w:type="spellEnd"/>
          </w:p>
        </w:tc>
        <w:tc>
          <w:tcPr>
            <w:tcW w:w="4814" w:type="dxa"/>
            <w:vAlign w:val="center"/>
          </w:tcPr>
          <w:p w14:paraId="44520718" w14:textId="6496D657" w:rsidR="00DF6C67" w:rsidRPr="00895498" w:rsidRDefault="00DF6C67" w:rsidP="000D0E31">
            <w:pPr>
              <w:pStyle w:val="Tabelan10"/>
              <w:jc w:val="left"/>
            </w:pPr>
            <w:proofErr w:type="spellStart"/>
            <w:r w:rsidRPr="00895498">
              <w:rPr>
                <w:b/>
                <w:bCs/>
              </w:rPr>
              <w:t>Source</w:t>
            </w:r>
            <w:proofErr w:type="spellEnd"/>
            <w:r w:rsidRPr="00895498">
              <w:t>:</w:t>
            </w:r>
            <w:r>
              <w:t xml:space="preserve"> </w:t>
            </w:r>
            <w:r>
              <w:fldChar w:fldCharType="begin"/>
            </w:r>
            <w:r w:rsidR="005B4291">
              <w:instrText xml:space="preserve"> ADDIN ZOTERO_ITEM CSL_CITATION {"citationID":"TypU7aKP","properties":{"formattedCitation":"(Kilian, 1981)","plainCitation":"(Kilian, 1981)","noteIndex":0},"citationItems":[{"id":800,"uris":["http://zotero.org/users/14777946/items/BHPIQ69R"],"itemData":{"id":800,"type":"article-journal","abstract":"The effects of mutual interactions between the chains of a molecular network are taken into account by a van der Waals approach for an ‘ideal conformational gas’. The utility of the new equations of state can be judged by their ability to describe the results of a set of different known experiments. Thus, it is shown that the retractive force of a real network seems to be not only intramolecular in its origins.","container-title":"Polymer","DOI":"10.1016/0032-3861(81)90200-7","ISSN":"0032-3861","issue":"2","journalAbbreviation":"Polymer","page":"209-217","source":"ScienceDirect","title":"Equation of state of real networks","volume":"22","author":[{"family":"Kilian","given":"Hanns-Georg"}],"issued":{"date-parts":[["1981",2,1]]}}}],"schema":"https://github.com/citation-style-language/schema/raw/master/csl-citation.json"} </w:instrText>
            </w:r>
            <w:r>
              <w:fldChar w:fldCharType="separate"/>
            </w:r>
            <w:r w:rsidR="005B4291" w:rsidRPr="005B4291">
              <w:rPr>
                <w:rFonts w:cs="Times New Roman"/>
              </w:rPr>
              <w:t>(Kilian, 1981)</w:t>
            </w:r>
            <w:r>
              <w:fldChar w:fldCharType="end"/>
            </w:r>
          </w:p>
        </w:tc>
      </w:tr>
      <w:tr w:rsidR="00DF6C67" w:rsidRPr="00895498" w14:paraId="2317924A" w14:textId="77777777" w:rsidTr="000D0E31">
        <w:trPr>
          <w:trHeight w:val="1134"/>
        </w:trPr>
        <w:tc>
          <w:tcPr>
            <w:tcW w:w="9627" w:type="dxa"/>
            <w:gridSpan w:val="2"/>
          </w:tcPr>
          <w:p w14:paraId="4B8C204A" w14:textId="77777777" w:rsidR="00DF6C67" w:rsidRPr="00895498" w:rsidRDefault="00DF6C67" w:rsidP="000D0E31">
            <w:pPr>
              <w:pStyle w:val="Tabelan10"/>
              <w:jc w:val="left"/>
              <w:rPr>
                <w:lang w:val="en-US"/>
              </w:rPr>
            </w:pPr>
            <w:r w:rsidRPr="00895498">
              <w:rPr>
                <w:b/>
                <w:bCs/>
                <w:lang w:val="en-US"/>
              </w:rPr>
              <w:t>Equation</w:t>
            </w:r>
            <w:r w:rsidRPr="00895498">
              <w:rPr>
                <w:lang w:val="en-US"/>
              </w:rPr>
              <w:t>:</w:t>
            </w:r>
          </w:p>
          <w:p w14:paraId="59BF8329" w14:textId="0E44BB3C" w:rsidR="00DF6C67" w:rsidRPr="00895498" w:rsidRDefault="00CB11B7"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m:t>
                </m:r>
                <m:sSub>
                  <m:sSubPr>
                    <m:ctrlPr>
                      <w:rPr>
                        <w:rFonts w:ascii="Cambria Math" w:hAnsi="Cambria Math"/>
                      </w:rPr>
                    </m:ctrlPr>
                  </m:sSubPr>
                  <m:e>
                    <m:r>
                      <w:rPr>
                        <w:rFonts w:ascii="Cambria Math" w:hAnsi="Cambria Math"/>
                      </w:rPr>
                      <m:t>J</m:t>
                    </m:r>
                  </m:e>
                  <m:sub>
                    <m:r>
                      <w:rPr>
                        <w:rFonts w:ascii="Cambria Math" w:hAnsi="Cambria Math"/>
                      </w:rPr>
                      <m:t>L</m:t>
                    </m:r>
                  </m:sub>
                </m:sSub>
                <m:d>
                  <m:dPr>
                    <m:begChr m:val="["/>
                    <m:endChr m:val="]"/>
                    <m:ctrlPr>
                      <w:rPr>
                        <w:rFonts w:ascii="Cambria Math" w:hAnsi="Cambria Math"/>
                      </w:rPr>
                    </m:ctrlPr>
                  </m:dPr>
                  <m:e>
                    <m:r>
                      <m:rPr>
                        <m:sty m:val="p"/>
                      </m:rPr>
                      <w:rPr>
                        <w:rFonts w:ascii="Cambria Math" w:hAnsi="Cambria Math"/>
                      </w:rPr>
                      <m:t>ln⁡</m:t>
                    </m:r>
                    <m:d>
                      <m:dPr>
                        <m:ctrlPr>
                          <w:rPr>
                            <w:rFonts w:ascii="Cambria Math" w:hAnsi="Cambria Math"/>
                          </w:rPr>
                        </m:ctrlPr>
                      </m:dPr>
                      <m:e>
                        <m:r>
                          <m:rPr>
                            <m:sty m:val="p"/>
                          </m:rPr>
                          <w:rPr>
                            <w:rFonts w:ascii="Cambria Math" w:hAnsi="Cambria Math"/>
                          </w:rPr>
                          <m:t>1-</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L</m:t>
                                    </m:r>
                                  </m:sub>
                                </m:sSub>
                              </m:den>
                            </m:f>
                          </m:e>
                        </m:rad>
                      </m:e>
                    </m: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L</m:t>
                                </m:r>
                              </m:sub>
                            </m:sSub>
                          </m:den>
                        </m:f>
                      </m:e>
                    </m:rad>
                  </m:e>
                </m:d>
              </m:oMath>
            </m:oMathPara>
          </w:p>
        </w:tc>
      </w:tr>
      <w:tr w:rsidR="00DF6C67" w:rsidRPr="006E1FEC" w14:paraId="5F81E283" w14:textId="77777777" w:rsidTr="000D0E31">
        <w:trPr>
          <w:trHeight w:val="454"/>
        </w:trPr>
        <w:tc>
          <w:tcPr>
            <w:tcW w:w="9627" w:type="dxa"/>
            <w:gridSpan w:val="2"/>
            <w:vAlign w:val="center"/>
          </w:tcPr>
          <w:p w14:paraId="5A53E4EB" w14:textId="4C7DA7BA" w:rsidR="00DF6C67" w:rsidRPr="00895498" w:rsidRDefault="00DF6C67"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L</m:t>
                  </m:r>
                </m:sub>
              </m:sSub>
            </m:oMath>
          </w:p>
        </w:tc>
      </w:tr>
    </w:tbl>
    <w:p w14:paraId="2CC6EB8A" w14:textId="77777777" w:rsidR="00DF6C67" w:rsidRDefault="00DF6C67" w:rsidP="00722F0B">
      <w:pPr>
        <w:rPr>
          <w:lang w:val="en-US"/>
        </w:rPr>
      </w:pPr>
    </w:p>
    <w:tbl>
      <w:tblPr>
        <w:tblStyle w:val="Tabelacomgrade"/>
        <w:tblW w:w="0" w:type="auto"/>
        <w:tblLook w:val="04A0" w:firstRow="1" w:lastRow="0" w:firstColumn="1" w:lastColumn="0" w:noHBand="0" w:noVBand="1"/>
      </w:tblPr>
      <w:tblGrid>
        <w:gridCol w:w="4813"/>
        <w:gridCol w:w="4814"/>
      </w:tblGrid>
      <w:tr w:rsidR="000D6AB6" w:rsidRPr="00895498" w14:paraId="49975897" w14:textId="77777777" w:rsidTr="000D0E31">
        <w:trPr>
          <w:trHeight w:val="454"/>
        </w:trPr>
        <w:tc>
          <w:tcPr>
            <w:tcW w:w="4813" w:type="dxa"/>
            <w:vAlign w:val="center"/>
          </w:tcPr>
          <w:p w14:paraId="5582F5C1" w14:textId="3B13590F" w:rsidR="000D6AB6" w:rsidRPr="00C418A0" w:rsidRDefault="000D6AB6" w:rsidP="000D0E31">
            <w:pPr>
              <w:pStyle w:val="Tabelan10"/>
              <w:jc w:val="left"/>
              <w:rPr>
                <w:lang w:val="en-US"/>
              </w:rPr>
            </w:pPr>
            <w:r w:rsidRPr="002A0307">
              <w:rPr>
                <w:b/>
                <w:bCs/>
                <w:lang w:val="en-US"/>
              </w:rPr>
              <w:t>Model Name</w:t>
            </w:r>
            <w:r w:rsidRPr="002A0307">
              <w:rPr>
                <w:lang w:val="en-US"/>
              </w:rPr>
              <w:t xml:space="preserve">: </w:t>
            </w:r>
            <w:r w:rsidR="00C418A0" w:rsidRPr="00C418A0">
              <w:rPr>
                <w:lang w:val="en-US"/>
              </w:rPr>
              <w:t>Van der Waals</w:t>
            </w:r>
          </w:p>
        </w:tc>
        <w:tc>
          <w:tcPr>
            <w:tcW w:w="4814" w:type="dxa"/>
            <w:vAlign w:val="center"/>
          </w:tcPr>
          <w:p w14:paraId="1C1AC229" w14:textId="44E0ED5D" w:rsidR="000D6AB6" w:rsidRPr="00895498" w:rsidRDefault="000D6AB6" w:rsidP="000D0E31">
            <w:pPr>
              <w:pStyle w:val="Tabelan10"/>
              <w:jc w:val="left"/>
            </w:pPr>
            <w:proofErr w:type="spellStart"/>
            <w:r w:rsidRPr="00895498">
              <w:rPr>
                <w:b/>
                <w:bCs/>
              </w:rPr>
              <w:t>Source</w:t>
            </w:r>
            <w:proofErr w:type="spellEnd"/>
            <w:r w:rsidRPr="00895498">
              <w:t>:</w:t>
            </w:r>
            <w:r>
              <w:t xml:space="preserve"> </w:t>
            </w:r>
            <w:r>
              <w:fldChar w:fldCharType="begin"/>
            </w:r>
            <w:r w:rsidR="00806969">
              <w:instrText xml:space="preserve"> ADDIN ZOTERO_ITEM CSL_CITATION {"citationID":"QIDrIWg7","properties":{"formattedCitation":"(Kilian, 1980)","plainCitation":"(Kilian, 1980)","noteIndex":0},"citationItems":[{"id":802,"uris":["http://zotero.org/users/14777946/items/3VWYT47W"],"itemData":{"id":802,"type":"article-journal","abstract":"A molecular interpretation of the phenomenological van der Waals parameters of the equation of state for real molecular networks is presented. The theoretical treatment is eludicating the special role of the crosslinks. © 1980 Springer-Verlag.","archive":"Scopus","container-title":"Polymer Bulletin","DOI":"10.1007/BF00254166","issue":"3","page":"151-158","source":"Scopus","title":"A molecular interpretation of the parameters of the van der Waals equation of state for real networks","volume":"3","author":[{"family":"Kilian","given":"H.-G."}],"issued":{"date-parts":[["1980"]]}}}],"schema":"https://github.com/citation-style-language/schema/raw/master/csl-citation.json"} </w:instrText>
            </w:r>
            <w:r>
              <w:fldChar w:fldCharType="separate"/>
            </w:r>
            <w:r w:rsidR="00806969" w:rsidRPr="00806969">
              <w:rPr>
                <w:rFonts w:cs="Times New Roman"/>
              </w:rPr>
              <w:t>(Kilian, 1980)</w:t>
            </w:r>
            <w:r>
              <w:fldChar w:fldCharType="end"/>
            </w:r>
          </w:p>
        </w:tc>
      </w:tr>
      <w:tr w:rsidR="000D6AB6" w:rsidRPr="00895498" w14:paraId="68871048" w14:textId="77777777" w:rsidTr="000D0E31">
        <w:trPr>
          <w:trHeight w:val="1134"/>
        </w:trPr>
        <w:tc>
          <w:tcPr>
            <w:tcW w:w="9627" w:type="dxa"/>
            <w:gridSpan w:val="2"/>
          </w:tcPr>
          <w:p w14:paraId="4E2E6D73" w14:textId="77777777" w:rsidR="000D6AB6" w:rsidRPr="00895498" w:rsidRDefault="000D6AB6" w:rsidP="000D0E31">
            <w:pPr>
              <w:pStyle w:val="Tabelan10"/>
              <w:jc w:val="left"/>
              <w:rPr>
                <w:lang w:val="en-US"/>
              </w:rPr>
            </w:pPr>
            <w:r w:rsidRPr="00895498">
              <w:rPr>
                <w:b/>
                <w:bCs/>
                <w:lang w:val="en-US"/>
              </w:rPr>
              <w:lastRenderedPageBreak/>
              <w:t>Equation</w:t>
            </w:r>
            <w:r w:rsidRPr="00895498">
              <w:rPr>
                <w:lang w:val="en-US"/>
              </w:rPr>
              <w:t>:</w:t>
            </w:r>
          </w:p>
          <w:p w14:paraId="6629B163" w14:textId="0232C377" w:rsidR="000D6AB6" w:rsidRPr="00895498" w:rsidRDefault="001029DC"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m:t>
                </m:r>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m</m:t>
                            </m:r>
                          </m:sub>
                          <m:sup>
                            <m:r>
                              <m:rPr>
                                <m:sty m:val="p"/>
                              </m:rPr>
                              <w:rPr>
                                <w:rFonts w:ascii="Cambria Math" w:hAnsi="Cambria Math"/>
                              </w:rPr>
                              <m:t>2</m:t>
                            </m:r>
                          </m:sup>
                        </m:sSubSup>
                        <m:r>
                          <m:rPr>
                            <m:sty m:val="p"/>
                          </m:rPr>
                          <w:rPr>
                            <w:rFonts w:ascii="Cambria Math" w:hAnsi="Cambria Math"/>
                          </w:rPr>
                          <m:t>-3</m:t>
                        </m:r>
                      </m:e>
                    </m:d>
                    <m:r>
                      <m:rPr>
                        <m:sty m:val="p"/>
                      </m:rPr>
                      <w:rPr>
                        <w:rFonts w:ascii="Cambria Math" w:hAnsi="Cambria Math"/>
                      </w:rPr>
                      <m:t>[ln⁡(1-Θ)+Θ]-</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w:rPr>
                        <w:rFonts w:ascii="Cambria Math" w:hAnsi="Cambria Math"/>
                      </w:rPr>
                      <m:t>a</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I</m:t>
                                </m:r>
                                <m:r>
                                  <m:rPr>
                                    <m:sty m:val="p"/>
                                  </m:rPr>
                                  <w:rPr>
                                    <w:rFonts w:ascii="Cambria Math" w:hAnsi="Cambria Math"/>
                                  </w:rPr>
                                  <m:t>-3</m:t>
                                </m:r>
                              </m:num>
                              <m:den>
                                <m:r>
                                  <m:rPr>
                                    <m:sty m:val="p"/>
                                  </m:rPr>
                                  <w:rPr>
                                    <w:rFonts w:ascii="Cambria Math" w:hAnsi="Cambria Math"/>
                                  </w:rPr>
                                  <m:t>2</m:t>
                                </m:r>
                              </m:den>
                            </m:f>
                          </m:e>
                        </m:d>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up>
                    </m:sSup>
                  </m:e>
                </m:d>
              </m:oMath>
            </m:oMathPara>
          </w:p>
        </w:tc>
      </w:tr>
      <w:tr w:rsidR="000D6AB6" w:rsidRPr="008E52D1" w14:paraId="33AAAC31" w14:textId="77777777" w:rsidTr="000D0E31">
        <w:trPr>
          <w:trHeight w:val="454"/>
        </w:trPr>
        <w:tc>
          <w:tcPr>
            <w:tcW w:w="9627" w:type="dxa"/>
            <w:gridSpan w:val="2"/>
            <w:vAlign w:val="center"/>
          </w:tcPr>
          <w:p w14:paraId="20889AE3" w14:textId="478AAA1E" w:rsidR="000D6AB6" w:rsidRPr="00895498" w:rsidRDefault="000D6AB6"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λ</m:t>
                  </m:r>
                </m:e>
                <m:sub>
                  <m:r>
                    <w:rPr>
                      <w:rFonts w:ascii="Cambria Math" w:hAnsi="Cambria Math"/>
                    </w:rPr>
                    <m:t>m</m:t>
                  </m:r>
                </m:sub>
              </m:sSub>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a</m:t>
              </m:r>
            </m:oMath>
          </w:p>
        </w:tc>
      </w:tr>
    </w:tbl>
    <w:p w14:paraId="7E2B12F3" w14:textId="77777777" w:rsidR="000D6AB6" w:rsidRDefault="000D6AB6" w:rsidP="00722F0B">
      <w:pPr>
        <w:rPr>
          <w:lang w:val="en-US"/>
        </w:rPr>
      </w:pPr>
    </w:p>
    <w:tbl>
      <w:tblPr>
        <w:tblStyle w:val="Tabelacomgrade"/>
        <w:tblW w:w="0" w:type="auto"/>
        <w:tblLook w:val="04A0" w:firstRow="1" w:lastRow="0" w:firstColumn="1" w:lastColumn="0" w:noHBand="0" w:noVBand="1"/>
      </w:tblPr>
      <w:tblGrid>
        <w:gridCol w:w="4813"/>
        <w:gridCol w:w="4814"/>
      </w:tblGrid>
      <w:tr w:rsidR="00372063" w:rsidRPr="00895498" w14:paraId="3216423B" w14:textId="77777777" w:rsidTr="000D0E31">
        <w:trPr>
          <w:trHeight w:val="454"/>
        </w:trPr>
        <w:tc>
          <w:tcPr>
            <w:tcW w:w="4813" w:type="dxa"/>
            <w:vAlign w:val="center"/>
          </w:tcPr>
          <w:p w14:paraId="6B28E333" w14:textId="0AC7B6AA" w:rsidR="00372063" w:rsidRPr="00C418A0" w:rsidRDefault="00372063" w:rsidP="000D0E31">
            <w:pPr>
              <w:pStyle w:val="Tabelan10"/>
              <w:jc w:val="left"/>
              <w:rPr>
                <w:lang w:val="en-US"/>
              </w:rPr>
            </w:pPr>
            <w:r w:rsidRPr="002A0307">
              <w:rPr>
                <w:b/>
                <w:bCs/>
                <w:lang w:val="en-US"/>
              </w:rPr>
              <w:t>Model Name</w:t>
            </w:r>
            <w:r w:rsidRPr="002A0307">
              <w:rPr>
                <w:lang w:val="en-US"/>
              </w:rPr>
              <w:t xml:space="preserve">: </w:t>
            </w:r>
            <w:r w:rsidR="00A82670">
              <w:t>Gent</w:t>
            </w:r>
          </w:p>
        </w:tc>
        <w:tc>
          <w:tcPr>
            <w:tcW w:w="4814" w:type="dxa"/>
            <w:vAlign w:val="center"/>
          </w:tcPr>
          <w:p w14:paraId="1AA11E5B" w14:textId="0A10985E" w:rsidR="00372063" w:rsidRPr="00895498" w:rsidRDefault="00372063" w:rsidP="000D0E31">
            <w:pPr>
              <w:pStyle w:val="Tabelan10"/>
              <w:jc w:val="left"/>
            </w:pPr>
            <w:proofErr w:type="spellStart"/>
            <w:r w:rsidRPr="00895498">
              <w:rPr>
                <w:b/>
                <w:bCs/>
              </w:rPr>
              <w:t>Source</w:t>
            </w:r>
            <w:proofErr w:type="spellEnd"/>
            <w:r w:rsidRPr="00895498">
              <w:t>:</w:t>
            </w:r>
            <w:r>
              <w:t xml:space="preserve"> </w:t>
            </w:r>
            <w:r>
              <w:fldChar w:fldCharType="begin"/>
            </w:r>
            <w:r w:rsidR="003F3A93">
              <w:instrText xml:space="preserve"> ADDIN ZOTERO_ITEM CSL_CITATION {"citationID":"H6Tq6zai","properties":{"formattedCitation":"(Gent, 1996)","plainCitation":"(Gent, 1996)","noteIndex":0},"citationItems":[{"id":43,"uris":["http://zotero.org/users/14777946/items/GVP2ITST"],"itemData":{"id":43,"type":"article-journal","abstract":"A simple, two-constant, constitutive relation, applicable over the entire range of strains, is proposed for rubber networks. Behavior in simple extension is derived as an example.","container-title":"Rubber Chemistry and Technology","DOI":"10.5254/1.3538357","ISSN":"0035-9475","issue":"1","journalAbbreviation":"Rubber Chemistry and Technology","page":"59-61","source":"Silverchair","title":"A New Constitutive Relation for Rubber","volume":"69","author":[{"family":"Gent","given":"A. N."}],"issued":{"date-parts":[["1996",3,1]]}}}],"schema":"https://github.com/citation-style-language/schema/raw/master/csl-citation.json"} </w:instrText>
            </w:r>
            <w:r>
              <w:fldChar w:fldCharType="separate"/>
            </w:r>
            <w:r w:rsidR="003F3A93" w:rsidRPr="003F3A93">
              <w:rPr>
                <w:rFonts w:cs="Times New Roman"/>
              </w:rPr>
              <w:t>(Gent, 1996)</w:t>
            </w:r>
            <w:r>
              <w:fldChar w:fldCharType="end"/>
            </w:r>
          </w:p>
        </w:tc>
      </w:tr>
      <w:tr w:rsidR="00372063" w:rsidRPr="00895498" w14:paraId="7B7A41AF" w14:textId="77777777" w:rsidTr="00EC397D">
        <w:trPr>
          <w:trHeight w:val="794"/>
        </w:trPr>
        <w:tc>
          <w:tcPr>
            <w:tcW w:w="9627" w:type="dxa"/>
            <w:gridSpan w:val="2"/>
          </w:tcPr>
          <w:p w14:paraId="1AF79B9D" w14:textId="77777777" w:rsidR="00372063" w:rsidRPr="00895498" w:rsidRDefault="00372063" w:rsidP="000D0E31">
            <w:pPr>
              <w:pStyle w:val="Tabelan10"/>
              <w:jc w:val="left"/>
              <w:rPr>
                <w:lang w:val="en-US"/>
              </w:rPr>
            </w:pPr>
            <w:r w:rsidRPr="00895498">
              <w:rPr>
                <w:b/>
                <w:bCs/>
                <w:lang w:val="en-US"/>
              </w:rPr>
              <w:t>Equation</w:t>
            </w:r>
            <w:r w:rsidRPr="00895498">
              <w:rPr>
                <w:lang w:val="en-US"/>
              </w:rPr>
              <w:t>:</w:t>
            </w:r>
          </w:p>
          <w:p w14:paraId="2819A922" w14:textId="6B86CE39" w:rsidR="00372063" w:rsidRPr="00895498" w:rsidRDefault="00BD54A2"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6</m:t>
                    </m:r>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372063" w:rsidRPr="006E1FEC" w14:paraId="7CE078CC" w14:textId="77777777" w:rsidTr="000D0E31">
        <w:trPr>
          <w:trHeight w:val="454"/>
        </w:trPr>
        <w:tc>
          <w:tcPr>
            <w:tcW w:w="9627" w:type="dxa"/>
            <w:gridSpan w:val="2"/>
            <w:vAlign w:val="center"/>
          </w:tcPr>
          <w:p w14:paraId="1C36C997" w14:textId="6154B7C6" w:rsidR="00372063" w:rsidRPr="00895498" w:rsidRDefault="00372063"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65D2CB15" w14:textId="77777777" w:rsidR="00806969" w:rsidRDefault="00806969" w:rsidP="00722F0B">
      <w:pPr>
        <w:rPr>
          <w:lang w:val="en-US"/>
        </w:rPr>
      </w:pPr>
    </w:p>
    <w:tbl>
      <w:tblPr>
        <w:tblStyle w:val="Tabelacomgrade"/>
        <w:tblW w:w="0" w:type="auto"/>
        <w:tblLook w:val="04A0" w:firstRow="1" w:lastRow="0" w:firstColumn="1" w:lastColumn="0" w:noHBand="0" w:noVBand="1"/>
      </w:tblPr>
      <w:tblGrid>
        <w:gridCol w:w="4813"/>
        <w:gridCol w:w="4814"/>
      </w:tblGrid>
      <w:tr w:rsidR="003F3A93" w:rsidRPr="00895498" w14:paraId="79622B3B" w14:textId="77777777" w:rsidTr="000D0E31">
        <w:trPr>
          <w:trHeight w:val="454"/>
        </w:trPr>
        <w:tc>
          <w:tcPr>
            <w:tcW w:w="4813" w:type="dxa"/>
            <w:vAlign w:val="center"/>
          </w:tcPr>
          <w:p w14:paraId="24B6EED1" w14:textId="387261D0" w:rsidR="003F3A93" w:rsidRPr="00C418A0" w:rsidRDefault="003F3A93" w:rsidP="000D0E31">
            <w:pPr>
              <w:pStyle w:val="Tabelan10"/>
              <w:jc w:val="left"/>
              <w:rPr>
                <w:lang w:val="en-US"/>
              </w:rPr>
            </w:pPr>
            <w:r w:rsidRPr="002A0307">
              <w:rPr>
                <w:b/>
                <w:bCs/>
                <w:lang w:val="en-US"/>
              </w:rPr>
              <w:t>Model Name</w:t>
            </w:r>
            <w:r w:rsidRPr="002A0307">
              <w:rPr>
                <w:lang w:val="en-US"/>
              </w:rPr>
              <w:t xml:space="preserve">: </w:t>
            </w:r>
            <w:proofErr w:type="spellStart"/>
            <w:r w:rsidR="009C110D">
              <w:t>Takamizawa</w:t>
            </w:r>
            <w:proofErr w:type="spellEnd"/>
            <w:r w:rsidR="009C110D">
              <w:t>-Hayashi</w:t>
            </w:r>
          </w:p>
        </w:tc>
        <w:tc>
          <w:tcPr>
            <w:tcW w:w="4814" w:type="dxa"/>
            <w:vAlign w:val="center"/>
          </w:tcPr>
          <w:p w14:paraId="18F490C2" w14:textId="79D22C38" w:rsidR="003F3A93" w:rsidRPr="00895498" w:rsidRDefault="003F3A93" w:rsidP="000D0E31">
            <w:pPr>
              <w:pStyle w:val="Tabelan10"/>
              <w:jc w:val="left"/>
            </w:pPr>
            <w:proofErr w:type="spellStart"/>
            <w:r w:rsidRPr="00895498">
              <w:rPr>
                <w:b/>
                <w:bCs/>
              </w:rPr>
              <w:t>Source</w:t>
            </w:r>
            <w:proofErr w:type="spellEnd"/>
            <w:r w:rsidRPr="00895498">
              <w:t>:</w:t>
            </w:r>
            <w:r>
              <w:t xml:space="preserve"> </w:t>
            </w:r>
            <w:r>
              <w:fldChar w:fldCharType="begin"/>
            </w:r>
            <w:r w:rsidR="00B25FE3">
              <w:instrText xml:space="preserve"> ADDIN ZOTERO_ITEM CSL_CITATION {"citationID":"MljdVpI8","properties":{"formattedCitation":"(Takamizawa; Hayashi, 1987)","plainCitation":"(Takamizawa; Hayashi, 1987)","noteIndex":0},"citationItems":[{"id":805,"uris":["http://zotero.org/users/14777946/items/IJ9HHGYA"],"itemData":{"id":805,"type":"article-journal","abstract":"Stress distribution through the wall thickness of the canine carotid artery was analyzed on the basis of the uniform strain hypothesis in which the wall circumferential strain was assumed to be constant over the wall cross-section under physiological loading condition. A newly proposed logarithmic type of strain energy density function was used to describe the wall properties. In contrast with other studies, this hypothesis gave almost uniform distribution of wall stresses under the physiological condition and non-zero residual stresses when all external forces were removed.","container-title":"Journal of Biomechanics","DOI":"10.1016/0021-9290(87)90262-4","ISSN":"0021-9290","issue":"1","journalAbbreviation":"Journal of Biomechanics","page":"7-17","source":"ScienceDirect","title":"Strain energy density function and uniform strain hypothesis for arterial mechanics","volume":"20","author":[{"family":"Takamizawa","given":"Keiichi"},{"family":"Hayashi","given":"Kozaburo"}],"issued":{"date-parts":[["1987",1,1]]}}}],"schema":"https://github.com/citation-style-language/schema/raw/master/csl-citation.json"} </w:instrText>
            </w:r>
            <w:r>
              <w:fldChar w:fldCharType="separate"/>
            </w:r>
            <w:r w:rsidR="00B25FE3" w:rsidRPr="00B25FE3">
              <w:rPr>
                <w:rFonts w:cs="Times New Roman"/>
              </w:rPr>
              <w:t>(Takamizawa; Hayashi, 1987)</w:t>
            </w:r>
            <w:r>
              <w:fldChar w:fldCharType="end"/>
            </w:r>
          </w:p>
        </w:tc>
      </w:tr>
      <w:tr w:rsidR="003F3A93" w:rsidRPr="00895498" w14:paraId="070902B2" w14:textId="77777777" w:rsidTr="00EC397D">
        <w:trPr>
          <w:trHeight w:val="907"/>
        </w:trPr>
        <w:tc>
          <w:tcPr>
            <w:tcW w:w="9627" w:type="dxa"/>
            <w:gridSpan w:val="2"/>
          </w:tcPr>
          <w:p w14:paraId="46215E95" w14:textId="77777777" w:rsidR="003F3A93" w:rsidRPr="00895498" w:rsidRDefault="003F3A93" w:rsidP="000D0E31">
            <w:pPr>
              <w:pStyle w:val="Tabelan10"/>
              <w:jc w:val="left"/>
              <w:rPr>
                <w:lang w:val="en-US"/>
              </w:rPr>
            </w:pPr>
            <w:r w:rsidRPr="00895498">
              <w:rPr>
                <w:b/>
                <w:bCs/>
                <w:lang w:val="en-US"/>
              </w:rPr>
              <w:t>Equation</w:t>
            </w:r>
            <w:r w:rsidRPr="00895498">
              <w:rPr>
                <w:lang w:val="en-US"/>
              </w:rPr>
              <w:t>:</w:t>
            </w:r>
          </w:p>
          <w:p w14:paraId="0936668E" w14:textId="16490888" w:rsidR="003F3A93" w:rsidRPr="00895498" w:rsidRDefault="00551247"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ln⁡</m:t>
                </m:r>
                <m:d>
                  <m:dPr>
                    <m:begChr m:val="["/>
                    <m:endChr m:val="]"/>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num>
                              <m:den>
                                <m:sSub>
                                  <m:sSubPr>
                                    <m:ctrlPr>
                                      <w:rPr>
                                        <w:rFonts w:ascii="Cambria Math" w:hAnsi="Cambria Math"/>
                                      </w:rPr>
                                    </m:ctrlPr>
                                  </m:sSubPr>
                                  <m:e>
                                    <m:r>
                                      <w:rPr>
                                        <w:rFonts w:ascii="Cambria Math" w:hAnsi="Cambria Math"/>
                                      </w:rPr>
                                      <m:t>J</m:t>
                                    </m:r>
                                  </m:e>
                                  <m:sub>
                                    <m:r>
                                      <w:rPr>
                                        <w:rFonts w:ascii="Cambria Math" w:hAnsi="Cambria Math"/>
                                      </w:rPr>
                                      <m:t>m</m:t>
                                    </m:r>
                                  </m:sub>
                                </m:sSub>
                              </m:den>
                            </m:f>
                          </m:e>
                        </m:d>
                      </m:e>
                      <m:sup>
                        <m:r>
                          <m:rPr>
                            <m:sty m:val="p"/>
                          </m:rPr>
                          <w:rPr>
                            <w:rFonts w:ascii="Cambria Math" w:hAnsi="Cambria Math"/>
                          </w:rPr>
                          <m:t>2</m:t>
                        </m:r>
                      </m:sup>
                    </m:sSup>
                  </m:e>
                </m:d>
              </m:oMath>
            </m:oMathPara>
          </w:p>
        </w:tc>
      </w:tr>
      <w:tr w:rsidR="003F3A93" w:rsidRPr="006E1FEC" w14:paraId="7D2C51BA" w14:textId="77777777" w:rsidTr="000D0E31">
        <w:trPr>
          <w:trHeight w:val="454"/>
        </w:trPr>
        <w:tc>
          <w:tcPr>
            <w:tcW w:w="9627" w:type="dxa"/>
            <w:gridSpan w:val="2"/>
            <w:vAlign w:val="center"/>
          </w:tcPr>
          <w:p w14:paraId="7FB92779" w14:textId="30B736D1" w:rsidR="003F3A93" w:rsidRPr="00895498" w:rsidRDefault="003F3A93"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m:t>
                  </m:r>
                </m:sub>
              </m:sSub>
            </m:oMath>
          </w:p>
        </w:tc>
      </w:tr>
    </w:tbl>
    <w:p w14:paraId="4EED9E3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B25FE3" w:rsidRPr="00895498" w14:paraId="431C2B46" w14:textId="77777777" w:rsidTr="000D0E31">
        <w:trPr>
          <w:trHeight w:val="454"/>
        </w:trPr>
        <w:tc>
          <w:tcPr>
            <w:tcW w:w="4813" w:type="dxa"/>
            <w:vAlign w:val="center"/>
          </w:tcPr>
          <w:p w14:paraId="3A493A3B" w14:textId="11BF992C" w:rsidR="00B25FE3" w:rsidRPr="00C418A0" w:rsidRDefault="00B25FE3" w:rsidP="000D0E31">
            <w:pPr>
              <w:pStyle w:val="Tabelan10"/>
              <w:jc w:val="left"/>
              <w:rPr>
                <w:lang w:val="en-US"/>
              </w:rPr>
            </w:pPr>
            <w:r w:rsidRPr="002A0307">
              <w:rPr>
                <w:b/>
                <w:bCs/>
                <w:lang w:val="en-US"/>
              </w:rPr>
              <w:t>Model Name</w:t>
            </w:r>
            <w:r w:rsidRPr="002A0307">
              <w:rPr>
                <w:lang w:val="en-US"/>
              </w:rPr>
              <w:t xml:space="preserve">: </w:t>
            </w:r>
            <w:proofErr w:type="spellStart"/>
            <w:r w:rsidR="00B76526">
              <w:t>Yeoh</w:t>
            </w:r>
            <w:proofErr w:type="spellEnd"/>
            <w:r w:rsidR="00B76526">
              <w:t>-Fleming</w:t>
            </w:r>
          </w:p>
        </w:tc>
        <w:tc>
          <w:tcPr>
            <w:tcW w:w="4814" w:type="dxa"/>
            <w:vAlign w:val="center"/>
          </w:tcPr>
          <w:p w14:paraId="264BC047" w14:textId="16E6A6AC" w:rsidR="00B25FE3" w:rsidRPr="00895498" w:rsidRDefault="00B25FE3" w:rsidP="000D0E31">
            <w:pPr>
              <w:pStyle w:val="Tabelan10"/>
              <w:jc w:val="left"/>
            </w:pPr>
            <w:proofErr w:type="spellStart"/>
            <w:r w:rsidRPr="00895498">
              <w:rPr>
                <w:b/>
                <w:bCs/>
              </w:rPr>
              <w:t>Source</w:t>
            </w:r>
            <w:proofErr w:type="spellEnd"/>
            <w:r w:rsidRPr="00895498">
              <w:t>:</w:t>
            </w:r>
            <w:r>
              <w:t xml:space="preserve"> </w:t>
            </w:r>
            <w:r>
              <w:fldChar w:fldCharType="begin"/>
            </w:r>
            <w:r w:rsidR="00535C74">
              <w:instrText xml:space="preserve"> ADDIN ZOTERO_ITEM CSL_CITATION {"citationID":"4VjnpXWh","properties":{"formattedCitation":"(Yeoh; Fleming, 1997)","plainCitation":"(Yeoh; Fleming, 1997)","noteIndex":0},"citationItems":[{"id":243,"uris":["http://zotero.org/users/14777946/items/76GU4PAQ"],"itemData":{"id":243,"type":"article-journal","container-title":"Journal of Polymer Science B Polymer Physics","DOI":"10.1002/(SICI)1099-0488(19970915)35:12&lt;1919::AID-POLB7&gt;3.0.CO;2-K","note":"ADS Bibcode: 1997JPoSB..35.1919Y","page":"1919-1931","source":"NASA ADS","title":"A new attempt to reconcile the statistical and phenomenological theories of rubber elasticity","volume":"35","author":[{"family":"Yeoh","given":"O. H."},{"family":"Fleming","given":"P. D."}],"issued":{"date-parts":[["1997",9,1]]}}}],"schema":"https://github.com/citation-style-language/schema/raw/master/csl-citation.json"} </w:instrText>
            </w:r>
            <w:r>
              <w:fldChar w:fldCharType="separate"/>
            </w:r>
            <w:r w:rsidR="00535C74" w:rsidRPr="00535C74">
              <w:rPr>
                <w:rFonts w:cs="Times New Roman"/>
              </w:rPr>
              <w:t>(Yeoh; Fleming, 1997)</w:t>
            </w:r>
            <w:r>
              <w:fldChar w:fldCharType="end"/>
            </w:r>
          </w:p>
        </w:tc>
      </w:tr>
      <w:tr w:rsidR="00B25FE3" w:rsidRPr="00895498" w14:paraId="725E3E15" w14:textId="77777777" w:rsidTr="00EC397D">
        <w:trPr>
          <w:trHeight w:val="907"/>
        </w:trPr>
        <w:tc>
          <w:tcPr>
            <w:tcW w:w="9627" w:type="dxa"/>
            <w:gridSpan w:val="2"/>
          </w:tcPr>
          <w:p w14:paraId="2AB50136" w14:textId="77777777" w:rsidR="00B25FE3" w:rsidRPr="00895498" w:rsidRDefault="00B25FE3" w:rsidP="000D0E31">
            <w:pPr>
              <w:pStyle w:val="Tabelan10"/>
              <w:jc w:val="left"/>
              <w:rPr>
                <w:lang w:val="en-US"/>
              </w:rPr>
            </w:pPr>
            <w:r w:rsidRPr="00895498">
              <w:rPr>
                <w:b/>
                <w:bCs/>
                <w:lang w:val="en-US"/>
              </w:rPr>
              <w:t>Equation</w:t>
            </w:r>
            <w:r w:rsidRPr="00895498">
              <w:rPr>
                <w:lang w:val="en-US"/>
              </w:rPr>
              <w:t>:</w:t>
            </w:r>
          </w:p>
          <w:p w14:paraId="7CFC33DA" w14:textId="6F504D7A" w:rsidR="00B25FE3" w:rsidRPr="00895498" w:rsidRDefault="009E3045"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B</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sup>
                    </m:s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B25FE3" w:rsidRPr="008E52D1" w14:paraId="7804D3D9" w14:textId="77777777" w:rsidTr="000D0E31">
        <w:trPr>
          <w:trHeight w:val="454"/>
        </w:trPr>
        <w:tc>
          <w:tcPr>
            <w:tcW w:w="9627" w:type="dxa"/>
            <w:gridSpan w:val="2"/>
            <w:vAlign w:val="center"/>
          </w:tcPr>
          <w:p w14:paraId="2480B0A1" w14:textId="64E57540" w:rsidR="00B25FE3" w:rsidRPr="00895498" w:rsidRDefault="00B25FE3" w:rsidP="000D0E31">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 xml:space="preserve">A, B, </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oMath>
          </w:p>
        </w:tc>
      </w:tr>
    </w:tbl>
    <w:p w14:paraId="7F06932E" w14:textId="77777777" w:rsidR="00B25FE3" w:rsidRDefault="00B25FE3" w:rsidP="00722F0B">
      <w:pPr>
        <w:rPr>
          <w:lang w:val="en-US"/>
        </w:rPr>
      </w:pPr>
    </w:p>
    <w:tbl>
      <w:tblPr>
        <w:tblStyle w:val="Tabelacomgrade"/>
        <w:tblW w:w="0" w:type="auto"/>
        <w:tblLook w:val="04A0" w:firstRow="1" w:lastRow="0" w:firstColumn="1" w:lastColumn="0" w:noHBand="0" w:noVBand="1"/>
      </w:tblPr>
      <w:tblGrid>
        <w:gridCol w:w="4813"/>
        <w:gridCol w:w="4814"/>
      </w:tblGrid>
      <w:tr w:rsidR="00535C74" w:rsidRPr="00895498" w14:paraId="61599B2A" w14:textId="77777777" w:rsidTr="000D0E31">
        <w:trPr>
          <w:trHeight w:val="454"/>
        </w:trPr>
        <w:tc>
          <w:tcPr>
            <w:tcW w:w="4813" w:type="dxa"/>
            <w:vAlign w:val="center"/>
          </w:tcPr>
          <w:p w14:paraId="79CB7A33" w14:textId="00534CC8" w:rsidR="00535C74" w:rsidRPr="00C418A0" w:rsidRDefault="00535C74" w:rsidP="000D0E31">
            <w:pPr>
              <w:pStyle w:val="Tabelan10"/>
              <w:jc w:val="left"/>
              <w:rPr>
                <w:lang w:val="en-US"/>
              </w:rPr>
            </w:pPr>
            <w:r w:rsidRPr="002A0307">
              <w:rPr>
                <w:b/>
                <w:bCs/>
                <w:lang w:val="en-US"/>
              </w:rPr>
              <w:t>Model Name</w:t>
            </w:r>
            <w:r w:rsidRPr="002A0307">
              <w:rPr>
                <w:lang w:val="en-US"/>
              </w:rPr>
              <w:t xml:space="preserve">: </w:t>
            </w:r>
            <w:r w:rsidR="007F1B8E">
              <w:t xml:space="preserve">3 </w:t>
            </w:r>
            <w:proofErr w:type="spellStart"/>
            <w:r w:rsidR="007F1B8E">
              <w:t>Parameters</w:t>
            </w:r>
            <w:proofErr w:type="spellEnd"/>
            <w:r w:rsidR="007F1B8E">
              <w:t xml:space="preserve"> Gent</w:t>
            </w:r>
          </w:p>
        </w:tc>
        <w:tc>
          <w:tcPr>
            <w:tcW w:w="4814" w:type="dxa"/>
            <w:vAlign w:val="center"/>
          </w:tcPr>
          <w:p w14:paraId="0E1BF383" w14:textId="553388DD" w:rsidR="00535C74" w:rsidRPr="00895498" w:rsidRDefault="00535C74" w:rsidP="000D0E31">
            <w:pPr>
              <w:pStyle w:val="Tabelan10"/>
              <w:jc w:val="left"/>
            </w:pPr>
            <w:proofErr w:type="spellStart"/>
            <w:r w:rsidRPr="00895498">
              <w:rPr>
                <w:b/>
                <w:bCs/>
              </w:rPr>
              <w:t>Source</w:t>
            </w:r>
            <w:proofErr w:type="spellEnd"/>
            <w:r w:rsidRPr="00895498">
              <w:t>:</w:t>
            </w:r>
            <w:r>
              <w:t xml:space="preserve"> </w:t>
            </w:r>
            <w:r>
              <w:fldChar w:fldCharType="begin"/>
            </w:r>
            <w:r w:rsidR="00EE1FC0">
              <w:instrText xml:space="preserve"> ADDIN ZOTERO_ITEM CSL_CITATION {"citationID":"TFaRMKFc","properties":{"formattedCitation":"(Gent, 1999)","plainCitation":"(Gent, 1999)","noteIndex":0},"citationItems":[{"id":807,"uris":["http://zotero.org/users/14777946/items/DRD8UHI2"],"itemData":{"id":807,"type":"article-journal","abstract":"Using a simple constitutive law for elastic behavior that includes the feature of a maximum allowable strain, equations are derived for inflation pressure as a function of the amount of inflation for three rubber shells: a thin-walled spherical balloon, a small spherical cavity in a large rubber block, and a thin-walled cylindrical tube. The results are compared with those obtained using the neo-Hookean constitutive law. Uniform expansion is generally predicted to become unstable at a modest degree of inflation but the new relations give a second stable inflation state, in accord with experience.","container-title":"Rubber Chemistry and Technology","DOI":"10.5254/1.3538799","ISSN":"0035-9475","issue":"2","journalAbbreviation":"Rubber Chemistry and Technology","page":"263-268","source":"Silverchair","title":"Elastic Instabilities of Inflated Rubber Shells","volume":"72","author":[{"family":"Gent","given":"A. N."}],"issued":{"date-parts":[["1999",5,1]]}}}],"schema":"https://github.com/citation-style-language/schema/raw/master/csl-citation.json"} </w:instrText>
            </w:r>
            <w:r>
              <w:fldChar w:fldCharType="separate"/>
            </w:r>
            <w:r w:rsidR="00EE1FC0" w:rsidRPr="00EE1FC0">
              <w:rPr>
                <w:rFonts w:cs="Times New Roman"/>
              </w:rPr>
              <w:t>(Gent, 1999)</w:t>
            </w:r>
            <w:r>
              <w:fldChar w:fldCharType="end"/>
            </w:r>
          </w:p>
        </w:tc>
      </w:tr>
      <w:tr w:rsidR="00535C74" w:rsidRPr="00895498" w14:paraId="0549CD81" w14:textId="77777777" w:rsidTr="00EC397D">
        <w:trPr>
          <w:trHeight w:val="794"/>
        </w:trPr>
        <w:tc>
          <w:tcPr>
            <w:tcW w:w="9627" w:type="dxa"/>
            <w:gridSpan w:val="2"/>
          </w:tcPr>
          <w:p w14:paraId="45A28B66" w14:textId="77777777" w:rsidR="00535C74" w:rsidRPr="00895498" w:rsidRDefault="00535C74" w:rsidP="000D0E31">
            <w:pPr>
              <w:pStyle w:val="Tabelan10"/>
              <w:jc w:val="left"/>
              <w:rPr>
                <w:lang w:val="en-US"/>
              </w:rPr>
            </w:pPr>
            <w:r w:rsidRPr="00895498">
              <w:rPr>
                <w:b/>
                <w:bCs/>
                <w:lang w:val="en-US"/>
              </w:rPr>
              <w:t>Equation</w:t>
            </w:r>
            <w:r w:rsidRPr="00895498">
              <w:rPr>
                <w:lang w:val="en-US"/>
              </w:rPr>
              <w:t>:</w:t>
            </w:r>
          </w:p>
          <w:p w14:paraId="07CAAC8A" w14:textId="2280C38D" w:rsidR="00535C74" w:rsidRPr="00895498" w:rsidRDefault="00B72651"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d>
                  <m:dPr>
                    <m:begChr m:val="["/>
                    <m:endChr m:val="]"/>
                    <m:ctrlPr>
                      <w:rPr>
                        <w:rFonts w:ascii="Cambria Math" w:hAnsi="Cambria Math"/>
                      </w:rPr>
                    </m:ctrlPr>
                  </m:dPr>
                  <m:e>
                    <m:r>
                      <m:rPr>
                        <m:sty m:val="p"/>
                      </m:rPr>
                      <w:rPr>
                        <w:rFonts w:ascii="Cambria Math" w:hAnsi="Cambria Math"/>
                      </w:rPr>
                      <m:t>-</m:t>
                    </m:r>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r>
                      <m:rPr>
                        <m:sty m:val="p"/>
                      </m:rPr>
                      <w:rPr>
                        <w:rFonts w:ascii="Cambria Math" w:hAnsi="Cambria Math"/>
                      </w:rPr>
                      <m:t>+(1-</m:t>
                    </m:r>
                    <m:r>
                      <w:rPr>
                        <w:rFonts w:ascii="Cambria Math" w:hAnsi="Cambria Math"/>
                      </w:rPr>
                      <m:t>α</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d>
              </m:oMath>
            </m:oMathPara>
          </w:p>
        </w:tc>
      </w:tr>
      <w:tr w:rsidR="00535C74" w:rsidRPr="008E52D1" w14:paraId="4BB0C9DE" w14:textId="77777777" w:rsidTr="000D0E31">
        <w:trPr>
          <w:trHeight w:val="454"/>
        </w:trPr>
        <w:tc>
          <w:tcPr>
            <w:tcW w:w="9627" w:type="dxa"/>
            <w:gridSpan w:val="2"/>
            <w:vAlign w:val="center"/>
          </w:tcPr>
          <w:p w14:paraId="7B5D7725" w14:textId="2263CA65" w:rsidR="00535C74" w:rsidRPr="00895498" w:rsidRDefault="00535C74"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3BEC3E3D"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8A43E6" w:rsidRPr="00895498" w14:paraId="199DEB46" w14:textId="77777777" w:rsidTr="000D0E31">
        <w:trPr>
          <w:trHeight w:val="454"/>
        </w:trPr>
        <w:tc>
          <w:tcPr>
            <w:tcW w:w="4813" w:type="dxa"/>
            <w:vAlign w:val="center"/>
          </w:tcPr>
          <w:p w14:paraId="615757AF" w14:textId="1C042126" w:rsidR="008A43E6" w:rsidRPr="00C418A0" w:rsidRDefault="008A43E6" w:rsidP="000D0E31">
            <w:pPr>
              <w:pStyle w:val="Tabelan10"/>
              <w:jc w:val="left"/>
              <w:rPr>
                <w:lang w:val="en-US"/>
              </w:rPr>
            </w:pPr>
            <w:r w:rsidRPr="002A0307">
              <w:rPr>
                <w:b/>
                <w:bCs/>
                <w:lang w:val="en-US"/>
              </w:rPr>
              <w:t>Model Name</w:t>
            </w:r>
            <w:r w:rsidRPr="002A0307">
              <w:rPr>
                <w:lang w:val="en-US"/>
              </w:rPr>
              <w:t xml:space="preserve">: </w:t>
            </w:r>
            <w:r w:rsidR="00DE0149">
              <w:t>Pucci-</w:t>
            </w:r>
            <w:proofErr w:type="spellStart"/>
            <w:r w:rsidR="00DE0149">
              <w:t>Saccomandi</w:t>
            </w:r>
            <w:proofErr w:type="spellEnd"/>
          </w:p>
        </w:tc>
        <w:tc>
          <w:tcPr>
            <w:tcW w:w="4814" w:type="dxa"/>
            <w:vAlign w:val="center"/>
          </w:tcPr>
          <w:p w14:paraId="6ECBC052" w14:textId="25D268A2" w:rsidR="008A43E6" w:rsidRPr="00895498" w:rsidRDefault="008A43E6" w:rsidP="000D0E31">
            <w:pPr>
              <w:pStyle w:val="Tabelan10"/>
              <w:jc w:val="left"/>
            </w:pPr>
            <w:proofErr w:type="spellStart"/>
            <w:r w:rsidRPr="00895498">
              <w:rPr>
                <w:b/>
                <w:bCs/>
              </w:rPr>
              <w:t>Source</w:t>
            </w:r>
            <w:proofErr w:type="spellEnd"/>
            <w:r w:rsidRPr="00895498">
              <w:t>:</w:t>
            </w:r>
            <w:r>
              <w:t xml:space="preserve"> </w:t>
            </w:r>
            <w:r>
              <w:fldChar w:fldCharType="begin"/>
            </w:r>
            <w:r w:rsidR="007458AF">
              <w:instrText xml:space="preserve"> ADDIN ZOTERO_ITEM CSL_CITATION {"citationID":"f6Jwa1Ws","properties":{"formattedCitation":"(Pucci; Saccomandi, 2002)","plainCitation":"(Pucci; Saccomandi, 2002)","noteIndex":0},"citationItems":[{"id":809,"uris":["http://zotero.org/users/14777946/items/89SXJFRT"],"itemData":{"id":809,"type":"article-journal","abstract":"We consider the strain energy recently proposed, on a phenomenological basis by Alan Gent to take into account limiting chain extensibility in rubber-like materials. We show that this model gives the simplest rational approximation for the reduced tensile force associated with uniaxial extension that satisfies the usual basic assumptions of continuum mechanics. Then by examination of the classical Treloar data on uniaxial extension of rubber, we explain why the Gent model cannot give good predictions for small and moderate strains. We propose some modifications and find a particular one which is able with a minimum number of phenomenological coefficients to give a very good fit to uniaxial data over the full range of deformations.","container-title":"Rubber Chemistry and Technology","DOI":"10.5254/1.3547687","ISSN":"0035-9475","issue":"5","journalAbbreviation":"Rubber Chemistry and Technology","page":"839-852","source":"Silverchair","title":"A Note on the Gent Model for Rubber-Like Materials","volume":"75","author":[{"family":"Pucci","given":"Edvige"},{"family":"Saccomandi","given":"Giuseppe"}],"issued":{"date-parts":[["2002",11,1]]}}}],"schema":"https://github.com/citation-style-language/schema/raw/master/csl-citation.json"} </w:instrText>
            </w:r>
            <w:r>
              <w:fldChar w:fldCharType="separate"/>
            </w:r>
            <w:r w:rsidR="007458AF" w:rsidRPr="007458AF">
              <w:rPr>
                <w:rFonts w:cs="Times New Roman"/>
              </w:rPr>
              <w:t>(Pucci; Saccomandi, 2002)</w:t>
            </w:r>
            <w:r>
              <w:fldChar w:fldCharType="end"/>
            </w:r>
          </w:p>
        </w:tc>
      </w:tr>
      <w:tr w:rsidR="008A43E6" w:rsidRPr="00895498" w14:paraId="1879D452" w14:textId="77777777" w:rsidTr="00EC397D">
        <w:trPr>
          <w:trHeight w:val="794"/>
        </w:trPr>
        <w:tc>
          <w:tcPr>
            <w:tcW w:w="9627" w:type="dxa"/>
            <w:gridSpan w:val="2"/>
          </w:tcPr>
          <w:p w14:paraId="5A579C0B" w14:textId="77777777" w:rsidR="008A43E6" w:rsidRPr="00895498" w:rsidRDefault="008A43E6" w:rsidP="000D0E31">
            <w:pPr>
              <w:pStyle w:val="Tabelan10"/>
              <w:jc w:val="left"/>
              <w:rPr>
                <w:lang w:val="en-US"/>
              </w:rPr>
            </w:pPr>
            <w:r w:rsidRPr="00895498">
              <w:rPr>
                <w:b/>
                <w:bCs/>
                <w:lang w:val="en-US"/>
              </w:rPr>
              <w:t>Equation</w:t>
            </w:r>
            <w:r w:rsidRPr="00895498">
              <w:rPr>
                <w:lang w:val="en-US"/>
              </w:rPr>
              <w:t>:</w:t>
            </w:r>
          </w:p>
          <w:p w14:paraId="6E0A3400" w14:textId="7A354F8C" w:rsidR="008A43E6" w:rsidRPr="00895498" w:rsidRDefault="00076F9A"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K</m:t>
                </m:r>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sSub>
                  <m:sSubPr>
                    <m:ctrlPr>
                      <w:rPr>
                        <w:rFonts w:ascii="Cambria Math" w:hAnsi="Cambria Math"/>
                      </w:rPr>
                    </m:ctrlPr>
                  </m:sSubPr>
                  <m:e>
                    <m:r>
                      <w:rPr>
                        <w:rFonts w:ascii="Cambria Math" w:hAnsi="Cambria Math"/>
                      </w:rPr>
                      <m:t>J</m:t>
                    </m:r>
                  </m:e>
                  <m:sub>
                    <m:r>
                      <w:rPr>
                        <w:rFonts w:ascii="Cambria Math" w:hAnsi="Cambria Math"/>
                      </w:rPr>
                      <m:t>m</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m</m:t>
                            </m:r>
                          </m:sub>
                        </m:sSub>
                      </m:den>
                    </m:f>
                  </m:e>
                </m:d>
              </m:oMath>
            </m:oMathPara>
          </w:p>
        </w:tc>
      </w:tr>
      <w:tr w:rsidR="008A43E6" w:rsidRPr="008E52D1" w14:paraId="7F824CC0" w14:textId="77777777" w:rsidTr="000D0E31">
        <w:trPr>
          <w:trHeight w:val="454"/>
        </w:trPr>
        <w:tc>
          <w:tcPr>
            <w:tcW w:w="9627" w:type="dxa"/>
            <w:gridSpan w:val="2"/>
            <w:vAlign w:val="center"/>
          </w:tcPr>
          <w:p w14:paraId="14D30C0F" w14:textId="77F3AA20" w:rsidR="008A43E6" w:rsidRPr="00895498" w:rsidRDefault="008A43E6"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K</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J</m:t>
                  </m:r>
                </m:e>
                <m:sub>
                  <m:r>
                    <w:rPr>
                      <w:rFonts w:ascii="Cambria Math" w:hAnsi="Cambria Math"/>
                    </w:rPr>
                    <m:t>m</m:t>
                  </m:r>
                </m:sub>
              </m:sSub>
            </m:oMath>
          </w:p>
        </w:tc>
      </w:tr>
    </w:tbl>
    <w:p w14:paraId="6C7CB72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7458AF" w:rsidRPr="00895498" w14:paraId="55B23784" w14:textId="77777777" w:rsidTr="000D0E31">
        <w:trPr>
          <w:trHeight w:val="454"/>
        </w:trPr>
        <w:tc>
          <w:tcPr>
            <w:tcW w:w="4813" w:type="dxa"/>
            <w:vAlign w:val="center"/>
          </w:tcPr>
          <w:p w14:paraId="633CB54C" w14:textId="13CB016E" w:rsidR="007458AF" w:rsidRPr="00C418A0" w:rsidRDefault="007458AF" w:rsidP="000D0E31">
            <w:pPr>
              <w:pStyle w:val="Tabelan10"/>
              <w:jc w:val="left"/>
              <w:rPr>
                <w:lang w:val="en-US"/>
              </w:rPr>
            </w:pPr>
            <w:r w:rsidRPr="002A0307">
              <w:rPr>
                <w:b/>
                <w:bCs/>
                <w:lang w:val="en-US"/>
              </w:rPr>
              <w:t>Model Name</w:t>
            </w:r>
            <w:r w:rsidRPr="002A0307">
              <w:rPr>
                <w:lang w:val="en-US"/>
              </w:rPr>
              <w:t xml:space="preserve">: </w:t>
            </w:r>
            <w:r w:rsidR="0066043F">
              <w:t>Horgan-</w:t>
            </w:r>
            <w:proofErr w:type="spellStart"/>
            <w:r w:rsidR="0066043F">
              <w:t>Saccomandi</w:t>
            </w:r>
            <w:proofErr w:type="spellEnd"/>
          </w:p>
        </w:tc>
        <w:tc>
          <w:tcPr>
            <w:tcW w:w="4814" w:type="dxa"/>
            <w:vAlign w:val="center"/>
          </w:tcPr>
          <w:p w14:paraId="2B040EA2" w14:textId="5E459903" w:rsidR="007458AF" w:rsidRPr="00895498" w:rsidRDefault="007458AF" w:rsidP="000D0E31">
            <w:pPr>
              <w:pStyle w:val="Tabelan10"/>
              <w:jc w:val="left"/>
            </w:pPr>
            <w:proofErr w:type="spellStart"/>
            <w:r w:rsidRPr="00895498">
              <w:rPr>
                <w:b/>
                <w:bCs/>
              </w:rPr>
              <w:t>Source</w:t>
            </w:r>
            <w:proofErr w:type="spellEnd"/>
            <w:r w:rsidRPr="00895498">
              <w:t>:</w:t>
            </w:r>
            <w:r>
              <w:t xml:space="preserve"> </w:t>
            </w:r>
            <w:r>
              <w:fldChar w:fldCharType="begin"/>
            </w:r>
            <w:r w:rsidR="00212115">
              <w:instrText xml:space="preserve"> ADDIN ZOTERO_ITEM CSL_CITATION {"citationID":"Yu6p3fVa","properties":{"formattedCitation":"(Horgan; Saccomandi, 2004)","plainCitation":"(Horgan; Saccomandi, 2004)","noteIndex":0},"citationItems":[{"id":811,"uris":["http://zotero.org/users/14777946/items/ZXTGRGJN"],"itemData":{"id":811,"type":"article-journal","abstract":"Constitutive models are proposed for compressible isotropic hyperelastic materials that reflect limiting chain extensibility. These are generalizations of the model proposed by Gent for incompressible materials. The goal is to understand the effects of limiting chain extensibility when the compressibility of polymeric materials is taken into account. The basic homogeneous deformation of simple tension is considered and simple closed-form relations for the deformation characteristics are obtained for slightly compressible materials. An explicit first-order approximation is obtained for the lateral contraction and for the Poisson function in terms of the axial extension which is shown to be valid for each of two specific compressible versions of the Gent model. One of the main results obtained is that the effect of limiting chain extensibility is to stiffen the material relative to the neo-Hookean compressible case.","container-title":"Journal of Elasticity","DOI":"10.1007/s10659-005-4408-x","ISSN":"1573-2681","issue":"2","journalAbbreviation":"J Elasticity","language":"en","page":"123-138","source":"Springer Link","title":"Constitutive Models for Compressible Nonlinearly Elastic Materials with Limiting Chain Extensibility","volume":"77","author":[{"family":"Horgan","given":"Cornelius O."},{"family":"Saccomandi","given":"Giuseppe"}],"issued":{"date-parts":[["2004",11,1]]}}}],"schema":"https://github.com/citation-style-language/schema/raw/master/csl-citation.json"} </w:instrText>
            </w:r>
            <w:r>
              <w:fldChar w:fldCharType="separate"/>
            </w:r>
            <w:r w:rsidR="00212115" w:rsidRPr="00212115">
              <w:rPr>
                <w:rFonts w:cs="Times New Roman"/>
              </w:rPr>
              <w:t>(Horgan; Saccomandi, 2004)</w:t>
            </w:r>
            <w:r>
              <w:fldChar w:fldCharType="end"/>
            </w:r>
          </w:p>
        </w:tc>
      </w:tr>
      <w:tr w:rsidR="007458AF" w:rsidRPr="00895498" w14:paraId="418D074A" w14:textId="77777777" w:rsidTr="00EC397D">
        <w:trPr>
          <w:trHeight w:val="907"/>
        </w:trPr>
        <w:tc>
          <w:tcPr>
            <w:tcW w:w="9627" w:type="dxa"/>
            <w:gridSpan w:val="2"/>
          </w:tcPr>
          <w:p w14:paraId="3108948D" w14:textId="77777777" w:rsidR="007458AF" w:rsidRPr="00895498" w:rsidRDefault="007458AF" w:rsidP="000D0E31">
            <w:pPr>
              <w:pStyle w:val="Tabelan10"/>
              <w:jc w:val="left"/>
              <w:rPr>
                <w:lang w:val="en-US"/>
              </w:rPr>
            </w:pPr>
            <w:r w:rsidRPr="00895498">
              <w:rPr>
                <w:b/>
                <w:bCs/>
                <w:lang w:val="en-US"/>
              </w:rPr>
              <w:t>Equation</w:t>
            </w:r>
            <w:r w:rsidRPr="00895498">
              <w:rPr>
                <w:lang w:val="en-US"/>
              </w:rPr>
              <w:t>:</w:t>
            </w:r>
          </w:p>
          <w:p w14:paraId="3137B7A5" w14:textId="3230541F" w:rsidR="007458AF" w:rsidRPr="00895498" w:rsidRDefault="005F342E"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r>
                  <w:rPr>
                    <w:rFonts w:ascii="Cambria Math" w:hAnsi="Cambria Math"/>
                  </w:rPr>
                  <m:t>J</m:t>
                </m:r>
                <m:r>
                  <m:rPr>
                    <m:sty m:val="p"/>
                  </m:rPr>
                  <w:rPr>
                    <w:rFonts w:ascii="Cambria Math" w:hAnsi="Cambria Math"/>
                  </w:rPr>
                  <m:t>ln⁡</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r>
                          <w:rPr>
                            <w:rFonts w:ascii="Cambria Math" w:hAnsi="Cambria Math"/>
                          </w:rPr>
                          <m:t>J</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1</m:t>
                        </m:r>
                      </m:num>
                      <m:den>
                        <m:r>
                          <m:rPr>
                            <m:sty m:val="p"/>
                          </m:rPr>
                          <w:rPr>
                            <w:rFonts w:ascii="Cambria Math" w:hAnsi="Cambria Math"/>
                          </w:rPr>
                          <m:t>(</m:t>
                        </m:r>
                        <m:r>
                          <w:rPr>
                            <w:rFonts w:ascii="Cambria Math" w:hAnsi="Cambria Math"/>
                          </w:rPr>
                          <m:t>J</m:t>
                        </m:r>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3</m:t>
                            </m:r>
                          </m:sup>
                        </m:sSup>
                      </m:den>
                    </m:f>
                  </m:e>
                </m:d>
              </m:oMath>
            </m:oMathPara>
          </w:p>
        </w:tc>
      </w:tr>
      <w:tr w:rsidR="007458AF" w:rsidRPr="006E1FEC" w14:paraId="4D3572D7" w14:textId="77777777" w:rsidTr="000D0E31">
        <w:trPr>
          <w:trHeight w:val="454"/>
        </w:trPr>
        <w:tc>
          <w:tcPr>
            <w:tcW w:w="9627" w:type="dxa"/>
            <w:gridSpan w:val="2"/>
            <w:vAlign w:val="center"/>
          </w:tcPr>
          <w:p w14:paraId="5A5D6D42" w14:textId="2BDDAB77" w:rsidR="007458AF" w:rsidRPr="00895498" w:rsidRDefault="007458AF" w:rsidP="000D0E31">
            <w:pPr>
              <w:pStyle w:val="Tabelan10"/>
              <w:jc w:val="left"/>
              <w:rPr>
                <w:b/>
                <w:bCs/>
                <w:lang w:val="en-US"/>
              </w:rPr>
            </w:pPr>
            <w:r>
              <w:rPr>
                <w:b/>
                <w:bCs/>
                <w:lang w:val="en-US"/>
              </w:rPr>
              <w:lastRenderedPageBreak/>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J</m:t>
              </m:r>
            </m:oMath>
          </w:p>
        </w:tc>
      </w:tr>
    </w:tbl>
    <w:p w14:paraId="5B54E75D" w14:textId="77777777" w:rsidR="007458AF" w:rsidRDefault="007458AF" w:rsidP="00722F0B">
      <w:pPr>
        <w:rPr>
          <w:lang w:val="en-US"/>
        </w:rPr>
      </w:pPr>
    </w:p>
    <w:tbl>
      <w:tblPr>
        <w:tblStyle w:val="Tabelacomgrade"/>
        <w:tblW w:w="0" w:type="auto"/>
        <w:tblLook w:val="04A0" w:firstRow="1" w:lastRow="0" w:firstColumn="1" w:lastColumn="0" w:noHBand="0" w:noVBand="1"/>
      </w:tblPr>
      <w:tblGrid>
        <w:gridCol w:w="4813"/>
        <w:gridCol w:w="4814"/>
      </w:tblGrid>
      <w:tr w:rsidR="00212115" w:rsidRPr="00895498" w14:paraId="4428F450" w14:textId="77777777" w:rsidTr="000D0E31">
        <w:trPr>
          <w:trHeight w:val="454"/>
        </w:trPr>
        <w:tc>
          <w:tcPr>
            <w:tcW w:w="4813" w:type="dxa"/>
            <w:vAlign w:val="center"/>
          </w:tcPr>
          <w:p w14:paraId="2DF470AA" w14:textId="4966C9F7" w:rsidR="00212115" w:rsidRPr="00C418A0" w:rsidRDefault="00212115" w:rsidP="000D0E31">
            <w:pPr>
              <w:pStyle w:val="Tabelan10"/>
              <w:jc w:val="left"/>
              <w:rPr>
                <w:lang w:val="en-US"/>
              </w:rPr>
            </w:pPr>
            <w:r w:rsidRPr="002A0307">
              <w:rPr>
                <w:b/>
                <w:bCs/>
                <w:lang w:val="en-US"/>
              </w:rPr>
              <w:t>Model Name</w:t>
            </w:r>
            <w:r w:rsidRPr="002A0307">
              <w:rPr>
                <w:lang w:val="en-US"/>
              </w:rPr>
              <w:t xml:space="preserve">: </w:t>
            </w:r>
            <w:r w:rsidR="00CD07C5">
              <w:t>Beatty</w:t>
            </w:r>
          </w:p>
        </w:tc>
        <w:tc>
          <w:tcPr>
            <w:tcW w:w="4814" w:type="dxa"/>
            <w:vAlign w:val="center"/>
          </w:tcPr>
          <w:p w14:paraId="159304B9" w14:textId="4EA353DB" w:rsidR="00212115" w:rsidRPr="00895498" w:rsidRDefault="00212115" w:rsidP="000D0E31">
            <w:pPr>
              <w:pStyle w:val="Tabelan10"/>
              <w:jc w:val="left"/>
            </w:pPr>
            <w:proofErr w:type="spellStart"/>
            <w:r w:rsidRPr="00895498">
              <w:rPr>
                <w:b/>
                <w:bCs/>
              </w:rPr>
              <w:t>Source</w:t>
            </w:r>
            <w:proofErr w:type="spellEnd"/>
            <w:r w:rsidRPr="00895498">
              <w:t>:</w:t>
            </w:r>
            <w:r>
              <w:t xml:space="preserve"> </w:t>
            </w:r>
            <w:r>
              <w:fldChar w:fldCharType="begin"/>
            </w:r>
            <w:r w:rsidR="001A330B">
              <w:instrText xml:space="preserve"> ADDIN ZOTERO_ITEM CSL_CITATION {"citationID":"Omf2GafT","properties":{"formattedCitation":"(Beatty, 2008)","plainCitation":"(Beatty, 2008)","noteIndex":0},"citationItems":[{"id":813,"uris":["http://zotero.org/users/14777946/items/N27FG22V"],"itemData":{"id":813,"type":"article-journal","abstract":"The response function for a general class of elastic molecular based materials characterized by their limiting molecular chain extensibility and depending on only the first principal invariant of the Cauchy— Green deformation tensor together with a certain molecular based limiting extensibility parameter is introduced. The constitutive response function for the Gent material is then derived inversely as the [0/1] Padé approximant of this class, a result that leads naturally to an infinite geometric series representation of its response function. Truncation of this series function characterizes a familiar class of quadratic materials now having physically relevant material constants. It is shown that the [0/2] approximant of the response function for the general class of restricted elastic materials leads inversely to a new constitutive model and its series representation. Of course, many familiar limited elastic material models are members of the general class. The Padé approximants for some response functions are not, and empirical modifications that admit these as members of the general class are described. Examples of two limited elastic models in the class that are not Padé approximants are noted. The strain energy functions for a few of the restricted elastic models described are presented.","container-title":"Mathematics and Mechanics of Solids","DOI":"10.1177/1081286507076405","ISSN":"1081-2865","issue":"5","language":"EN","note":"publisher: SAGE Publications Ltd STM","page":"375-387","source":"SAGE Journals","title":"On Constitutive Models for Limited Elastic, Molecular Based Materials","volume":"13","author":[{"family":"Beatty","given":"Millard F."}],"issued":{"date-parts":[["2008",7,1]]}}}],"schema":"https://github.com/citation-style-language/schema/raw/master/csl-citation.json"} </w:instrText>
            </w:r>
            <w:r>
              <w:fldChar w:fldCharType="separate"/>
            </w:r>
            <w:r w:rsidR="001A330B" w:rsidRPr="001A330B">
              <w:rPr>
                <w:rFonts w:cs="Times New Roman"/>
              </w:rPr>
              <w:t>(Beatty, 2008)</w:t>
            </w:r>
            <w:r>
              <w:fldChar w:fldCharType="end"/>
            </w:r>
          </w:p>
        </w:tc>
      </w:tr>
      <w:tr w:rsidR="00212115" w:rsidRPr="00895498" w14:paraId="5ED96C37" w14:textId="77777777" w:rsidTr="00EC397D">
        <w:trPr>
          <w:trHeight w:val="907"/>
        </w:trPr>
        <w:tc>
          <w:tcPr>
            <w:tcW w:w="9627" w:type="dxa"/>
            <w:gridSpan w:val="2"/>
          </w:tcPr>
          <w:p w14:paraId="7231895C" w14:textId="77777777" w:rsidR="00212115" w:rsidRPr="00895498" w:rsidRDefault="00212115" w:rsidP="000D0E31">
            <w:pPr>
              <w:pStyle w:val="Tabelan10"/>
              <w:jc w:val="left"/>
              <w:rPr>
                <w:lang w:val="en-US"/>
              </w:rPr>
            </w:pPr>
            <w:r w:rsidRPr="00895498">
              <w:rPr>
                <w:b/>
                <w:bCs/>
                <w:lang w:val="en-US"/>
              </w:rPr>
              <w:t>Equation</w:t>
            </w:r>
            <w:r w:rsidRPr="00895498">
              <w:rPr>
                <w:lang w:val="en-US"/>
              </w:rPr>
              <w:t>:</w:t>
            </w:r>
          </w:p>
          <w:p w14:paraId="716F88A1" w14:textId="432ED994" w:rsidR="00212115" w:rsidRPr="00895498" w:rsidRDefault="003350B9"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c</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r>
                      <m:rPr>
                        <m:sty m:val="p"/>
                      </m:rPr>
                      <w:rPr>
                        <w:rFonts w:ascii="Cambria Math" w:hAnsi="Cambria Math"/>
                      </w:rPr>
                      <m:t>2</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1-</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r>
                          <m:rPr>
                            <m:sty m:val="p"/>
                          </m:rPr>
                          <w:rPr>
                            <w:rFonts w:ascii="Cambria Math" w:hAnsi="Cambria Math"/>
                          </w:rPr>
                          <m:t>1+</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den>
                    </m:f>
                  </m:e>
                </m:d>
              </m:oMath>
            </m:oMathPara>
          </w:p>
        </w:tc>
      </w:tr>
      <w:tr w:rsidR="00212115" w:rsidRPr="006E1FEC" w14:paraId="29183E44" w14:textId="77777777" w:rsidTr="000D0E31">
        <w:trPr>
          <w:trHeight w:val="454"/>
        </w:trPr>
        <w:tc>
          <w:tcPr>
            <w:tcW w:w="9627" w:type="dxa"/>
            <w:gridSpan w:val="2"/>
            <w:vAlign w:val="center"/>
          </w:tcPr>
          <w:p w14:paraId="56197131" w14:textId="1B39A0AA" w:rsidR="00212115" w:rsidRPr="00895498" w:rsidRDefault="00212115"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61A0642C" w14:textId="77777777" w:rsidR="005B4291" w:rsidRDefault="005B4291" w:rsidP="00722F0B">
      <w:pPr>
        <w:rPr>
          <w:lang w:val="en-US"/>
        </w:rPr>
      </w:pPr>
    </w:p>
    <w:p w14:paraId="0055DDC6" w14:textId="77777777" w:rsidR="001A330B" w:rsidRDefault="001A330B" w:rsidP="00722F0B">
      <w:pPr>
        <w:rPr>
          <w:lang w:val="en-US"/>
        </w:rPr>
      </w:pPr>
    </w:p>
    <w:p w14:paraId="503C77CA" w14:textId="77777777" w:rsidR="001A330B" w:rsidRDefault="001A330B" w:rsidP="00722F0B">
      <w:pPr>
        <w:rPr>
          <w:lang w:val="en-US"/>
        </w:rPr>
      </w:pPr>
    </w:p>
    <w:p w14:paraId="4AFEE1C7" w14:textId="77777777" w:rsidR="001A330B" w:rsidRDefault="001A330B" w:rsidP="00722F0B">
      <w:pPr>
        <w:rPr>
          <w:lang w:val="en-US"/>
        </w:rPr>
      </w:pPr>
    </w:p>
    <w:p w14:paraId="3CEB884D" w14:textId="77777777" w:rsidR="001A330B" w:rsidRDefault="001A330B" w:rsidP="00722F0B">
      <w:pPr>
        <w:rPr>
          <w:lang w:val="en-US"/>
        </w:rPr>
      </w:pPr>
    </w:p>
    <w:p w14:paraId="3EA023CF" w14:textId="77777777" w:rsidR="001A330B" w:rsidRDefault="001A330B" w:rsidP="00722F0B">
      <w:pPr>
        <w:rPr>
          <w:lang w:val="en-US"/>
        </w:rPr>
      </w:pPr>
    </w:p>
    <w:tbl>
      <w:tblPr>
        <w:tblStyle w:val="Tabelacomgrade"/>
        <w:tblW w:w="0" w:type="auto"/>
        <w:tblLook w:val="04A0" w:firstRow="1" w:lastRow="0" w:firstColumn="1" w:lastColumn="0" w:noHBand="0" w:noVBand="1"/>
      </w:tblPr>
      <w:tblGrid>
        <w:gridCol w:w="4813"/>
        <w:gridCol w:w="4814"/>
      </w:tblGrid>
      <w:tr w:rsidR="001A330B" w:rsidRPr="00895498" w14:paraId="2D849835" w14:textId="77777777" w:rsidTr="000D0E31">
        <w:trPr>
          <w:trHeight w:val="454"/>
        </w:trPr>
        <w:tc>
          <w:tcPr>
            <w:tcW w:w="4813" w:type="dxa"/>
            <w:vAlign w:val="center"/>
          </w:tcPr>
          <w:p w14:paraId="2EC919C8" w14:textId="2AFCEB42" w:rsidR="001A330B" w:rsidRPr="00C418A0" w:rsidRDefault="001A330B" w:rsidP="000D0E31">
            <w:pPr>
              <w:pStyle w:val="Tabelan10"/>
              <w:jc w:val="left"/>
              <w:rPr>
                <w:lang w:val="en-US"/>
              </w:rPr>
            </w:pPr>
            <w:r w:rsidRPr="002A0307">
              <w:rPr>
                <w:b/>
                <w:bCs/>
                <w:lang w:val="en-US"/>
              </w:rPr>
              <w:t>Model Name</w:t>
            </w:r>
            <w:r w:rsidRPr="002A0307">
              <w:rPr>
                <w:lang w:val="en-US"/>
              </w:rPr>
              <w:t xml:space="preserve">: </w:t>
            </w:r>
            <w:r w:rsidR="00DD4E0A">
              <w:t>Horgan-Murphy</w:t>
            </w:r>
          </w:p>
        </w:tc>
        <w:tc>
          <w:tcPr>
            <w:tcW w:w="4814" w:type="dxa"/>
            <w:vAlign w:val="center"/>
          </w:tcPr>
          <w:p w14:paraId="73EEDC41" w14:textId="6A70B3ED" w:rsidR="001A330B" w:rsidRPr="00895498" w:rsidRDefault="001A330B" w:rsidP="000D0E31">
            <w:pPr>
              <w:pStyle w:val="Tabelan10"/>
              <w:jc w:val="left"/>
            </w:pPr>
            <w:proofErr w:type="spellStart"/>
            <w:r w:rsidRPr="00895498">
              <w:rPr>
                <w:b/>
                <w:bCs/>
              </w:rPr>
              <w:t>Source</w:t>
            </w:r>
            <w:proofErr w:type="spellEnd"/>
            <w:r w:rsidRPr="00895498">
              <w:t>:</w:t>
            </w:r>
            <w:r>
              <w:t xml:space="preserve"> </w:t>
            </w:r>
            <w:r>
              <w:fldChar w:fldCharType="begin"/>
            </w:r>
            <w:r w:rsidR="00AF38D4">
              <w:instrText xml:space="preserve"> ADDIN ZOTERO_ITEM CSL_CITATION {"citationID":"PQYs1eUi","properties":{"formattedCitation":"(Horgan; Murphy, 2007)","plainCitation":"(Horgan; Murphy, 2007)","noteIndex":0},"citationItems":[{"id":815,"uris":["http://zotero.org/users/14777946/items/S6PQHJ7X"],"itemData":{"id":815,"type":"article-journal","abstract":"A new general constitutive model in terms of the principal stretches is proposed to reflect limiting chain extensibility resulting in severe strain-stiffening for incompressible, isotropic, homogeneous elastic materials. The strain-energy density involves the logarithm function and has the general Valanis–Landel form. For specific functions in the Valanis–Landel representation, we obtain particular strain-energies, some of which have been proposed in the recent literature. The stress–stretch response in some basic homogeneous deformations is described for these particular strain-energy densities. It is shown that the stress response in these deformations is similar to that predicted by the Gent model involving the first invariant of the Cauchy–Green tensor. The models discussed here depend on both the first and second invariants.","container-title":"Journal of Elasticity","DOI":"10.1007/s10659-006-9085-x","ISSN":"1573-2681","issue":"2","journalAbbreviation":"J Elasticity","language":"en","page":"101-111","source":"Springer Link","title":"Limiting Chain Extensibility Constitutive Models of Valanis–Landel Type","volume":"86","author":[{"family":"Horgan","given":"Cornelius O."},{"family":"Murphy","given":"Jeremiah G."}],"issued":{"date-parts":[["2007",2,1]]}}}],"schema":"https://github.com/citation-style-language/schema/raw/master/csl-citation.json"} </w:instrText>
            </w:r>
            <w:r>
              <w:fldChar w:fldCharType="separate"/>
            </w:r>
            <w:r w:rsidR="00AF38D4" w:rsidRPr="00AF38D4">
              <w:rPr>
                <w:rFonts w:cs="Times New Roman"/>
              </w:rPr>
              <w:t>(Horgan; Murphy, 2007)</w:t>
            </w:r>
            <w:r>
              <w:fldChar w:fldCharType="end"/>
            </w:r>
          </w:p>
        </w:tc>
      </w:tr>
      <w:tr w:rsidR="001A330B" w:rsidRPr="00895498" w14:paraId="1AA53509" w14:textId="77777777" w:rsidTr="00EC397D">
        <w:trPr>
          <w:trHeight w:val="907"/>
        </w:trPr>
        <w:tc>
          <w:tcPr>
            <w:tcW w:w="9627" w:type="dxa"/>
            <w:gridSpan w:val="2"/>
          </w:tcPr>
          <w:p w14:paraId="52D006FD" w14:textId="77777777" w:rsidR="001A330B" w:rsidRPr="00895498" w:rsidRDefault="001A330B" w:rsidP="000D0E31">
            <w:pPr>
              <w:pStyle w:val="Tabelan10"/>
              <w:jc w:val="left"/>
              <w:rPr>
                <w:lang w:val="en-US"/>
              </w:rPr>
            </w:pPr>
            <w:r w:rsidRPr="00895498">
              <w:rPr>
                <w:b/>
                <w:bCs/>
                <w:lang w:val="en-US"/>
              </w:rPr>
              <w:t>Equation</w:t>
            </w:r>
            <w:r w:rsidRPr="00895498">
              <w:rPr>
                <w:lang w:val="en-US"/>
              </w:rPr>
              <w:t>:</w:t>
            </w:r>
          </w:p>
          <w:p w14:paraId="11A8FAAB" w14:textId="43B7357C" w:rsidR="001A330B" w:rsidRPr="00895498" w:rsidRDefault="008479B0"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sSup>
                      <m:sSupPr>
                        <m:ctrlPr>
                          <w:rPr>
                            <w:rFonts w:ascii="Cambria Math" w:hAnsi="Cambria Math"/>
                          </w:rPr>
                        </m:ctrlPr>
                      </m:sSupPr>
                      <m:e>
                        <m:r>
                          <w:rPr>
                            <w:rFonts w:ascii="Cambria Math" w:hAnsi="Cambria Math"/>
                          </w:rPr>
                          <m:t>c</m:t>
                        </m:r>
                      </m:e>
                      <m:sup>
                        <m:r>
                          <m:rPr>
                            <m:sty m:val="p"/>
                          </m:rPr>
                          <w:rPr>
                            <w:rFonts w:ascii="Cambria Math" w:hAnsi="Cambria Math"/>
                          </w:rPr>
                          <m:t>2</m:t>
                        </m:r>
                      </m:sup>
                    </m:sSup>
                  </m:den>
                </m:f>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w:rPr>
                                <w:rFonts w:ascii="Cambria Math" w:hAnsi="Cambria Math"/>
                              </w:rPr>
                              <m:t>c</m:t>
                            </m:r>
                          </m:sup>
                        </m:sSubSup>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1A330B" w:rsidRPr="008E52D1" w14:paraId="75113C7A" w14:textId="77777777" w:rsidTr="000D0E31">
        <w:trPr>
          <w:trHeight w:val="454"/>
        </w:trPr>
        <w:tc>
          <w:tcPr>
            <w:tcW w:w="9627" w:type="dxa"/>
            <w:gridSpan w:val="2"/>
            <w:vAlign w:val="center"/>
          </w:tcPr>
          <w:p w14:paraId="4EF0559D" w14:textId="7A833CFE" w:rsidR="001A330B" w:rsidRPr="00895498" w:rsidRDefault="001A330B"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c</m:t>
              </m:r>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1A68F834" w14:textId="77777777" w:rsidR="00591DBD" w:rsidRDefault="00591DBD" w:rsidP="00722F0B">
      <w:pPr>
        <w:rPr>
          <w:lang w:val="en-US"/>
        </w:rPr>
      </w:pPr>
    </w:p>
    <w:tbl>
      <w:tblPr>
        <w:tblStyle w:val="Tabelacomgrade"/>
        <w:tblW w:w="0" w:type="auto"/>
        <w:tblLook w:val="04A0" w:firstRow="1" w:lastRow="0" w:firstColumn="1" w:lastColumn="0" w:noHBand="0" w:noVBand="1"/>
      </w:tblPr>
      <w:tblGrid>
        <w:gridCol w:w="4813"/>
        <w:gridCol w:w="4814"/>
      </w:tblGrid>
      <w:tr w:rsidR="00591DBD" w:rsidRPr="00895498" w14:paraId="637E4FED" w14:textId="77777777" w:rsidTr="00A5448C">
        <w:trPr>
          <w:trHeight w:val="454"/>
        </w:trPr>
        <w:tc>
          <w:tcPr>
            <w:tcW w:w="4813" w:type="dxa"/>
            <w:vAlign w:val="center"/>
          </w:tcPr>
          <w:p w14:paraId="316C581B" w14:textId="3F383005" w:rsidR="00591DBD" w:rsidRPr="00D033AD" w:rsidRDefault="00591DBD" w:rsidP="00A5448C">
            <w:pPr>
              <w:pStyle w:val="Tabelan10"/>
              <w:jc w:val="left"/>
              <w:rPr>
                <w:lang w:val="en-US"/>
              </w:rPr>
            </w:pPr>
            <w:r w:rsidRPr="002A0307">
              <w:rPr>
                <w:b/>
                <w:bCs/>
                <w:lang w:val="en-US"/>
              </w:rPr>
              <w:t>Model Name</w:t>
            </w:r>
            <w:r w:rsidRPr="002A0307">
              <w:rPr>
                <w:lang w:val="en-US"/>
              </w:rPr>
              <w:t xml:space="preserve">: </w:t>
            </w:r>
            <w:r w:rsidR="00D033AD" w:rsidRPr="00D033AD">
              <w:rPr>
                <w:lang w:val="en-US"/>
              </w:rPr>
              <w:t>bin Othman &amp; Gregory</w:t>
            </w:r>
          </w:p>
        </w:tc>
        <w:tc>
          <w:tcPr>
            <w:tcW w:w="4814" w:type="dxa"/>
            <w:vAlign w:val="center"/>
          </w:tcPr>
          <w:p w14:paraId="247CD183" w14:textId="0E39C295" w:rsidR="00591DBD" w:rsidRPr="00895498" w:rsidRDefault="00591DBD" w:rsidP="00A5448C">
            <w:pPr>
              <w:pStyle w:val="Tabelan10"/>
              <w:jc w:val="left"/>
            </w:pPr>
            <w:proofErr w:type="spellStart"/>
            <w:r w:rsidRPr="00895498">
              <w:rPr>
                <w:b/>
                <w:bCs/>
              </w:rPr>
              <w:t>Source</w:t>
            </w:r>
            <w:proofErr w:type="spellEnd"/>
            <w:r w:rsidRPr="00895498">
              <w:t>:</w:t>
            </w:r>
            <w:r>
              <w:t xml:space="preserve"> </w:t>
            </w:r>
            <w:r>
              <w:fldChar w:fldCharType="begin"/>
            </w:r>
            <w:r w:rsidR="00677ACC">
              <w:instrText xml:space="preserve"> ADDIN ZOTERO_ITEM CSL_CITATION {"citationID":"hi6F1FJp","properties":{"formattedCitation":"(Othman; Gregory, 1990)","plainCitation":"(Othman; Gregory, 1990)","noteIndex":0},"citationItems":[{"id":965,"uris":["http://zotero.org/users/14777946/items/SULUI5T4"],"itemData":{"id":965,"type":"article-journal","abstract":"A semi-empirical relationship relating stress to strain has been developed based on a model which expresses nominal stress as a function of strain invariant I/. The relationship has been observed to be applicable to various types of black-filled","source":"www.academia.edu","title":"A stress-strain relationship for filled rubber","URL":"https://www.academia.edu/89860321/A_stress_strain_relationship_for_filled_rubber","author":[{"family":"Othman","given":"Alias"},{"family":"Gregory","given":"M. J."}],"accessed":{"date-parts":[["2025",6,16]]},"issued":{"date-parts":[["1990",1,1]]}}}],"schema":"https://github.com/citation-style-language/schema/raw/master/csl-citation.json"} </w:instrText>
            </w:r>
            <w:r>
              <w:fldChar w:fldCharType="separate"/>
            </w:r>
            <w:r w:rsidR="00677ACC" w:rsidRPr="00677ACC">
              <w:rPr>
                <w:rFonts w:cs="Times New Roman"/>
              </w:rPr>
              <w:t>(Othman; Gregory, 1990)</w:t>
            </w:r>
            <w:r>
              <w:fldChar w:fldCharType="end"/>
            </w:r>
          </w:p>
        </w:tc>
      </w:tr>
      <w:tr w:rsidR="00591DBD" w:rsidRPr="00895498" w14:paraId="0D6AC399" w14:textId="77777777" w:rsidTr="00EC397D">
        <w:trPr>
          <w:trHeight w:val="907"/>
        </w:trPr>
        <w:tc>
          <w:tcPr>
            <w:tcW w:w="9627" w:type="dxa"/>
            <w:gridSpan w:val="2"/>
          </w:tcPr>
          <w:p w14:paraId="7FCD1FEB" w14:textId="77777777" w:rsidR="00591DBD" w:rsidRPr="00895498" w:rsidRDefault="00591DBD" w:rsidP="00A5448C">
            <w:pPr>
              <w:pStyle w:val="Tabelan10"/>
              <w:jc w:val="left"/>
              <w:rPr>
                <w:lang w:val="en-US"/>
              </w:rPr>
            </w:pPr>
            <w:r w:rsidRPr="00895498">
              <w:rPr>
                <w:b/>
                <w:bCs/>
                <w:lang w:val="en-US"/>
              </w:rPr>
              <w:t>Equation</w:t>
            </w:r>
            <w:r w:rsidRPr="00895498">
              <w:rPr>
                <w:lang w:val="en-US"/>
              </w:rPr>
              <w:t>:</w:t>
            </w:r>
          </w:p>
          <w:p w14:paraId="7B4E7EFE" w14:textId="3974CBCE" w:rsidR="00591DBD" w:rsidRPr="00895498" w:rsidRDefault="00000000" w:rsidP="00A5448C">
            <w:pPr>
              <w:pStyle w:val="Tabelan10"/>
              <w:jc w:val="left"/>
              <w:rPr>
                <w:lang w:val="en-US"/>
              </w:rPr>
            </w:pPr>
            <m:oMathPara>
              <m:oMath>
                <m:f>
                  <m:fPr>
                    <m:ctrlPr>
                      <w:rPr>
                        <w:rFonts w:ascii="Cambria Math" w:hAnsi="Cambria Math"/>
                      </w:rPr>
                    </m:ctrlPr>
                  </m:fPr>
                  <m:num>
                    <m:r>
                      <w:rPr>
                        <w:rFonts w:ascii="Cambria Math" w:hAnsi="Cambria Math"/>
                      </w:rPr>
                      <m:t>A</m:t>
                    </m:r>
                  </m:num>
                  <m:den>
                    <m:r>
                      <m:rPr>
                        <m:sty m:val="p"/>
                      </m:rPr>
                      <w:rPr>
                        <w:rFonts w:ascii="Cambria Math" w:hAnsi="Cambria Math"/>
                      </w:rPr>
                      <m:t>2</m:t>
                    </m:r>
                  </m:den>
                </m:f>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w:rPr>
                        <w:rFonts w:ascii="Cambria Math" w:hAnsi="Cambria Math"/>
                      </w:rPr>
                      <m:t>C</m:t>
                    </m:r>
                  </m:num>
                  <m:den>
                    <m:sSup>
                      <m:sSupPr>
                        <m:ctrlPr>
                          <w:rPr>
                            <w:rFonts w:ascii="Cambria Math" w:hAnsi="Cambria Math"/>
                          </w:rPr>
                        </m:ctrlPr>
                      </m:sSupPr>
                      <m:e>
                        <m:r>
                          <w:rPr>
                            <w:rFonts w:ascii="Cambria Math" w:hAnsi="Cambria Math"/>
                          </w:rPr>
                          <m:t>B</m:t>
                        </m:r>
                      </m:e>
                      <m:sup>
                        <m:r>
                          <m:rPr>
                            <m:sty m:val="p"/>
                          </m:rPr>
                          <w:rPr>
                            <w:rFonts w:ascii="Cambria Math" w:hAnsi="Cambria Math"/>
                          </w:rPr>
                          <m:t>2</m:t>
                        </m:r>
                      </m:sup>
                    </m:sSup>
                  </m:den>
                </m:f>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B</m:t>
                        </m:r>
                      </m:num>
                      <m:den>
                        <m:r>
                          <w:rPr>
                            <w:rFonts w:ascii="Cambria Math" w:hAnsi="Cambria Math"/>
                          </w:rPr>
                          <m:t>C</m:t>
                        </m:r>
                      </m:den>
                    </m:f>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rad>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B</m:t>
                    </m:r>
                  </m:den>
                </m:f>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rad>
              </m:oMath>
            </m:oMathPara>
          </w:p>
        </w:tc>
      </w:tr>
      <w:tr w:rsidR="00591DBD" w:rsidRPr="00325551" w14:paraId="18C7A817" w14:textId="77777777" w:rsidTr="00A5448C">
        <w:trPr>
          <w:trHeight w:val="454"/>
        </w:trPr>
        <w:tc>
          <w:tcPr>
            <w:tcW w:w="9627" w:type="dxa"/>
            <w:gridSpan w:val="2"/>
            <w:vAlign w:val="center"/>
          </w:tcPr>
          <w:p w14:paraId="53DE78A8" w14:textId="18F31C8C" w:rsidR="00591DBD" w:rsidRPr="00895498" w:rsidRDefault="00591DB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 B, C</m:t>
              </m:r>
            </m:oMath>
          </w:p>
        </w:tc>
      </w:tr>
    </w:tbl>
    <w:p w14:paraId="1A75A860" w14:textId="48069817" w:rsidR="001A330B" w:rsidRDefault="00757521" w:rsidP="00722F0B">
      <w:pPr>
        <w:rPr>
          <w:lang w:val="en-US"/>
        </w:rPr>
      </w:pPr>
      <w:r>
        <w:rPr>
          <w:lang w:val="en-US"/>
        </w:rPr>
        <w:t>---</w:t>
      </w:r>
    </w:p>
    <w:tbl>
      <w:tblPr>
        <w:tblStyle w:val="Tabelacomgrade"/>
        <w:tblW w:w="0" w:type="auto"/>
        <w:tblLook w:val="04A0" w:firstRow="1" w:lastRow="0" w:firstColumn="1" w:lastColumn="0" w:noHBand="0" w:noVBand="1"/>
      </w:tblPr>
      <w:tblGrid>
        <w:gridCol w:w="4813"/>
        <w:gridCol w:w="4814"/>
      </w:tblGrid>
      <w:tr w:rsidR="00FE7725" w:rsidRPr="00895498" w14:paraId="1A238999" w14:textId="77777777" w:rsidTr="00517968">
        <w:trPr>
          <w:trHeight w:val="454"/>
        </w:trPr>
        <w:tc>
          <w:tcPr>
            <w:tcW w:w="4813" w:type="dxa"/>
            <w:vAlign w:val="center"/>
          </w:tcPr>
          <w:p w14:paraId="1E0C9DBD" w14:textId="4721CA6D" w:rsidR="00FE7725" w:rsidRPr="00C418A0" w:rsidRDefault="00FE7725" w:rsidP="00517968">
            <w:pPr>
              <w:pStyle w:val="Tabelan10"/>
              <w:jc w:val="left"/>
              <w:rPr>
                <w:lang w:val="en-US"/>
              </w:rPr>
            </w:pPr>
            <w:r w:rsidRPr="002A0307">
              <w:rPr>
                <w:b/>
                <w:bCs/>
                <w:lang w:val="en-US"/>
              </w:rPr>
              <w:t>Model Name</w:t>
            </w:r>
            <w:r w:rsidRPr="002A0307">
              <w:rPr>
                <w:lang w:val="en-US"/>
              </w:rPr>
              <w:t xml:space="preserve">: </w:t>
            </w:r>
            <w:r w:rsidRPr="00FE7725">
              <w:t>Knowles</w:t>
            </w:r>
          </w:p>
        </w:tc>
        <w:tc>
          <w:tcPr>
            <w:tcW w:w="4814" w:type="dxa"/>
            <w:vAlign w:val="center"/>
          </w:tcPr>
          <w:p w14:paraId="650C0B8A" w14:textId="754F6D13" w:rsidR="00FE7725" w:rsidRPr="00895498" w:rsidRDefault="00FE7725" w:rsidP="00517968">
            <w:pPr>
              <w:pStyle w:val="Tabelan10"/>
              <w:jc w:val="left"/>
            </w:pPr>
            <w:proofErr w:type="spellStart"/>
            <w:r w:rsidRPr="00895498">
              <w:rPr>
                <w:b/>
                <w:bCs/>
              </w:rPr>
              <w:t>Source</w:t>
            </w:r>
            <w:proofErr w:type="spellEnd"/>
            <w:r w:rsidRPr="00895498">
              <w:t>:</w:t>
            </w:r>
            <w:r>
              <w:t xml:space="preserve"> </w:t>
            </w:r>
            <w:r>
              <w:fldChar w:fldCharType="begin"/>
            </w:r>
            <w:r w:rsidR="00BA3BC2">
              <w:instrText xml:space="preserve"> ADDIN ZOTERO_ITEM CSL_CITATION {"citationID":"WML7ciRm","properties":{"formattedCitation":"(Knowles, 1977)","plainCitation":"(Knowles, 1977)","noteIndex":0},"citationItems":[{"id":817,"uris":["http://zotero.org/users/14777946/items/M4KF7E5J"],"itemData":{"id":817,"type":"article-journal","abstract":"The present paper is concerned with an infinite slab containing a crack and deformed at infinity to a state of finite simple shear. The material of the slab is taken to be homogeneous, isotropic, elastic, and incompressible, and is further assumed to belong to a class of materials which admit nontrivial states of anti-plane shear. The analysis is carried out for the fully nonlinear equilibrium theory of finite elasticity. The stress field near the crack-tips is studied in detail; one of the special materials considered is such that the shear stresses near a crack tip remain bounded, despite the presence of unbounded displacement gradients. An analogy between the crack problem in finite anti-plane shear and the problem of transonic flow of a gas past a flat plate is pointed out and discussed. © 1977 Noordhoff International Publishing-Alphen aan den Rijn.","archive":"Scopus","container-title":"International Journal of Fracture","DOI":"10.1007/BF00017296","issue":"5","page":"611-639","source":"Scopus","title":"The finite anti-plane shear field near the tip of a crack for a class of incompressible elastic solids","volume":"13","author":[{"family":"Knowles","given":"J.K."}],"issued":{"date-parts":[["1977"]]}}}],"schema":"https://github.com/citation-style-language/schema/raw/master/csl-citation.json"} </w:instrText>
            </w:r>
            <w:r>
              <w:fldChar w:fldCharType="separate"/>
            </w:r>
            <w:r w:rsidR="00BA3BC2" w:rsidRPr="00BA3BC2">
              <w:rPr>
                <w:rFonts w:cs="Times New Roman"/>
              </w:rPr>
              <w:t>(Knowles, 1977)</w:t>
            </w:r>
            <w:r>
              <w:fldChar w:fldCharType="end"/>
            </w:r>
          </w:p>
        </w:tc>
      </w:tr>
      <w:tr w:rsidR="00FE7725" w:rsidRPr="00895498" w14:paraId="78FB5D8F" w14:textId="77777777" w:rsidTr="00EC397D">
        <w:trPr>
          <w:trHeight w:val="907"/>
        </w:trPr>
        <w:tc>
          <w:tcPr>
            <w:tcW w:w="9627" w:type="dxa"/>
            <w:gridSpan w:val="2"/>
          </w:tcPr>
          <w:p w14:paraId="60626B9A" w14:textId="77777777" w:rsidR="00FE7725" w:rsidRPr="00895498" w:rsidRDefault="00FE7725" w:rsidP="00517968">
            <w:pPr>
              <w:pStyle w:val="Tabelan10"/>
              <w:jc w:val="left"/>
              <w:rPr>
                <w:lang w:val="en-US"/>
              </w:rPr>
            </w:pPr>
            <w:r w:rsidRPr="00895498">
              <w:rPr>
                <w:b/>
                <w:bCs/>
                <w:lang w:val="en-US"/>
              </w:rPr>
              <w:t>Equation</w:t>
            </w:r>
            <w:r w:rsidRPr="00895498">
              <w:rPr>
                <w:lang w:val="en-US"/>
              </w:rPr>
              <w:t>:</w:t>
            </w:r>
          </w:p>
          <w:p w14:paraId="3AC6D58D" w14:textId="6D32CA77" w:rsidR="00FE7725" w:rsidRPr="00895498" w:rsidRDefault="008F5D42"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oMath>
            </m:oMathPara>
          </w:p>
        </w:tc>
      </w:tr>
      <w:tr w:rsidR="00FE7725" w:rsidRPr="00757521" w14:paraId="0397EB67" w14:textId="77777777" w:rsidTr="00517968">
        <w:trPr>
          <w:trHeight w:val="454"/>
        </w:trPr>
        <w:tc>
          <w:tcPr>
            <w:tcW w:w="9627" w:type="dxa"/>
            <w:gridSpan w:val="2"/>
            <w:vAlign w:val="center"/>
          </w:tcPr>
          <w:p w14:paraId="5E4120E5" w14:textId="70E0E301" w:rsidR="00FE7725" w:rsidRPr="00895498" w:rsidRDefault="00FE7725" w:rsidP="00517968">
            <w:pPr>
              <w:pStyle w:val="Tabelan10"/>
              <w:jc w:val="left"/>
              <w:rPr>
                <w:b/>
                <w:bCs/>
                <w:lang w:val="en-US"/>
              </w:rPr>
            </w:pPr>
            <w:r>
              <w:rPr>
                <w:b/>
                <w:bCs/>
                <w:lang w:val="en-US"/>
              </w:rPr>
              <w:t>Parameters</w:t>
            </w:r>
            <w:r w:rsidRPr="00796C88">
              <w:rPr>
                <w:lang w:val="en-US"/>
              </w:rPr>
              <w:t>:</w:t>
            </w:r>
            <w:r w:rsidR="00B40659">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n</m:t>
              </m:r>
            </m:oMath>
          </w:p>
        </w:tc>
      </w:tr>
    </w:tbl>
    <w:p w14:paraId="7EDBD89D" w14:textId="77777777" w:rsidR="001A330B" w:rsidRDefault="001A330B" w:rsidP="00722F0B">
      <w:pPr>
        <w:rPr>
          <w:lang w:val="en-US"/>
        </w:rPr>
      </w:pPr>
    </w:p>
    <w:tbl>
      <w:tblPr>
        <w:tblStyle w:val="Tabelacomgrade"/>
        <w:tblW w:w="0" w:type="auto"/>
        <w:tblLook w:val="04A0" w:firstRow="1" w:lastRow="0" w:firstColumn="1" w:lastColumn="0" w:noHBand="0" w:noVBand="1"/>
      </w:tblPr>
      <w:tblGrid>
        <w:gridCol w:w="4813"/>
        <w:gridCol w:w="4814"/>
      </w:tblGrid>
      <w:tr w:rsidR="00BA3BC2" w:rsidRPr="00895498" w14:paraId="4C22D0A1" w14:textId="77777777" w:rsidTr="00517968">
        <w:trPr>
          <w:trHeight w:val="454"/>
        </w:trPr>
        <w:tc>
          <w:tcPr>
            <w:tcW w:w="4813" w:type="dxa"/>
            <w:vAlign w:val="center"/>
          </w:tcPr>
          <w:p w14:paraId="6254CF8E" w14:textId="4319678C" w:rsidR="00BA3BC2" w:rsidRPr="00C418A0" w:rsidRDefault="00BA3BC2" w:rsidP="00517968">
            <w:pPr>
              <w:pStyle w:val="Tabelan10"/>
              <w:jc w:val="left"/>
              <w:rPr>
                <w:lang w:val="en-US"/>
              </w:rPr>
            </w:pPr>
            <w:r w:rsidRPr="002A0307">
              <w:rPr>
                <w:b/>
                <w:bCs/>
                <w:lang w:val="en-US"/>
              </w:rPr>
              <w:t>Model Name</w:t>
            </w:r>
            <w:r w:rsidRPr="002A0307">
              <w:rPr>
                <w:lang w:val="en-US"/>
              </w:rPr>
              <w:t xml:space="preserve">: </w:t>
            </w:r>
            <w:r w:rsidR="00B5134C">
              <w:t>Swanson</w:t>
            </w:r>
          </w:p>
        </w:tc>
        <w:tc>
          <w:tcPr>
            <w:tcW w:w="4814" w:type="dxa"/>
            <w:vAlign w:val="center"/>
          </w:tcPr>
          <w:p w14:paraId="6AAB63DC" w14:textId="462B0B4F" w:rsidR="00BA3BC2" w:rsidRPr="00895498" w:rsidRDefault="00BA3BC2" w:rsidP="00517968">
            <w:pPr>
              <w:pStyle w:val="Tabelan10"/>
              <w:jc w:val="left"/>
            </w:pPr>
            <w:proofErr w:type="spellStart"/>
            <w:r w:rsidRPr="00895498">
              <w:rPr>
                <w:b/>
                <w:bCs/>
              </w:rPr>
              <w:t>Source</w:t>
            </w:r>
            <w:proofErr w:type="spellEnd"/>
            <w:r w:rsidRPr="00895498">
              <w:t>:</w:t>
            </w:r>
            <w:r>
              <w:t xml:space="preserve"> </w:t>
            </w:r>
            <w:r>
              <w:fldChar w:fldCharType="begin"/>
            </w:r>
            <w:r w:rsidR="00351A85">
              <w:instrText xml:space="preserve"> ADDIN ZOTERO_ITEM CSL_CITATION {"citationID":"CppBjHZc","properties":{"formattedCitation":"(Swanson, 1985)","plainCitation":"(Swanson, 1985)","noteIndex":0},"citationItems":[{"id":820,"uris":["http://zotero.org/users/14777946/items/MCRUDHYT"],"itemData":{"id":820,"type":"article-journal","abstract":"Recent advances in computer based structural analysis have in turn led to increased demands for models that can accurately represent material stress-strain behavior. The constitutive representation of high elongation elastic (rubbery) material was thus reexamined. A new strain energy function is presented that appears to have advantages over previous formulations. Finite compressibility is included, and accuracy of material representation appears good over a wide range of conditions.","container-title":"Journal of Engineering Materials and Technology","DOI":"10.1115/1.3225782","ISSN":"0094-4289","issue":"2","journalAbbreviation":"Journal of Engineering Materials and Technology","page":"110-114","source":"Silverchair","title":"A Constitutive Model for High Elongation Elastic Materials","volume":"107","author":[{"family":"Swanson","given":"S. R."}],"issued":{"date-parts":[["1985",4,1]]}}}],"schema":"https://github.com/citation-style-language/schema/raw/master/csl-citation.json"} </w:instrText>
            </w:r>
            <w:r>
              <w:fldChar w:fldCharType="separate"/>
            </w:r>
            <w:r w:rsidR="00351A85" w:rsidRPr="00351A85">
              <w:rPr>
                <w:rFonts w:cs="Times New Roman"/>
              </w:rPr>
              <w:t>(Swanson, 1985)</w:t>
            </w:r>
            <w:r>
              <w:fldChar w:fldCharType="end"/>
            </w:r>
          </w:p>
        </w:tc>
      </w:tr>
      <w:tr w:rsidR="00BA3BC2" w:rsidRPr="00895498" w14:paraId="76B964D9" w14:textId="77777777" w:rsidTr="00EC397D">
        <w:trPr>
          <w:trHeight w:val="907"/>
        </w:trPr>
        <w:tc>
          <w:tcPr>
            <w:tcW w:w="9627" w:type="dxa"/>
            <w:gridSpan w:val="2"/>
          </w:tcPr>
          <w:p w14:paraId="6EAA84EE" w14:textId="77777777" w:rsidR="00BA3BC2" w:rsidRPr="00895498" w:rsidRDefault="00BA3BC2" w:rsidP="00517968">
            <w:pPr>
              <w:pStyle w:val="Tabelan10"/>
              <w:jc w:val="left"/>
              <w:rPr>
                <w:lang w:val="en-US"/>
              </w:rPr>
            </w:pPr>
            <w:r w:rsidRPr="00895498">
              <w:rPr>
                <w:b/>
                <w:bCs/>
                <w:lang w:val="en-US"/>
              </w:rPr>
              <w:t>Equation</w:t>
            </w:r>
            <w:r w:rsidRPr="00895498">
              <w:rPr>
                <w:lang w:val="en-US"/>
              </w:rPr>
              <w:t>:</w:t>
            </w:r>
          </w:p>
          <w:p w14:paraId="1EBA9380" w14:textId="1493F8A8" w:rsidR="00BA3BC2" w:rsidRPr="00895498" w:rsidRDefault="00C97CBE"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m:t>
                        </m:r>
                      </m:sub>
                    </m:sSub>
                  </m:num>
                  <m:den>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sup>
                </m:sSup>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r>
                      <m:rPr>
                        <m:sty m:val="p"/>
                      </m:rP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i</m:t>
                        </m:r>
                      </m:sub>
                    </m:sSub>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e>
                  <m:sup>
                    <m:r>
                      <m:rPr>
                        <m:sty m:val="p"/>
                      </m:rP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i</m:t>
                        </m:r>
                      </m:sub>
                    </m:sSub>
                  </m:sup>
                </m:sSup>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BA3BC2" w:rsidRPr="008E52D1" w14:paraId="6B074AA3" w14:textId="77777777" w:rsidTr="00517968">
        <w:trPr>
          <w:trHeight w:val="454"/>
        </w:trPr>
        <w:tc>
          <w:tcPr>
            <w:tcW w:w="9627" w:type="dxa"/>
            <w:gridSpan w:val="2"/>
            <w:vAlign w:val="center"/>
          </w:tcPr>
          <w:p w14:paraId="415EC062" w14:textId="17EBCB68" w:rsidR="00BA3BC2" w:rsidRPr="00895498" w:rsidRDefault="00BA3BC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β</m:t>
                  </m:r>
                </m:e>
                <m:sub>
                  <m:r>
                    <w:rPr>
                      <w:rFonts w:ascii="Cambria Math" w:hAnsi="Cambria Math"/>
                    </w:rPr>
                    <m:t>i</m:t>
                  </m:r>
                </m:sub>
              </m:sSub>
            </m:oMath>
          </w:p>
        </w:tc>
      </w:tr>
    </w:tbl>
    <w:p w14:paraId="01579ABC"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51A85" w:rsidRPr="00895498" w14:paraId="65917679" w14:textId="77777777" w:rsidTr="00517968">
        <w:trPr>
          <w:trHeight w:val="454"/>
        </w:trPr>
        <w:tc>
          <w:tcPr>
            <w:tcW w:w="4813" w:type="dxa"/>
            <w:vAlign w:val="center"/>
          </w:tcPr>
          <w:p w14:paraId="54A7318A" w14:textId="4BAF6910" w:rsidR="00351A85" w:rsidRPr="00C418A0" w:rsidRDefault="00351A85" w:rsidP="00517968">
            <w:pPr>
              <w:pStyle w:val="Tabelan10"/>
              <w:jc w:val="left"/>
              <w:rPr>
                <w:lang w:val="en-US"/>
              </w:rPr>
            </w:pPr>
            <w:r w:rsidRPr="002A0307">
              <w:rPr>
                <w:b/>
                <w:bCs/>
                <w:lang w:val="en-US"/>
              </w:rPr>
              <w:t>Model Name</w:t>
            </w:r>
            <w:r w:rsidRPr="002A0307">
              <w:rPr>
                <w:lang w:val="en-US"/>
              </w:rPr>
              <w:t xml:space="preserve">: </w:t>
            </w:r>
            <w:r w:rsidR="002F73A2">
              <w:t>Yamashita-Kawabata</w:t>
            </w:r>
          </w:p>
        </w:tc>
        <w:tc>
          <w:tcPr>
            <w:tcW w:w="4814" w:type="dxa"/>
            <w:vAlign w:val="center"/>
          </w:tcPr>
          <w:p w14:paraId="2D245303" w14:textId="04BD81FE" w:rsidR="00351A85" w:rsidRPr="00895498" w:rsidRDefault="00351A85" w:rsidP="00517968">
            <w:pPr>
              <w:pStyle w:val="Tabelan10"/>
              <w:jc w:val="left"/>
            </w:pPr>
            <w:proofErr w:type="spellStart"/>
            <w:r w:rsidRPr="00895498">
              <w:rPr>
                <w:b/>
                <w:bCs/>
              </w:rPr>
              <w:t>Source</w:t>
            </w:r>
            <w:proofErr w:type="spellEnd"/>
            <w:r w:rsidRPr="00895498">
              <w:t>:</w:t>
            </w:r>
            <w:r>
              <w:t xml:space="preserve"> </w:t>
            </w:r>
            <w:r>
              <w:fldChar w:fldCharType="begin"/>
            </w:r>
            <w:r w:rsidR="006925C4">
              <w:instrText xml:space="preserve"> ADDIN ZOTERO_ITEM CSL_CITATION {"citationID":"0kH5D8Lm","properties":{"formattedCitation":"(Yamashita; Kawabata, 1992)","plainCitation":"(Yamashita; Kawabata, 1992)","noteIndex":0},"citationItems":[{"id":825,"uris":["http://zotero.org/users/14777946/items/67Z6XFQC"],"itemData":{"id":825,"type":"article-journal","container-title":"J. Soc. Rubber Ind. Jpn.","issue":"9","page":"517–528","title":"Approximated form of the strain energy-density function of carbon-black filled rubbers for industrial applications","volume":"65","author":[{"family":"Yamashita","given":"Y."},{"family":"Kawabata","given":"S."}],"issued":{"date-parts":[["1992"]]}}}],"schema":"https://github.com/citation-style-language/schema/raw/master/csl-citation.json"} </w:instrText>
            </w:r>
            <w:r>
              <w:fldChar w:fldCharType="separate"/>
            </w:r>
            <w:r w:rsidR="006925C4" w:rsidRPr="006925C4">
              <w:rPr>
                <w:rFonts w:cs="Times New Roman"/>
              </w:rPr>
              <w:t>(Yamashita; Kawabata, 1992)</w:t>
            </w:r>
            <w:r>
              <w:fldChar w:fldCharType="end"/>
            </w:r>
          </w:p>
        </w:tc>
      </w:tr>
      <w:tr w:rsidR="00351A85" w:rsidRPr="00895498" w14:paraId="19E31625" w14:textId="77777777" w:rsidTr="00EC397D">
        <w:trPr>
          <w:trHeight w:val="794"/>
        </w:trPr>
        <w:tc>
          <w:tcPr>
            <w:tcW w:w="9627" w:type="dxa"/>
            <w:gridSpan w:val="2"/>
          </w:tcPr>
          <w:p w14:paraId="187AFEBD" w14:textId="77777777" w:rsidR="00351A85" w:rsidRPr="00895498" w:rsidRDefault="00351A85" w:rsidP="00517968">
            <w:pPr>
              <w:pStyle w:val="Tabelan10"/>
              <w:jc w:val="left"/>
              <w:rPr>
                <w:lang w:val="en-US"/>
              </w:rPr>
            </w:pPr>
            <w:r w:rsidRPr="00895498">
              <w:rPr>
                <w:b/>
                <w:bCs/>
                <w:lang w:val="en-US"/>
              </w:rPr>
              <w:lastRenderedPageBreak/>
              <w:t>Equation</w:t>
            </w:r>
            <w:r w:rsidRPr="00895498">
              <w:rPr>
                <w:lang w:val="en-US"/>
              </w:rPr>
              <w:t>:</w:t>
            </w:r>
          </w:p>
          <w:p w14:paraId="418B5906" w14:textId="084EEA42" w:rsidR="00351A85" w:rsidRPr="00895498" w:rsidRDefault="00297980"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N</m:t>
                    </m:r>
                    <m:r>
                      <m:rPr>
                        <m:sty m:val="p"/>
                      </m:rPr>
                      <w:rPr>
                        <w:rFonts w:ascii="Cambria Math" w:hAnsi="Cambria Math"/>
                      </w:rPr>
                      <m:t>+1</m:t>
                    </m:r>
                  </m:sup>
                </m:sSup>
              </m:oMath>
            </m:oMathPara>
          </w:p>
        </w:tc>
      </w:tr>
      <w:tr w:rsidR="00351A85" w:rsidRPr="008E52D1" w14:paraId="0D7FF32A" w14:textId="77777777" w:rsidTr="00517968">
        <w:trPr>
          <w:trHeight w:val="454"/>
        </w:trPr>
        <w:tc>
          <w:tcPr>
            <w:tcW w:w="9627" w:type="dxa"/>
            <w:gridSpan w:val="2"/>
            <w:vAlign w:val="center"/>
          </w:tcPr>
          <w:p w14:paraId="37D5508D" w14:textId="7C0BBA57" w:rsidR="00351A85" w:rsidRPr="00895498" w:rsidRDefault="00351A85"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N</m:t>
              </m:r>
            </m:oMath>
          </w:p>
        </w:tc>
      </w:tr>
    </w:tbl>
    <w:p w14:paraId="27C5EB1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6925C4" w:rsidRPr="00895498" w14:paraId="578F56DE" w14:textId="77777777" w:rsidTr="00517968">
        <w:trPr>
          <w:trHeight w:val="454"/>
        </w:trPr>
        <w:tc>
          <w:tcPr>
            <w:tcW w:w="4813" w:type="dxa"/>
            <w:vAlign w:val="center"/>
          </w:tcPr>
          <w:p w14:paraId="7AB66427" w14:textId="19BD0FBC" w:rsidR="006925C4" w:rsidRPr="00C418A0" w:rsidRDefault="006925C4" w:rsidP="00517968">
            <w:pPr>
              <w:pStyle w:val="Tabelan10"/>
              <w:jc w:val="left"/>
              <w:rPr>
                <w:lang w:val="en-US"/>
              </w:rPr>
            </w:pPr>
            <w:r w:rsidRPr="002A0307">
              <w:rPr>
                <w:b/>
                <w:bCs/>
                <w:lang w:val="en-US"/>
              </w:rPr>
              <w:t>Model Name</w:t>
            </w:r>
            <w:r w:rsidRPr="002A0307">
              <w:rPr>
                <w:lang w:val="en-US"/>
              </w:rPr>
              <w:t xml:space="preserve">: </w:t>
            </w:r>
            <w:r w:rsidR="00283C16">
              <w:t>Davis-De-Thomas</w:t>
            </w:r>
          </w:p>
        </w:tc>
        <w:tc>
          <w:tcPr>
            <w:tcW w:w="4814" w:type="dxa"/>
            <w:vAlign w:val="center"/>
          </w:tcPr>
          <w:p w14:paraId="422D1BC6" w14:textId="0FE1F5F2" w:rsidR="006925C4" w:rsidRPr="00895498" w:rsidRDefault="006925C4" w:rsidP="00517968">
            <w:pPr>
              <w:pStyle w:val="Tabelan10"/>
              <w:jc w:val="left"/>
            </w:pPr>
            <w:proofErr w:type="spellStart"/>
            <w:r w:rsidRPr="00895498">
              <w:rPr>
                <w:b/>
                <w:bCs/>
              </w:rPr>
              <w:t>Source</w:t>
            </w:r>
            <w:proofErr w:type="spellEnd"/>
            <w:r w:rsidRPr="00895498">
              <w:t>:</w:t>
            </w:r>
            <w:r>
              <w:t xml:space="preserve"> </w:t>
            </w:r>
            <w:r>
              <w:fldChar w:fldCharType="begin"/>
            </w:r>
            <w:r w:rsidR="001A5525">
              <w:instrText xml:space="preserve"> ADDIN ZOTERO_ITEM CSL_CITATION {"citationID":"wMkG4SEe","properties":{"formattedCitation":"(Davies; De; Thomas, 1994)","plainCitation":"(Davies; De; Thomas, 1994)","noteIndex":0},"citationItems":[{"id":826,"uris":["http://zotero.org/users/14777946/items/BSKSUWRB"],"itemData":{"id":826,"type":"article-journal","abstract":"The stress-strain behavior of a range of black-filled rubbers has been studied in extension, compression, pure shear and simple shear. The data have been analyzed to examine the validity of Gregory's hypothesis that the stored energy function U of filled rubbers can be expressed solely in terms of the strain invariant I1, ignoring I2, to an accuracy adequate for most engineering design requirements. Our results confirm his suggestion. An analytical form for U is proposed which gives a very good fit to the experimental data for strains from less than 0.1% to somewhat greater than 100%, which cover the range of interest for most engineering applications. The dependencies of the parameters in the expression for U on filler level and degree of crosslinking have been examined. It has thus been demonstrated that, for a given material, the form of U can be determined from the measured stress-strain relation in any simple deformation mode, shear or tension for example, without the necessity of relatively difficult biaxial measurements, and that this function should then be applicable to any deformation mode, complex or simple.","container-title":"Rubber Chemistry and Technology","DOI":"10.5254/1.3538706","ISSN":"0035-9475","issue":"4","journalAbbreviation":"Rubber Chemistry and Technology","page":"716-728","source":"Silverchair","title":"Characterization of the Behavior of Rubber for Engineering Design Purposes. 1. Stress-Strain Relations","volume":"67","author":[{"family":"Davies","given":"C. K. L."},{"family":"De","given":"Dilip K."},{"family":"Thomas","given":"A. G."}],"issued":{"date-parts":[["1994",9,1]]}}}],"schema":"https://github.com/citation-style-language/schema/raw/master/csl-citation.json"} </w:instrText>
            </w:r>
            <w:r>
              <w:fldChar w:fldCharType="separate"/>
            </w:r>
            <w:r w:rsidR="001A5525" w:rsidRPr="001A5525">
              <w:rPr>
                <w:rFonts w:cs="Times New Roman"/>
              </w:rPr>
              <w:t>(Davies; De; Thomas, 1994)</w:t>
            </w:r>
            <w:r>
              <w:fldChar w:fldCharType="end"/>
            </w:r>
          </w:p>
        </w:tc>
      </w:tr>
      <w:tr w:rsidR="006925C4" w:rsidRPr="00895498" w14:paraId="7CEB911F" w14:textId="77777777" w:rsidTr="00EC397D">
        <w:trPr>
          <w:trHeight w:val="794"/>
        </w:trPr>
        <w:tc>
          <w:tcPr>
            <w:tcW w:w="9627" w:type="dxa"/>
            <w:gridSpan w:val="2"/>
          </w:tcPr>
          <w:p w14:paraId="3104579E" w14:textId="77777777" w:rsidR="006925C4" w:rsidRPr="00895498" w:rsidRDefault="006925C4" w:rsidP="00517968">
            <w:pPr>
              <w:pStyle w:val="Tabelan10"/>
              <w:jc w:val="left"/>
              <w:rPr>
                <w:lang w:val="en-US"/>
              </w:rPr>
            </w:pPr>
            <w:r w:rsidRPr="00895498">
              <w:rPr>
                <w:b/>
                <w:bCs/>
                <w:lang w:val="en-US"/>
              </w:rPr>
              <w:t>Equation</w:t>
            </w:r>
            <w:r w:rsidRPr="00895498">
              <w:rPr>
                <w:lang w:val="en-US"/>
              </w:rPr>
              <w:t>:</w:t>
            </w:r>
          </w:p>
          <w:p w14:paraId="0EA2217E" w14:textId="6D8C3979" w:rsidR="006925C4" w:rsidRPr="00895498" w:rsidRDefault="00B06483"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1-</m:t>
                    </m:r>
                    <m:r>
                      <w:rPr>
                        <w:rFonts w:ascii="Cambria Math" w:hAnsi="Cambria Math"/>
                      </w:rPr>
                      <m:t>n</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n</m:t>
                    </m:r>
                    <m:r>
                      <m:rPr>
                        <m:sty m:val="p"/>
                      </m:rPr>
                      <w:rPr>
                        <w:rFonts w:ascii="Cambria Math" w:hAnsi="Cambria Math"/>
                      </w:rPr>
                      <m:t>/2)</m:t>
                    </m:r>
                  </m:sup>
                </m:sSup>
                <m:r>
                  <m:rPr>
                    <m:sty m:val="p"/>
                  </m:rPr>
                  <w:rPr>
                    <w:rFonts w:ascii="Cambria Math" w:hAnsi="Cambria Math"/>
                  </w:rPr>
                  <m:t>+</m:t>
                </m:r>
                <m:r>
                  <w:rPr>
                    <w:rFonts w:ascii="Cambria Math" w:hAnsi="Cambria Math"/>
                  </w:rPr>
                  <m:t>k</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oMath>
            </m:oMathPara>
          </w:p>
        </w:tc>
      </w:tr>
      <w:tr w:rsidR="006925C4" w:rsidRPr="008E52D1" w14:paraId="3D636CD7" w14:textId="77777777" w:rsidTr="00517968">
        <w:trPr>
          <w:trHeight w:val="454"/>
        </w:trPr>
        <w:tc>
          <w:tcPr>
            <w:tcW w:w="9627" w:type="dxa"/>
            <w:gridSpan w:val="2"/>
            <w:vAlign w:val="center"/>
          </w:tcPr>
          <w:p w14:paraId="742B54DC" w14:textId="6D641926" w:rsidR="006925C4" w:rsidRPr="00FD04E5" w:rsidRDefault="006925C4" w:rsidP="00517968">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A, n, C, k</m:t>
              </m:r>
            </m:oMath>
          </w:p>
        </w:tc>
      </w:tr>
    </w:tbl>
    <w:p w14:paraId="625F9DB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1A5525" w:rsidRPr="00895498" w14:paraId="5DF6E28F" w14:textId="77777777" w:rsidTr="00517968">
        <w:trPr>
          <w:trHeight w:val="454"/>
        </w:trPr>
        <w:tc>
          <w:tcPr>
            <w:tcW w:w="4813" w:type="dxa"/>
            <w:vAlign w:val="center"/>
          </w:tcPr>
          <w:p w14:paraId="30B65FD4" w14:textId="206D2139" w:rsidR="001A5525" w:rsidRPr="00C418A0" w:rsidRDefault="001A5525" w:rsidP="00517968">
            <w:pPr>
              <w:pStyle w:val="Tabelan10"/>
              <w:jc w:val="left"/>
              <w:rPr>
                <w:lang w:val="en-US"/>
              </w:rPr>
            </w:pPr>
            <w:r w:rsidRPr="002A0307">
              <w:rPr>
                <w:b/>
                <w:bCs/>
                <w:lang w:val="en-US"/>
              </w:rPr>
              <w:t>Model Name</w:t>
            </w:r>
            <w:r w:rsidRPr="002A0307">
              <w:rPr>
                <w:lang w:val="en-US"/>
              </w:rPr>
              <w:t xml:space="preserve">: </w:t>
            </w:r>
            <w:r w:rsidR="0079794E">
              <w:t>Gregory</w:t>
            </w:r>
          </w:p>
        </w:tc>
        <w:tc>
          <w:tcPr>
            <w:tcW w:w="4814" w:type="dxa"/>
            <w:vAlign w:val="center"/>
          </w:tcPr>
          <w:p w14:paraId="5F872081" w14:textId="23298383" w:rsidR="001A5525" w:rsidRPr="00895498" w:rsidRDefault="001A5525" w:rsidP="00517968">
            <w:pPr>
              <w:pStyle w:val="Tabelan10"/>
              <w:jc w:val="left"/>
            </w:pPr>
            <w:proofErr w:type="spellStart"/>
            <w:r w:rsidRPr="00895498">
              <w:rPr>
                <w:b/>
                <w:bCs/>
              </w:rPr>
              <w:t>Source</w:t>
            </w:r>
            <w:proofErr w:type="spellEnd"/>
            <w:r w:rsidRPr="00895498">
              <w:t>:</w:t>
            </w:r>
            <w:r>
              <w:t xml:space="preserve"> </w:t>
            </w:r>
            <w:r>
              <w:fldChar w:fldCharType="begin"/>
            </w:r>
            <w:r w:rsidR="00727CBF">
              <w:instrText xml:space="preserve"> ADDIN ZOTERO_ITEM CSL_CITATION {"citationID":"xBH7uLWD","properties":{"formattedCitation":"(Gregory; Muhr; Stephens, 1997)","plainCitation":"(Gregory; Muhr; Stephens, 1997)","noteIndex":0},"citationItems":[{"id":828,"uris":["http://zotero.org/users/14777946/items/QX5394MW"],"itemData":{"id":828,"type":"article-journal","abstract":"First cycle, tensile stress-strain plots up to break have been obtained for conventionally cured natural rubber containing 0, 15, 30, and 45 pphr N330 carbon black. A particular four parameter strain-energy function is proposed, enabling a good fit to be made to the tensile data over the full strain range. A method is also outlined for estimating tensile stress-strain data from shear data; the analysis explains why the nominal stresses in tension and pure shear, for a given value of the strain invariant I1, are very similar at large strain. The reduction in tensile strength when natural rubber rod is knotted, or looped through metal attachment rings, was also investigated. The principal mechanism is concluded to be the initiation of flaws caused by frictional slippage. However, the use of multiple turns of rubber rod between metal rings, and of a knot to attach the free ends of rubber, is a very versatile method of preparing a single cycle shock restraint. If care is taken not to overlap the loops of rubber at the attachments, ultimate strengths as high as 12 MN m-2 can be achieved.","archive":"Scopus","container-title":"Plastics, Rubber and Composites Processing and Applications","issue":"3","page":"118-122","source":"Scopus","title":"Engineering applications of rubber in simple extension","volume":"26","author":[{"family":"Gregory","given":"I.H."},{"family":"Muhr","given":"A.H."},{"family":"Stephens","given":"I.J."}],"issued":{"date-parts":[["1997"]]}}}],"schema":"https://github.com/citation-style-language/schema/raw/master/csl-citation.json"} </w:instrText>
            </w:r>
            <w:r>
              <w:fldChar w:fldCharType="separate"/>
            </w:r>
            <w:r w:rsidR="00727CBF" w:rsidRPr="00727CBF">
              <w:rPr>
                <w:rFonts w:cs="Times New Roman"/>
              </w:rPr>
              <w:t>(Gregory; Muhr; Stephens, 1997)</w:t>
            </w:r>
            <w:r>
              <w:fldChar w:fldCharType="end"/>
            </w:r>
          </w:p>
        </w:tc>
      </w:tr>
      <w:tr w:rsidR="001A5525" w:rsidRPr="00895498" w14:paraId="35D6EADA" w14:textId="77777777" w:rsidTr="00EC397D">
        <w:trPr>
          <w:trHeight w:val="794"/>
        </w:trPr>
        <w:tc>
          <w:tcPr>
            <w:tcW w:w="9627" w:type="dxa"/>
            <w:gridSpan w:val="2"/>
          </w:tcPr>
          <w:p w14:paraId="635E5ECA" w14:textId="77777777" w:rsidR="001A5525" w:rsidRPr="00895498" w:rsidRDefault="001A5525" w:rsidP="00517968">
            <w:pPr>
              <w:pStyle w:val="Tabelan10"/>
              <w:jc w:val="left"/>
              <w:rPr>
                <w:lang w:val="en-US"/>
              </w:rPr>
            </w:pPr>
            <w:r w:rsidRPr="00895498">
              <w:rPr>
                <w:b/>
                <w:bCs/>
                <w:lang w:val="en-US"/>
              </w:rPr>
              <w:t>Equation</w:t>
            </w:r>
            <w:r w:rsidRPr="00895498">
              <w:rPr>
                <w:lang w:val="en-US"/>
              </w:rPr>
              <w:t>:</w:t>
            </w:r>
          </w:p>
          <w:p w14:paraId="3667593B" w14:textId="2DEF819B" w:rsidR="001A5525" w:rsidRPr="00895498" w:rsidRDefault="001B7311"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1-</m:t>
                    </m:r>
                    <m:r>
                      <w:rPr>
                        <w:rFonts w:ascii="Cambria Math" w:hAnsi="Cambria Math"/>
                      </w:rPr>
                      <m:t>n</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n</m:t>
                    </m:r>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2(1+</m:t>
                    </m:r>
                    <m:r>
                      <w:rPr>
                        <w:rFonts w:ascii="Cambria Math" w:hAnsi="Cambria Math"/>
                      </w:rPr>
                      <m:t>m</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m</m:t>
                    </m:r>
                    <m:r>
                      <m:rPr>
                        <m:sty m:val="p"/>
                      </m:rPr>
                      <w:rPr>
                        <w:rFonts w:ascii="Cambria Math" w:hAnsi="Cambria Math"/>
                      </w:rPr>
                      <m:t>/2)</m:t>
                    </m:r>
                  </m:sup>
                </m:sSup>
              </m:oMath>
            </m:oMathPara>
          </w:p>
        </w:tc>
      </w:tr>
      <w:tr w:rsidR="001A5525" w:rsidRPr="008E52D1" w14:paraId="3ED8C3DA" w14:textId="77777777" w:rsidTr="00517968">
        <w:trPr>
          <w:trHeight w:val="454"/>
        </w:trPr>
        <w:tc>
          <w:tcPr>
            <w:tcW w:w="9627" w:type="dxa"/>
            <w:gridSpan w:val="2"/>
            <w:vAlign w:val="center"/>
          </w:tcPr>
          <w:p w14:paraId="10FC6C70" w14:textId="4193F202" w:rsidR="001A5525" w:rsidRPr="00072702" w:rsidRDefault="001A5525" w:rsidP="00517968">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A, B, C, m, n</m:t>
              </m:r>
            </m:oMath>
          </w:p>
        </w:tc>
      </w:tr>
    </w:tbl>
    <w:p w14:paraId="5E2E4914" w14:textId="77777777" w:rsidR="001A5525" w:rsidRDefault="001A5525" w:rsidP="00722F0B">
      <w:pPr>
        <w:rPr>
          <w:lang w:val="en-US"/>
        </w:rPr>
      </w:pPr>
    </w:p>
    <w:tbl>
      <w:tblPr>
        <w:tblStyle w:val="Tabelacomgrade"/>
        <w:tblW w:w="0" w:type="auto"/>
        <w:tblLook w:val="04A0" w:firstRow="1" w:lastRow="0" w:firstColumn="1" w:lastColumn="0" w:noHBand="0" w:noVBand="1"/>
      </w:tblPr>
      <w:tblGrid>
        <w:gridCol w:w="4813"/>
        <w:gridCol w:w="4814"/>
      </w:tblGrid>
      <w:tr w:rsidR="00727CBF" w:rsidRPr="00895498" w14:paraId="35F6B075" w14:textId="77777777" w:rsidTr="00517968">
        <w:trPr>
          <w:trHeight w:val="454"/>
        </w:trPr>
        <w:tc>
          <w:tcPr>
            <w:tcW w:w="4813" w:type="dxa"/>
            <w:vAlign w:val="center"/>
          </w:tcPr>
          <w:p w14:paraId="092EDD8E" w14:textId="68E5A4E3" w:rsidR="00727CBF" w:rsidRPr="00C418A0" w:rsidRDefault="00727CBF" w:rsidP="00517968">
            <w:pPr>
              <w:pStyle w:val="Tabelan10"/>
              <w:jc w:val="left"/>
              <w:rPr>
                <w:lang w:val="en-US"/>
              </w:rPr>
            </w:pPr>
            <w:r w:rsidRPr="002A0307">
              <w:rPr>
                <w:b/>
                <w:bCs/>
                <w:lang w:val="en-US"/>
              </w:rPr>
              <w:t>Model Name</w:t>
            </w:r>
            <w:r w:rsidRPr="002A0307">
              <w:rPr>
                <w:lang w:val="en-US"/>
              </w:rPr>
              <w:t xml:space="preserve">: </w:t>
            </w:r>
            <w:proofErr w:type="spellStart"/>
            <w:proofErr w:type="gramStart"/>
            <w:r w:rsidR="0022226E">
              <w:t>modified</w:t>
            </w:r>
            <w:proofErr w:type="spellEnd"/>
            <w:proofErr w:type="gramEnd"/>
            <w:r w:rsidR="0022226E">
              <w:t xml:space="preserve"> Gregory</w:t>
            </w:r>
          </w:p>
        </w:tc>
        <w:tc>
          <w:tcPr>
            <w:tcW w:w="4814" w:type="dxa"/>
            <w:vAlign w:val="center"/>
          </w:tcPr>
          <w:p w14:paraId="65F653B8" w14:textId="30F5FE42" w:rsidR="00727CBF" w:rsidRPr="00895498" w:rsidRDefault="00727CBF" w:rsidP="00517968">
            <w:pPr>
              <w:pStyle w:val="Tabelan10"/>
              <w:jc w:val="left"/>
            </w:pPr>
            <w:proofErr w:type="spellStart"/>
            <w:r w:rsidRPr="00895498">
              <w:rPr>
                <w:b/>
                <w:bCs/>
              </w:rPr>
              <w:t>Source</w:t>
            </w:r>
            <w:proofErr w:type="spellEnd"/>
            <w:r w:rsidRPr="00895498">
              <w:t>:</w:t>
            </w:r>
            <w:r>
              <w:t xml:space="preserve"> </w:t>
            </w:r>
            <w:r>
              <w:fldChar w:fldCharType="begin"/>
            </w:r>
            <w:r w:rsidR="00696EAE">
              <w:instrText xml:space="preserve"> ADDIN ZOTERO_ITEM CSL_CITATION {"citationID":"SQAE39Zf","properties":{"formattedCitation":"(He et al., 2022)","plainCitation":"(He et al., 2022)","noteIndex":0},"citationItems":[{"id":91,"uris":["http://zotero.org/users/14777946/items/ESRJ2CRD"],"itemData":{"id":91,"type":"article-journal","abstract":"Nonlinear finite element analysis is widely used for structural optimization of the design and the reliability analysis of complex elastomeric components. However, high-precision numerical results cannot be achieved without reliable strain energy functions (SEFs) of the rubber or rubber nanocomposite material. Although hyperelastic constitutive models have been studied for nearly 80 years, selecting one that accurately describes rubber's mechanical response is still a challenge. This work reviews 85 isotropic SEFs based on both the phenomenological theory and the micromechanical network theory proposed from the 1940s to 2019. A fitting algorithm which can realize the automatic fitting optimization and determination of the parameters of all SEFs reviewed is developed. The ability of each SEF to reproduce the experimental data of both the unfilled and highly filled rubber nanocomposite is quantitatively assessed based on a new proposed evaluation index. The top 30 SEFs for the unfilled rubber and the top 14 SEFs for the highly filled rubber nanocomposite are presented in the ranking lists. Finally, some suggestions on how to select an appropriate hyperelastic constitutive model are given, and the perspective on the future progress of constitutive models is summarized.","collection-title":"Trends in Nanomaterials and Nanocomposites: Fundamentals, Modelling and Applications - Part A","container-title":"Nano Materials Science","DOI":"10.1016/j.nanoms.2021.07.003","ISSN":"2589-9651","issue":"2","journalAbbreviation":"Nano Materials Science","page":"64-82","source":"ScienceDirect","title":"A comparative study of 85 hyperelastic constitutive models for both unfilled rubber and highly filled rubber nanocomposite material","volume":"4","author":[{"family":"He","given":"Hong"},{"family":"Zhang","given":"Qiang"},{"family":"Zhang","given":"Yaru"},{"family":"Chen","given":"Jianfeng"},{"family":"Zhang","given":"Liqun"},{"family":"Li","given":"Fanzhu"}],"issued":{"date-parts":[["2022",6,1]]}}}],"schema":"https://github.com/citation-style-language/schema/raw/master/csl-citation.json"} </w:instrText>
            </w:r>
            <w:r>
              <w:fldChar w:fldCharType="separate"/>
            </w:r>
            <w:r w:rsidR="00696EAE" w:rsidRPr="00696EAE">
              <w:rPr>
                <w:rFonts w:cs="Times New Roman"/>
              </w:rPr>
              <w:t>(He et al., 2022)</w:t>
            </w:r>
            <w:r>
              <w:fldChar w:fldCharType="end"/>
            </w:r>
          </w:p>
        </w:tc>
      </w:tr>
      <w:tr w:rsidR="00727CBF" w:rsidRPr="00895498" w14:paraId="671423E1" w14:textId="77777777" w:rsidTr="00EC397D">
        <w:trPr>
          <w:trHeight w:val="794"/>
        </w:trPr>
        <w:tc>
          <w:tcPr>
            <w:tcW w:w="9627" w:type="dxa"/>
            <w:gridSpan w:val="2"/>
          </w:tcPr>
          <w:p w14:paraId="53DC4096" w14:textId="77777777" w:rsidR="00727CBF" w:rsidRPr="00895498" w:rsidRDefault="00727CBF" w:rsidP="00517968">
            <w:pPr>
              <w:pStyle w:val="Tabelan10"/>
              <w:jc w:val="left"/>
              <w:rPr>
                <w:lang w:val="en-US"/>
              </w:rPr>
            </w:pPr>
            <w:r w:rsidRPr="00895498">
              <w:rPr>
                <w:b/>
                <w:bCs/>
                <w:lang w:val="en-US"/>
              </w:rPr>
              <w:t>Equation</w:t>
            </w:r>
            <w:r w:rsidRPr="00895498">
              <w:rPr>
                <w:lang w:val="en-US"/>
              </w:rPr>
              <w:t>:</w:t>
            </w:r>
          </w:p>
          <w:p w14:paraId="43A68A4A" w14:textId="161994B8" w:rsidR="00727CBF" w:rsidRPr="00895498" w:rsidRDefault="00C42D0B"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1+</m:t>
                    </m:r>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1+</m:t>
                    </m:r>
                    <m:r>
                      <w:rPr>
                        <w:rFonts w:ascii="Cambria Math" w:hAnsi="Cambria Math"/>
                      </w:rPr>
                      <m:t>α</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1+</m:t>
                    </m:r>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e>
                    </m:d>
                  </m:e>
                  <m:sup>
                    <m:r>
                      <m:rPr>
                        <m:sty m:val="p"/>
                      </m:rPr>
                      <w:rPr>
                        <w:rFonts w:ascii="Cambria Math" w:hAnsi="Cambria Math"/>
                      </w:rPr>
                      <m:t>1+</m:t>
                    </m:r>
                    <m:r>
                      <w:rPr>
                        <w:rFonts w:ascii="Cambria Math" w:hAnsi="Cambria Math"/>
                      </w:rPr>
                      <m:t>β</m:t>
                    </m:r>
                  </m:sup>
                </m:sSup>
              </m:oMath>
            </m:oMathPara>
          </w:p>
        </w:tc>
      </w:tr>
      <w:tr w:rsidR="00727CBF" w:rsidRPr="008E52D1" w14:paraId="506D8E17" w14:textId="77777777" w:rsidTr="00517968">
        <w:trPr>
          <w:trHeight w:val="454"/>
        </w:trPr>
        <w:tc>
          <w:tcPr>
            <w:tcW w:w="9627" w:type="dxa"/>
            <w:gridSpan w:val="2"/>
            <w:vAlign w:val="center"/>
          </w:tcPr>
          <w:p w14:paraId="0AB15744" w14:textId="0D3F9D67" w:rsidR="00727CBF" w:rsidRPr="00072702" w:rsidRDefault="00727CBF"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N</m:t>
              </m:r>
            </m:oMath>
          </w:p>
        </w:tc>
      </w:tr>
    </w:tbl>
    <w:p w14:paraId="36D0F409" w14:textId="77777777" w:rsidR="00727CBF" w:rsidRDefault="00727CBF" w:rsidP="00722F0B">
      <w:pPr>
        <w:rPr>
          <w:lang w:val="en-US"/>
        </w:rPr>
      </w:pPr>
    </w:p>
    <w:tbl>
      <w:tblPr>
        <w:tblStyle w:val="Tabelacomgrade"/>
        <w:tblW w:w="0" w:type="auto"/>
        <w:tblLook w:val="04A0" w:firstRow="1" w:lastRow="0" w:firstColumn="1" w:lastColumn="0" w:noHBand="0" w:noVBand="1"/>
      </w:tblPr>
      <w:tblGrid>
        <w:gridCol w:w="4813"/>
        <w:gridCol w:w="4814"/>
      </w:tblGrid>
      <w:tr w:rsidR="00555535" w:rsidRPr="00895498" w14:paraId="676A772D" w14:textId="77777777" w:rsidTr="00517968">
        <w:trPr>
          <w:trHeight w:val="454"/>
        </w:trPr>
        <w:tc>
          <w:tcPr>
            <w:tcW w:w="4813" w:type="dxa"/>
            <w:vAlign w:val="center"/>
          </w:tcPr>
          <w:p w14:paraId="7802FEE3" w14:textId="77777777" w:rsidR="00555535" w:rsidRPr="00C418A0" w:rsidRDefault="00555535" w:rsidP="00517968">
            <w:pPr>
              <w:pStyle w:val="Tabelan10"/>
              <w:jc w:val="left"/>
              <w:rPr>
                <w:lang w:val="en-US"/>
              </w:rPr>
            </w:pPr>
            <w:r w:rsidRPr="002A0307">
              <w:rPr>
                <w:b/>
                <w:bCs/>
                <w:lang w:val="en-US"/>
              </w:rPr>
              <w:t>Model Name</w:t>
            </w:r>
            <w:r w:rsidRPr="002A0307">
              <w:rPr>
                <w:lang w:val="en-US"/>
              </w:rPr>
              <w:t xml:space="preserve">: </w:t>
            </w:r>
            <w:proofErr w:type="spellStart"/>
            <w:proofErr w:type="gramStart"/>
            <w:r>
              <w:t>modified</w:t>
            </w:r>
            <w:proofErr w:type="spellEnd"/>
            <w:proofErr w:type="gramEnd"/>
            <w:r>
              <w:t xml:space="preserve"> Gregory</w:t>
            </w:r>
          </w:p>
        </w:tc>
        <w:tc>
          <w:tcPr>
            <w:tcW w:w="4814" w:type="dxa"/>
            <w:vAlign w:val="center"/>
          </w:tcPr>
          <w:p w14:paraId="25F948CC" w14:textId="10EE76BB" w:rsidR="00555535" w:rsidRPr="00895498" w:rsidRDefault="00555535" w:rsidP="00517968">
            <w:pPr>
              <w:pStyle w:val="Tabelan10"/>
              <w:jc w:val="left"/>
            </w:pPr>
            <w:proofErr w:type="spellStart"/>
            <w:r w:rsidRPr="00895498">
              <w:rPr>
                <w:b/>
                <w:bCs/>
              </w:rPr>
              <w:t>Source</w:t>
            </w:r>
            <w:proofErr w:type="spellEnd"/>
            <w:r w:rsidRPr="00895498">
              <w:t>:</w:t>
            </w:r>
            <w:r>
              <w:t xml:space="preserve"> </w:t>
            </w:r>
            <w:r>
              <w:fldChar w:fldCharType="begin"/>
            </w:r>
            <w:r w:rsidR="00790844">
              <w:instrText xml:space="preserve"> ADDIN ZOTERO_ITEM CSL_CITATION {"citationID":"X8xzGPXO","properties":{"formattedCitation":"(He et al., 2022)","plainCitation":"(He et al., 2022)","noteIndex":0},"citationItems":[{"id":91,"uris":["http://zotero.org/users/14777946/items/ESRJ2CRD"],"itemData":{"id":91,"type":"article-journal","abstract":"Nonlinear finite element analysis is widely used for structural optimization of the design and the reliability analysis of complex elastomeric components. However, high-precision numerical results cannot be achieved without reliable strain energy functions (SEFs) of the rubber or rubber nanocomposite material. Although hyperelastic constitutive models have been studied for nearly 80 years, selecting one that accurately describes rubber's mechanical response is still a challenge. This work reviews 85 isotropic SEFs based on both the phenomenological theory and the micromechanical network theory proposed from the 1940s to 2019. A fitting algorithm which can realize the automatic fitting optimization and determination of the parameters of all SEFs reviewed is developed. The ability of each SEF to reproduce the experimental data of both the unfilled and highly filled rubber nanocomposite is quantitatively assessed based on a new proposed evaluation index. The top 30 SEFs for the unfilled rubber and the top 14 SEFs for the highly filled rubber nanocomposite are presented in the ranking lists. Finally, some suggestions on how to select an appropriate hyperelastic constitutive model are given, and the perspective on the future progress of constitutive models is summarized.","collection-title":"Trends in Nanomaterials and Nanocomposites: Fundamentals, Modelling and Applications - Part A","container-title":"Nano Materials Science","DOI":"10.1016/j.nanoms.2021.07.003","ISSN":"2589-9651","issue":"2","journalAbbreviation":"Nano Materials Science","page":"64-82","source":"ScienceDirect","title":"A comparative study of 85 hyperelastic constitutive models for both unfilled rubber and highly filled rubber nanocomposite material","volume":"4","author":[{"family":"He","given":"Hong"},{"family":"Zhang","given":"Qiang"},{"family":"Zhang","given":"Yaru"},{"family":"Chen","given":"Jianfeng"},{"family":"Zhang","given":"Liqun"},{"family":"Li","given":"Fanzhu"}],"issued":{"date-parts":[["2022",6,1]]}}}],"schema":"https://github.com/citation-style-language/schema/raw/master/csl-citation.json"} </w:instrText>
            </w:r>
            <w:r>
              <w:fldChar w:fldCharType="separate"/>
            </w:r>
            <w:r w:rsidRPr="00696EAE">
              <w:rPr>
                <w:rFonts w:cs="Times New Roman"/>
              </w:rPr>
              <w:t>(He et al., 2022)</w:t>
            </w:r>
            <w:r>
              <w:fldChar w:fldCharType="end"/>
            </w:r>
          </w:p>
        </w:tc>
      </w:tr>
      <w:tr w:rsidR="00555535" w:rsidRPr="00895498" w14:paraId="01A8A990" w14:textId="77777777" w:rsidTr="00EC397D">
        <w:trPr>
          <w:trHeight w:val="794"/>
        </w:trPr>
        <w:tc>
          <w:tcPr>
            <w:tcW w:w="9627" w:type="dxa"/>
            <w:gridSpan w:val="2"/>
          </w:tcPr>
          <w:p w14:paraId="7A6AD49B" w14:textId="77777777" w:rsidR="00555535" w:rsidRPr="00895498" w:rsidRDefault="00555535" w:rsidP="00517968">
            <w:pPr>
              <w:pStyle w:val="Tabelan10"/>
              <w:jc w:val="left"/>
              <w:rPr>
                <w:lang w:val="en-US"/>
              </w:rPr>
            </w:pPr>
            <w:r w:rsidRPr="00895498">
              <w:rPr>
                <w:b/>
                <w:bCs/>
                <w:lang w:val="en-US"/>
              </w:rPr>
              <w:t>Equation</w:t>
            </w:r>
            <w:r w:rsidRPr="00895498">
              <w:rPr>
                <w:lang w:val="en-US"/>
              </w:rPr>
              <w:t>:</w:t>
            </w:r>
          </w:p>
          <w:p w14:paraId="6F6B47A6" w14:textId="77777777" w:rsidR="00555535" w:rsidRPr="00895498" w:rsidRDefault="00555535"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1+</m:t>
                    </m:r>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1+</m:t>
                    </m:r>
                    <m:r>
                      <w:rPr>
                        <w:rFonts w:ascii="Cambria Math" w:hAnsi="Cambria Math"/>
                      </w:rPr>
                      <m:t>α</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1+</m:t>
                    </m:r>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e>
                    </m:d>
                  </m:e>
                  <m:sup>
                    <m:r>
                      <m:rPr>
                        <m:sty m:val="p"/>
                      </m:rPr>
                      <w:rPr>
                        <w:rFonts w:ascii="Cambria Math" w:hAnsi="Cambria Math"/>
                      </w:rPr>
                      <m:t>1+</m:t>
                    </m:r>
                    <m:r>
                      <w:rPr>
                        <w:rFonts w:ascii="Cambria Math" w:hAnsi="Cambria Math"/>
                      </w:rPr>
                      <m:t>β</m:t>
                    </m:r>
                  </m:sup>
                </m:sSup>
              </m:oMath>
            </m:oMathPara>
          </w:p>
        </w:tc>
      </w:tr>
      <w:tr w:rsidR="00555535" w:rsidRPr="008E52D1" w14:paraId="76BC4EA8" w14:textId="77777777" w:rsidTr="00517968">
        <w:trPr>
          <w:trHeight w:val="454"/>
        </w:trPr>
        <w:tc>
          <w:tcPr>
            <w:tcW w:w="9627" w:type="dxa"/>
            <w:gridSpan w:val="2"/>
            <w:vAlign w:val="center"/>
          </w:tcPr>
          <w:p w14:paraId="3E7DAF56" w14:textId="77777777" w:rsidR="00555535" w:rsidRPr="00072702" w:rsidRDefault="00555535"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N</m:t>
              </m:r>
            </m:oMath>
          </w:p>
        </w:tc>
      </w:tr>
    </w:tbl>
    <w:p w14:paraId="7CE952D0" w14:textId="77777777" w:rsidR="00555535" w:rsidRDefault="00555535" w:rsidP="00722F0B">
      <w:pPr>
        <w:rPr>
          <w:lang w:val="en-US"/>
        </w:rPr>
      </w:pPr>
    </w:p>
    <w:tbl>
      <w:tblPr>
        <w:tblStyle w:val="Tabelacomgrade"/>
        <w:tblW w:w="0" w:type="auto"/>
        <w:tblLook w:val="04A0" w:firstRow="1" w:lastRow="0" w:firstColumn="1" w:lastColumn="0" w:noHBand="0" w:noVBand="1"/>
      </w:tblPr>
      <w:tblGrid>
        <w:gridCol w:w="4813"/>
        <w:gridCol w:w="4814"/>
      </w:tblGrid>
      <w:tr w:rsidR="005F0416" w:rsidRPr="00895498" w14:paraId="094F0070" w14:textId="77777777" w:rsidTr="00517968">
        <w:trPr>
          <w:trHeight w:val="454"/>
        </w:trPr>
        <w:tc>
          <w:tcPr>
            <w:tcW w:w="4813" w:type="dxa"/>
            <w:vAlign w:val="center"/>
          </w:tcPr>
          <w:p w14:paraId="11272E9C" w14:textId="310A418F" w:rsidR="005F0416" w:rsidRPr="00C418A0" w:rsidRDefault="005F0416" w:rsidP="00517968">
            <w:pPr>
              <w:pStyle w:val="Tabelan10"/>
              <w:jc w:val="left"/>
              <w:rPr>
                <w:lang w:val="en-US"/>
              </w:rPr>
            </w:pPr>
            <w:r w:rsidRPr="002A0307">
              <w:rPr>
                <w:b/>
                <w:bCs/>
                <w:lang w:val="en-US"/>
              </w:rPr>
              <w:t>Model Name</w:t>
            </w:r>
            <w:r w:rsidRPr="002A0307">
              <w:rPr>
                <w:lang w:val="en-US"/>
              </w:rPr>
              <w:t xml:space="preserve">: </w:t>
            </w:r>
            <w:proofErr w:type="spellStart"/>
            <w:r w:rsidR="0029714E">
              <w:t>Beda</w:t>
            </w:r>
            <w:proofErr w:type="spellEnd"/>
          </w:p>
        </w:tc>
        <w:tc>
          <w:tcPr>
            <w:tcW w:w="4814" w:type="dxa"/>
            <w:vAlign w:val="center"/>
          </w:tcPr>
          <w:p w14:paraId="2733CD12" w14:textId="6894C2A5" w:rsidR="005F0416" w:rsidRPr="00895498" w:rsidRDefault="005F0416" w:rsidP="00517968">
            <w:pPr>
              <w:pStyle w:val="Tabelan10"/>
              <w:jc w:val="left"/>
            </w:pPr>
            <w:proofErr w:type="spellStart"/>
            <w:r w:rsidRPr="00895498">
              <w:rPr>
                <w:b/>
                <w:bCs/>
              </w:rPr>
              <w:t>Source</w:t>
            </w:r>
            <w:proofErr w:type="spellEnd"/>
            <w:r w:rsidRPr="00895498">
              <w:t>:</w:t>
            </w:r>
            <w:r>
              <w:t xml:space="preserve"> </w:t>
            </w:r>
            <w:r>
              <w:fldChar w:fldCharType="begin"/>
            </w:r>
            <w:r w:rsidR="00790844">
              <w:instrText xml:space="preserve"> ADDIN ZOTERO_ITEM CSL_CITATION {"citationID":"5JYANnc3","properties":{"formattedCitation":"(Beda, 2005)","plainCitation":"(Beda, 2005)","noteIndex":0},"citationItems":[{"id":831,"uris":["http://zotero.org/users/14777946/items/ZZCJHI2E"],"itemData":{"id":831,"type":"article-journal","abstract":"The fundamental Rivlin expression of the strain energy function of rubber materials is readjusted and expanded to an optimal and efficient number of terms, and then stress–stretch behavior relations are derived to provide an accurate prediction of different modes of deformation. An analysis of the effect of deformation on simple and shear reduced stresses has permitted strain invariants I1 and I2 to be taken into consideration when the strain energy function is modeled and has permitted their effects to be highlighted over the entire range of states of strain. With the proposed model, the fit of the experimental data has been shown to provide an accurate response and predictive description in simple extension, biaxial extension, and pure shear. © 2004 Wiley Periodicals, Inc. J Polym Sci Part B: Polym Phys 43: 125–134, 2005","container-title":"Journal of Polymer Science Part B: Polymer Physics","DOI":"10.1002/polb.20308","ISSN":"1099-0488","issue":"2","language":"en","license":"Copyright © 2004 Wiley Periodicals, Inc.","note":"_eprint: https://onlinelibrary.wiley.com/doi/pdf/10.1002/polb.20308","page":"125-134","source":"Wiley Online Library","title":"Reconciling the fundamental phenomenological expression of the strain energy of rubber with established experimental facts","volume":"43","author":[{"family":"Beda","given":"T."}],"issued":{"date-parts":[["2005"]]}}}],"schema":"https://github.com/citation-style-language/schema/raw/master/csl-citation.json"} </w:instrText>
            </w:r>
            <w:r>
              <w:fldChar w:fldCharType="separate"/>
            </w:r>
            <w:r w:rsidR="00790844" w:rsidRPr="00790844">
              <w:rPr>
                <w:rFonts w:cs="Times New Roman"/>
              </w:rPr>
              <w:t>(Beda, 2005)</w:t>
            </w:r>
            <w:r>
              <w:fldChar w:fldCharType="end"/>
            </w:r>
          </w:p>
        </w:tc>
      </w:tr>
      <w:tr w:rsidR="005F0416" w:rsidRPr="00895498" w14:paraId="6232711C" w14:textId="77777777" w:rsidTr="00EC397D">
        <w:trPr>
          <w:trHeight w:val="794"/>
        </w:trPr>
        <w:tc>
          <w:tcPr>
            <w:tcW w:w="9627" w:type="dxa"/>
            <w:gridSpan w:val="2"/>
          </w:tcPr>
          <w:p w14:paraId="36D07472" w14:textId="77777777" w:rsidR="005F0416" w:rsidRPr="00895498" w:rsidRDefault="005F0416" w:rsidP="00517968">
            <w:pPr>
              <w:pStyle w:val="Tabelan10"/>
              <w:jc w:val="left"/>
              <w:rPr>
                <w:lang w:val="en-US"/>
              </w:rPr>
            </w:pPr>
            <w:r w:rsidRPr="00895498">
              <w:rPr>
                <w:b/>
                <w:bCs/>
                <w:lang w:val="en-US"/>
              </w:rPr>
              <w:t>Equation</w:t>
            </w:r>
            <w:r w:rsidRPr="00895498">
              <w:rPr>
                <w:lang w:val="en-US"/>
              </w:rPr>
              <w:t>:</w:t>
            </w:r>
          </w:p>
          <w:p w14:paraId="7610163F" w14:textId="1F79A88A" w:rsidR="005F0416" w:rsidRPr="00895498" w:rsidRDefault="009455F8"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ς</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ς</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0</m:t>
                        </m:r>
                      </m:sub>
                    </m:sSub>
                  </m:num>
                  <m:den>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w:rPr>
                        <w:rFonts w:ascii="Cambria Math" w:hAnsi="Cambria Math"/>
                      </w:rPr>
                      <m:t>β</m:t>
                    </m:r>
                  </m:sup>
                </m:sSup>
              </m:oMath>
            </m:oMathPara>
          </w:p>
        </w:tc>
      </w:tr>
      <w:tr w:rsidR="005F0416" w:rsidRPr="008E52D1" w14:paraId="220DABB9" w14:textId="77777777" w:rsidTr="00517968">
        <w:trPr>
          <w:trHeight w:val="454"/>
        </w:trPr>
        <w:tc>
          <w:tcPr>
            <w:tcW w:w="9627" w:type="dxa"/>
            <w:gridSpan w:val="2"/>
            <w:vAlign w:val="center"/>
          </w:tcPr>
          <w:p w14:paraId="442A33AF" w14:textId="65549CAB" w:rsidR="005F0416" w:rsidRPr="00072702" w:rsidRDefault="005F0416"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ς</m:t>
              </m:r>
              <m:r>
                <m:rPr>
                  <m:sty m:val="p"/>
                </m:rPr>
                <w:rPr>
                  <w:rFonts w:ascii="Cambria Math" w:hAnsi="Cambria Math"/>
                  <w:lang w:val="en-US"/>
                </w:rPr>
                <m:t>,</m:t>
              </m:r>
              <m:r>
                <w:rPr>
                  <w:rFonts w:ascii="Cambria Math" w:hAnsi="Cambria Math"/>
                </w:rPr>
                <m:t>β</m:t>
              </m:r>
              <m:r>
                <w:rPr>
                  <w:rFonts w:ascii="Cambria Math" w:hAnsi="Cambria Math"/>
                  <w:lang w:val="en-US"/>
                </w:rPr>
                <m:t>,</m:t>
              </m:r>
              <m:sSub>
                <m:sSubPr>
                  <m:ctrlPr>
                    <w:rPr>
                      <w:rFonts w:ascii="Cambria Math" w:hAnsi="Cambria Math"/>
                      <w:i/>
                    </w:rPr>
                  </m:ctrlPr>
                </m:sSubPr>
                <m:e>
                  <m:r>
                    <w:rPr>
                      <w:rFonts w:ascii="Cambria Math" w:hAnsi="Cambria Math"/>
                    </w:rPr>
                    <m:t>K</m:t>
                  </m:r>
                </m:e>
                <m:sub>
                  <m:r>
                    <w:rPr>
                      <w:rFonts w:ascii="Cambria Math" w:hAnsi="Cambria Math"/>
                      <w:lang w:val="en-US"/>
                    </w:rPr>
                    <m:t>0</m:t>
                  </m:r>
                </m:sub>
              </m:sSub>
            </m:oMath>
          </w:p>
        </w:tc>
      </w:tr>
    </w:tbl>
    <w:p w14:paraId="73CD5EB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790844" w:rsidRPr="00895498" w14:paraId="7F02141C" w14:textId="77777777" w:rsidTr="00517968">
        <w:trPr>
          <w:trHeight w:val="454"/>
        </w:trPr>
        <w:tc>
          <w:tcPr>
            <w:tcW w:w="4813" w:type="dxa"/>
            <w:vAlign w:val="center"/>
          </w:tcPr>
          <w:p w14:paraId="0C45EED8" w14:textId="48B02A13" w:rsidR="00790844" w:rsidRPr="00C418A0" w:rsidRDefault="00790844" w:rsidP="00517968">
            <w:pPr>
              <w:pStyle w:val="Tabelan10"/>
              <w:jc w:val="left"/>
              <w:rPr>
                <w:lang w:val="en-US"/>
              </w:rPr>
            </w:pPr>
            <w:r w:rsidRPr="002A0307">
              <w:rPr>
                <w:b/>
                <w:bCs/>
                <w:lang w:val="en-US"/>
              </w:rPr>
              <w:t>Model Name</w:t>
            </w:r>
            <w:r w:rsidRPr="002A0307">
              <w:rPr>
                <w:lang w:val="en-US"/>
              </w:rPr>
              <w:t xml:space="preserve">: </w:t>
            </w:r>
            <w:r w:rsidR="002B243B">
              <w:t>Amin</w:t>
            </w:r>
          </w:p>
        </w:tc>
        <w:tc>
          <w:tcPr>
            <w:tcW w:w="4814" w:type="dxa"/>
            <w:vAlign w:val="center"/>
          </w:tcPr>
          <w:p w14:paraId="71E87CA1" w14:textId="2B43C28B" w:rsidR="00790844" w:rsidRPr="00895498" w:rsidRDefault="00790844" w:rsidP="00517968">
            <w:pPr>
              <w:pStyle w:val="Tabelan10"/>
              <w:jc w:val="left"/>
            </w:pPr>
            <w:proofErr w:type="spellStart"/>
            <w:r w:rsidRPr="00895498">
              <w:rPr>
                <w:b/>
                <w:bCs/>
              </w:rPr>
              <w:t>Source</w:t>
            </w:r>
            <w:proofErr w:type="spellEnd"/>
            <w:r w:rsidRPr="00895498">
              <w:t>:</w:t>
            </w:r>
            <w:r>
              <w:t xml:space="preserve"> </w:t>
            </w:r>
            <w:r>
              <w:fldChar w:fldCharType="begin"/>
            </w:r>
            <w:r w:rsidR="003A3CE2">
              <w:instrText xml:space="preserve"> ADDIN ZOTERO_ITEM CSL_CITATION {"citationID":"OdwScS55","properties":{"formattedCitation":"(Amin et al., 2006)","plainCitation":"(Amin et al., 2006)","noteIndex":0},"citationItems":[{"id":834,"uris":["http://zotero.org/users/14777946/items/V63E5L6K"],"itemData":{"id":834,"type":"article-journal","abstract":"Rate-independent monotonic behavior of filled natural rubber and high damping rubber is investigated in compression and shear regimes. Monotonic responses obtained from tests conducted in both regimes demonstrate the prominent existence of the Fletcher-Gent effect, indicated by high stiffness at low strain levels. An improved hyperelasticity model for compression and shear regimes is proposed to represent the rate-independent instantaneous and equilibrium responses including the Fletcher-Gent effect. A parameter identification scheme involving simultaneous minimization of least-square residuals of uniaxial compression and simple shear data is delineated. The difficulties of identifying a unique set of hyperelasticity parameters that hold for both compression and shear deformation modes are thus overcome. The proposed hyperelasticity model has been implemented in a general purpose finite element program. Finite element simulations of experiments have shown the adequacy of the proposed hyperelasticity model, estimated parameters, and employed numerical procedures. Finally, numerical experiments were conducted to further explore the potential of the proposed model, and estimated parameters in analyzing rubber layers of a base isolation bearing subjected either to compression or to a combination of compression and shear. Journal of Engineering Mechanics © 2006 ASCE.","archive":"Scopus","container-title":"Journal of Engineering Mechanics","DOI":"10.1061/(ASCE)0733-9399(2006)132:1(54)","issue":"1","page":"54-64","source":"Scopus","title":"Hyperelasticity model for finite element analysis of natural and high damping rubbers in compression and shear","volume":"132","author":[{"family":"Amin","given":"A.F.M.S."},{"family":"Wiraguna","given":"S.I."},{"family":"Bhuiyan","given":"A.R."},{"family":"Okui","given":"Y."}],"issued":{"date-parts":[["2006"]]}}}],"schema":"https://github.com/citation-style-language/schema/raw/master/csl-citation.json"} </w:instrText>
            </w:r>
            <w:r>
              <w:fldChar w:fldCharType="separate"/>
            </w:r>
            <w:r w:rsidR="003A3CE2" w:rsidRPr="003A3CE2">
              <w:rPr>
                <w:rFonts w:cs="Times New Roman"/>
              </w:rPr>
              <w:t>(Amin et al., 2006)</w:t>
            </w:r>
            <w:r>
              <w:fldChar w:fldCharType="end"/>
            </w:r>
          </w:p>
        </w:tc>
      </w:tr>
      <w:tr w:rsidR="00790844" w:rsidRPr="00895498" w14:paraId="5A87EA4F" w14:textId="77777777" w:rsidTr="00EC397D">
        <w:trPr>
          <w:trHeight w:val="794"/>
        </w:trPr>
        <w:tc>
          <w:tcPr>
            <w:tcW w:w="9627" w:type="dxa"/>
            <w:gridSpan w:val="2"/>
          </w:tcPr>
          <w:p w14:paraId="0DCA7E78" w14:textId="77777777" w:rsidR="00790844" w:rsidRPr="00895498" w:rsidRDefault="00790844" w:rsidP="00517968">
            <w:pPr>
              <w:pStyle w:val="Tabelan10"/>
              <w:jc w:val="left"/>
              <w:rPr>
                <w:lang w:val="en-US"/>
              </w:rPr>
            </w:pPr>
            <w:r w:rsidRPr="00895498">
              <w:rPr>
                <w:b/>
                <w:bCs/>
                <w:lang w:val="en-US"/>
              </w:rPr>
              <w:t>Equation</w:t>
            </w:r>
            <w:r w:rsidRPr="00895498">
              <w:rPr>
                <w:lang w:val="en-US"/>
              </w:rPr>
              <w:t>:</w:t>
            </w:r>
          </w:p>
          <w:p w14:paraId="2C6284A8" w14:textId="56FD7925" w:rsidR="00790844" w:rsidRPr="00895498" w:rsidRDefault="00A1288B"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2</m:t>
                        </m:r>
                      </m:sub>
                    </m:sSub>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N</m:t>
                    </m:r>
                    <m:r>
                      <m:rPr>
                        <m:sty m:val="p"/>
                      </m:rPr>
                      <w:rPr>
                        <w:rFonts w:ascii="Cambria Math" w:hAnsi="Cambria Math"/>
                      </w:rPr>
                      <m:t>+1</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M</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M</m:t>
                    </m:r>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4</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790844" w:rsidRPr="008E52D1" w14:paraId="2366BF21" w14:textId="77777777" w:rsidTr="00517968">
        <w:trPr>
          <w:trHeight w:val="454"/>
        </w:trPr>
        <w:tc>
          <w:tcPr>
            <w:tcW w:w="9627" w:type="dxa"/>
            <w:gridSpan w:val="2"/>
            <w:vAlign w:val="center"/>
          </w:tcPr>
          <w:p w14:paraId="2B34CB44" w14:textId="2CA132FE" w:rsidR="00790844" w:rsidRPr="00072702" w:rsidRDefault="00790844"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M</m:t>
              </m:r>
            </m:oMath>
          </w:p>
        </w:tc>
      </w:tr>
    </w:tbl>
    <w:p w14:paraId="2C45877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A3CE2" w:rsidRPr="00895498" w14:paraId="6851EE8C" w14:textId="77777777" w:rsidTr="00517968">
        <w:trPr>
          <w:trHeight w:val="454"/>
        </w:trPr>
        <w:tc>
          <w:tcPr>
            <w:tcW w:w="4813" w:type="dxa"/>
            <w:vAlign w:val="center"/>
          </w:tcPr>
          <w:p w14:paraId="1660401F" w14:textId="23517AF3" w:rsidR="003A3CE2" w:rsidRPr="00C418A0" w:rsidRDefault="003A3CE2" w:rsidP="00517968">
            <w:pPr>
              <w:pStyle w:val="Tabelan10"/>
              <w:jc w:val="left"/>
              <w:rPr>
                <w:lang w:val="en-US"/>
              </w:rPr>
            </w:pPr>
            <w:r w:rsidRPr="002A0307">
              <w:rPr>
                <w:b/>
                <w:bCs/>
                <w:lang w:val="en-US"/>
              </w:rPr>
              <w:lastRenderedPageBreak/>
              <w:t>Model Name</w:t>
            </w:r>
            <w:r w:rsidRPr="002A0307">
              <w:rPr>
                <w:lang w:val="en-US"/>
              </w:rPr>
              <w:t xml:space="preserve">: </w:t>
            </w:r>
            <w:r w:rsidR="00E64924">
              <w:t>Lopez-</w:t>
            </w:r>
            <w:proofErr w:type="spellStart"/>
            <w:r w:rsidR="00E64924">
              <w:t>Pamies</w:t>
            </w:r>
            <w:proofErr w:type="spellEnd"/>
          </w:p>
        </w:tc>
        <w:tc>
          <w:tcPr>
            <w:tcW w:w="4814" w:type="dxa"/>
            <w:vAlign w:val="center"/>
          </w:tcPr>
          <w:p w14:paraId="0588B344" w14:textId="508C371D" w:rsidR="003A3CE2" w:rsidRPr="00895498" w:rsidRDefault="003A3CE2" w:rsidP="00517968">
            <w:pPr>
              <w:pStyle w:val="Tabelan10"/>
              <w:jc w:val="left"/>
            </w:pPr>
            <w:proofErr w:type="spellStart"/>
            <w:r w:rsidRPr="00895498">
              <w:rPr>
                <w:b/>
                <w:bCs/>
              </w:rPr>
              <w:t>Source</w:t>
            </w:r>
            <w:proofErr w:type="spellEnd"/>
            <w:r w:rsidRPr="00895498">
              <w:t>:</w:t>
            </w:r>
            <w:r>
              <w:t xml:space="preserve"> </w:t>
            </w:r>
            <w:r>
              <w:fldChar w:fldCharType="begin"/>
            </w:r>
            <w:r w:rsidR="00CF22A4">
              <w:instrText xml:space="preserve"> ADDIN ZOTERO_ITEM CSL_CITATION {"citationID":"lV2lBOb8","properties":{"formattedCitation":"(Lopez-Pamies, 2010)","plainCitation":"(Lopez-Pamies, 2010)","noteIndex":0},"citationItems":[{"id":837,"uris":["http://zotero.org/users/14777946/items/5SSBCQAC"],"itemData":{"id":837,"type":"article-journal","abstract":"In this Note, we propose a new hyperelastic model for rubber elastic solids applicable over the entire range of deformations. The underlying stored-energy function is a linear combination of the I1-based strain invariants φ(I1;α)=(I1α−3α)/(α3α−1), where α is a real number. The predictive capabilities of the model are illustrated via comparisons with experimental data available from the literature for a variety of rubbery solids. In addition, the key theoretical and practical strengths of the proposed stored-energy function are discussed.","container-title":"Comptes Rendus Mécanique","DOI":"10.1016/j.crme.2009.12.007","ISSN":"1631-0721","issue":"1","journalAbbreviation":"Comptes Rendus Mécanique","page":"3-11","source":"ScienceDirect","title":"A new I1&lt;math&gt;&lt;msub is=\"true\"&gt;&lt;mi is=\"true\"&gt;I&lt;/mi&gt;&lt;mn is=\"true\"&gt;1&lt;/mn&gt;&lt;/msub&gt;&lt;/math&gt;-based hyperelastic model for rubber elastic materials","volume":"338","author":[{"family":"Lopez-Pamies","given":"Oscar"}],"issued":{"date-parts":[["2010",1,1]]}}}],"schema":"https://github.com/citation-style-language/schema/raw/master/csl-citation.json"} </w:instrText>
            </w:r>
            <w:r>
              <w:fldChar w:fldCharType="separate"/>
            </w:r>
            <w:r w:rsidR="00CF22A4" w:rsidRPr="00CF22A4">
              <w:rPr>
                <w:rFonts w:cs="Times New Roman"/>
              </w:rPr>
              <w:t>(Lopez-Pamies, 2010)</w:t>
            </w:r>
            <w:r>
              <w:fldChar w:fldCharType="end"/>
            </w:r>
          </w:p>
        </w:tc>
      </w:tr>
      <w:tr w:rsidR="003A3CE2" w:rsidRPr="00895498" w14:paraId="72D6DC9F" w14:textId="77777777" w:rsidTr="00EC397D">
        <w:trPr>
          <w:trHeight w:val="794"/>
        </w:trPr>
        <w:tc>
          <w:tcPr>
            <w:tcW w:w="9627" w:type="dxa"/>
            <w:gridSpan w:val="2"/>
          </w:tcPr>
          <w:p w14:paraId="2A396F91" w14:textId="77777777" w:rsidR="003A3CE2" w:rsidRPr="00895498" w:rsidRDefault="003A3CE2" w:rsidP="00517968">
            <w:pPr>
              <w:pStyle w:val="Tabelan10"/>
              <w:jc w:val="left"/>
              <w:rPr>
                <w:lang w:val="en-US"/>
              </w:rPr>
            </w:pPr>
            <w:r w:rsidRPr="00895498">
              <w:rPr>
                <w:b/>
                <w:bCs/>
                <w:lang w:val="en-US"/>
              </w:rPr>
              <w:t>Equation</w:t>
            </w:r>
            <w:r w:rsidRPr="00895498">
              <w:rPr>
                <w:lang w:val="en-US"/>
              </w:rPr>
              <w:t>:</w:t>
            </w:r>
          </w:p>
          <w:p w14:paraId="7879C711" w14:textId="69CC22A8" w:rsidR="003A3CE2" w:rsidRPr="00895498" w:rsidRDefault="00E2060C"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p>
                      <m:sSupPr>
                        <m:ctrlPr>
                          <w:rPr>
                            <w:rFonts w:ascii="Cambria Math" w:hAnsi="Cambria Math"/>
                          </w:rPr>
                        </m:ctrlPr>
                      </m:sSupPr>
                      <m:e>
                        <m:r>
                          <m:rPr>
                            <m:sty m:val="p"/>
                          </m:rPr>
                          <w:rPr>
                            <w:rFonts w:ascii="Cambria Math" w:hAnsi="Cambria Math"/>
                          </w:rPr>
                          <m:t>3</m:t>
                        </m:r>
                      </m:e>
                      <m:sup>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sup>
                    </m:sSup>
                  </m:num>
                  <m:den>
                    <m:sSub>
                      <m:sSubPr>
                        <m:ctrlPr>
                          <w:rPr>
                            <w:rFonts w:ascii="Cambria Math" w:hAnsi="Cambria Math"/>
                          </w:rPr>
                        </m:ctrlPr>
                      </m:sSubPr>
                      <m:e>
                        <m:r>
                          <w:rPr>
                            <w:rFonts w:ascii="Cambria Math" w:hAnsi="Cambria Math"/>
                          </w:rPr>
                          <m:t>α</m:t>
                        </m:r>
                      </m:e>
                      <m:sub>
                        <m:r>
                          <w:rPr>
                            <w:rFonts w:ascii="Cambria Math" w:hAnsi="Cambria Math"/>
                          </w:rPr>
                          <m:t>i</m:t>
                        </m:r>
                      </m:sub>
                    </m:sSub>
                  </m:den>
                </m:f>
                <m:sSub>
                  <m:sSubPr>
                    <m:ctrlPr>
                      <w:rPr>
                        <w:rFonts w:ascii="Cambria Math" w:hAnsi="Cambria Math"/>
                      </w:rPr>
                    </m:ctrlPr>
                  </m:sSubPr>
                  <m:e>
                    <m:r>
                      <w:rPr>
                        <w:rFonts w:ascii="Cambria Math" w:hAnsi="Cambria Math"/>
                      </w:rPr>
                      <m:t>μ</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sSub>
                          <m:sSubPr>
                            <m:ctrlPr>
                              <w:rPr>
                                <w:rFonts w:ascii="Cambria Math" w:hAnsi="Cambria Math"/>
                              </w:rPr>
                            </m:ctrlPr>
                          </m:sSubPr>
                          <m:e>
                            <m:r>
                              <w:rPr>
                                <w:rFonts w:ascii="Cambria Math" w:hAnsi="Cambria Math"/>
                              </w:rPr>
                              <m:t>α</m:t>
                            </m:r>
                          </m:e>
                          <m:sub>
                            <m:r>
                              <w:rPr>
                                <w:rFonts w:ascii="Cambria Math" w:hAnsi="Cambria Math"/>
                              </w:rPr>
                              <m:t>i</m:t>
                            </m:r>
                          </m:sub>
                        </m:sSub>
                      </m:sup>
                    </m:sSup>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3A3CE2" w:rsidRPr="008E52D1" w14:paraId="5B291953" w14:textId="77777777" w:rsidTr="00517968">
        <w:trPr>
          <w:trHeight w:val="454"/>
        </w:trPr>
        <w:tc>
          <w:tcPr>
            <w:tcW w:w="9627" w:type="dxa"/>
            <w:gridSpan w:val="2"/>
            <w:vAlign w:val="center"/>
          </w:tcPr>
          <w:p w14:paraId="37DAACEF" w14:textId="0E6DF0F5" w:rsidR="003A3CE2" w:rsidRPr="00072702" w:rsidRDefault="003A3CE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i</m:t>
                  </m:r>
                </m:sub>
              </m:sSub>
            </m:oMath>
          </w:p>
        </w:tc>
      </w:tr>
    </w:tbl>
    <w:p w14:paraId="6BAF9E88" w14:textId="77777777" w:rsidR="00516524" w:rsidRDefault="00516524" w:rsidP="00722F0B">
      <w:pPr>
        <w:rPr>
          <w:lang w:val="en-US"/>
        </w:rPr>
      </w:pPr>
    </w:p>
    <w:tbl>
      <w:tblPr>
        <w:tblStyle w:val="Tabelacomgrade"/>
        <w:tblW w:w="0" w:type="auto"/>
        <w:tblLook w:val="04A0" w:firstRow="1" w:lastRow="0" w:firstColumn="1" w:lastColumn="0" w:noHBand="0" w:noVBand="1"/>
      </w:tblPr>
      <w:tblGrid>
        <w:gridCol w:w="4813"/>
        <w:gridCol w:w="4814"/>
      </w:tblGrid>
      <w:tr w:rsidR="00CF22A4" w:rsidRPr="00895498" w14:paraId="7EF6053E" w14:textId="77777777" w:rsidTr="00517968">
        <w:trPr>
          <w:trHeight w:val="454"/>
        </w:trPr>
        <w:tc>
          <w:tcPr>
            <w:tcW w:w="4813" w:type="dxa"/>
            <w:vAlign w:val="center"/>
          </w:tcPr>
          <w:p w14:paraId="2260EA18" w14:textId="6C439665" w:rsidR="00CF22A4" w:rsidRPr="00C418A0" w:rsidRDefault="00CF22A4" w:rsidP="00517968">
            <w:pPr>
              <w:pStyle w:val="Tabelan10"/>
              <w:jc w:val="left"/>
              <w:rPr>
                <w:lang w:val="en-US"/>
              </w:rPr>
            </w:pPr>
            <w:r w:rsidRPr="002A0307">
              <w:rPr>
                <w:b/>
                <w:bCs/>
                <w:lang w:val="en-US"/>
              </w:rPr>
              <w:t>Model Name</w:t>
            </w:r>
            <w:r w:rsidRPr="002A0307">
              <w:rPr>
                <w:lang w:val="en-US"/>
              </w:rPr>
              <w:t xml:space="preserve">: </w:t>
            </w:r>
            <w:proofErr w:type="spellStart"/>
            <w:r w:rsidR="00567455">
              <w:t>gen-Yeoh</w:t>
            </w:r>
            <w:proofErr w:type="spellEnd"/>
          </w:p>
        </w:tc>
        <w:tc>
          <w:tcPr>
            <w:tcW w:w="4814" w:type="dxa"/>
            <w:vAlign w:val="center"/>
          </w:tcPr>
          <w:p w14:paraId="7B016113" w14:textId="44F1EAAF" w:rsidR="00CF22A4" w:rsidRPr="00895498" w:rsidRDefault="00CF22A4" w:rsidP="00517968">
            <w:pPr>
              <w:pStyle w:val="Tabelan10"/>
              <w:jc w:val="left"/>
            </w:pPr>
            <w:proofErr w:type="spellStart"/>
            <w:r w:rsidRPr="00895498">
              <w:rPr>
                <w:b/>
                <w:bCs/>
              </w:rPr>
              <w:t>Source</w:t>
            </w:r>
            <w:proofErr w:type="spellEnd"/>
            <w:r w:rsidRPr="00895498">
              <w:t>:</w:t>
            </w:r>
            <w:r>
              <w:t xml:space="preserve"> </w:t>
            </w:r>
            <w:r>
              <w:fldChar w:fldCharType="begin"/>
            </w:r>
            <w:r w:rsidR="00516524">
              <w:instrText xml:space="preserve"> ADDIN ZOTERO_ITEM CSL_CITATION {"citationID":"0cuEXDG5","properties":{"formattedCitation":"(Hohenberger et al., 2019)","plainCitation":"(Hohenberger et al., 2019)","noteIndex":0},"citationItems":[{"id":839,"uris":["http://zotero.org/users/14777946/items/7ANVBB4N"],"itemData":{"id":839,"type":"article-journal","abstract":"Strain energy functions (SEFs) are used to model the hyperelastic behavior of rubberlike materials. In tension, the stress–strain response of these materials often exhibits three characteristics: (i) a decreasing modulus at low strains (&amp;lt;20%), (ii) a constant modulus at intermediate strains, and (iii) an increasing modulus at high strains (&amp;gt;200%). Fitting an SEF that works in each regime is challenging when multiple or nonhomogeneous deformation modes are considered. The difficulty increases with highly filled elastomers because the small strain nonlinearity increases and finite-extensibility occurs at lower strains. One can compromise by fitting an SEF to a limited range of strain, but this is not always appropriate. For example, rubber seals in oilfield packers can exhibit low global strains but high localized strains. The Davies–De–Thomas (DDT) SEF is a good candidate for modeling such materials. Additional improvements will be shown by combining concepts from the DDT and Yeoh SEFs to construct a more versatile SEF. The SEF is implemented with user-defined material subroutines in Abaqus/Standard (UHYPER) and Abaqus/Explicit (VUMAT) for a three-dimensional general strain problem, and an approach to overcome a mathematically indeterminate stress condition in the unstrained state is derived. The complete UHYPER and VUMAT subroutines are also presented.","container-title":"Rubber Chemistry and Technology","DOI":"10.5254/rct.19.80387","ISSN":"0035-9475","issue":"4","journalAbbreviation":"Rubber Chemistry and Technology","page":"653-686","source":"Silverchair","title":"A CONSTITUTIVE MODEL FOR BOTH LOW AND HIGH STRAIN NONLINEARITIES IN HIGHLY FILLED ELASTOMERS AND IMPLEMENTATION WITH USER-DEFINED MATERIAL SUBROUTINES IN ABAQUS","volume":"92","author":[{"family":"Hohenberger","given":"Travis W."},{"family":"Windslow","given":"Richard J."},{"family":"Pugno","given":"Nicola M."},{"family":"Busfield","given":"James J. C."}],"issued":{"date-parts":[["2019",10,1]]}}}],"schema":"https://github.com/citation-style-language/schema/raw/master/csl-citation.json"} </w:instrText>
            </w:r>
            <w:r>
              <w:fldChar w:fldCharType="separate"/>
            </w:r>
            <w:r w:rsidR="00516524" w:rsidRPr="00516524">
              <w:rPr>
                <w:rFonts w:cs="Times New Roman"/>
              </w:rPr>
              <w:t>(Hohenberger et al., 2019)</w:t>
            </w:r>
            <w:r>
              <w:fldChar w:fldCharType="end"/>
            </w:r>
          </w:p>
        </w:tc>
      </w:tr>
      <w:tr w:rsidR="00CF22A4" w:rsidRPr="00895498" w14:paraId="04FEF829" w14:textId="77777777" w:rsidTr="00EC397D">
        <w:trPr>
          <w:trHeight w:val="567"/>
        </w:trPr>
        <w:tc>
          <w:tcPr>
            <w:tcW w:w="9627" w:type="dxa"/>
            <w:gridSpan w:val="2"/>
          </w:tcPr>
          <w:p w14:paraId="3F3418BB" w14:textId="77777777" w:rsidR="00CF22A4" w:rsidRPr="00895498" w:rsidRDefault="00CF22A4" w:rsidP="00517968">
            <w:pPr>
              <w:pStyle w:val="Tabelan10"/>
              <w:jc w:val="left"/>
              <w:rPr>
                <w:lang w:val="en-US"/>
              </w:rPr>
            </w:pPr>
            <w:r w:rsidRPr="00895498">
              <w:rPr>
                <w:b/>
                <w:bCs/>
                <w:lang w:val="en-US"/>
              </w:rPr>
              <w:t>Equation</w:t>
            </w:r>
            <w:r w:rsidRPr="00895498">
              <w:rPr>
                <w:lang w:val="en-US"/>
              </w:rPr>
              <w:t>:</w:t>
            </w:r>
          </w:p>
          <w:p w14:paraId="4CA5857D" w14:textId="13A63221" w:rsidR="00CF22A4" w:rsidRPr="00895498" w:rsidRDefault="00C127D2"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m</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p</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3</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q</m:t>
                    </m:r>
                  </m:sup>
                </m:sSup>
              </m:oMath>
            </m:oMathPara>
          </w:p>
        </w:tc>
      </w:tr>
      <w:tr w:rsidR="00CF22A4" w:rsidRPr="008E52D1" w14:paraId="6F7170FD" w14:textId="77777777" w:rsidTr="00517968">
        <w:trPr>
          <w:trHeight w:val="454"/>
        </w:trPr>
        <w:tc>
          <w:tcPr>
            <w:tcW w:w="9627" w:type="dxa"/>
            <w:gridSpan w:val="2"/>
            <w:vAlign w:val="center"/>
          </w:tcPr>
          <w:p w14:paraId="4482F803" w14:textId="515A90EF" w:rsidR="00CF22A4" w:rsidRPr="00072702" w:rsidRDefault="00CF22A4"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q</m:t>
              </m:r>
            </m:oMath>
          </w:p>
        </w:tc>
      </w:tr>
    </w:tbl>
    <w:p w14:paraId="7CF13951" w14:textId="77777777" w:rsidR="00AF7323" w:rsidRDefault="00AF7323" w:rsidP="00722F0B">
      <w:pPr>
        <w:rPr>
          <w:lang w:val="en-US"/>
        </w:rPr>
      </w:pPr>
    </w:p>
    <w:tbl>
      <w:tblPr>
        <w:tblStyle w:val="Tabelacomgrade"/>
        <w:tblW w:w="0" w:type="auto"/>
        <w:tblLook w:val="04A0" w:firstRow="1" w:lastRow="0" w:firstColumn="1" w:lastColumn="0" w:noHBand="0" w:noVBand="1"/>
      </w:tblPr>
      <w:tblGrid>
        <w:gridCol w:w="4813"/>
        <w:gridCol w:w="4814"/>
      </w:tblGrid>
      <w:tr w:rsidR="00516524" w:rsidRPr="00895498" w14:paraId="4C32D318" w14:textId="77777777" w:rsidTr="00517968">
        <w:trPr>
          <w:trHeight w:val="454"/>
        </w:trPr>
        <w:tc>
          <w:tcPr>
            <w:tcW w:w="4813" w:type="dxa"/>
            <w:vAlign w:val="center"/>
          </w:tcPr>
          <w:p w14:paraId="3BD02815" w14:textId="70B13076" w:rsidR="00516524" w:rsidRPr="00C418A0" w:rsidRDefault="00516524" w:rsidP="00517968">
            <w:pPr>
              <w:pStyle w:val="Tabelan10"/>
              <w:jc w:val="left"/>
              <w:rPr>
                <w:lang w:val="en-US"/>
              </w:rPr>
            </w:pPr>
            <w:r w:rsidRPr="002A0307">
              <w:rPr>
                <w:b/>
                <w:bCs/>
                <w:lang w:val="en-US"/>
              </w:rPr>
              <w:t>Model Name</w:t>
            </w:r>
            <w:r w:rsidRPr="002A0307">
              <w:rPr>
                <w:lang w:val="en-US"/>
              </w:rPr>
              <w:t xml:space="preserve">: </w:t>
            </w:r>
            <w:r w:rsidR="00AB7ACB">
              <w:t>Hart-Smith</w:t>
            </w:r>
          </w:p>
        </w:tc>
        <w:tc>
          <w:tcPr>
            <w:tcW w:w="4814" w:type="dxa"/>
            <w:vAlign w:val="center"/>
          </w:tcPr>
          <w:p w14:paraId="3B9E8A77" w14:textId="38FDA03A" w:rsidR="00516524" w:rsidRPr="00895498" w:rsidRDefault="00516524" w:rsidP="00517968">
            <w:pPr>
              <w:pStyle w:val="Tabelan10"/>
              <w:jc w:val="left"/>
            </w:pPr>
            <w:proofErr w:type="spellStart"/>
            <w:r w:rsidRPr="00895498">
              <w:rPr>
                <w:b/>
                <w:bCs/>
              </w:rPr>
              <w:t>Source</w:t>
            </w:r>
            <w:proofErr w:type="spellEnd"/>
            <w:r w:rsidRPr="00895498">
              <w:t>:</w:t>
            </w:r>
            <w:r>
              <w:t xml:space="preserve"> </w:t>
            </w:r>
            <w:r>
              <w:fldChar w:fldCharType="begin"/>
            </w:r>
            <w:r w:rsidR="007A4ED5">
              <w:instrText xml:space="preserve"> ADDIN ZOTERO_ITEM CSL_CITATION {"citationID":"u7msBsJh","properties":{"formattedCitation":"(Hart-Smith, 1966)","plainCitation":"(Hart-Smith, 1966)","noteIndex":0},"citationItems":[{"id":842,"uris":["http://zotero.org/users/14777946/items/ZKNKSDJ6"],"itemData":{"id":842,"type":"article-journal","archive":"Scopus","container-title":"Zeitschrift für angewandte Mathematik und Physik ZAMP","DOI":"10.1007/BF01597242","issue":"5","page":"608-626","source":"Scopus","title":"Elasticity parameters for finite deformations of rubber-like materials","volume":"17","author":[{"family":"Hart-Smith","given":"L.J."}],"issued":{"date-parts":[["1966"]]}}}],"schema":"https://github.com/citation-style-language/schema/raw/master/csl-citation.json"} </w:instrText>
            </w:r>
            <w:r>
              <w:fldChar w:fldCharType="separate"/>
            </w:r>
            <w:r w:rsidR="007A4ED5" w:rsidRPr="007A4ED5">
              <w:rPr>
                <w:rFonts w:cs="Times New Roman"/>
              </w:rPr>
              <w:t>(Hart-Smith, 1966)</w:t>
            </w:r>
            <w:r>
              <w:fldChar w:fldCharType="end"/>
            </w:r>
          </w:p>
        </w:tc>
      </w:tr>
      <w:tr w:rsidR="00516524" w:rsidRPr="00895498" w14:paraId="0963D66E" w14:textId="77777777" w:rsidTr="00EC397D">
        <w:trPr>
          <w:trHeight w:val="794"/>
        </w:trPr>
        <w:tc>
          <w:tcPr>
            <w:tcW w:w="9627" w:type="dxa"/>
            <w:gridSpan w:val="2"/>
          </w:tcPr>
          <w:p w14:paraId="54D90DB8" w14:textId="77777777" w:rsidR="00516524" w:rsidRPr="00895498" w:rsidRDefault="00516524" w:rsidP="00517968">
            <w:pPr>
              <w:pStyle w:val="Tabelan10"/>
              <w:jc w:val="left"/>
              <w:rPr>
                <w:lang w:val="en-US"/>
              </w:rPr>
            </w:pPr>
            <w:r w:rsidRPr="00895498">
              <w:rPr>
                <w:b/>
                <w:bCs/>
                <w:lang w:val="en-US"/>
              </w:rPr>
              <w:t>Equation</w:t>
            </w:r>
            <w:r w:rsidRPr="00895498">
              <w:rPr>
                <w:lang w:val="en-US"/>
              </w:rPr>
              <w:t>:</w:t>
            </w:r>
          </w:p>
          <w:p w14:paraId="25F0290E" w14:textId="033525A3" w:rsidR="00516524" w:rsidRPr="00895498" w:rsidRDefault="00000000" w:rsidP="00517968">
            <w:pPr>
              <w:pStyle w:val="Tabelan10"/>
              <w:jc w:val="left"/>
              <w:rPr>
                <w:lang w:val="en-US"/>
              </w:rPr>
            </w:pPr>
            <m:oMathPara>
              <m:oMath>
                <m:f>
                  <m:fPr>
                    <m:ctrlPr>
                      <w:rPr>
                        <w:rFonts w:ascii="Cambria Math" w:hAnsi="Cambria Math"/>
                      </w:rPr>
                    </m:ctrlPr>
                  </m:fPr>
                  <m:num>
                    <m:r>
                      <w:rPr>
                        <w:rFonts w:ascii="Cambria Math" w:hAnsi="Cambria Math"/>
                      </w:rPr>
                      <m:t>∂W</m:t>
                    </m:r>
                  </m:num>
                  <m:den>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r>
                  <m:rPr>
                    <m:sty m:val="p"/>
                  </m:rPr>
                  <w:rPr>
                    <w:rFonts w:ascii="Cambria Math" w:hAnsi="Cambria Math"/>
                  </w:rPr>
                  <m:t>=</m:t>
                </m:r>
                <m:r>
                  <w:rPr>
                    <w:rFonts w:ascii="Cambria Math" w:hAnsi="Cambria Math"/>
                  </w:rPr>
                  <m:t>G</m:t>
                </m:r>
                <m:r>
                  <m:rPr>
                    <m:sty m:val="p"/>
                  </m:rPr>
                  <w:rPr>
                    <w:rFonts w:ascii="Cambria Math" w:hAnsi="Cambria Math"/>
                  </w:rPr>
                  <m:t>exp⁡</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r>
                  <m:rPr>
                    <m:sty m:val="p"/>
                  </m:rP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en>
                </m:f>
                <m:r>
                  <m:rPr>
                    <m:sty m:val="p"/>
                  </m:rPr>
                  <w:rPr>
                    <w:rFonts w:ascii="Cambria Math" w:hAnsi="Cambria Math"/>
                  </w:rPr>
                  <m:t>=</m:t>
                </m:r>
                <m:r>
                  <w:rPr>
                    <w:rFonts w:ascii="Cambria Math" w:hAnsi="Cambria Math"/>
                  </w:rPr>
                  <m:t>G</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2</m:t>
                        </m:r>
                      </m:sub>
                    </m:sSub>
                  </m:den>
                </m:f>
              </m:oMath>
            </m:oMathPara>
          </w:p>
        </w:tc>
      </w:tr>
      <w:tr w:rsidR="00516524" w:rsidRPr="00757521" w14:paraId="08F5C925" w14:textId="77777777" w:rsidTr="00517968">
        <w:trPr>
          <w:trHeight w:val="454"/>
        </w:trPr>
        <w:tc>
          <w:tcPr>
            <w:tcW w:w="9627" w:type="dxa"/>
            <w:gridSpan w:val="2"/>
            <w:vAlign w:val="center"/>
          </w:tcPr>
          <w:p w14:paraId="5625F35B" w14:textId="4D1B9AA9" w:rsidR="00516524" w:rsidRPr="00072702" w:rsidRDefault="00516524"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oMath>
          </w:p>
        </w:tc>
      </w:tr>
    </w:tbl>
    <w:p w14:paraId="00E5E0D7" w14:textId="77777777" w:rsidR="00516524" w:rsidRDefault="00516524" w:rsidP="00722F0B">
      <w:pPr>
        <w:rPr>
          <w:lang w:val="en-US"/>
        </w:rPr>
      </w:pPr>
    </w:p>
    <w:tbl>
      <w:tblPr>
        <w:tblStyle w:val="Tabelacomgrade"/>
        <w:tblW w:w="0" w:type="auto"/>
        <w:tblLook w:val="04A0" w:firstRow="1" w:lastRow="0" w:firstColumn="1" w:lastColumn="0" w:noHBand="0" w:noVBand="1"/>
      </w:tblPr>
      <w:tblGrid>
        <w:gridCol w:w="4813"/>
        <w:gridCol w:w="4814"/>
      </w:tblGrid>
      <w:tr w:rsidR="00FC79BB" w:rsidRPr="00895498" w14:paraId="059201B3" w14:textId="77777777" w:rsidTr="00517968">
        <w:trPr>
          <w:trHeight w:val="454"/>
        </w:trPr>
        <w:tc>
          <w:tcPr>
            <w:tcW w:w="4813" w:type="dxa"/>
            <w:vAlign w:val="center"/>
          </w:tcPr>
          <w:p w14:paraId="6E76EDD6" w14:textId="304DBAE1" w:rsidR="00FC79BB" w:rsidRPr="00C418A0" w:rsidRDefault="00FC79BB" w:rsidP="00517968">
            <w:pPr>
              <w:pStyle w:val="Tabelan10"/>
              <w:jc w:val="left"/>
              <w:rPr>
                <w:lang w:val="en-US"/>
              </w:rPr>
            </w:pPr>
            <w:r w:rsidRPr="002A0307">
              <w:rPr>
                <w:b/>
                <w:bCs/>
                <w:lang w:val="en-US"/>
              </w:rPr>
              <w:t>Model Name</w:t>
            </w:r>
            <w:r w:rsidRPr="002A0307">
              <w:rPr>
                <w:lang w:val="en-US"/>
              </w:rPr>
              <w:t xml:space="preserve">: </w:t>
            </w:r>
            <w:proofErr w:type="spellStart"/>
            <w:r w:rsidR="00A4570F">
              <w:t>Veronda-Westmann</w:t>
            </w:r>
            <w:proofErr w:type="spellEnd"/>
          </w:p>
        </w:tc>
        <w:tc>
          <w:tcPr>
            <w:tcW w:w="4814" w:type="dxa"/>
            <w:vAlign w:val="center"/>
          </w:tcPr>
          <w:p w14:paraId="638F252C" w14:textId="4839539A" w:rsidR="00FC79BB" w:rsidRPr="00895498" w:rsidRDefault="00FC79BB" w:rsidP="00517968">
            <w:pPr>
              <w:pStyle w:val="Tabelan10"/>
              <w:jc w:val="left"/>
            </w:pPr>
            <w:proofErr w:type="spellStart"/>
            <w:r w:rsidRPr="00895498">
              <w:rPr>
                <w:b/>
                <w:bCs/>
              </w:rPr>
              <w:t>Source</w:t>
            </w:r>
            <w:proofErr w:type="spellEnd"/>
            <w:r w:rsidRPr="00895498">
              <w:t>:</w:t>
            </w:r>
            <w:r>
              <w:t xml:space="preserve"> </w:t>
            </w:r>
            <w:r>
              <w:fldChar w:fldCharType="begin"/>
            </w:r>
            <w:r w:rsidR="001B3440">
              <w:instrText xml:space="preserve"> ADDIN ZOTERO_ITEM CSL_CITATION {"citationID":"HkuzjUnN","properties":{"formattedCitation":"(Veronda; Westmann, 1970)","plainCitation":"(Veronda; Westmann, 1970)","noteIndex":0},"citationItems":[{"id":845,"uris":["http://zotero.org/users/14777946/items/7CSQBHH8"],"itemData":{"id":845,"type":"article-journal","abstract":"The mechanical characterization of skin tissue is examined employing the principles of finite elasticity. A strain energy or work function is employed to develop time independent stress-strain relations valid for large deformations. Results from unaxial tests on cat skin are presented. Comparing the experimentally determined force-extension curves with the analytical stress-strain relations permits the determination of suitable strain energy functions.","container-title":"Journal of Biomechanics","DOI":"10.1016/0021-9290(70)90055-2","ISSN":"0021-9290","issue":"1","journalAbbreviation":"Journal of Biomechanics","page":"111-124","source":"ScienceDirect","title":"Mechanical characterization of skin—Finite deformations","volume":"3","author":[{"family":"Veronda","given":"D. R."},{"family":"Westmann","given":"R. A."}],"issued":{"date-parts":[["1970",1,1]]}}}],"schema":"https://github.com/citation-style-language/schema/raw/master/csl-citation.json"} </w:instrText>
            </w:r>
            <w:r>
              <w:fldChar w:fldCharType="separate"/>
            </w:r>
            <w:r w:rsidR="001B3440" w:rsidRPr="001B3440">
              <w:rPr>
                <w:rFonts w:cs="Times New Roman"/>
              </w:rPr>
              <w:t>(Veronda; Westmann, 1970)</w:t>
            </w:r>
            <w:r>
              <w:fldChar w:fldCharType="end"/>
            </w:r>
          </w:p>
        </w:tc>
      </w:tr>
      <w:tr w:rsidR="00FC79BB" w:rsidRPr="00895498" w14:paraId="11F59544" w14:textId="77777777" w:rsidTr="009A642C">
        <w:trPr>
          <w:trHeight w:val="567"/>
        </w:trPr>
        <w:tc>
          <w:tcPr>
            <w:tcW w:w="9627" w:type="dxa"/>
            <w:gridSpan w:val="2"/>
          </w:tcPr>
          <w:p w14:paraId="4D57D50B" w14:textId="77777777" w:rsidR="00FC79BB" w:rsidRPr="00895498" w:rsidRDefault="00FC79BB" w:rsidP="00517968">
            <w:pPr>
              <w:pStyle w:val="Tabelan10"/>
              <w:jc w:val="left"/>
              <w:rPr>
                <w:lang w:val="en-US"/>
              </w:rPr>
            </w:pPr>
            <w:r w:rsidRPr="00895498">
              <w:rPr>
                <w:b/>
                <w:bCs/>
                <w:lang w:val="en-US"/>
              </w:rPr>
              <w:t>Equation</w:t>
            </w:r>
            <w:r w:rsidRPr="00895498">
              <w:rPr>
                <w:lang w:val="en-US"/>
              </w:rPr>
              <w:t>:</w:t>
            </w:r>
          </w:p>
          <w:p w14:paraId="3D94D67F" w14:textId="5BC56E39" w:rsidR="00FC79BB" w:rsidRPr="00895498" w:rsidRDefault="00FC4304"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FC79BB" w:rsidRPr="00757521" w14:paraId="6AFB93CC" w14:textId="77777777" w:rsidTr="00517968">
        <w:trPr>
          <w:trHeight w:val="454"/>
        </w:trPr>
        <w:tc>
          <w:tcPr>
            <w:tcW w:w="9627" w:type="dxa"/>
            <w:gridSpan w:val="2"/>
            <w:vAlign w:val="center"/>
          </w:tcPr>
          <w:p w14:paraId="156BFDFD" w14:textId="320E57F6" w:rsidR="00FC79BB" w:rsidRPr="00072702" w:rsidRDefault="00FC79B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α</m:t>
              </m:r>
            </m:oMath>
          </w:p>
        </w:tc>
      </w:tr>
    </w:tbl>
    <w:p w14:paraId="610741DF" w14:textId="77777777" w:rsidR="00FC79BB" w:rsidRDefault="00FC79BB" w:rsidP="00722F0B">
      <w:pPr>
        <w:rPr>
          <w:lang w:val="en-US"/>
        </w:rPr>
      </w:pPr>
    </w:p>
    <w:tbl>
      <w:tblPr>
        <w:tblStyle w:val="Tabelacomgrade"/>
        <w:tblW w:w="0" w:type="auto"/>
        <w:tblLook w:val="04A0" w:firstRow="1" w:lastRow="0" w:firstColumn="1" w:lastColumn="0" w:noHBand="0" w:noVBand="1"/>
      </w:tblPr>
      <w:tblGrid>
        <w:gridCol w:w="4813"/>
        <w:gridCol w:w="4814"/>
      </w:tblGrid>
      <w:tr w:rsidR="001B3440" w:rsidRPr="00895498" w14:paraId="2A368551" w14:textId="77777777" w:rsidTr="00517968">
        <w:trPr>
          <w:trHeight w:val="454"/>
        </w:trPr>
        <w:tc>
          <w:tcPr>
            <w:tcW w:w="4813" w:type="dxa"/>
            <w:vAlign w:val="center"/>
          </w:tcPr>
          <w:p w14:paraId="19187ACA" w14:textId="3B1A65DE" w:rsidR="001B3440" w:rsidRPr="00C418A0" w:rsidRDefault="001B3440" w:rsidP="00517968">
            <w:pPr>
              <w:pStyle w:val="Tabelan10"/>
              <w:jc w:val="left"/>
              <w:rPr>
                <w:lang w:val="en-US"/>
              </w:rPr>
            </w:pPr>
            <w:r w:rsidRPr="002A0307">
              <w:rPr>
                <w:b/>
                <w:bCs/>
                <w:lang w:val="en-US"/>
              </w:rPr>
              <w:t>Model Name</w:t>
            </w:r>
            <w:r w:rsidRPr="002A0307">
              <w:rPr>
                <w:lang w:val="en-US"/>
              </w:rPr>
              <w:t xml:space="preserve">: </w:t>
            </w:r>
            <w:proofErr w:type="spellStart"/>
            <w:r w:rsidR="00D402D9">
              <w:t>Fung-Demiray</w:t>
            </w:r>
            <w:proofErr w:type="spellEnd"/>
          </w:p>
        </w:tc>
        <w:tc>
          <w:tcPr>
            <w:tcW w:w="4814" w:type="dxa"/>
            <w:vAlign w:val="center"/>
          </w:tcPr>
          <w:p w14:paraId="5B2B6109" w14:textId="47373C75" w:rsidR="001B3440" w:rsidRPr="00895498" w:rsidRDefault="001B3440" w:rsidP="00517968">
            <w:pPr>
              <w:pStyle w:val="Tabelan10"/>
              <w:jc w:val="left"/>
            </w:pPr>
            <w:proofErr w:type="spellStart"/>
            <w:r w:rsidRPr="00895498">
              <w:rPr>
                <w:b/>
                <w:bCs/>
              </w:rPr>
              <w:t>Source</w:t>
            </w:r>
            <w:proofErr w:type="spellEnd"/>
            <w:r w:rsidRPr="00895498">
              <w:t>:</w:t>
            </w:r>
            <w:r>
              <w:t xml:space="preserve"> </w:t>
            </w:r>
            <w:r>
              <w:fldChar w:fldCharType="begin"/>
            </w:r>
            <w:r w:rsidR="0077045D">
              <w:instrText xml:space="preserve"> ADDIN ZOTERO_ITEM CSL_CITATION {"citationID":"6JJzHo4E","properties":{"formattedCitation":"(Demiray, 1972; Fung, 1967)","plainCitation":"(Demiray, 1972; Fung, 1967)","noteIndex":0},"citationItems":[{"id":848,"uris":["http://zotero.org/users/14777946/items/P4Q79C8G"],"itemData":{"id":848,"type":"article-journal","abstract":"In this short note a simple possible form of the strain energy function for soft biological tissues is studied. The similarity of the result of an example problem to experimental results is encouraging.","container-title":"Journal of Biomechanics","DOI":"10.1016/0021-9290(72)90047-4","ISSN":"0021-9290","issue":"3","journalAbbreviation":"Journal of Biomechanics","page":"309-311","source":"ScienceDirect","title":"A note on the elasticity of soft biological tissues","volume":"5","author":[{"family":"Demiray","given":"Hilmi"}],"issued":{"date-parts":[["1972",5,1]]}}},{"id":847,"uris":["http://zotero.org/users/14777946/items/ZBTKS4H3"],"itemData":{"id":847,"type":"article-journal","container-title":"American Journal of Physiology-Legacy Content","DOI":"10.1152/ajplegacy.1967.213.6.1532","ISSN":"0002-9513","issue":"6","note":"publisher: American Physiological Society","page":"1532-1544","source":"journals.physiology.org (Atypon)","title":"Elasticity of soft tissues in simple elongation","volume":"213","author":[{"family":"Fung","given":"Yc"}],"issued":{"date-parts":[["1967",12]]}}}],"schema":"https://github.com/citation-style-language/schema/raw/master/csl-citation.json"} </w:instrText>
            </w:r>
            <w:r>
              <w:fldChar w:fldCharType="separate"/>
            </w:r>
            <w:r w:rsidR="0077045D" w:rsidRPr="0077045D">
              <w:rPr>
                <w:rFonts w:cs="Times New Roman"/>
              </w:rPr>
              <w:t>(Demiray, 1972; Fung, 1967)</w:t>
            </w:r>
            <w:r>
              <w:fldChar w:fldCharType="end"/>
            </w:r>
          </w:p>
        </w:tc>
      </w:tr>
      <w:tr w:rsidR="001B3440" w:rsidRPr="00895498" w14:paraId="0D43F589" w14:textId="77777777" w:rsidTr="00783803">
        <w:trPr>
          <w:trHeight w:val="794"/>
        </w:trPr>
        <w:tc>
          <w:tcPr>
            <w:tcW w:w="9627" w:type="dxa"/>
            <w:gridSpan w:val="2"/>
          </w:tcPr>
          <w:p w14:paraId="08A52F40" w14:textId="77777777" w:rsidR="001B3440" w:rsidRPr="00895498" w:rsidRDefault="001B3440" w:rsidP="00517968">
            <w:pPr>
              <w:pStyle w:val="Tabelan10"/>
              <w:jc w:val="left"/>
              <w:rPr>
                <w:lang w:val="en-US"/>
              </w:rPr>
            </w:pPr>
            <w:r w:rsidRPr="00895498">
              <w:rPr>
                <w:b/>
                <w:bCs/>
                <w:lang w:val="en-US"/>
              </w:rPr>
              <w:t>Equation</w:t>
            </w:r>
            <w:r w:rsidRPr="00895498">
              <w:rPr>
                <w:lang w:val="en-US"/>
              </w:rPr>
              <w:t>:</w:t>
            </w:r>
          </w:p>
          <w:p w14:paraId="44124DEA" w14:textId="348BF546" w:rsidR="001B3440" w:rsidRPr="00895498" w:rsidRDefault="00761E2C" w:rsidP="00517968">
            <w:pPr>
              <w:pStyle w:val="Tabelan10"/>
              <w:jc w:val="left"/>
              <w:rPr>
                <w:lang w:val="en-US"/>
              </w:rPr>
            </w:pPr>
            <m:oMathPara>
              <m:oMath>
                <m:r>
                  <w:rPr>
                    <w:rFonts w:ascii="Cambria Math" w:hAnsi="Cambria Math"/>
                    <w:sz w:val="22"/>
                    <w:szCs w:val="24"/>
                  </w:rPr>
                  <m:t>W</m:t>
                </m:r>
                <m:r>
                  <m:rPr>
                    <m:sty m:val="p"/>
                  </m:rPr>
                  <w:rPr>
                    <w:rFonts w:ascii="Cambria Math" w:hAnsi="Cambria Math"/>
                    <w:sz w:val="22"/>
                    <w:szCs w:val="24"/>
                  </w:rPr>
                  <m:t>=</m:t>
                </m:r>
                <m:f>
                  <m:fPr>
                    <m:ctrlPr>
                      <w:rPr>
                        <w:rFonts w:ascii="Cambria Math" w:hAnsi="Cambria Math"/>
                        <w:sz w:val="22"/>
                        <w:szCs w:val="24"/>
                      </w:rPr>
                    </m:ctrlPr>
                  </m:fPr>
                  <m:num>
                    <m:r>
                      <w:rPr>
                        <w:rFonts w:ascii="Cambria Math" w:hAnsi="Cambria Math"/>
                        <w:sz w:val="22"/>
                        <w:szCs w:val="24"/>
                      </w:rPr>
                      <m:t>μ</m:t>
                    </m:r>
                  </m:num>
                  <m:den>
                    <m:r>
                      <m:rPr>
                        <m:sty m:val="p"/>
                      </m:rPr>
                      <w:rPr>
                        <w:rFonts w:ascii="Cambria Math" w:hAnsi="Cambria Math"/>
                        <w:sz w:val="22"/>
                        <w:szCs w:val="24"/>
                      </w:rPr>
                      <m:t>2</m:t>
                    </m:r>
                    <m:r>
                      <w:rPr>
                        <w:rFonts w:ascii="Cambria Math" w:hAnsi="Cambria Math"/>
                        <w:sz w:val="22"/>
                        <w:szCs w:val="24"/>
                      </w:rPr>
                      <m:t>b</m:t>
                    </m:r>
                  </m:den>
                </m:f>
                <m:d>
                  <m:dPr>
                    <m:ctrlPr>
                      <w:rPr>
                        <w:rFonts w:ascii="Cambria Math" w:hAnsi="Cambria Math"/>
                        <w:sz w:val="22"/>
                        <w:szCs w:val="24"/>
                      </w:rPr>
                    </m:ctrlPr>
                  </m:dPr>
                  <m:e>
                    <m:sSup>
                      <m:sSupPr>
                        <m:ctrlPr>
                          <w:rPr>
                            <w:rFonts w:ascii="Cambria Math" w:hAnsi="Cambria Math"/>
                            <w:sz w:val="22"/>
                            <w:szCs w:val="24"/>
                          </w:rPr>
                        </m:ctrlPr>
                      </m:sSupPr>
                      <m:e>
                        <m:r>
                          <w:rPr>
                            <w:rFonts w:ascii="Cambria Math" w:hAnsi="Cambria Math"/>
                            <w:sz w:val="22"/>
                            <w:szCs w:val="24"/>
                          </w:rPr>
                          <m:t>e</m:t>
                        </m:r>
                      </m:e>
                      <m:sup>
                        <m:r>
                          <w:rPr>
                            <w:rFonts w:ascii="Cambria Math" w:hAnsi="Cambria Math"/>
                            <w:sz w:val="22"/>
                            <w:szCs w:val="24"/>
                          </w:rPr>
                          <m:t>b</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sup>
                    </m:sSup>
                    <m:r>
                      <m:rPr>
                        <m:sty m:val="p"/>
                      </m:rPr>
                      <w:rPr>
                        <w:rFonts w:ascii="Cambria Math" w:hAnsi="Cambria Math"/>
                        <w:sz w:val="22"/>
                        <w:szCs w:val="24"/>
                      </w:rPr>
                      <m:t>-1</m:t>
                    </m:r>
                  </m:e>
                </m:d>
              </m:oMath>
            </m:oMathPara>
          </w:p>
        </w:tc>
      </w:tr>
      <w:tr w:rsidR="001B3440" w:rsidRPr="00757521" w14:paraId="442A4573" w14:textId="77777777" w:rsidTr="00517968">
        <w:trPr>
          <w:trHeight w:val="454"/>
        </w:trPr>
        <w:tc>
          <w:tcPr>
            <w:tcW w:w="9627" w:type="dxa"/>
            <w:gridSpan w:val="2"/>
            <w:vAlign w:val="center"/>
          </w:tcPr>
          <w:p w14:paraId="032F2EFD" w14:textId="26E3C640" w:rsidR="001B3440" w:rsidRPr="00072702" w:rsidRDefault="001B3440"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oMath>
          </w:p>
        </w:tc>
      </w:tr>
    </w:tbl>
    <w:p w14:paraId="5653D4F9"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D7C1B" w:rsidRPr="00895498" w14:paraId="4D6FC778" w14:textId="77777777" w:rsidTr="00517968">
        <w:trPr>
          <w:trHeight w:val="454"/>
        </w:trPr>
        <w:tc>
          <w:tcPr>
            <w:tcW w:w="4813" w:type="dxa"/>
            <w:vAlign w:val="center"/>
          </w:tcPr>
          <w:p w14:paraId="15C39ECC" w14:textId="24A3B1A2" w:rsidR="000D7C1B" w:rsidRPr="00C418A0" w:rsidRDefault="000D7C1B" w:rsidP="00517968">
            <w:pPr>
              <w:pStyle w:val="Tabelan10"/>
              <w:jc w:val="left"/>
              <w:rPr>
                <w:lang w:val="en-US"/>
              </w:rPr>
            </w:pPr>
            <w:r w:rsidRPr="002A0307">
              <w:rPr>
                <w:b/>
                <w:bCs/>
                <w:lang w:val="en-US"/>
              </w:rPr>
              <w:t>Model Name</w:t>
            </w:r>
            <w:r w:rsidRPr="002A0307">
              <w:rPr>
                <w:lang w:val="en-US"/>
              </w:rPr>
              <w:t xml:space="preserve">: </w:t>
            </w:r>
            <w:r w:rsidR="00260C8E">
              <w:t>Vito</w:t>
            </w:r>
          </w:p>
        </w:tc>
        <w:tc>
          <w:tcPr>
            <w:tcW w:w="4814" w:type="dxa"/>
            <w:vAlign w:val="center"/>
          </w:tcPr>
          <w:p w14:paraId="0CAFC045" w14:textId="7F6EF545" w:rsidR="000D7C1B" w:rsidRPr="00895498" w:rsidRDefault="000D7C1B" w:rsidP="00517968">
            <w:pPr>
              <w:pStyle w:val="Tabelan10"/>
              <w:jc w:val="left"/>
            </w:pPr>
            <w:proofErr w:type="spellStart"/>
            <w:r w:rsidRPr="00895498">
              <w:rPr>
                <w:b/>
                <w:bCs/>
              </w:rPr>
              <w:t>Source</w:t>
            </w:r>
            <w:proofErr w:type="spellEnd"/>
            <w:r w:rsidRPr="00895498">
              <w:t>:</w:t>
            </w:r>
            <w:r>
              <w:t xml:space="preserve"> </w:t>
            </w:r>
            <w:r>
              <w:fldChar w:fldCharType="begin"/>
            </w:r>
            <w:r w:rsidR="00FE6C09">
              <w:instrText xml:space="preserve"> ADDIN ZOTERO_ITEM CSL_CITATION {"citationID":"d4oI5mYD","properties":{"formattedCitation":"(Vito, 1973)","plainCitation":"(Vito, 1973)","noteIndex":0},"citationItems":[{"id":850,"uris":["http://zotero.org/users/14777946/items/7TYY2EIE"],"itemData":{"id":850,"type":"article-journal","abstract":"In this note, an exponential form for the strain energy function characterizing arterial elasticity is suggested. The three parameter function used reduces, for small extensions, to that proposed by Mooney for vulcanized rubber. It is shown that the assumed function gives good agreement with experimental data for the case of simple elongation of dog aortae.","container-title":"Journal of Biomechanics","DOI":"10.1016/0021-9290(73)90013-4","ISSN":"0021-9290","issue":"5","journalAbbreviation":"Journal of Biomechanics","page":"561-564","source":"ScienceDirect","title":"A note on arterial elasticity","volume":"6","author":[{"family":"Vito","given":"Raymond"}],"issued":{"date-parts":[["1973",9,1]]}}}],"schema":"https://github.com/citation-style-language/schema/raw/master/csl-citation.json"} </w:instrText>
            </w:r>
            <w:r>
              <w:fldChar w:fldCharType="separate"/>
            </w:r>
            <w:r w:rsidR="00FE6C09" w:rsidRPr="00FE6C09">
              <w:rPr>
                <w:rFonts w:cs="Times New Roman"/>
              </w:rPr>
              <w:t>(Vito, 1973)</w:t>
            </w:r>
            <w:r>
              <w:fldChar w:fldCharType="end"/>
            </w:r>
          </w:p>
        </w:tc>
      </w:tr>
      <w:tr w:rsidR="000D7C1B" w:rsidRPr="00895498" w14:paraId="1CF0F001" w14:textId="77777777" w:rsidTr="00A51F9F">
        <w:trPr>
          <w:trHeight w:val="794"/>
        </w:trPr>
        <w:tc>
          <w:tcPr>
            <w:tcW w:w="9627" w:type="dxa"/>
            <w:gridSpan w:val="2"/>
          </w:tcPr>
          <w:p w14:paraId="54442D78" w14:textId="77777777" w:rsidR="000D7C1B" w:rsidRPr="00895498" w:rsidRDefault="000D7C1B" w:rsidP="00517968">
            <w:pPr>
              <w:pStyle w:val="Tabelan10"/>
              <w:jc w:val="left"/>
              <w:rPr>
                <w:lang w:val="en-US"/>
              </w:rPr>
            </w:pPr>
            <w:r w:rsidRPr="00895498">
              <w:rPr>
                <w:b/>
                <w:bCs/>
                <w:lang w:val="en-US"/>
              </w:rPr>
              <w:t>Equation</w:t>
            </w:r>
            <w:r w:rsidRPr="00895498">
              <w:rPr>
                <w:lang w:val="en-US"/>
              </w:rPr>
              <w:t>:</w:t>
            </w:r>
          </w:p>
          <w:p w14:paraId="56913D7E" w14:textId="472AAE89" w:rsidR="000D7C1B" w:rsidRPr="00895498" w:rsidRDefault="00711F91" w:rsidP="00517968">
            <w:pPr>
              <w:pStyle w:val="Tabelan10"/>
              <w:jc w:val="left"/>
              <w:rPr>
                <w:lang w:val="en-US"/>
              </w:rPr>
            </w:pPr>
            <m:oMathPara>
              <m:oMath>
                <m:r>
                  <w:rPr>
                    <w:rFonts w:ascii="Cambria Math" w:hAnsi="Cambria Math"/>
                    <w:sz w:val="22"/>
                    <w:szCs w:val="24"/>
                  </w:rPr>
                  <m:t>W</m:t>
                </m:r>
                <m:r>
                  <m:rPr>
                    <m:sty m:val="p"/>
                  </m:rPr>
                  <w:rPr>
                    <w:rFonts w:ascii="Cambria Math" w:hAnsi="Cambria Math"/>
                    <w:sz w:val="22"/>
                    <w:szCs w:val="24"/>
                  </w:rPr>
                  <m:t>=</m:t>
                </m:r>
                <m:f>
                  <m:fPr>
                    <m:ctrlPr>
                      <w:rPr>
                        <w:rFonts w:ascii="Cambria Math" w:hAnsi="Cambria Math"/>
                        <w:sz w:val="22"/>
                        <w:szCs w:val="24"/>
                      </w:rPr>
                    </m:ctrlPr>
                  </m:fPr>
                  <m:num>
                    <m:r>
                      <w:rPr>
                        <w:rFonts w:ascii="Cambria Math" w:hAnsi="Cambria Math"/>
                        <w:sz w:val="22"/>
                        <w:szCs w:val="24"/>
                      </w:rPr>
                      <m:t>μ</m:t>
                    </m:r>
                  </m:num>
                  <m:den>
                    <m:r>
                      <m:rPr>
                        <m:sty m:val="p"/>
                      </m:rPr>
                      <w:rPr>
                        <w:rFonts w:ascii="Cambria Math" w:hAnsi="Cambria Math"/>
                        <w:sz w:val="22"/>
                        <w:szCs w:val="24"/>
                      </w:rPr>
                      <m:t>2</m:t>
                    </m:r>
                    <m:r>
                      <w:rPr>
                        <w:rFonts w:ascii="Cambria Math" w:hAnsi="Cambria Math"/>
                        <w:sz w:val="22"/>
                        <w:szCs w:val="24"/>
                      </w:rPr>
                      <m:t>b</m:t>
                    </m:r>
                  </m:den>
                </m:f>
                <m:d>
                  <m:dPr>
                    <m:ctrlPr>
                      <w:rPr>
                        <w:rFonts w:ascii="Cambria Math" w:hAnsi="Cambria Math"/>
                        <w:sz w:val="22"/>
                        <w:szCs w:val="24"/>
                      </w:rPr>
                    </m:ctrlPr>
                  </m:dPr>
                  <m:e>
                    <m:sSup>
                      <m:sSupPr>
                        <m:ctrlPr>
                          <w:rPr>
                            <w:rFonts w:ascii="Cambria Math" w:hAnsi="Cambria Math"/>
                            <w:sz w:val="22"/>
                            <w:szCs w:val="24"/>
                          </w:rPr>
                        </m:ctrlPr>
                      </m:sSupPr>
                      <m:e>
                        <m:r>
                          <w:rPr>
                            <w:rFonts w:ascii="Cambria Math" w:hAnsi="Cambria Math"/>
                            <w:sz w:val="22"/>
                            <w:szCs w:val="24"/>
                          </w:rPr>
                          <m:t>e</m:t>
                        </m:r>
                      </m:e>
                      <m:sup>
                        <m:r>
                          <w:rPr>
                            <w:rFonts w:ascii="Cambria Math" w:hAnsi="Cambria Math"/>
                            <w:sz w:val="22"/>
                            <w:szCs w:val="24"/>
                          </w:rPr>
                          <m:t>b</m:t>
                        </m:r>
                        <m:d>
                          <m:dPr>
                            <m:ctrlPr>
                              <w:rPr>
                                <w:rFonts w:ascii="Cambria Math" w:hAnsi="Cambria Math"/>
                                <w:sz w:val="22"/>
                                <w:szCs w:val="24"/>
                              </w:rPr>
                            </m:ctrlPr>
                          </m:dPr>
                          <m:e>
                            <m:r>
                              <w:rPr>
                                <w:rFonts w:ascii="Cambria Math" w:hAnsi="Cambria Math"/>
                                <w:sz w:val="22"/>
                                <w:szCs w:val="24"/>
                              </w:rPr>
                              <m:t>α</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r>
                              <m:rPr>
                                <m:sty m:val="p"/>
                              </m:rPr>
                              <w:rPr>
                                <w:rFonts w:ascii="Cambria Math" w:hAnsi="Cambria Math"/>
                                <w:sz w:val="22"/>
                                <w:szCs w:val="24"/>
                              </w:rPr>
                              <m:t>+(1-</m:t>
                            </m:r>
                            <m:r>
                              <w:rPr>
                                <w:rFonts w:ascii="Cambria Math" w:hAnsi="Cambria Math"/>
                                <w:sz w:val="22"/>
                                <w:szCs w:val="24"/>
                              </w:rPr>
                              <m:t>α</m:t>
                            </m:r>
                            <m:r>
                              <m:rPr>
                                <m:sty m:val="p"/>
                              </m:rPr>
                              <w:rPr>
                                <w:rFonts w:ascii="Cambria Math" w:hAnsi="Cambria Math"/>
                                <w:sz w:val="22"/>
                                <w:szCs w:val="24"/>
                              </w:rPr>
                              <m:t>)</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2</m:t>
                                    </m:r>
                                  </m:sub>
                                </m:sSub>
                                <m:r>
                                  <m:rPr>
                                    <m:sty m:val="p"/>
                                  </m:rPr>
                                  <w:rPr>
                                    <w:rFonts w:ascii="Cambria Math" w:hAnsi="Cambria Math"/>
                                    <w:sz w:val="22"/>
                                    <w:szCs w:val="24"/>
                                  </w:rPr>
                                  <m:t>-3</m:t>
                                </m:r>
                              </m:e>
                            </m:d>
                          </m:e>
                        </m:d>
                      </m:sup>
                    </m:sSup>
                    <m:r>
                      <m:rPr>
                        <m:sty m:val="p"/>
                      </m:rPr>
                      <w:rPr>
                        <w:rFonts w:ascii="Cambria Math" w:hAnsi="Cambria Math"/>
                        <w:sz w:val="22"/>
                        <w:szCs w:val="24"/>
                      </w:rPr>
                      <m:t>-1</m:t>
                    </m:r>
                  </m:e>
                </m:d>
              </m:oMath>
            </m:oMathPara>
          </w:p>
        </w:tc>
      </w:tr>
      <w:tr w:rsidR="000D7C1B" w:rsidRPr="00757521" w14:paraId="03B1D487" w14:textId="77777777" w:rsidTr="00517968">
        <w:trPr>
          <w:trHeight w:val="454"/>
        </w:trPr>
        <w:tc>
          <w:tcPr>
            <w:tcW w:w="9627" w:type="dxa"/>
            <w:gridSpan w:val="2"/>
            <w:vAlign w:val="center"/>
          </w:tcPr>
          <w:p w14:paraId="6234190C" w14:textId="509C534A" w:rsidR="000D7C1B" w:rsidRPr="00072702" w:rsidRDefault="000D7C1B"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α</m:t>
              </m:r>
            </m:oMath>
          </w:p>
        </w:tc>
      </w:tr>
    </w:tbl>
    <w:p w14:paraId="4813891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FE6C09" w:rsidRPr="00895498" w14:paraId="46A039B6" w14:textId="77777777" w:rsidTr="00517968">
        <w:trPr>
          <w:trHeight w:val="454"/>
        </w:trPr>
        <w:tc>
          <w:tcPr>
            <w:tcW w:w="4813" w:type="dxa"/>
            <w:vAlign w:val="center"/>
          </w:tcPr>
          <w:p w14:paraId="13B9869D" w14:textId="672712FC" w:rsidR="00FE6C09" w:rsidRPr="00C418A0" w:rsidRDefault="00FE6C09" w:rsidP="00517968">
            <w:pPr>
              <w:pStyle w:val="Tabelan10"/>
              <w:jc w:val="left"/>
              <w:rPr>
                <w:lang w:val="en-US"/>
              </w:rPr>
            </w:pPr>
            <w:r w:rsidRPr="002A0307">
              <w:rPr>
                <w:b/>
                <w:bCs/>
                <w:lang w:val="en-US"/>
              </w:rPr>
              <w:t>Model Name</w:t>
            </w:r>
            <w:r w:rsidRPr="002A0307">
              <w:rPr>
                <w:lang w:val="en-US"/>
              </w:rPr>
              <w:t xml:space="preserve">: </w:t>
            </w:r>
            <w:r w:rsidR="007B2440">
              <w:t>Humphrey-Yin</w:t>
            </w:r>
          </w:p>
        </w:tc>
        <w:tc>
          <w:tcPr>
            <w:tcW w:w="4814" w:type="dxa"/>
            <w:vAlign w:val="center"/>
          </w:tcPr>
          <w:p w14:paraId="4F6DE969" w14:textId="605CB08B" w:rsidR="00FE6C09" w:rsidRPr="00895498" w:rsidRDefault="00FE6C09" w:rsidP="00517968">
            <w:pPr>
              <w:pStyle w:val="Tabelan10"/>
              <w:jc w:val="left"/>
            </w:pPr>
            <w:proofErr w:type="spellStart"/>
            <w:r w:rsidRPr="00895498">
              <w:rPr>
                <w:b/>
                <w:bCs/>
              </w:rPr>
              <w:t>Source</w:t>
            </w:r>
            <w:proofErr w:type="spellEnd"/>
            <w:r w:rsidRPr="00895498">
              <w:t>:</w:t>
            </w:r>
            <w:r>
              <w:t xml:space="preserve"> </w:t>
            </w:r>
            <w:r>
              <w:fldChar w:fldCharType="begin"/>
            </w:r>
            <w:r w:rsidR="009A1391">
              <w:instrText xml:space="preserve"> ADDIN ZOTERO_ITEM CSL_CITATION {"citationID":"M1ejg1Fk","properties":{"formattedCitation":"(Humphrey; Yin, 1987)","plainCitation":"(Humphrey; Yin, 1987)","noteIndex":0},"citationItems":[{"id":852,"uris":["http://zotero.org/users/14777946/items/KUHUSPDG"],"itemData":{"id":852,"type":"article-journal","abstract":"A three-dimensional constitutive relation for passive cardiac tissue is formulated in terms of a structurally motivated pseudostrain-energy function, W, while the mathematical simplicity of phenomenological approaches is preserved. A specific functional form of W is proposed on the basis of limited structural information and multiaxial experimental data. The material parameters are determined in a least-squared sense from both uniaxial and biaxial data. Our results suggest that (1) multiaxially-loaded cardiac tissue is nearly transversely-isotropic with respect to local muscle fiber directions, at least for a limited range of strain histories, (2) material parameters determined from uniaxial papillary muscle data result in gross underestimates of the stresses in multiaxially-loaded specimens, and (3) material parameters determined from equibiaxial tests predict the behavior of the tissue under various nonequibiaxial stretching protocols reasonably well.","container-title":"Journal of Biomechanical Engineering","DOI":"10.1115/1.3138684","ISSN":"0148-0731","issue":"4","journalAbbreviation":"Journal of Biomechanical Engineering","page":"298-304","source":"Silverchair","title":"On Constitutive Relations and Finite Deformations of Passive Cardiac Tissue: I. A Pseudostrain-Energy Function","title-short":"On Constitutive Relations and Finite Deformations of Passive Cardiac Tissue","volume":"109","author":[{"family":"Humphrey","given":"J. D."},{"family":"Yin","given":"F. C. P."}],"issued":{"date-parts":[["1987",11,1]]}}}],"schema":"https://github.com/citation-style-language/schema/raw/master/csl-citation.json"} </w:instrText>
            </w:r>
            <w:r>
              <w:fldChar w:fldCharType="separate"/>
            </w:r>
            <w:r w:rsidR="009A1391" w:rsidRPr="009A1391">
              <w:rPr>
                <w:rFonts w:cs="Times New Roman"/>
              </w:rPr>
              <w:t>(Humphrey; Yin, 1987)</w:t>
            </w:r>
            <w:r>
              <w:fldChar w:fldCharType="end"/>
            </w:r>
          </w:p>
        </w:tc>
      </w:tr>
      <w:tr w:rsidR="00FE6C09" w:rsidRPr="00895498" w14:paraId="1B05EF14" w14:textId="77777777" w:rsidTr="00A51F9F">
        <w:trPr>
          <w:trHeight w:val="567"/>
        </w:trPr>
        <w:tc>
          <w:tcPr>
            <w:tcW w:w="9627" w:type="dxa"/>
            <w:gridSpan w:val="2"/>
          </w:tcPr>
          <w:p w14:paraId="0BD2C96C" w14:textId="77777777" w:rsidR="00FE6C09" w:rsidRPr="00895498" w:rsidRDefault="00FE6C09" w:rsidP="00517968">
            <w:pPr>
              <w:pStyle w:val="Tabelan10"/>
              <w:jc w:val="left"/>
              <w:rPr>
                <w:lang w:val="en-US"/>
              </w:rPr>
            </w:pPr>
            <w:r w:rsidRPr="00895498">
              <w:rPr>
                <w:b/>
                <w:bCs/>
                <w:lang w:val="en-US"/>
              </w:rPr>
              <w:t>Equation</w:t>
            </w:r>
            <w:r w:rsidRPr="00895498">
              <w:rPr>
                <w:lang w:val="en-US"/>
              </w:rPr>
              <w:t>:</w:t>
            </w:r>
          </w:p>
          <w:p w14:paraId="3085E098" w14:textId="2663869F" w:rsidR="00FE6C09" w:rsidRPr="00895498" w:rsidRDefault="00042027"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oMath>
            </m:oMathPara>
          </w:p>
        </w:tc>
      </w:tr>
      <w:tr w:rsidR="00FE6C09" w:rsidRPr="00757521" w14:paraId="2F812EE5" w14:textId="77777777" w:rsidTr="00517968">
        <w:trPr>
          <w:trHeight w:val="454"/>
        </w:trPr>
        <w:tc>
          <w:tcPr>
            <w:tcW w:w="9627" w:type="dxa"/>
            <w:gridSpan w:val="2"/>
            <w:vAlign w:val="center"/>
          </w:tcPr>
          <w:p w14:paraId="4DB18D29" w14:textId="3376868E" w:rsidR="00FE6C09" w:rsidRPr="00072702" w:rsidRDefault="00FE6C0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3A135BE7" w14:textId="77777777" w:rsidR="00FE6C09" w:rsidRDefault="00FE6C09" w:rsidP="00722F0B">
      <w:pPr>
        <w:rPr>
          <w:lang w:val="en-US"/>
        </w:rPr>
      </w:pPr>
    </w:p>
    <w:tbl>
      <w:tblPr>
        <w:tblStyle w:val="Tabelacomgrade"/>
        <w:tblW w:w="0" w:type="auto"/>
        <w:tblLook w:val="04A0" w:firstRow="1" w:lastRow="0" w:firstColumn="1" w:lastColumn="0" w:noHBand="0" w:noVBand="1"/>
      </w:tblPr>
      <w:tblGrid>
        <w:gridCol w:w="4813"/>
        <w:gridCol w:w="4814"/>
      </w:tblGrid>
      <w:tr w:rsidR="009A1391" w:rsidRPr="00895498" w14:paraId="14514CEC" w14:textId="77777777" w:rsidTr="00517968">
        <w:trPr>
          <w:trHeight w:val="454"/>
        </w:trPr>
        <w:tc>
          <w:tcPr>
            <w:tcW w:w="4813" w:type="dxa"/>
            <w:vAlign w:val="center"/>
          </w:tcPr>
          <w:p w14:paraId="21813BDF" w14:textId="4F8033D6" w:rsidR="009A1391" w:rsidRPr="00C418A0" w:rsidRDefault="009A1391" w:rsidP="00517968">
            <w:pPr>
              <w:pStyle w:val="Tabelan10"/>
              <w:jc w:val="left"/>
              <w:rPr>
                <w:lang w:val="en-US"/>
              </w:rPr>
            </w:pPr>
            <w:r w:rsidRPr="002A0307">
              <w:rPr>
                <w:b/>
                <w:bCs/>
                <w:lang w:val="en-US"/>
              </w:rPr>
              <w:t>Model Name</w:t>
            </w:r>
            <w:r w:rsidRPr="002A0307">
              <w:rPr>
                <w:lang w:val="en-US"/>
              </w:rPr>
              <w:t xml:space="preserve">: </w:t>
            </w:r>
            <w:proofErr w:type="spellStart"/>
            <w:r w:rsidR="00BE0288">
              <w:t>modified</w:t>
            </w:r>
            <w:proofErr w:type="spellEnd"/>
            <w:r w:rsidR="00BE0288">
              <w:t xml:space="preserve"> </w:t>
            </w:r>
            <w:proofErr w:type="spellStart"/>
            <w:r w:rsidR="00BE0288">
              <w:t>Yeoh</w:t>
            </w:r>
            <w:proofErr w:type="spellEnd"/>
          </w:p>
        </w:tc>
        <w:tc>
          <w:tcPr>
            <w:tcW w:w="4814" w:type="dxa"/>
            <w:vAlign w:val="center"/>
          </w:tcPr>
          <w:p w14:paraId="75E2AE9A" w14:textId="778D50BA" w:rsidR="009A1391" w:rsidRPr="00895498" w:rsidRDefault="009A1391" w:rsidP="00517968">
            <w:pPr>
              <w:pStyle w:val="Tabelan10"/>
              <w:jc w:val="left"/>
            </w:pPr>
            <w:proofErr w:type="spellStart"/>
            <w:r w:rsidRPr="00895498">
              <w:rPr>
                <w:b/>
                <w:bCs/>
              </w:rPr>
              <w:t>Source</w:t>
            </w:r>
            <w:proofErr w:type="spellEnd"/>
            <w:r w:rsidRPr="00895498">
              <w:t>:</w:t>
            </w:r>
            <w:r>
              <w:t xml:space="preserve"> </w:t>
            </w:r>
            <w:r>
              <w:fldChar w:fldCharType="begin"/>
            </w:r>
            <w:r w:rsidR="00D235E2">
              <w:instrText xml:space="preserve"> ADDIN ZOTERO_ITEM CSL_CITATION {"citationID":"vk4D9roN","properties":{"formattedCitation":"(Yeoh, 1993)","plainCitation":"(Yeoh, 1993)","noteIndex":0},"citationItems":[{"id":759,"uris":["http://zotero.org/users/14777946/items/W83HAP8B"],"itemData":{"id":759,"type":"article-journal","abstract":"According to Rivlin's Phenomenological Theory of Rubber Elasticity, the elastic properties of a rubber may be described in terms of a strain energy function which is an infinite power series in the strain invariants I1, I2 and I3. The simplest forms of Rivlin's strain energy function are the neo-Hookean, which is obtained by truncating the infinite series to just the first term in I1, and the Mooney-Rivlin, which retains the first terms in I1 and I2. Recently, we proposed a strain energy function which is a cubic in I1. Conceptually, the proposed function is a material model with a shear modulus that varies with deformation. In this paper, we compare the large strain behavior of rubber as predicted by these forms of the strain energy function. The elastic behavior of swollen rubber is also discussed.","container-title":"Rubber Chemistry and Technology","DOI":"10.5254/1.3538343","ISSN":"0035-9475","issue":"5","journalAbbreviation":"Rubber Chemistry and Technology","page":"754-771","source":"Silverchair","title":"Some Forms of the Strain Energy Function for Rubber","volume":"66","author":[{"family":"Yeoh","given":"O. H."}],"issued":{"date-parts":[["1993",11,1]]}}}],"schema":"https://github.com/citation-style-language/schema/raw/master/csl-citation.json"} </w:instrText>
            </w:r>
            <w:r>
              <w:fldChar w:fldCharType="separate"/>
            </w:r>
            <w:r w:rsidR="00D235E2" w:rsidRPr="00D235E2">
              <w:rPr>
                <w:rFonts w:cs="Times New Roman"/>
              </w:rPr>
              <w:t>(Yeoh, 1993)</w:t>
            </w:r>
            <w:r>
              <w:fldChar w:fldCharType="end"/>
            </w:r>
          </w:p>
        </w:tc>
      </w:tr>
      <w:tr w:rsidR="009A1391" w:rsidRPr="00895498" w14:paraId="1D0AF5D9" w14:textId="77777777" w:rsidTr="00A51F9F">
        <w:trPr>
          <w:trHeight w:val="794"/>
        </w:trPr>
        <w:tc>
          <w:tcPr>
            <w:tcW w:w="9627" w:type="dxa"/>
            <w:gridSpan w:val="2"/>
          </w:tcPr>
          <w:p w14:paraId="0E00C0B2" w14:textId="77777777" w:rsidR="009A1391" w:rsidRPr="00895498" w:rsidRDefault="009A1391" w:rsidP="00517968">
            <w:pPr>
              <w:pStyle w:val="Tabelan10"/>
              <w:jc w:val="left"/>
              <w:rPr>
                <w:lang w:val="en-US"/>
              </w:rPr>
            </w:pPr>
            <w:r w:rsidRPr="00895498">
              <w:rPr>
                <w:b/>
                <w:bCs/>
                <w:lang w:val="en-US"/>
              </w:rPr>
              <w:lastRenderedPageBreak/>
              <w:t>Equation</w:t>
            </w:r>
            <w:r w:rsidRPr="00895498">
              <w:rPr>
                <w:lang w:val="en-US"/>
              </w:rPr>
              <w:t>:</w:t>
            </w:r>
          </w:p>
          <w:p w14:paraId="4DED20AA" w14:textId="1112634E" w:rsidR="009A1391" w:rsidRPr="00895498" w:rsidRDefault="00135BE8"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e>
                </m:d>
              </m:oMath>
            </m:oMathPara>
          </w:p>
        </w:tc>
      </w:tr>
      <w:tr w:rsidR="009A1391" w:rsidRPr="008E52D1" w14:paraId="61AD2DB9" w14:textId="77777777" w:rsidTr="00517968">
        <w:trPr>
          <w:trHeight w:val="454"/>
        </w:trPr>
        <w:tc>
          <w:tcPr>
            <w:tcW w:w="9627" w:type="dxa"/>
            <w:gridSpan w:val="2"/>
            <w:vAlign w:val="center"/>
          </w:tcPr>
          <w:p w14:paraId="48864260" w14:textId="4EE57427" w:rsidR="009A1391" w:rsidRPr="00072702" w:rsidRDefault="009A1391"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β</m:t>
              </m:r>
            </m:oMath>
          </w:p>
        </w:tc>
      </w:tr>
    </w:tbl>
    <w:p w14:paraId="426E6E10" w14:textId="77777777" w:rsidR="009A1391" w:rsidRDefault="009A1391" w:rsidP="00722F0B">
      <w:pPr>
        <w:rPr>
          <w:lang w:val="en-US"/>
        </w:rPr>
      </w:pPr>
    </w:p>
    <w:tbl>
      <w:tblPr>
        <w:tblStyle w:val="Tabelacomgrade"/>
        <w:tblW w:w="0" w:type="auto"/>
        <w:tblLook w:val="04A0" w:firstRow="1" w:lastRow="0" w:firstColumn="1" w:lastColumn="0" w:noHBand="0" w:noVBand="1"/>
      </w:tblPr>
      <w:tblGrid>
        <w:gridCol w:w="4813"/>
        <w:gridCol w:w="4814"/>
      </w:tblGrid>
      <w:tr w:rsidR="00D235E2" w:rsidRPr="00895498" w14:paraId="10165006" w14:textId="77777777" w:rsidTr="00517968">
        <w:trPr>
          <w:trHeight w:val="454"/>
        </w:trPr>
        <w:tc>
          <w:tcPr>
            <w:tcW w:w="4813" w:type="dxa"/>
            <w:vAlign w:val="center"/>
          </w:tcPr>
          <w:p w14:paraId="5C2F22A3" w14:textId="535BF03B" w:rsidR="00D235E2" w:rsidRPr="00C418A0" w:rsidRDefault="00D235E2" w:rsidP="00517968">
            <w:pPr>
              <w:pStyle w:val="Tabelan10"/>
              <w:jc w:val="left"/>
              <w:rPr>
                <w:lang w:val="en-US"/>
              </w:rPr>
            </w:pPr>
            <w:r w:rsidRPr="002A0307">
              <w:rPr>
                <w:b/>
                <w:bCs/>
                <w:lang w:val="en-US"/>
              </w:rPr>
              <w:t>Model Name</w:t>
            </w:r>
            <w:r w:rsidRPr="002A0307">
              <w:rPr>
                <w:lang w:val="en-US"/>
              </w:rPr>
              <w:t xml:space="preserve">: </w:t>
            </w:r>
            <w:r w:rsidR="008F6852">
              <w:t>Martins</w:t>
            </w:r>
          </w:p>
        </w:tc>
        <w:tc>
          <w:tcPr>
            <w:tcW w:w="4814" w:type="dxa"/>
            <w:vAlign w:val="center"/>
          </w:tcPr>
          <w:p w14:paraId="1750C15A" w14:textId="198C26D9" w:rsidR="00D235E2" w:rsidRPr="00895498" w:rsidRDefault="00D235E2" w:rsidP="00517968">
            <w:pPr>
              <w:pStyle w:val="Tabelan10"/>
              <w:jc w:val="left"/>
            </w:pPr>
            <w:proofErr w:type="spellStart"/>
            <w:r w:rsidRPr="00895498">
              <w:rPr>
                <w:b/>
                <w:bCs/>
              </w:rPr>
              <w:t>Source</w:t>
            </w:r>
            <w:proofErr w:type="spellEnd"/>
            <w:r w:rsidRPr="00895498">
              <w:t>:</w:t>
            </w:r>
            <w:r>
              <w:t xml:space="preserve"> </w:t>
            </w:r>
            <w:r>
              <w:fldChar w:fldCharType="begin"/>
            </w:r>
            <w:r w:rsidR="006B2571">
              <w:instrText xml:space="preserve"> ADDIN ZOTERO_ITEM CSL_CITATION {"citationID":"8jhs2q2H","properties":{"formattedCitation":"(Martins et al., 1998)","plainCitation":"(Martins et al., 1998)","noteIndex":0},"citationItems":[{"id":854,"uris":["http://zotero.org/users/14777946/items/5TPTQJIK"],"itemData":{"id":854,"type":"article-journal","abstract":"In this paper a numerical model is developed for the simulation of the 3-D deformations of skeletal muscles. Muscles are distinct from other materials, particularly from other biological tissues, because of their capability of active contraction. The constitutive relation adopted in this work is a generalization of the model proposed by Humphrey and Yin for the passive behavior of cardiac muscle. This generalization is done in such a way as to make Humphrey's model compatible with Zajac's 1-D model of the passive and active behavior of skeletal muscles. The finite element method is used to obtain numerical results for some simple tests.","collection-title":"Containing papers presented at the Symposium on Advances in Computational Mechanics","container-title":"Computer Methods in Applied Mechanics and Engineering","DOI":"10.1016/S0045-7825(97)00162-X","ISSN":"0045-7825","issue":"3","journalAbbreviation":"Computer Methods in Applied Mechanics and Engineering","page":"419-433","source":"ScienceDirect","title":"A numerical model of passive and active behavior of skeletal muscles","volume":"151","author":[{"family":"Martins","given":"J. A. C."},{"family":"Pires","given":"E. B."},{"family":"Salvado","given":"R."},{"family":"Dinis","given":"P. B."}],"issued":{"date-parts":[["1998",1,20]]}}}],"schema":"https://github.com/citation-style-language/schema/raw/master/csl-citation.json"} </w:instrText>
            </w:r>
            <w:r>
              <w:fldChar w:fldCharType="separate"/>
            </w:r>
            <w:r w:rsidR="006B2571" w:rsidRPr="006B2571">
              <w:rPr>
                <w:rFonts w:cs="Times New Roman"/>
              </w:rPr>
              <w:t>(Martins et al., 1998)</w:t>
            </w:r>
            <w:r>
              <w:fldChar w:fldCharType="end"/>
            </w:r>
          </w:p>
        </w:tc>
      </w:tr>
      <w:tr w:rsidR="00D235E2" w:rsidRPr="00895498" w14:paraId="3B7F052A" w14:textId="77777777" w:rsidTr="00A51F9F">
        <w:trPr>
          <w:trHeight w:val="680"/>
        </w:trPr>
        <w:tc>
          <w:tcPr>
            <w:tcW w:w="9627" w:type="dxa"/>
            <w:gridSpan w:val="2"/>
          </w:tcPr>
          <w:p w14:paraId="43089DBE" w14:textId="77777777" w:rsidR="00D235E2" w:rsidRPr="00895498" w:rsidRDefault="00D235E2" w:rsidP="00517968">
            <w:pPr>
              <w:pStyle w:val="Tabelan10"/>
              <w:jc w:val="left"/>
              <w:rPr>
                <w:lang w:val="en-US"/>
              </w:rPr>
            </w:pPr>
            <w:r w:rsidRPr="00895498">
              <w:rPr>
                <w:b/>
                <w:bCs/>
                <w:lang w:val="en-US"/>
              </w:rPr>
              <w:t>Equation</w:t>
            </w:r>
            <w:r w:rsidRPr="00895498">
              <w:rPr>
                <w:lang w:val="en-US"/>
              </w:rPr>
              <w:t>:</w:t>
            </w:r>
          </w:p>
          <w:p w14:paraId="3C985844" w14:textId="2922B937" w:rsidR="00D235E2" w:rsidRPr="00895498" w:rsidRDefault="00BF1FEF"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4</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f</m:t>
                                    </m:r>
                                  </m:sub>
                                </m:sSub>
                                <m:r>
                                  <m:rPr>
                                    <m:sty m:val="p"/>
                                  </m:rPr>
                                  <w:rPr>
                                    <w:rFonts w:ascii="Cambria Math" w:hAnsi="Cambria Math"/>
                                  </w:rPr>
                                  <m:t>-1</m:t>
                                </m:r>
                              </m:e>
                            </m:d>
                          </m:e>
                          <m:sup>
                            <m:r>
                              <m:rPr>
                                <m:sty m:val="p"/>
                              </m:rPr>
                              <w:rPr>
                                <w:rFonts w:ascii="Cambria Math" w:hAnsi="Cambria Math"/>
                              </w:rPr>
                              <m:t>2</m:t>
                            </m:r>
                          </m:sup>
                        </m:sSup>
                      </m:sup>
                    </m:sSup>
                    <m:r>
                      <m:rPr>
                        <m:sty m:val="p"/>
                      </m:rPr>
                      <w:rPr>
                        <w:rFonts w:ascii="Cambria Math" w:hAnsi="Cambria Math"/>
                      </w:rPr>
                      <m:t>-1</m:t>
                    </m:r>
                  </m:e>
                </m:d>
              </m:oMath>
            </m:oMathPara>
          </w:p>
        </w:tc>
      </w:tr>
      <w:tr w:rsidR="00D235E2" w:rsidRPr="008E52D1" w14:paraId="01C3A530" w14:textId="77777777" w:rsidTr="00517968">
        <w:trPr>
          <w:trHeight w:val="454"/>
        </w:trPr>
        <w:tc>
          <w:tcPr>
            <w:tcW w:w="9627" w:type="dxa"/>
            <w:gridSpan w:val="2"/>
            <w:vAlign w:val="center"/>
          </w:tcPr>
          <w:p w14:paraId="12F5FBA5" w14:textId="5787F53D" w:rsidR="00D235E2" w:rsidRPr="00072702" w:rsidRDefault="00D235E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oMath>
          </w:p>
        </w:tc>
      </w:tr>
    </w:tbl>
    <w:p w14:paraId="3A6BFF55" w14:textId="77777777" w:rsidR="00D235E2" w:rsidRDefault="00D235E2" w:rsidP="00722F0B">
      <w:pPr>
        <w:rPr>
          <w:lang w:val="en-US"/>
        </w:rPr>
      </w:pPr>
    </w:p>
    <w:tbl>
      <w:tblPr>
        <w:tblStyle w:val="Tabelacomgrade"/>
        <w:tblW w:w="0" w:type="auto"/>
        <w:tblLook w:val="04A0" w:firstRow="1" w:lastRow="0" w:firstColumn="1" w:lastColumn="0" w:noHBand="0" w:noVBand="1"/>
      </w:tblPr>
      <w:tblGrid>
        <w:gridCol w:w="4813"/>
        <w:gridCol w:w="4814"/>
      </w:tblGrid>
      <w:tr w:rsidR="00A75C79" w:rsidRPr="00895498" w14:paraId="0C6F0245" w14:textId="77777777" w:rsidTr="00517968">
        <w:trPr>
          <w:trHeight w:val="454"/>
        </w:trPr>
        <w:tc>
          <w:tcPr>
            <w:tcW w:w="4813" w:type="dxa"/>
            <w:vAlign w:val="center"/>
          </w:tcPr>
          <w:p w14:paraId="31289E21" w14:textId="56D70753" w:rsidR="00A75C79" w:rsidRPr="00C418A0" w:rsidRDefault="00A75C79" w:rsidP="00517968">
            <w:pPr>
              <w:pStyle w:val="Tabelan10"/>
              <w:jc w:val="left"/>
              <w:rPr>
                <w:lang w:val="en-US"/>
              </w:rPr>
            </w:pPr>
            <w:r w:rsidRPr="002A0307">
              <w:rPr>
                <w:b/>
                <w:bCs/>
                <w:lang w:val="en-US"/>
              </w:rPr>
              <w:t>Model Name</w:t>
            </w:r>
            <w:r w:rsidRPr="002A0307">
              <w:rPr>
                <w:lang w:val="en-US"/>
              </w:rPr>
              <w:t xml:space="preserve">: </w:t>
            </w:r>
            <w:r w:rsidR="00762AC6">
              <w:t>Chevalier-Marco</w:t>
            </w:r>
          </w:p>
        </w:tc>
        <w:tc>
          <w:tcPr>
            <w:tcW w:w="4814" w:type="dxa"/>
            <w:vAlign w:val="center"/>
          </w:tcPr>
          <w:p w14:paraId="7E4732A6" w14:textId="55CB738B" w:rsidR="00A75C79" w:rsidRPr="00895498" w:rsidRDefault="00A75C79" w:rsidP="00517968">
            <w:pPr>
              <w:pStyle w:val="Tabelan10"/>
              <w:jc w:val="left"/>
            </w:pPr>
            <w:proofErr w:type="spellStart"/>
            <w:r w:rsidRPr="00895498">
              <w:rPr>
                <w:b/>
                <w:bCs/>
              </w:rPr>
              <w:t>Source</w:t>
            </w:r>
            <w:proofErr w:type="spellEnd"/>
            <w:r w:rsidRPr="00895498">
              <w:t>:</w:t>
            </w:r>
            <w:r>
              <w:t xml:space="preserve"> </w:t>
            </w:r>
            <w:r>
              <w:fldChar w:fldCharType="begin"/>
            </w:r>
            <w:r w:rsidR="00957AF1">
              <w:instrText xml:space="preserve"> ADDIN ZOTERO_ITEM CSL_CITATION {"citationID":"YrVUPia0","properties":{"formattedCitation":"(Gornet et al., 2012)","plainCitation":"(Gornet et al., 2012)","noteIndex":0},"citationItems":[{"id":856,"uris":["http://zotero.org/users/14777946/items/PUUQVZ97"],"itemData":{"id":856,"type":"paper-conference","abstract":"The present paper focuses on static stiffness modellingofrubber materials for multiaxial loadings with a minimal number of material parameters in order to ensure robustness of both identification and Finite Element analysis. A physically motivated isotropic constitutive model is proposed for multiaxial large stretch rubber deformation. This model is expressed in terms of classical independent strain invariants. Only three parameters are needed to successfully represent both Treloar and Kawabata experiments (Kawabata et al. 1981) with a response equivalent to the one obtained by Ogden six parameters model (Ogden 1972). Mullins effect modelling is finally derived according to a damage mechanics approach (Chagnon et al. 2004). © 2012 Taylor &amp; Francis Group.","archive":"Scopus","event-title":"Constitutive Models for Rubber VII - Proceedings of the 7th European Conference on Constitutive Models for Rubber, ECCMR","page":"265-271","source":"Scopus","title":"A new isotropic hyperelastic strain energy function in terms of invariants and its derivation into a pseudo-elastic model for Mullins effect: Application to finite element analysis","title-short":"A new isotropic hyperelastic strain energy function in terms of invariants and its derivation into a pseudo-elastic model for Mullins effect","author":[{"family":"Gornet","given":"L."},{"family":"Marckmann","given":"G."},{"family":"Desmorat","given":"R."},{"family":"Charrier","given":"P."}],"issued":{"date-parts":[["2012"]]}}}],"schema":"https://github.com/citation-style-language/schema/raw/master/csl-citation.json"} </w:instrText>
            </w:r>
            <w:r>
              <w:fldChar w:fldCharType="separate"/>
            </w:r>
            <w:r w:rsidR="00957AF1" w:rsidRPr="00957AF1">
              <w:rPr>
                <w:rFonts w:cs="Times New Roman"/>
              </w:rPr>
              <w:t>(Gornet et al., 2012)</w:t>
            </w:r>
            <w:r>
              <w:fldChar w:fldCharType="end"/>
            </w:r>
          </w:p>
        </w:tc>
      </w:tr>
      <w:tr w:rsidR="00A75C79" w:rsidRPr="00895498" w14:paraId="192FF3BA" w14:textId="77777777" w:rsidTr="00A51F9F">
        <w:trPr>
          <w:trHeight w:val="907"/>
        </w:trPr>
        <w:tc>
          <w:tcPr>
            <w:tcW w:w="9627" w:type="dxa"/>
            <w:gridSpan w:val="2"/>
          </w:tcPr>
          <w:p w14:paraId="19B6BD34" w14:textId="77777777" w:rsidR="00A75C79" w:rsidRPr="00895498" w:rsidRDefault="00A75C79" w:rsidP="00517968">
            <w:pPr>
              <w:pStyle w:val="Tabelan10"/>
              <w:jc w:val="left"/>
              <w:rPr>
                <w:lang w:val="en-US"/>
              </w:rPr>
            </w:pPr>
            <w:r w:rsidRPr="00895498">
              <w:rPr>
                <w:b/>
                <w:bCs/>
                <w:lang w:val="en-US"/>
              </w:rPr>
              <w:t>Equation</w:t>
            </w:r>
            <w:r w:rsidRPr="00895498">
              <w:rPr>
                <w:lang w:val="en-US"/>
              </w:rPr>
              <w:t>:</w:t>
            </w:r>
          </w:p>
          <w:p w14:paraId="128526D8" w14:textId="2B77B214" w:rsidR="00A75C79" w:rsidRPr="00895498" w:rsidRDefault="008126AD"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h</m:t>
                        </m:r>
                      </m:e>
                      <m:sub>
                        <m:r>
                          <m:rPr>
                            <m:sty m:val="p"/>
                          </m:rPr>
                          <w:rPr>
                            <w:rFonts w:ascii="Cambria Math" w:hAnsi="Cambria Math"/>
                          </w:rPr>
                          <m:t>3</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up>
                </m:sSup>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rad>
                  </m:den>
                </m:f>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oMath>
            </m:oMathPara>
          </w:p>
        </w:tc>
      </w:tr>
      <w:tr w:rsidR="00A75C79" w:rsidRPr="00757521" w14:paraId="7CEC3F03" w14:textId="77777777" w:rsidTr="00517968">
        <w:trPr>
          <w:trHeight w:val="454"/>
        </w:trPr>
        <w:tc>
          <w:tcPr>
            <w:tcW w:w="9627" w:type="dxa"/>
            <w:gridSpan w:val="2"/>
            <w:vAlign w:val="center"/>
          </w:tcPr>
          <w:p w14:paraId="5FA5F671" w14:textId="36E6DC09" w:rsidR="00A75C79" w:rsidRPr="00072702" w:rsidRDefault="00A75C7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oMath>
          </w:p>
        </w:tc>
      </w:tr>
    </w:tbl>
    <w:p w14:paraId="7225970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57AF1" w:rsidRPr="00895498" w14:paraId="4EDA2AEA" w14:textId="77777777" w:rsidTr="00517968">
        <w:trPr>
          <w:trHeight w:val="454"/>
        </w:trPr>
        <w:tc>
          <w:tcPr>
            <w:tcW w:w="4813" w:type="dxa"/>
            <w:vAlign w:val="center"/>
          </w:tcPr>
          <w:p w14:paraId="79236168" w14:textId="0E562C8F" w:rsidR="00957AF1" w:rsidRPr="00C418A0" w:rsidRDefault="00957AF1" w:rsidP="00517968">
            <w:pPr>
              <w:pStyle w:val="Tabelan10"/>
              <w:jc w:val="left"/>
              <w:rPr>
                <w:lang w:val="en-US"/>
              </w:rPr>
            </w:pPr>
            <w:r w:rsidRPr="002A0307">
              <w:rPr>
                <w:b/>
                <w:bCs/>
                <w:lang w:val="en-US"/>
              </w:rPr>
              <w:t>Model Name</w:t>
            </w:r>
            <w:r w:rsidRPr="002A0307">
              <w:rPr>
                <w:lang w:val="en-US"/>
              </w:rPr>
              <w:t xml:space="preserve">: </w:t>
            </w:r>
            <w:proofErr w:type="spellStart"/>
            <w:r w:rsidR="003367CD">
              <w:t>Mansouri-Darijani</w:t>
            </w:r>
            <w:proofErr w:type="spellEnd"/>
          </w:p>
        </w:tc>
        <w:tc>
          <w:tcPr>
            <w:tcW w:w="4814" w:type="dxa"/>
            <w:vAlign w:val="center"/>
          </w:tcPr>
          <w:p w14:paraId="5D5CDEBF" w14:textId="0FD47A7F" w:rsidR="00957AF1" w:rsidRPr="00895498" w:rsidRDefault="00957AF1" w:rsidP="00517968">
            <w:pPr>
              <w:pStyle w:val="Tabelan10"/>
              <w:jc w:val="left"/>
            </w:pPr>
            <w:proofErr w:type="spellStart"/>
            <w:r w:rsidRPr="00895498">
              <w:rPr>
                <w:b/>
                <w:bCs/>
              </w:rPr>
              <w:t>Source</w:t>
            </w:r>
            <w:proofErr w:type="spellEnd"/>
            <w:r w:rsidRPr="00895498">
              <w:t>:</w:t>
            </w:r>
            <w:r>
              <w:t xml:space="preserve"> </w:t>
            </w:r>
            <w:r>
              <w:fldChar w:fldCharType="begin"/>
            </w:r>
            <w:r w:rsidR="00F55458">
              <w:instrText xml:space="preserve"> ADDIN ZOTERO_ITEM CSL_CITATION {"citationID":"JrxrG9ue","properties":{"formattedCitation":"(Mansouri; Darijani, 2014)","plainCitation":"(Mansouri; Darijani, 2014)","noteIndex":0},"citationItems":[{"id":859,"uris":["http://zotero.org/users/14777946/items/T8H352YD"],"itemData":{"id":859,"type":"article-journal","abstract":"In this paper, an exponential framework for strain energy density functions of elastomers and soft biological tissues is proposed. Based on this framework and using a self-contained approach that is different from a guesswork or combination viewpoint, a set strain energy density functions in terms of the first and second strain invariants is rebuilt. Among the constructed options for strain energy density, a new exponential and mathematically justified model is examined. This model benefits from the existence of second strain invariant, simplicity, stability of parameters, and the state of being accurate. This model can capture strain softening, strain hardening and is able to differentiate between various deformation-state dependent responses of elastomers and soft tissues undergoing finite deformation. The model has two material parameters and the mathematical formulation is simple to render the possibility of numerical implementations. In order to investigate the appropriateness of the proposed model in comparison to other hyperelastic models, several experimental data for incompressible isotropic materials (elastomers) such as VHB 4905 (polyacrylate rubber), two various silicone rubbers, synthetic rubber neoprene, two different natural rubbers, b186 rubber (a carbon black-filled rubber), Yeoh vulcanizate rubber, and finally porcine liver tissue (a very soft biological tissue) are examined. The results demonstrate that the proposed model provides an acceptable prediction of the behavior of elastomers and soft tissues under large deformation for different applied loading states.","container-title":"International Journal of Solids and Structures","DOI":"10.1016/j.ijsolstr.2014.08.018","ISSN":"0020-7683","issue":"25","journalAbbreviation":"International Journal of Solids and Structures","page":"4316-4326","source":"ScienceDirect","title":"Constitutive modeling of isotropic hyperelastic materials in an exponential framework using a self-contained approach","volume":"51","author":[{"family":"Mansouri","given":"M. R."},{"family":"Darijani","given":"H."}],"issued":{"date-parts":[["2014",12,1]]}}}],"schema":"https://github.com/citation-style-language/schema/raw/master/csl-citation.json"} </w:instrText>
            </w:r>
            <w:r>
              <w:fldChar w:fldCharType="separate"/>
            </w:r>
            <w:r w:rsidR="00F55458" w:rsidRPr="00F55458">
              <w:rPr>
                <w:rFonts w:cs="Times New Roman"/>
              </w:rPr>
              <w:t>(Mansouri; Darijani, 2014)</w:t>
            </w:r>
            <w:r>
              <w:fldChar w:fldCharType="end"/>
            </w:r>
          </w:p>
        </w:tc>
      </w:tr>
      <w:tr w:rsidR="00957AF1" w:rsidRPr="00895498" w14:paraId="4024075D" w14:textId="77777777" w:rsidTr="00A51F9F">
        <w:trPr>
          <w:trHeight w:val="567"/>
        </w:trPr>
        <w:tc>
          <w:tcPr>
            <w:tcW w:w="9627" w:type="dxa"/>
            <w:gridSpan w:val="2"/>
          </w:tcPr>
          <w:p w14:paraId="22AD3192" w14:textId="77777777" w:rsidR="00957AF1" w:rsidRPr="00895498" w:rsidRDefault="00957AF1" w:rsidP="00517968">
            <w:pPr>
              <w:pStyle w:val="Tabelan10"/>
              <w:jc w:val="left"/>
              <w:rPr>
                <w:lang w:val="en-US"/>
              </w:rPr>
            </w:pPr>
            <w:r w:rsidRPr="00895498">
              <w:rPr>
                <w:b/>
                <w:bCs/>
                <w:lang w:val="en-US"/>
              </w:rPr>
              <w:t>Equation</w:t>
            </w:r>
            <w:r w:rsidRPr="00895498">
              <w:rPr>
                <w:lang w:val="en-US"/>
              </w:rPr>
              <w:t>:</w:t>
            </w:r>
          </w:p>
          <w:p w14:paraId="69536A5B" w14:textId="20CB9475" w:rsidR="00957AF1" w:rsidRPr="00895498" w:rsidRDefault="00735745"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sup>
                    </m:sSup>
                    <m:r>
                      <m:rPr>
                        <m:sty m:val="p"/>
                      </m:rPr>
                      <w:rPr>
                        <w:rFonts w:ascii="Cambria Math" w:hAnsi="Cambria Math"/>
                      </w:rPr>
                      <m:t>-1</m:t>
                    </m:r>
                  </m:e>
                </m:d>
              </m:oMath>
            </m:oMathPara>
          </w:p>
        </w:tc>
      </w:tr>
      <w:tr w:rsidR="00957AF1" w:rsidRPr="008E52D1" w14:paraId="1DF63B1B" w14:textId="77777777" w:rsidTr="00517968">
        <w:trPr>
          <w:trHeight w:val="454"/>
        </w:trPr>
        <w:tc>
          <w:tcPr>
            <w:tcW w:w="9627" w:type="dxa"/>
            <w:gridSpan w:val="2"/>
            <w:vAlign w:val="center"/>
          </w:tcPr>
          <w:p w14:paraId="413B609D" w14:textId="73D2D1B8" w:rsidR="00957AF1" w:rsidRPr="00072702" w:rsidRDefault="00957AF1"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m</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1</m:t>
                  </m:r>
                </m:sub>
              </m:sSub>
            </m:oMath>
          </w:p>
        </w:tc>
      </w:tr>
    </w:tbl>
    <w:p w14:paraId="34BBDE7A"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F55458" w:rsidRPr="00895498" w14:paraId="777A642A" w14:textId="77777777" w:rsidTr="00517968">
        <w:trPr>
          <w:trHeight w:val="454"/>
        </w:trPr>
        <w:tc>
          <w:tcPr>
            <w:tcW w:w="4813" w:type="dxa"/>
            <w:vAlign w:val="center"/>
          </w:tcPr>
          <w:p w14:paraId="5C1658FC" w14:textId="4A19A218" w:rsidR="00F55458" w:rsidRPr="00C418A0" w:rsidRDefault="00F55458" w:rsidP="00517968">
            <w:pPr>
              <w:pStyle w:val="Tabelan10"/>
              <w:jc w:val="left"/>
              <w:rPr>
                <w:lang w:val="en-US"/>
              </w:rPr>
            </w:pPr>
            <w:r w:rsidRPr="002A0307">
              <w:rPr>
                <w:b/>
                <w:bCs/>
                <w:lang w:val="en-US"/>
              </w:rPr>
              <w:t>Model Name</w:t>
            </w:r>
            <w:r w:rsidRPr="002A0307">
              <w:rPr>
                <w:lang w:val="en-US"/>
              </w:rPr>
              <w:t xml:space="preserve">: </w:t>
            </w:r>
            <w:r w:rsidR="008600D9">
              <w:t>Gent-Thomas</w:t>
            </w:r>
          </w:p>
        </w:tc>
        <w:tc>
          <w:tcPr>
            <w:tcW w:w="4814" w:type="dxa"/>
            <w:vAlign w:val="center"/>
          </w:tcPr>
          <w:p w14:paraId="6060AA84" w14:textId="7128D03F" w:rsidR="00F55458" w:rsidRPr="00895498" w:rsidRDefault="00F55458" w:rsidP="00517968">
            <w:pPr>
              <w:pStyle w:val="Tabelan10"/>
              <w:jc w:val="left"/>
            </w:pPr>
            <w:proofErr w:type="spellStart"/>
            <w:r w:rsidRPr="00895498">
              <w:rPr>
                <w:b/>
                <w:bCs/>
              </w:rPr>
              <w:t>Source</w:t>
            </w:r>
            <w:proofErr w:type="spellEnd"/>
            <w:r w:rsidRPr="00895498">
              <w:t>:</w:t>
            </w:r>
            <w:r>
              <w:t xml:space="preserve"> </w:t>
            </w:r>
            <w:r>
              <w:fldChar w:fldCharType="begin"/>
            </w:r>
            <w:r w:rsidR="002504AC">
              <w:instrText xml:space="preserve"> ADDIN ZOTERO_ITEM CSL_CITATION {"citationID":"B0T1BI4H","properties":{"formattedCitation":"(Gent; Thomas, 1958)","plainCitation":"(Gent; Thomas, 1958)","noteIndex":0},"citationItems":[{"id":861,"uris":["http://zotero.org/users/14777946/items/N3CBSR9R"],"itemData":{"id":861,"type":"article-journal","container-title":"Journal of Polymer Science","DOI":"10.1002/pol.1958.1202811814","ISSN":"1542-6238","issue":"118","language":"en","license":"Copyright © 1958 Interscience Publishers, Inc., New York","note":"_eprint: https://onlinelibrary.wiley.com/doi/pdf/10.1002/pol.1958.1202811814","page":"625-628","source":"Wiley Online Library","title":"Forms for the stored (strain) energy function for vulcanized rubber","volume":"28","author":[{"family":"Gent","given":"A. N."},{"family":"Thomas","given":"A. G."}],"issued":{"date-parts":[["1958"]]}}}],"schema":"https://github.com/citation-style-language/schema/raw/master/csl-citation.json"} </w:instrText>
            </w:r>
            <w:r>
              <w:fldChar w:fldCharType="separate"/>
            </w:r>
            <w:r w:rsidR="002504AC" w:rsidRPr="002504AC">
              <w:rPr>
                <w:rFonts w:cs="Times New Roman"/>
              </w:rPr>
              <w:t>(Gent; Thomas, 1958)</w:t>
            </w:r>
            <w:r>
              <w:fldChar w:fldCharType="end"/>
            </w:r>
          </w:p>
        </w:tc>
      </w:tr>
      <w:tr w:rsidR="00F55458" w:rsidRPr="00895498" w14:paraId="1E593774" w14:textId="77777777" w:rsidTr="00A51F9F">
        <w:trPr>
          <w:trHeight w:val="794"/>
        </w:trPr>
        <w:tc>
          <w:tcPr>
            <w:tcW w:w="9627" w:type="dxa"/>
            <w:gridSpan w:val="2"/>
          </w:tcPr>
          <w:p w14:paraId="2D6193C6" w14:textId="77777777" w:rsidR="00F55458" w:rsidRPr="00895498" w:rsidRDefault="00F55458" w:rsidP="00517968">
            <w:pPr>
              <w:pStyle w:val="Tabelan10"/>
              <w:jc w:val="left"/>
              <w:rPr>
                <w:lang w:val="en-US"/>
              </w:rPr>
            </w:pPr>
            <w:r w:rsidRPr="00895498">
              <w:rPr>
                <w:b/>
                <w:bCs/>
                <w:lang w:val="en-US"/>
              </w:rPr>
              <w:t>Equation</w:t>
            </w:r>
            <w:r w:rsidRPr="00895498">
              <w:rPr>
                <w:lang w:val="en-US"/>
              </w:rPr>
              <w:t>:</w:t>
            </w:r>
          </w:p>
          <w:p w14:paraId="136ED7CB" w14:textId="1525EF0B" w:rsidR="00F55458" w:rsidRPr="00895498" w:rsidRDefault="00CC7439"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oMath>
            </m:oMathPara>
          </w:p>
        </w:tc>
      </w:tr>
      <w:tr w:rsidR="00F55458" w:rsidRPr="00757521" w14:paraId="27390AAD" w14:textId="77777777" w:rsidTr="00517968">
        <w:trPr>
          <w:trHeight w:val="454"/>
        </w:trPr>
        <w:tc>
          <w:tcPr>
            <w:tcW w:w="9627" w:type="dxa"/>
            <w:gridSpan w:val="2"/>
            <w:vAlign w:val="center"/>
          </w:tcPr>
          <w:p w14:paraId="5FB1132A" w14:textId="7B21F362" w:rsidR="00F55458" w:rsidRPr="00072702" w:rsidRDefault="00F55458"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50CCFEF4" w14:textId="77777777" w:rsidR="005B4291" w:rsidRDefault="005B4291" w:rsidP="00722F0B">
      <w:pPr>
        <w:rPr>
          <w:lang w:val="en-US"/>
        </w:rPr>
      </w:pPr>
    </w:p>
    <w:p w14:paraId="0798EA4B" w14:textId="77777777" w:rsidR="002504AC" w:rsidRDefault="002504AC" w:rsidP="00722F0B">
      <w:pPr>
        <w:rPr>
          <w:lang w:val="en-US"/>
        </w:rPr>
      </w:pPr>
    </w:p>
    <w:p w14:paraId="70C2A698" w14:textId="77777777" w:rsidR="002504AC" w:rsidRDefault="002504AC" w:rsidP="00722F0B">
      <w:pPr>
        <w:rPr>
          <w:lang w:val="en-US"/>
        </w:rPr>
      </w:pPr>
    </w:p>
    <w:p w14:paraId="5C56956F" w14:textId="77777777" w:rsidR="002504AC" w:rsidRDefault="002504AC" w:rsidP="00722F0B">
      <w:pPr>
        <w:rPr>
          <w:lang w:val="en-US"/>
        </w:rPr>
      </w:pPr>
    </w:p>
    <w:p w14:paraId="6D6397F6" w14:textId="77777777" w:rsidR="002504AC" w:rsidRDefault="002504AC" w:rsidP="00722F0B">
      <w:pPr>
        <w:rPr>
          <w:lang w:val="en-US"/>
        </w:rPr>
      </w:pPr>
    </w:p>
    <w:p w14:paraId="7233FEEE" w14:textId="77777777" w:rsidR="002504AC" w:rsidRDefault="002504AC" w:rsidP="00722F0B">
      <w:pPr>
        <w:rPr>
          <w:lang w:val="en-US"/>
        </w:rPr>
      </w:pPr>
    </w:p>
    <w:tbl>
      <w:tblPr>
        <w:tblStyle w:val="Tabelacomgrade"/>
        <w:tblW w:w="0" w:type="auto"/>
        <w:tblLook w:val="04A0" w:firstRow="1" w:lastRow="0" w:firstColumn="1" w:lastColumn="0" w:noHBand="0" w:noVBand="1"/>
      </w:tblPr>
      <w:tblGrid>
        <w:gridCol w:w="4813"/>
        <w:gridCol w:w="4814"/>
      </w:tblGrid>
      <w:tr w:rsidR="002504AC" w:rsidRPr="00895498" w14:paraId="18450B4D" w14:textId="77777777" w:rsidTr="00517968">
        <w:trPr>
          <w:trHeight w:val="454"/>
        </w:trPr>
        <w:tc>
          <w:tcPr>
            <w:tcW w:w="4813" w:type="dxa"/>
            <w:vAlign w:val="center"/>
          </w:tcPr>
          <w:p w14:paraId="562EA5F7" w14:textId="53E9931B" w:rsidR="002504AC" w:rsidRPr="00C418A0" w:rsidRDefault="002504AC" w:rsidP="00517968">
            <w:pPr>
              <w:pStyle w:val="Tabelan10"/>
              <w:jc w:val="left"/>
              <w:rPr>
                <w:lang w:val="en-US"/>
              </w:rPr>
            </w:pPr>
            <w:r w:rsidRPr="002A0307">
              <w:rPr>
                <w:b/>
                <w:bCs/>
                <w:lang w:val="en-US"/>
              </w:rPr>
              <w:t>Model Name</w:t>
            </w:r>
            <w:r w:rsidRPr="002A0307">
              <w:rPr>
                <w:lang w:val="en-US"/>
              </w:rPr>
              <w:t xml:space="preserve">: </w:t>
            </w:r>
            <w:r w:rsidR="003E2155">
              <w:t>Alexander</w:t>
            </w:r>
          </w:p>
        </w:tc>
        <w:tc>
          <w:tcPr>
            <w:tcW w:w="4814" w:type="dxa"/>
            <w:vAlign w:val="center"/>
          </w:tcPr>
          <w:p w14:paraId="56A1CD12" w14:textId="2BDC6B11" w:rsidR="002504AC" w:rsidRPr="00895498" w:rsidRDefault="002504AC" w:rsidP="00517968">
            <w:pPr>
              <w:pStyle w:val="Tabelan10"/>
              <w:jc w:val="left"/>
            </w:pPr>
            <w:proofErr w:type="spellStart"/>
            <w:r w:rsidRPr="00895498">
              <w:rPr>
                <w:b/>
                <w:bCs/>
              </w:rPr>
              <w:t>Source</w:t>
            </w:r>
            <w:proofErr w:type="spellEnd"/>
            <w:r w:rsidRPr="00895498">
              <w:t>:</w:t>
            </w:r>
            <w:r>
              <w:t xml:space="preserve"> </w:t>
            </w:r>
            <w:r>
              <w:fldChar w:fldCharType="begin"/>
            </w:r>
            <w:r w:rsidR="004E1665">
              <w:instrText xml:space="preserve"> ADDIN ZOTERO_ITEM CSL_CITATION {"citationID":"Gs5dBRaV","properties":{"formattedCitation":"(Alexander, 1968)","plainCitation":"(Alexander, 1968)","noteIndex":0},"citationItems":[{"id":70,"uris":["http://zotero.org/users/14777946/items/25FVNJGV"],"itemData":{"id":70,"type":"article-journal","abstract":"As part of a study on stress and deformation analysis of high altitude balloons a new constitutive relation for rubber-like materials is developed. A survey of previously proposed elastic constitutive relations indicated that all are inadequate in representing the mechanical response throughout the entire range of deformations. Consequently, a constitutive relation, based on the work of previous investigators and experiments performed by the author on neoprene film, is proposed. It is shown that the new constitutive relation accurately represents the response throughout the entire range of deformations and is, in fact, a generalization of most earlier theories.\nRésumé\nPour contribuer à une partie de l'analyse des contraintes et déformations dans les ballons à haute altitude, on a établi une nouvelle relation de constitution pour les matériaux de nature caoutchouteuse. L'examen des relations élastiques de constitution, proposées antérieurement, montre qu'aucune ne convient poure représenter le comportement mécanique du matériau sur toute l'étendue de la déformation. En conséquence, on propose une relation de constitution basée sur les travaux d'expérimentateurs connus et sur des expériences effectuées par l'auteur sur des films en néoprène. Il est montré que la nouvelle relation de constitution répond, avec précision, au comportement du matériau sur toute l'étendue de la déformation et qu'elle est, en fait, une généralisation de la plupart des théories antérieures.\nZusammenfassung\nAls Teil einer Untersuchung über die Spannungs- und Verformungsanalyse von Stratosphärenballons wird eine Materialgleichung für gummiartige Materialien entwickelt. Eine Übersicht der disher vorgeschlagenen elastischen Materialgleichungen zeigte, dass alle für die Darstellung der mechanischen Reaktion im ganzen Bereich der Deformationen unzureichend sind. Deshalb wird eine Materialgleichung vorgeschlagen, die auf der Arbeit früherer Untersucher und auf vom Verfasser mit Neoprenefilm durchgeführten Versuchen beruht. Es wird gezeigt, dass. die Materialgleichung die Reaktion im ganzen Bereich der Deformationen genau darstellt und in Wirklichkeit eine Verallgemeinerung der meisten früheren Theorien ist.\nРеферат\nb кaчecтbe чacти иccлeдobaний пo тeopии нaпpяжeиий и дeфopмaций cтpaтocтaтob paзз paбaтыbaeтcя иobaя кoнcтитyтиbиaя зabиcимocть для peзииooбpaзиыч мaтepиaлob. qoбзop пpeждe цpeдлoжeниыч кoиcтитyиbиыч зabиcимocтeй пo yпpyгocти пoкaзaл, чтo bce oии нeпpигoдны для oтoбpaжeния мeчaничecкoгo peaгиpobaиия b цeлoм диaпaзoиe дeфopмaций. b peзyльтaтe пpeд лaгaeтcя кoиcтитyтиb иaя зabиcимocть, бaзиpyющaяcя нa тpyдaч пpeжиич иccлeдobaтeлeй и нa oпытaч пpobeдeииыч abтopoм b oтнoщeиии иeoпpeиoboй плeики. qdoкaзыbaeтcя, чтo нobaя кoнcтитyтиbнaя зabиcимocть тoчиo oтoбpaжaeт peaгиpobaниe bo bceм диaпaзoнe дeфopмaций, и яbляeтcя b cyщиocти oбoбщeииeм бoльщииcтba пpeжиич тeopий.\nSumàrio\nComme parte di uno studio sulle sollecitazioni e la deformazione di palloni d'alta quota si sviluppa un nuovo rapporta costitutivo per i matériau somiglianti alla gomma. Una rassegna dei rapporti costitutivi elastici precedentemente proposti ha indicato the tutti sono inadeguati nel rappresentare la risposta meccanica in tutta la gamma di deformazioni. Di conseguenza si propone un rapporte costitutivo basato sul lavoro di precedenti investigatori e sugli esperimenti compiuti dall'A. sulla pellicola di neoprene. Si dimostra the il nuovo rapporte costitutivo rappresenta con precisione la risposta in tutta la gamma di deformazione e the non è the una generalizzazione delia maggior parte delie teorie esistenti.","container-title":"International Journal of Engineering Science","DOI":"10.1016/0020-7225(68)90006-2","ISSN":"0020-7225","issue":"9","journalAbbreviation":"International Journal of Engineering Science","page":"549-563","source":"ScienceDirect","title":"A constitutive relation for rubber-like materials","volume":"6","author":[{"family":"Alexander","given":"H."}],"issued":{"date-parts":[["1968",9,1]]}}}],"schema":"https://github.com/citation-style-language/schema/raw/master/csl-citation.json"} </w:instrText>
            </w:r>
            <w:r>
              <w:fldChar w:fldCharType="separate"/>
            </w:r>
            <w:r w:rsidR="004E1665" w:rsidRPr="004E1665">
              <w:rPr>
                <w:rFonts w:cs="Times New Roman"/>
              </w:rPr>
              <w:t>(Alexander, 1968)</w:t>
            </w:r>
            <w:r>
              <w:fldChar w:fldCharType="end"/>
            </w:r>
          </w:p>
        </w:tc>
      </w:tr>
      <w:tr w:rsidR="002504AC" w:rsidRPr="00895498" w14:paraId="3B39DE84" w14:textId="77777777" w:rsidTr="00A51F9F">
        <w:trPr>
          <w:trHeight w:val="907"/>
        </w:trPr>
        <w:tc>
          <w:tcPr>
            <w:tcW w:w="9627" w:type="dxa"/>
            <w:gridSpan w:val="2"/>
          </w:tcPr>
          <w:p w14:paraId="2BCF41B2" w14:textId="77777777" w:rsidR="002504AC" w:rsidRPr="00895498" w:rsidRDefault="002504AC" w:rsidP="00517968">
            <w:pPr>
              <w:pStyle w:val="Tabelan10"/>
              <w:jc w:val="left"/>
              <w:rPr>
                <w:lang w:val="en-US"/>
              </w:rPr>
            </w:pPr>
            <w:r w:rsidRPr="00895498">
              <w:rPr>
                <w:b/>
                <w:bCs/>
                <w:lang w:val="en-US"/>
              </w:rPr>
              <w:t>Equation</w:t>
            </w:r>
            <w:r w:rsidRPr="00895498">
              <w:rPr>
                <w:lang w:val="en-US"/>
              </w:rPr>
              <w:t>:</w:t>
            </w:r>
          </w:p>
          <w:p w14:paraId="49181065" w14:textId="2F132157" w:rsidR="002504AC" w:rsidRPr="00895498" w:rsidRDefault="00CB2424"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exp⁡</m:t>
                </m:r>
                <m:r>
                  <w:rPr>
                    <w:rFonts w:ascii="Cambria Math" w:hAnsi="Cambria Math"/>
                  </w:rPr>
                  <m:t>k</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r>
                          <w:rPr>
                            <w:rFonts w:ascii="Cambria Math" w:hAnsi="Cambria Math"/>
                          </w:rPr>
                          <m:t>γ</m:t>
                        </m:r>
                      </m:num>
                      <m:den>
                        <m:r>
                          <w:rPr>
                            <w:rFonts w:ascii="Cambria Math" w:hAnsi="Cambria Math"/>
                          </w:rPr>
                          <m:t>γ</m:t>
                        </m:r>
                      </m:den>
                    </m:f>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2504AC" w:rsidRPr="000D5A37" w14:paraId="25B1D16B" w14:textId="77777777" w:rsidTr="00517968">
        <w:trPr>
          <w:trHeight w:val="454"/>
        </w:trPr>
        <w:tc>
          <w:tcPr>
            <w:tcW w:w="9627" w:type="dxa"/>
            <w:gridSpan w:val="2"/>
            <w:vAlign w:val="center"/>
          </w:tcPr>
          <w:p w14:paraId="361A300A" w14:textId="6EBA4084" w:rsidR="002504AC" w:rsidRPr="00072702" w:rsidRDefault="002504AC"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r>
                <w:rPr>
                  <w:rFonts w:ascii="Cambria Math" w:hAnsi="Cambria Math"/>
                </w:rPr>
                <m:t>k</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r>
                <w:rPr>
                  <w:rFonts w:ascii="Cambria Math" w:hAnsi="Cambria Math"/>
                </w:rPr>
                <m:t>γ</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oMath>
          </w:p>
        </w:tc>
      </w:tr>
    </w:tbl>
    <w:p w14:paraId="1E113BCC"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45C9E" w:rsidRPr="00895498" w14:paraId="1D393C65" w14:textId="77777777" w:rsidTr="00517968">
        <w:trPr>
          <w:trHeight w:val="454"/>
        </w:trPr>
        <w:tc>
          <w:tcPr>
            <w:tcW w:w="4813" w:type="dxa"/>
            <w:vAlign w:val="center"/>
          </w:tcPr>
          <w:p w14:paraId="4AA158C4" w14:textId="2B0956F3" w:rsidR="00345C9E" w:rsidRPr="00F570D5" w:rsidRDefault="00345C9E" w:rsidP="00517968">
            <w:pPr>
              <w:pStyle w:val="Tabelan10"/>
              <w:jc w:val="left"/>
              <w:rPr>
                <w:lang w:val="en-US"/>
              </w:rPr>
            </w:pPr>
            <w:r w:rsidRPr="002A0307">
              <w:rPr>
                <w:b/>
                <w:bCs/>
                <w:lang w:val="en-US"/>
              </w:rPr>
              <w:t>Model Name</w:t>
            </w:r>
            <w:r w:rsidRPr="002A0307">
              <w:rPr>
                <w:lang w:val="en-US"/>
              </w:rPr>
              <w:t xml:space="preserve">: </w:t>
            </w:r>
            <w:r w:rsidR="00F570D5" w:rsidRPr="00F570D5">
              <w:rPr>
                <w:lang w:val="en-US"/>
              </w:rPr>
              <w:t>Lambert Diani-Rey</w:t>
            </w:r>
          </w:p>
        </w:tc>
        <w:tc>
          <w:tcPr>
            <w:tcW w:w="4814" w:type="dxa"/>
            <w:vAlign w:val="center"/>
          </w:tcPr>
          <w:p w14:paraId="2AD735D7" w14:textId="0B6E7446" w:rsidR="00345C9E" w:rsidRPr="00895498" w:rsidRDefault="00345C9E" w:rsidP="00517968">
            <w:pPr>
              <w:pStyle w:val="Tabelan10"/>
              <w:jc w:val="left"/>
            </w:pPr>
            <w:proofErr w:type="spellStart"/>
            <w:r w:rsidRPr="00895498">
              <w:rPr>
                <w:b/>
                <w:bCs/>
              </w:rPr>
              <w:t>Source</w:t>
            </w:r>
            <w:proofErr w:type="spellEnd"/>
            <w:r w:rsidRPr="00895498">
              <w:t>:</w:t>
            </w:r>
            <w:r>
              <w:t xml:space="preserve"> </w:t>
            </w:r>
            <w:r>
              <w:fldChar w:fldCharType="begin"/>
            </w:r>
            <w:r w:rsidR="00C951A5">
              <w:instrText xml:space="preserve"> ADDIN ZOTERO_ITEM CSL_CITATION {"citationID":"GNADfCfr","properties":{"formattedCitation":"(Lambert-Diani; Rey, 1999)","plainCitation":"(Lambert-Diani; Rey, 1999)","noteIndex":0},"citationItems":[{"id":864,"uris":["http://zotero.org/users/14777946/items/HZPKESBH"],"itemData":{"id":864,"type":"article-journal","abstract":"A phenomenological study of rubber-like materials undergoing pure homogeneous strain such as uniaxial tension, pure shear and (equi-) biaxial tension, leads to a generalized strain energy density representation for hyperelastic incompressible elastomeric material behavior. Based on experimental observations, an additional decomposition of the strain energy density into two functions, each depending on one of the non-constant principal strain invariants, has been assumed. A new building process of these functions is then proposed combined with a simple and fast parameter identification. The former is progressive and requires only two sets of data. An excellent agreement between theory and experimental data has been observed on numerous experiments. The new model seems particularly well adapted to account for the state of strain response dependence for rubbers as for thermoplastic elastomers.","container-title":"European Journal of Mechanics - A/Solids","DOI":"10.1016/S0997-7538(99)00147-3","ISSN":"0997-7538","issue":"6","journalAbbreviation":"European Journal of Mechanics - A/Solids","page":"1027-1043","source":"ScienceDirect","title":"New phenomenological behavior laws for rubbers and thermoplastic elastomers","volume":"18","author":[{"family":"Lambert-Diani","given":"Julie"},{"family":"Rey","given":"Christian"}],"issued":{"date-parts":[["1999",11,1]]}}}],"schema":"https://github.com/citation-style-language/schema/raw/master/csl-citation.json"} </w:instrText>
            </w:r>
            <w:r>
              <w:fldChar w:fldCharType="separate"/>
            </w:r>
            <w:r w:rsidR="00C951A5" w:rsidRPr="00C951A5">
              <w:rPr>
                <w:rFonts w:cs="Times New Roman"/>
              </w:rPr>
              <w:t>(Lambert-Diani; Rey, 1999)</w:t>
            </w:r>
            <w:r>
              <w:fldChar w:fldCharType="end"/>
            </w:r>
          </w:p>
        </w:tc>
      </w:tr>
      <w:tr w:rsidR="00345C9E" w:rsidRPr="00895498" w14:paraId="05D49D4C" w14:textId="77777777" w:rsidTr="00A51F9F">
        <w:trPr>
          <w:trHeight w:val="680"/>
        </w:trPr>
        <w:tc>
          <w:tcPr>
            <w:tcW w:w="9627" w:type="dxa"/>
            <w:gridSpan w:val="2"/>
          </w:tcPr>
          <w:p w14:paraId="37CEA684" w14:textId="77777777" w:rsidR="00345C9E" w:rsidRPr="00895498" w:rsidRDefault="00345C9E" w:rsidP="00517968">
            <w:pPr>
              <w:pStyle w:val="Tabelan10"/>
              <w:jc w:val="left"/>
              <w:rPr>
                <w:lang w:val="en-US"/>
              </w:rPr>
            </w:pPr>
            <w:r w:rsidRPr="00895498">
              <w:rPr>
                <w:b/>
                <w:bCs/>
                <w:lang w:val="en-US"/>
              </w:rPr>
              <w:lastRenderedPageBreak/>
              <w:t>Equation</w:t>
            </w:r>
            <w:r w:rsidRPr="00895498">
              <w:rPr>
                <w:lang w:val="en-US"/>
              </w:rPr>
              <w:t>:</w:t>
            </w:r>
          </w:p>
          <w:p w14:paraId="0DD6D5CC" w14:textId="40375654" w:rsidR="00345C9E" w:rsidRPr="00895498" w:rsidRDefault="007F50CC" w:rsidP="00517968">
            <w:pPr>
              <w:pStyle w:val="Tabelan10"/>
              <w:jc w:val="left"/>
              <w:rPr>
                <w:lang w:val="en-US"/>
              </w:rPr>
            </w:pPr>
            <m:oMathPara>
              <m:oMath>
                <m:r>
                  <w:rPr>
                    <w:rFonts w:ascii="Cambria Math" w:hAnsi="Cambria Math"/>
                  </w:rPr>
                  <m:t>W</m:t>
                </m:r>
                <m:r>
                  <m:rPr>
                    <m:sty m:val="p"/>
                  </m:rPr>
                  <w:rPr>
                    <w:rFonts w:ascii="Cambria Math" w:hAnsi="Cambria Math"/>
                  </w:rPr>
                  <m:t>=∫exp⁡</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m:t>
                    </m:r>
                    <m:sSub>
                      <m:sSubPr>
                        <m:ctrlPr>
                          <w:rPr>
                            <w:rFonts w:ascii="Cambria Math" w:hAnsi="Cambria Math"/>
                          </w:rPr>
                        </m:ctrlPr>
                      </m:sSubPr>
                      <m:e>
                        <m:r>
                          <w:rPr>
                            <w:rFonts w:ascii="Cambria Math" w:hAnsi="Cambria Math"/>
                          </w:rPr>
                          <m:t>a</m:t>
                        </m:r>
                      </m:e>
                      <m:sub>
                        <m:r>
                          <w:rPr>
                            <w:rFonts w:ascii="Cambria Math" w:hAnsi="Cambria Math"/>
                          </w:rPr>
                          <m:t>i</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e>
                </m:d>
                <m:r>
                  <m:rPr>
                    <m:sty m:val="p"/>
                  </m:rP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exp⁡</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0</m:t>
                        </m:r>
                      </m:sub>
                      <m:sup>
                        <m:r>
                          <m:rPr>
                            <m:sty m:val="p"/>
                          </m:rPr>
                          <w:rPr>
                            <w:rFonts w:ascii="Cambria Math" w:hAnsi="Cambria Math"/>
                          </w:rPr>
                          <m:t>1</m:t>
                        </m:r>
                      </m:sup>
                    </m:sSubSup>
                    <m:r>
                      <m:rPr>
                        <m:sty m:val="p"/>
                      </m:rPr>
                      <w:rPr>
                        <w:rFonts w:ascii="Cambria Math" w:hAnsi="Cambria Math"/>
                      </w:rPr>
                      <m:t> </m:t>
                    </m:r>
                    <m:sSub>
                      <m:sSubPr>
                        <m:ctrlPr>
                          <w:rPr>
                            <w:rFonts w:ascii="Cambria Math" w:hAnsi="Cambria Math"/>
                          </w:rPr>
                        </m:ctrlPr>
                      </m:sSubPr>
                      <m:e>
                        <m:r>
                          <w:rPr>
                            <w:rFonts w:ascii="Cambria Math" w:hAnsi="Cambria Math"/>
                          </w:rPr>
                          <m:t>b</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e>
                        </m:d>
                      </m:e>
                      <m:sup>
                        <m:r>
                          <w:rPr>
                            <w:rFonts w:ascii="Cambria Math" w:hAnsi="Cambria Math"/>
                          </w:rPr>
                          <m:t>i</m:t>
                        </m:r>
                      </m:sup>
                    </m:sSup>
                  </m:e>
                </m:d>
                <m:r>
                  <m:rPr>
                    <m:sty m:val="p"/>
                  </m:rP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oMath>
            </m:oMathPara>
          </w:p>
        </w:tc>
      </w:tr>
      <w:tr w:rsidR="00345C9E" w:rsidRPr="008E52D1" w14:paraId="3696CC35" w14:textId="77777777" w:rsidTr="00517968">
        <w:trPr>
          <w:trHeight w:val="454"/>
        </w:trPr>
        <w:tc>
          <w:tcPr>
            <w:tcW w:w="9627" w:type="dxa"/>
            <w:gridSpan w:val="2"/>
            <w:vAlign w:val="center"/>
          </w:tcPr>
          <w:p w14:paraId="48A32A33" w14:textId="1FB44A1A" w:rsidR="00345C9E" w:rsidRPr="00072702" w:rsidRDefault="00345C9E"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1</m:t>
                  </m:r>
                </m:sub>
              </m:sSub>
            </m:oMath>
          </w:p>
        </w:tc>
      </w:tr>
    </w:tbl>
    <w:p w14:paraId="3EA8963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C951A5" w:rsidRPr="00895498" w14:paraId="4419EB7B" w14:textId="77777777" w:rsidTr="00517968">
        <w:trPr>
          <w:trHeight w:val="454"/>
        </w:trPr>
        <w:tc>
          <w:tcPr>
            <w:tcW w:w="4813" w:type="dxa"/>
            <w:vAlign w:val="center"/>
          </w:tcPr>
          <w:p w14:paraId="4B84DB33" w14:textId="47B2BD59" w:rsidR="00C951A5" w:rsidRPr="004719EF" w:rsidRDefault="00C951A5" w:rsidP="00517968">
            <w:pPr>
              <w:pStyle w:val="Tabelan10"/>
              <w:jc w:val="left"/>
              <w:rPr>
                <w:lang w:val="en-US"/>
              </w:rPr>
            </w:pPr>
            <w:r w:rsidRPr="002A0307">
              <w:rPr>
                <w:b/>
                <w:bCs/>
                <w:lang w:val="en-US"/>
              </w:rPr>
              <w:t>Model Name</w:t>
            </w:r>
            <w:r w:rsidRPr="002A0307">
              <w:rPr>
                <w:lang w:val="en-US"/>
              </w:rPr>
              <w:t xml:space="preserve">: </w:t>
            </w:r>
            <w:r w:rsidR="004719EF" w:rsidRPr="004719EF">
              <w:rPr>
                <w:lang w:val="en-US"/>
              </w:rPr>
              <w:t>Hoss-Marczak-I</w:t>
            </w:r>
          </w:p>
        </w:tc>
        <w:tc>
          <w:tcPr>
            <w:tcW w:w="4814" w:type="dxa"/>
            <w:vAlign w:val="center"/>
          </w:tcPr>
          <w:p w14:paraId="42DA19BB" w14:textId="1E736A2C" w:rsidR="00C951A5" w:rsidRPr="00895498" w:rsidRDefault="00C951A5" w:rsidP="00517968">
            <w:pPr>
              <w:pStyle w:val="Tabelan10"/>
              <w:jc w:val="left"/>
            </w:pPr>
            <w:proofErr w:type="spellStart"/>
            <w:r w:rsidRPr="00895498">
              <w:rPr>
                <w:b/>
                <w:bCs/>
              </w:rPr>
              <w:t>Source</w:t>
            </w:r>
            <w:proofErr w:type="spellEnd"/>
            <w:r w:rsidRPr="00895498">
              <w:t>:</w:t>
            </w:r>
            <w:r>
              <w:t xml:space="preserve"> </w:t>
            </w:r>
            <w:r>
              <w:fldChar w:fldCharType="begin"/>
            </w:r>
            <w:r w:rsidR="007F2187">
              <w:instrText xml:space="preserve"> ADDIN ZOTERO_ITEM CSL_CITATION {"citationID":"DBwN495m","properties":{"formattedCitation":"(Hoss; Marczak, 2010)","plainCitation":"(Hoss; Marczak, 2010)","noteIndex":0},"citationItems":[{"id":866,"uris":["http://zotero.org/users/14777946/items/RE7CL3SZ"],"itemData":{"id":866,"type":"article-journal","abstract":"The present work presents initially a study on the strain energy expressions for several constitutive models for incompressible elastomers published in the literature. Departing from a critical analysis of the key terms in the strain energy expressions of the models which show the best overall performance for incompressible rubbers, a new family of hyperelastic models is proposed. The proposed strain energy function keeps both, the terms responsible for capturing the stiffening under high strains, and the terms which represent the characteristic oscilation in the stress vs. strain curve under small strains. Results are presented for several strain regimes, and compared with other well known models.","container-title":"Mecánica Computacional","issue":"28","language":"en","license":"Copyright (c)","note":"number: 28","page":"2759-2773","source":"venus.ceride.gov.ar","title":"A New Constitutive Model for Rubber-Like Materials","volume":"29","author":[{"family":"Hoss","given":"Leonardo"},{"family":"Marczak","given":"Rogério J."}],"issued":{"date-parts":[["2010"]]}}}],"schema":"https://github.com/citation-style-language/schema/raw/master/csl-citation.json"} </w:instrText>
            </w:r>
            <w:r>
              <w:fldChar w:fldCharType="separate"/>
            </w:r>
            <w:r w:rsidR="007F2187" w:rsidRPr="007F2187">
              <w:rPr>
                <w:rFonts w:cs="Times New Roman"/>
              </w:rPr>
              <w:t>(Hoss; Marczak, 2010)</w:t>
            </w:r>
            <w:r>
              <w:fldChar w:fldCharType="end"/>
            </w:r>
          </w:p>
        </w:tc>
      </w:tr>
      <w:tr w:rsidR="00C951A5" w:rsidRPr="00895498" w14:paraId="6024DA53" w14:textId="77777777" w:rsidTr="00A51F9F">
        <w:trPr>
          <w:trHeight w:val="907"/>
        </w:trPr>
        <w:tc>
          <w:tcPr>
            <w:tcW w:w="9627" w:type="dxa"/>
            <w:gridSpan w:val="2"/>
          </w:tcPr>
          <w:p w14:paraId="316BB1A4" w14:textId="77777777" w:rsidR="00C951A5" w:rsidRPr="00895498" w:rsidRDefault="00C951A5" w:rsidP="00517968">
            <w:pPr>
              <w:pStyle w:val="Tabelan10"/>
              <w:jc w:val="left"/>
              <w:rPr>
                <w:lang w:val="en-US"/>
              </w:rPr>
            </w:pPr>
            <w:r w:rsidRPr="00895498">
              <w:rPr>
                <w:b/>
                <w:bCs/>
                <w:lang w:val="en-US"/>
              </w:rPr>
              <w:t>Equation</w:t>
            </w:r>
            <w:r w:rsidRPr="00895498">
              <w:rPr>
                <w:lang w:val="en-US"/>
              </w:rPr>
              <w:t>:</w:t>
            </w:r>
          </w:p>
          <w:p w14:paraId="0B8A9FE5" w14:textId="3BCE979B" w:rsidR="00C951A5" w:rsidRPr="00895498" w:rsidRDefault="00447467"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β</m:t>
                            </m:r>
                          </m:e>
                          <m: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sup>
                    </m:sSup>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oMath>
            </m:oMathPara>
          </w:p>
        </w:tc>
      </w:tr>
      <w:tr w:rsidR="00C951A5" w:rsidRPr="008E52D1" w14:paraId="0C308FEA" w14:textId="77777777" w:rsidTr="00517968">
        <w:trPr>
          <w:trHeight w:val="454"/>
        </w:trPr>
        <w:tc>
          <w:tcPr>
            <w:tcW w:w="9627" w:type="dxa"/>
            <w:gridSpan w:val="2"/>
            <w:vAlign w:val="center"/>
          </w:tcPr>
          <w:p w14:paraId="00D87C98" w14:textId="326BDE8F" w:rsidR="00C951A5" w:rsidRPr="00072702" w:rsidRDefault="00C951A5"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n</m:t>
              </m:r>
            </m:oMath>
          </w:p>
        </w:tc>
      </w:tr>
    </w:tbl>
    <w:p w14:paraId="4ED03900"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A332A7" w:rsidRPr="00895498" w14:paraId="331CCB2B" w14:textId="77777777" w:rsidTr="00517968">
        <w:trPr>
          <w:trHeight w:val="454"/>
        </w:trPr>
        <w:tc>
          <w:tcPr>
            <w:tcW w:w="4813" w:type="dxa"/>
            <w:vAlign w:val="center"/>
          </w:tcPr>
          <w:p w14:paraId="6385E638" w14:textId="31BF7A57" w:rsidR="00A332A7" w:rsidRPr="004719EF" w:rsidRDefault="00A332A7" w:rsidP="00517968">
            <w:pPr>
              <w:pStyle w:val="Tabelan10"/>
              <w:jc w:val="left"/>
              <w:rPr>
                <w:lang w:val="en-US"/>
              </w:rPr>
            </w:pPr>
            <w:r w:rsidRPr="002A0307">
              <w:rPr>
                <w:b/>
                <w:bCs/>
                <w:lang w:val="en-US"/>
              </w:rPr>
              <w:t>Model Name</w:t>
            </w:r>
            <w:r w:rsidRPr="002A0307">
              <w:rPr>
                <w:lang w:val="en-US"/>
              </w:rPr>
              <w:t xml:space="preserve">: </w:t>
            </w:r>
            <w:r w:rsidRPr="004719EF">
              <w:rPr>
                <w:lang w:val="en-US"/>
              </w:rPr>
              <w:t>Hoss-Marczak-</w:t>
            </w:r>
            <w:r>
              <w:rPr>
                <w:lang w:val="en-US"/>
              </w:rPr>
              <w:t>II</w:t>
            </w:r>
          </w:p>
        </w:tc>
        <w:tc>
          <w:tcPr>
            <w:tcW w:w="4814" w:type="dxa"/>
            <w:vAlign w:val="center"/>
          </w:tcPr>
          <w:p w14:paraId="22DDD40D" w14:textId="3BB4D628" w:rsidR="00A332A7" w:rsidRPr="00895498" w:rsidRDefault="00A332A7" w:rsidP="00517968">
            <w:pPr>
              <w:pStyle w:val="Tabelan10"/>
              <w:jc w:val="left"/>
            </w:pPr>
            <w:proofErr w:type="spellStart"/>
            <w:r w:rsidRPr="00895498">
              <w:rPr>
                <w:b/>
                <w:bCs/>
              </w:rPr>
              <w:t>Source</w:t>
            </w:r>
            <w:proofErr w:type="spellEnd"/>
            <w:r w:rsidRPr="00895498">
              <w:t>:</w:t>
            </w:r>
            <w:r>
              <w:t xml:space="preserve"> </w:t>
            </w:r>
            <w:r>
              <w:fldChar w:fldCharType="begin"/>
            </w:r>
            <w:r w:rsidR="00BC526E">
              <w:instrText xml:space="preserve"> ADDIN ZOTERO_ITEM CSL_CITATION {"citationID":"8I4URatL","properties":{"formattedCitation":"(Hoss; Marczak, 2010)","plainCitation":"(Hoss; Marczak, 2010)","noteIndex":0},"citationItems":[{"id":866,"uris":["http://zotero.org/users/14777946/items/RE7CL3SZ"],"itemData":{"id":866,"type":"article-journal","abstract":"The present work presents initially a study on the strain energy expressions for several constitutive models for incompressible elastomers published in the literature. Departing from a critical analysis of the key terms in the strain energy expressions of the models which show the best overall performance for incompressible rubbers, a new family of hyperelastic models is proposed. The proposed strain energy function keeps both, the terms responsible for capturing the stiffening under high strains, and the terms which represent the characteristic oscilation in the stress vs. strain curve under small strains. Results are presented for several strain regimes, and compared with other well known models.","container-title":"Mecánica Computacional","issue":"28","language":"en","license":"Copyright (c)","note":"number: 28","page":"2759-2773","source":"venus.ceride.gov.ar","title":"A New Constitutive Model for Rubber-Like Materials","volume":"29","author":[{"family":"Hoss","given":"Leonardo"},{"family":"Marczak","given":"Rogério J."}],"issued":{"date-parts":[["2010"]]}}}],"schema":"https://github.com/citation-style-language/schema/raw/master/csl-citation.json"} </w:instrText>
            </w:r>
            <w:r>
              <w:fldChar w:fldCharType="separate"/>
            </w:r>
            <w:r w:rsidRPr="007F2187">
              <w:rPr>
                <w:rFonts w:cs="Times New Roman"/>
              </w:rPr>
              <w:t>(Hoss; Marczak, 2010)</w:t>
            </w:r>
            <w:r>
              <w:fldChar w:fldCharType="end"/>
            </w:r>
          </w:p>
        </w:tc>
      </w:tr>
      <w:tr w:rsidR="00A332A7" w:rsidRPr="00895498" w14:paraId="11E73FE4" w14:textId="77777777" w:rsidTr="00A51F9F">
        <w:trPr>
          <w:trHeight w:val="907"/>
        </w:trPr>
        <w:tc>
          <w:tcPr>
            <w:tcW w:w="9627" w:type="dxa"/>
            <w:gridSpan w:val="2"/>
          </w:tcPr>
          <w:p w14:paraId="72AAFF4B" w14:textId="77777777" w:rsidR="00A332A7" w:rsidRPr="00895498" w:rsidRDefault="00A332A7" w:rsidP="00517968">
            <w:pPr>
              <w:pStyle w:val="Tabelan10"/>
              <w:jc w:val="left"/>
              <w:rPr>
                <w:lang w:val="en-US"/>
              </w:rPr>
            </w:pPr>
            <w:r w:rsidRPr="00895498">
              <w:rPr>
                <w:b/>
                <w:bCs/>
                <w:lang w:val="en-US"/>
              </w:rPr>
              <w:t>Equation</w:t>
            </w:r>
            <w:r w:rsidRPr="00895498">
              <w:rPr>
                <w:lang w:val="en-US"/>
              </w:rPr>
              <w:t>:</w:t>
            </w:r>
          </w:p>
          <w:p w14:paraId="2510D5D0" w14:textId="58549011" w:rsidR="00A51F9F" w:rsidRPr="00A51F9F" w:rsidRDefault="00C233B5" w:rsidP="00517968">
            <w:pPr>
              <w:pStyle w:val="Tabelan10"/>
              <w:jc w:val="left"/>
              <w:rPr>
                <w:rFonts w:eastAsiaTheme="minorEastAsia"/>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β</m:t>
                            </m:r>
                          </m:e>
                          <m: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sup>
                    </m:sSup>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oMath>
            </m:oMathPara>
          </w:p>
        </w:tc>
      </w:tr>
      <w:tr w:rsidR="00A332A7" w:rsidRPr="008E52D1" w14:paraId="3B9662F2" w14:textId="77777777" w:rsidTr="00517968">
        <w:trPr>
          <w:trHeight w:val="454"/>
        </w:trPr>
        <w:tc>
          <w:tcPr>
            <w:tcW w:w="9627" w:type="dxa"/>
            <w:gridSpan w:val="2"/>
            <w:vAlign w:val="center"/>
          </w:tcPr>
          <w:p w14:paraId="6F8AD190" w14:textId="384F6C8B" w:rsidR="00A332A7" w:rsidRPr="00072702" w:rsidRDefault="00A332A7"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oMath>
          </w:p>
        </w:tc>
      </w:tr>
    </w:tbl>
    <w:p w14:paraId="79520344"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AE1DA4" w:rsidRPr="00895498" w14:paraId="63D43AD1" w14:textId="77777777" w:rsidTr="00517968">
        <w:trPr>
          <w:trHeight w:val="454"/>
        </w:trPr>
        <w:tc>
          <w:tcPr>
            <w:tcW w:w="4813" w:type="dxa"/>
            <w:vAlign w:val="center"/>
          </w:tcPr>
          <w:p w14:paraId="0DD6D082" w14:textId="07B6D693" w:rsidR="00AE1DA4" w:rsidRPr="004719EF" w:rsidRDefault="00AE1DA4" w:rsidP="00517968">
            <w:pPr>
              <w:pStyle w:val="Tabelan10"/>
              <w:jc w:val="left"/>
              <w:rPr>
                <w:lang w:val="en-US"/>
              </w:rPr>
            </w:pPr>
            <w:r w:rsidRPr="002A0307">
              <w:rPr>
                <w:b/>
                <w:bCs/>
                <w:lang w:val="en-US"/>
              </w:rPr>
              <w:t>Model Name</w:t>
            </w:r>
            <w:r w:rsidRPr="002A0307">
              <w:rPr>
                <w:lang w:val="en-US"/>
              </w:rPr>
              <w:t xml:space="preserve">: </w:t>
            </w:r>
            <w:proofErr w:type="spellStart"/>
            <w:r w:rsidR="00471FB2">
              <w:t>Exp-Ln</w:t>
            </w:r>
            <w:proofErr w:type="spellEnd"/>
          </w:p>
        </w:tc>
        <w:tc>
          <w:tcPr>
            <w:tcW w:w="4814" w:type="dxa"/>
            <w:vAlign w:val="center"/>
          </w:tcPr>
          <w:p w14:paraId="0509CB98" w14:textId="37132831" w:rsidR="00AE1DA4" w:rsidRPr="00895498" w:rsidRDefault="00AE1DA4" w:rsidP="00517968">
            <w:pPr>
              <w:pStyle w:val="Tabelan10"/>
              <w:jc w:val="left"/>
            </w:pPr>
            <w:proofErr w:type="spellStart"/>
            <w:r w:rsidRPr="00895498">
              <w:rPr>
                <w:b/>
                <w:bCs/>
              </w:rPr>
              <w:t>Source</w:t>
            </w:r>
            <w:proofErr w:type="spellEnd"/>
            <w:r w:rsidRPr="00895498">
              <w:t>:</w:t>
            </w:r>
            <w:r>
              <w:t xml:space="preserve"> </w:t>
            </w:r>
            <w:r>
              <w:fldChar w:fldCharType="begin"/>
            </w:r>
            <w:r w:rsidR="00BC526E">
              <w:instrText xml:space="preserve"> ADDIN ZOTERO_ITEM CSL_CITATION {"citationID":"AfD5Rkv4","properties":{"formattedCitation":"(Khajehsaeid; Arghavani; Naghdabadi, 2013)","plainCitation":"(Khajehsaeid; Arghavani; Naghdabadi, 2013)","noteIndex":0},"citationItems":[{"id":687,"uris":["http://zotero.org/users/14777946/items/LFPFBK2S"],"itemData":{"id":687,"type":"article-journal","abstract":"Hyperelastic behavior of isotropic incompressible rubbers is studied to develop a strain energy function which satisfies all the necessary characteristic properties of an efficient hyperelastic model. The proposed strain energy function includes only three material parameters which are somehow related to the physical quantities of the material molecular network. Moreover, the model benefits from mathematical simplicity, well suitting in all ranges of stretch and possessing the property of deformation-mode-independency. This reduces the required number of experimental tests for parameter calibration of the model. Results of the proposed model are compared with results of some available models as well as experimental data. Moreover, complete analysis of the Mooney plot over a wide range of stretch in extension–compression is carried out. It is found that the proposed model gives reasonable predictions in comparison with those of experiments.","container-title":"European Journal of Mechanics - A/Solids","DOI":"10.1016/j.euromechsol.2012.09.010","ISSN":"0997-7538","journalAbbreviation":"European Journal of Mechanics - A/Solids","page":"144-151","source":"ScienceDirect","title":"A hyperelastic constitutive model for rubber-like materials","volume":"38","author":[{"family":"Khajehsaeid","given":"H."},{"family":"Arghavani","given":"J."},{"family":"Naghdabadi","given":"R."}],"issued":{"date-parts":[["2013",3,1]]}}}],"schema":"https://github.com/citation-style-language/schema/raw/master/csl-citation.json"} </w:instrText>
            </w:r>
            <w:r>
              <w:fldChar w:fldCharType="separate"/>
            </w:r>
            <w:r w:rsidR="00BC526E" w:rsidRPr="00BC526E">
              <w:rPr>
                <w:rFonts w:cs="Times New Roman"/>
              </w:rPr>
              <w:t>(Khajehsaeid; Arghavani; Naghdabadi, 2013)</w:t>
            </w:r>
            <w:r>
              <w:fldChar w:fldCharType="end"/>
            </w:r>
          </w:p>
        </w:tc>
      </w:tr>
      <w:tr w:rsidR="00AE1DA4" w:rsidRPr="00895498" w14:paraId="2D941F1F" w14:textId="77777777" w:rsidTr="00A51F9F">
        <w:trPr>
          <w:trHeight w:val="794"/>
        </w:trPr>
        <w:tc>
          <w:tcPr>
            <w:tcW w:w="9627" w:type="dxa"/>
            <w:gridSpan w:val="2"/>
          </w:tcPr>
          <w:p w14:paraId="5FE15165" w14:textId="77777777" w:rsidR="00AE1DA4" w:rsidRPr="00895498" w:rsidRDefault="00AE1DA4" w:rsidP="00517968">
            <w:pPr>
              <w:pStyle w:val="Tabelan10"/>
              <w:jc w:val="left"/>
              <w:rPr>
                <w:lang w:val="en-US"/>
              </w:rPr>
            </w:pPr>
            <w:r w:rsidRPr="00895498">
              <w:rPr>
                <w:b/>
                <w:bCs/>
                <w:lang w:val="en-US"/>
              </w:rPr>
              <w:t>Equation</w:t>
            </w:r>
            <w:r w:rsidRPr="00895498">
              <w:rPr>
                <w:lang w:val="en-US"/>
              </w:rPr>
              <w:t>:</w:t>
            </w:r>
          </w:p>
          <w:p w14:paraId="61FC77FD" w14:textId="2307E744" w:rsidR="00AE1DA4" w:rsidRPr="00895498" w:rsidRDefault="00A1687E" w:rsidP="00517968">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A</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a</m:t>
                        </m:r>
                      </m:den>
                    </m:f>
                    <m:sSup>
                      <m:sSupPr>
                        <m:ctrlPr>
                          <w:rPr>
                            <w:rFonts w:ascii="Cambria Math" w:hAnsi="Cambria Math"/>
                          </w:rPr>
                        </m:ctrlPr>
                      </m:sSupPr>
                      <m:e>
                        <m:r>
                          <w:rPr>
                            <w:rFonts w:ascii="Cambria Math" w:hAnsi="Cambria Math"/>
                          </w:rPr>
                          <m:t>e</m:t>
                        </m:r>
                      </m:e>
                      <m:sup>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e>
                    </m:d>
                    <m:d>
                      <m:dPr>
                        <m:ctrlPr>
                          <w:rPr>
                            <w:rFonts w:ascii="Cambria Math" w:hAnsi="Cambria Math"/>
                          </w:rPr>
                        </m:ctrlPr>
                      </m:dPr>
                      <m:e>
                        <m:r>
                          <m:rPr>
                            <m:sty m:val="p"/>
                          </m:rPr>
                          <w:rPr>
                            <w:rFonts w:ascii="Cambria Math" w:hAnsi="Cambria Math"/>
                          </w:rPr>
                          <m:t>1-ln⁡</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a</m:t>
                        </m:r>
                      </m:den>
                    </m:f>
                    <m:r>
                      <m:rPr>
                        <m:sty m:val="p"/>
                      </m:rPr>
                      <w:rPr>
                        <w:rFonts w:ascii="Cambria Math" w:hAnsi="Cambria Math"/>
                      </w:rPr>
                      <m:t>-</m:t>
                    </m:r>
                    <m:r>
                      <w:rPr>
                        <w:rFonts w:ascii="Cambria Math" w:hAnsi="Cambria Math"/>
                      </w:rPr>
                      <m:t>b</m:t>
                    </m:r>
                  </m:e>
                </m:d>
              </m:oMath>
            </m:oMathPara>
          </w:p>
        </w:tc>
      </w:tr>
      <w:tr w:rsidR="00AE1DA4" w:rsidRPr="00757521" w14:paraId="4A2E0264" w14:textId="77777777" w:rsidTr="00517968">
        <w:trPr>
          <w:trHeight w:val="454"/>
        </w:trPr>
        <w:tc>
          <w:tcPr>
            <w:tcW w:w="9627" w:type="dxa"/>
            <w:gridSpan w:val="2"/>
            <w:vAlign w:val="center"/>
          </w:tcPr>
          <w:p w14:paraId="267AA58E" w14:textId="1F6BC451" w:rsidR="00AE1DA4" w:rsidRPr="00072702" w:rsidRDefault="00AE1DA4"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oMath>
          </w:p>
        </w:tc>
      </w:tr>
    </w:tbl>
    <w:p w14:paraId="2E802259" w14:textId="77777777" w:rsidR="0000663A" w:rsidRDefault="0000663A" w:rsidP="00722F0B">
      <w:pPr>
        <w:rPr>
          <w:lang w:val="en-US"/>
        </w:rPr>
      </w:pPr>
    </w:p>
    <w:tbl>
      <w:tblPr>
        <w:tblStyle w:val="Tabelacomgrade"/>
        <w:tblW w:w="0" w:type="auto"/>
        <w:tblLook w:val="04A0" w:firstRow="1" w:lastRow="0" w:firstColumn="1" w:lastColumn="0" w:noHBand="0" w:noVBand="1"/>
      </w:tblPr>
      <w:tblGrid>
        <w:gridCol w:w="4813"/>
        <w:gridCol w:w="4814"/>
      </w:tblGrid>
      <w:tr w:rsidR="009505F7" w:rsidRPr="00895498" w14:paraId="2B0ECCED" w14:textId="77777777" w:rsidTr="00A5448C">
        <w:trPr>
          <w:trHeight w:val="454"/>
        </w:trPr>
        <w:tc>
          <w:tcPr>
            <w:tcW w:w="4813" w:type="dxa"/>
            <w:vAlign w:val="center"/>
          </w:tcPr>
          <w:p w14:paraId="36AD41B2" w14:textId="0C97ED17" w:rsidR="009505F7" w:rsidRPr="00CE7653" w:rsidRDefault="009505F7" w:rsidP="00A5448C">
            <w:pPr>
              <w:pStyle w:val="Tabelan10"/>
              <w:jc w:val="left"/>
              <w:rPr>
                <w:lang w:val="en-US"/>
              </w:rPr>
            </w:pPr>
            <w:r w:rsidRPr="002A0307">
              <w:rPr>
                <w:b/>
                <w:bCs/>
                <w:lang w:val="en-US"/>
              </w:rPr>
              <w:t>Model Name</w:t>
            </w:r>
            <w:r w:rsidRPr="002A0307">
              <w:rPr>
                <w:lang w:val="en-US"/>
              </w:rPr>
              <w:t xml:space="preserve">: </w:t>
            </w:r>
            <w:proofErr w:type="gramStart"/>
            <w:r w:rsidR="00E17EE8">
              <w:rPr>
                <w:lang w:val="en-US"/>
              </w:rPr>
              <w:t>modified</w:t>
            </w:r>
            <w:proofErr w:type="gramEnd"/>
            <w:r w:rsidR="00E17EE8">
              <w:rPr>
                <w:lang w:val="en-US"/>
              </w:rPr>
              <w:t xml:space="preserve"> </w:t>
            </w:r>
            <w:r w:rsidR="00CE7653" w:rsidRPr="00CE7653">
              <w:rPr>
                <w:lang w:val="en-US"/>
              </w:rPr>
              <w:t>Demiray</w:t>
            </w:r>
          </w:p>
        </w:tc>
        <w:tc>
          <w:tcPr>
            <w:tcW w:w="4814" w:type="dxa"/>
            <w:vAlign w:val="center"/>
          </w:tcPr>
          <w:p w14:paraId="2FBE1A97" w14:textId="68156B1D" w:rsidR="009505F7" w:rsidRPr="00895498" w:rsidRDefault="009505F7" w:rsidP="00A5448C">
            <w:pPr>
              <w:pStyle w:val="Tabelan10"/>
              <w:jc w:val="left"/>
            </w:pPr>
            <w:proofErr w:type="spellStart"/>
            <w:r w:rsidRPr="00895498">
              <w:rPr>
                <w:b/>
                <w:bCs/>
              </w:rPr>
              <w:t>Source</w:t>
            </w:r>
            <w:proofErr w:type="spellEnd"/>
            <w:r w:rsidRPr="00895498">
              <w:t>:</w:t>
            </w:r>
            <w:r>
              <w:t xml:space="preserve"> </w:t>
            </w:r>
            <w:r>
              <w:fldChar w:fldCharType="begin"/>
            </w:r>
            <w:r w:rsidR="00105637">
              <w:instrText xml:space="preserve"> ADDIN ZOTERO_ITEM CSL_CITATION {"citationID":"W42Yql1q","properties":{"formattedCitation":"(Demiray et al., 1988)","plainCitation":"(Demiray et al., 1988)","noteIndex":0},"citationItems":[{"id":949,"uris":["http://zotero.org/users/14777946/items/DUPG9BH7"],"itemData":{"id":949,"type":"article-journal","abstract":"Assuming the arterial wall is homogeneous, incompressible, isotropic and elastic, a stress-strain relation has been presented for a rat's abdominal aorta. As an illustrating example, the problem of simultaneous inflation and the axial stretch of a cylindrical artery under physiological loading has been solved and then the material coefficients are determined by comparing theoretical results with the existing experiments. The result indicates that the maximum deviation between the theory and experiment for various pressure levels is 3.7% which seems to be a good approximation of theory to the experiments. The variation of circumferential stress and the incremental pressure modulus with inner pressure are also depicted in the work.","container-title":"Journal of Biomechanics","DOI":"10.1016/0021-9290(88)90143-1","ISSN":"0021-9290","issue":"5","journalAbbreviation":"Journal of Biomechanics","page":"369-374","source":"ScienceDirect","title":"A stress-strain relation for a rat abdominal aorta","volume":"21","author":[{"family":"Demiray","given":"Hilmi"},{"family":"Weizsäcker","given":"Hans W."},{"family":"Pascale","given":"Karin"},{"family":"Erbay","given":"HüsnüA."}],"issued":{"date-parts":[["1988",1,1]]}}}],"schema":"https://github.com/citation-style-language/schema/raw/master/csl-citation.json"} </w:instrText>
            </w:r>
            <w:r>
              <w:fldChar w:fldCharType="separate"/>
            </w:r>
            <w:r w:rsidR="00105637" w:rsidRPr="00105637">
              <w:rPr>
                <w:rFonts w:cs="Times New Roman"/>
              </w:rPr>
              <w:t>(Demiray et al., 1988)</w:t>
            </w:r>
            <w:r>
              <w:fldChar w:fldCharType="end"/>
            </w:r>
          </w:p>
        </w:tc>
      </w:tr>
      <w:tr w:rsidR="009505F7" w:rsidRPr="00895498" w14:paraId="4EB4152E" w14:textId="77777777" w:rsidTr="00A51F9F">
        <w:trPr>
          <w:trHeight w:val="794"/>
        </w:trPr>
        <w:tc>
          <w:tcPr>
            <w:tcW w:w="9627" w:type="dxa"/>
            <w:gridSpan w:val="2"/>
          </w:tcPr>
          <w:p w14:paraId="71D8712B" w14:textId="77777777" w:rsidR="009505F7" w:rsidRPr="00895498" w:rsidRDefault="009505F7" w:rsidP="00A5448C">
            <w:pPr>
              <w:pStyle w:val="Tabelan10"/>
              <w:jc w:val="left"/>
              <w:rPr>
                <w:lang w:val="en-US"/>
              </w:rPr>
            </w:pPr>
            <w:r w:rsidRPr="00895498">
              <w:rPr>
                <w:b/>
                <w:bCs/>
                <w:lang w:val="en-US"/>
              </w:rPr>
              <w:t>Equation</w:t>
            </w:r>
            <w:r w:rsidRPr="00895498">
              <w:rPr>
                <w:lang w:val="en-US"/>
              </w:rPr>
              <w:t>:</w:t>
            </w:r>
          </w:p>
          <w:p w14:paraId="177A6CFE" w14:textId="700BDA89" w:rsidR="009505F7" w:rsidRPr="00895498" w:rsidRDefault="002C61CC"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ctrlPr>
                      <w:rPr>
                        <w:rFonts w:ascii="Cambria Math" w:hAnsi="Cambria Math"/>
                        <w:i/>
                      </w:rPr>
                    </m:ctrlPr>
                  </m:num>
                  <m:den>
                    <m:r>
                      <w:rPr>
                        <w:rFonts w:ascii="Cambria Math" w:hAnsi="Cambria Math"/>
                      </w:rPr>
                      <m:t>4</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β</m:t>
                    </m:r>
                  </m:num>
                  <m:den>
                    <m:r>
                      <w:rPr>
                        <w:rFonts w:ascii="Cambria Math" w:hAnsi="Cambria Math"/>
                      </w:rPr>
                      <m:t>4c</m:t>
                    </m:r>
                  </m:den>
                </m:f>
                <m:d>
                  <m:dPr>
                    <m:begChr m:val="{"/>
                    <m:endChr m:val="}"/>
                    <m:ctrlPr>
                      <w:rPr>
                        <w:rFonts w:ascii="Cambria Math" w:hAnsi="Cambria Math"/>
                      </w:rPr>
                    </m:ctrlPr>
                  </m:dPr>
                  <m:e>
                    <m:r>
                      <m:rPr>
                        <m:sty m:val="p"/>
                      </m:rPr>
                      <w:rPr>
                        <w:rFonts w:ascii="Cambria Math" w:hAnsi="Cambria Math"/>
                      </w:rPr>
                      <m:t>exp⁡</m:t>
                    </m:r>
                    <m:d>
                      <m:dPr>
                        <m:begChr m:val="["/>
                        <m:endChr m:val="]"/>
                        <m:ctrlPr>
                          <w:rPr>
                            <w:rFonts w:ascii="Cambria Math" w:hAnsi="Cambria Math"/>
                          </w:rPr>
                        </m:ctrlPr>
                      </m:dPr>
                      <m:e>
                        <m:r>
                          <m:rPr>
                            <m:sty m:val="p"/>
                          </m:rPr>
                          <w:rPr>
                            <w:rFonts w:ascii="Cambria Math" w:hAnsi="Cambria Math"/>
                          </w:rPr>
                          <m:t>c</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r>
                      <m:rPr>
                        <m:sty m:val="p"/>
                      </m:rPr>
                      <w:rPr>
                        <w:rFonts w:ascii="Cambria Math" w:hAnsi="Cambria Math"/>
                      </w:rPr>
                      <m:t>-1</m:t>
                    </m:r>
                  </m:e>
                </m:d>
              </m:oMath>
            </m:oMathPara>
          </w:p>
        </w:tc>
      </w:tr>
      <w:tr w:rsidR="009505F7" w:rsidRPr="00757521" w14:paraId="47E3675A" w14:textId="77777777" w:rsidTr="00A5448C">
        <w:trPr>
          <w:trHeight w:val="454"/>
        </w:trPr>
        <w:tc>
          <w:tcPr>
            <w:tcW w:w="9627" w:type="dxa"/>
            <w:gridSpan w:val="2"/>
            <w:vAlign w:val="center"/>
          </w:tcPr>
          <w:p w14:paraId="6D9D556F" w14:textId="0CD30346" w:rsidR="009505F7" w:rsidRPr="00072702" w:rsidRDefault="009505F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α, β, c</m:t>
              </m:r>
            </m:oMath>
          </w:p>
        </w:tc>
      </w:tr>
    </w:tbl>
    <w:p w14:paraId="7B296EE8"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C953D1" w:rsidRPr="00895498" w14:paraId="3D1182B0" w14:textId="77777777" w:rsidTr="00A5448C">
        <w:trPr>
          <w:trHeight w:val="454"/>
        </w:trPr>
        <w:tc>
          <w:tcPr>
            <w:tcW w:w="4813" w:type="dxa"/>
            <w:vAlign w:val="center"/>
          </w:tcPr>
          <w:p w14:paraId="4428542A" w14:textId="0171B906" w:rsidR="00C953D1" w:rsidRPr="00CE7653" w:rsidRDefault="00C953D1" w:rsidP="00A5448C">
            <w:pPr>
              <w:pStyle w:val="Tabelan10"/>
              <w:jc w:val="left"/>
              <w:rPr>
                <w:lang w:val="en-US"/>
              </w:rPr>
            </w:pPr>
            <w:r w:rsidRPr="002A0307">
              <w:rPr>
                <w:b/>
                <w:bCs/>
                <w:lang w:val="en-US"/>
              </w:rPr>
              <w:t>Model Name</w:t>
            </w:r>
            <w:r w:rsidRPr="002A0307">
              <w:rPr>
                <w:lang w:val="en-US"/>
              </w:rPr>
              <w:t xml:space="preserve">: </w:t>
            </w:r>
            <w:r>
              <w:rPr>
                <w:lang w:val="en-US"/>
              </w:rPr>
              <w:t>Holmes-</w:t>
            </w:r>
            <w:r w:rsidR="00FB790C">
              <w:rPr>
                <w:lang w:val="en-US"/>
              </w:rPr>
              <w:t>M</w:t>
            </w:r>
            <w:r>
              <w:rPr>
                <w:lang w:val="en-US"/>
              </w:rPr>
              <w:t>ow</w:t>
            </w:r>
          </w:p>
        </w:tc>
        <w:tc>
          <w:tcPr>
            <w:tcW w:w="4814" w:type="dxa"/>
            <w:vAlign w:val="center"/>
          </w:tcPr>
          <w:p w14:paraId="5A31A19A" w14:textId="3775C5FE" w:rsidR="00C953D1" w:rsidRPr="00895498" w:rsidRDefault="00C953D1" w:rsidP="00A5448C">
            <w:pPr>
              <w:pStyle w:val="Tabelan10"/>
              <w:jc w:val="left"/>
            </w:pPr>
            <w:proofErr w:type="spellStart"/>
            <w:r w:rsidRPr="00895498">
              <w:rPr>
                <w:b/>
                <w:bCs/>
              </w:rPr>
              <w:t>Source</w:t>
            </w:r>
            <w:proofErr w:type="spellEnd"/>
            <w:r w:rsidRPr="00895498">
              <w:t>:</w:t>
            </w:r>
            <w:r>
              <w:t xml:space="preserve"> </w:t>
            </w:r>
            <w:r>
              <w:fldChar w:fldCharType="begin"/>
            </w:r>
            <w:r w:rsidR="00FB790C">
              <w:instrText xml:space="preserve"> ADDIN ZOTERO_ITEM CSL_CITATION {"citationID":"OqcG5ScN","properties":{"formattedCitation":"(Holmes; Mow, 1990)","plainCitation":"(Holmes; Mow, 1990)","noteIndex":0},"citationItems":[{"id":951,"uris":["http://zotero.org/users/14777946/items/QDZETPKP"],"itemData":{"id":951,"type":"article-journal","abstract":"A one-dimensional ultrafiltration problem of fluid flow through a soft permeable tissue or gel under high pressure and compressive strain is solved. A finite deformation biphasic theory is used to model the behavior of the soft porous permeable solid matrix. This theory includes a Helmholtz free energy function which depends on the three principal invariants (I, II, III) of the right Cauchy-Green tensor and which satisfies the Baker-Ericksen inequalities on the principal stresses and strains. The dependence of the porosity φf and the solidity φs on deformation is deduced and a generalization of the exponential strain-dependent functional form for the permeability, k = k0exp(Mϵ), of Lai and Mow (Biorheology103, 111–123, 1980) is proposed. In this one-dimensional problem, we show that the dependence of the permeability on φf, φs, and III is equivalent to its dependence on hydration as proposed by Fatt and Goldstick (J. Colloid Sci.20, 962–988, 1965). The exact solution of the ultrafiltration problem is derived and asymptotic and numerical methods are used to evaluate it. For high pressures and finite strains, the solution provides some suprising effects. The theory predicts that a material starting with a homogeneous porosity will have a strongly non-homogeneous porosity throughout the column during ultrafiltration. The resulting change in pore size through the filtration column may be very important in understanding its filtration characteristics. It is also found that there is a long delay time, up to 10 to 15 min, before the filtration velocity reaches an equilibrium. In filtration experiments where the rate of mass transport across the tissue or column of gel is important, sufficient time must be allowed for the steady state to be reached.","container-title":"Journal of Biomechanics","DOI":"10.1016/0021-9290(90)90007-P","ISSN":"0021-9290","issue":"11","journalAbbreviation":"Journal of Biomechanics","page":"1145-1156","source":"ScienceDirect","title":"The nonlinear characteristics of soft gels and hydrated connective tissues in ultrafiltration","volume":"23","author":[{"family":"Holmes","given":"M. H."},{"family":"Mow","given":"V. C."}],"issued":{"date-parts":[["1990",1,1]]}}}],"schema":"https://github.com/citation-style-language/schema/raw/master/csl-citation.json"} </w:instrText>
            </w:r>
            <w:r>
              <w:fldChar w:fldCharType="separate"/>
            </w:r>
            <w:r w:rsidR="00FB790C" w:rsidRPr="00FB790C">
              <w:rPr>
                <w:rFonts w:cs="Times New Roman"/>
              </w:rPr>
              <w:t>(Holmes; Mow, 1990)</w:t>
            </w:r>
            <w:r>
              <w:fldChar w:fldCharType="end"/>
            </w:r>
          </w:p>
        </w:tc>
      </w:tr>
      <w:tr w:rsidR="00C953D1" w:rsidRPr="00895498" w14:paraId="2EB44A36" w14:textId="77777777" w:rsidTr="00A51F9F">
        <w:trPr>
          <w:trHeight w:val="680"/>
        </w:trPr>
        <w:tc>
          <w:tcPr>
            <w:tcW w:w="9627" w:type="dxa"/>
            <w:gridSpan w:val="2"/>
          </w:tcPr>
          <w:p w14:paraId="63CF696F" w14:textId="77777777" w:rsidR="00C953D1" w:rsidRPr="00895498" w:rsidRDefault="00C953D1" w:rsidP="00A5448C">
            <w:pPr>
              <w:pStyle w:val="Tabelan10"/>
              <w:jc w:val="left"/>
              <w:rPr>
                <w:lang w:val="en-US"/>
              </w:rPr>
            </w:pPr>
            <w:r w:rsidRPr="00895498">
              <w:rPr>
                <w:b/>
                <w:bCs/>
                <w:lang w:val="en-US"/>
              </w:rPr>
              <w:t>Equation</w:t>
            </w:r>
            <w:r w:rsidRPr="00895498">
              <w:rPr>
                <w:lang w:val="en-US"/>
              </w:rPr>
              <w:t>:</w:t>
            </w:r>
          </w:p>
          <w:p w14:paraId="270CBCD0" w14:textId="2A95330D" w:rsidR="00C953D1" w:rsidRPr="00895498" w:rsidRDefault="008463E0"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d>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m:oMathPara>
          </w:p>
        </w:tc>
      </w:tr>
      <w:tr w:rsidR="00C953D1" w:rsidRPr="00757521" w14:paraId="05F2CC3F" w14:textId="77777777" w:rsidTr="00A5448C">
        <w:trPr>
          <w:trHeight w:val="454"/>
        </w:trPr>
        <w:tc>
          <w:tcPr>
            <w:tcW w:w="9627" w:type="dxa"/>
            <w:gridSpan w:val="2"/>
            <w:vAlign w:val="center"/>
          </w:tcPr>
          <w:p w14:paraId="558FBA81" w14:textId="4C7ACAEC" w:rsidR="00C953D1" w:rsidRPr="00072702" w:rsidRDefault="00C953D1"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oMath>
          </w:p>
        </w:tc>
      </w:tr>
    </w:tbl>
    <w:p w14:paraId="6ABA01F9"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FB790C" w:rsidRPr="00895498" w14:paraId="18AA6F97" w14:textId="77777777" w:rsidTr="00A5448C">
        <w:trPr>
          <w:trHeight w:val="454"/>
        </w:trPr>
        <w:tc>
          <w:tcPr>
            <w:tcW w:w="4813" w:type="dxa"/>
            <w:vAlign w:val="center"/>
          </w:tcPr>
          <w:p w14:paraId="46933069" w14:textId="6FA00A4B" w:rsidR="00FB790C" w:rsidRPr="00CE7653" w:rsidRDefault="00FB790C" w:rsidP="00A5448C">
            <w:pPr>
              <w:pStyle w:val="Tabelan10"/>
              <w:jc w:val="left"/>
              <w:rPr>
                <w:lang w:val="en-US"/>
              </w:rPr>
            </w:pPr>
            <w:r w:rsidRPr="002A0307">
              <w:rPr>
                <w:b/>
                <w:bCs/>
                <w:lang w:val="en-US"/>
              </w:rPr>
              <w:t>Model Name</w:t>
            </w:r>
            <w:r w:rsidRPr="002A0307">
              <w:rPr>
                <w:lang w:val="en-US"/>
              </w:rPr>
              <w:t xml:space="preserve">: </w:t>
            </w:r>
            <w:r w:rsidR="004F07E9" w:rsidRPr="004F07E9">
              <w:rPr>
                <w:lang w:val="en-US"/>
              </w:rPr>
              <w:t>Raghavan</w:t>
            </w:r>
            <w:r w:rsidR="004F07E9">
              <w:rPr>
                <w:lang w:val="en-US"/>
              </w:rPr>
              <w:t>-</w:t>
            </w:r>
            <w:proofErr w:type="spellStart"/>
            <w:r w:rsidR="004F07E9" w:rsidRPr="004F07E9">
              <w:rPr>
                <w:lang w:val="en-US"/>
              </w:rPr>
              <w:t>Vorp</w:t>
            </w:r>
            <w:proofErr w:type="spellEnd"/>
          </w:p>
        </w:tc>
        <w:tc>
          <w:tcPr>
            <w:tcW w:w="4814" w:type="dxa"/>
            <w:vAlign w:val="center"/>
          </w:tcPr>
          <w:p w14:paraId="17B51319" w14:textId="3902DDAC" w:rsidR="00FB790C" w:rsidRPr="00895498" w:rsidRDefault="00FB790C" w:rsidP="00A5448C">
            <w:pPr>
              <w:pStyle w:val="Tabelan10"/>
              <w:jc w:val="left"/>
            </w:pPr>
            <w:proofErr w:type="spellStart"/>
            <w:r w:rsidRPr="00895498">
              <w:rPr>
                <w:b/>
                <w:bCs/>
              </w:rPr>
              <w:t>Source</w:t>
            </w:r>
            <w:proofErr w:type="spellEnd"/>
            <w:r w:rsidRPr="00895498">
              <w:t>:</w:t>
            </w:r>
            <w:r>
              <w:t xml:space="preserve"> </w:t>
            </w:r>
            <w:r>
              <w:fldChar w:fldCharType="begin"/>
            </w:r>
            <w:r w:rsidR="00BB0D23">
              <w:instrText xml:space="preserve"> ADDIN ZOTERO_ITEM CSL_CITATION {"citationID":"oKhhOwIh","properties":{"formattedCitation":"(Raghavan; Vorp, 2000)","plainCitation":"(Raghavan; Vorp, 2000)","noteIndex":0},"citationItems":[{"id":953,"uris":["http://zotero.org/users/14777946/items/MC3FNCRM"],"itemData":{"id":953,"type":"article-journal","abstract":"Knowledge of the wall stresses in an abdominal aortic aneurysm (AAA) may be helpful in evaluating the need for surgical intervention to avoid rupture. This must be preceded by the development of a more suitable finite strain constitutive model for AAA, as none currently exists. Additionally, reliable stress analysis of in vivo AAA for the purposes of clinical diagnostics requires patient-specific values of the material parameters, which are difficult to determine noninvasively. The purpose of this work, therefore, was three-fold: (1) to develop a finite strain constitutive model for AAA; (2) to estimate the variation of model parameters within a sample population; and (3) to evaluate the sensitivity of computed stress distribution in AAA due to this biologic variation. We propose here a two parameter, hyperelastic, isotropic, incompressible material model and utilize experimental data from 69 freshly excised AAA specimens to both develop the functional form of the model and estimate its material parameters. Parametric analyses were performed via repeated finite element computations to determine the effect of varying each of the two model parameters on the stress distribution in a three-dimensional AAA model. The agreement between experimental data and the proposed functional form of the constitutive law was very good (R2&gt;0.9). Our finite element simulations showed that the computed AAA wall stresses changed by only 4% or less when both the parameters were varied within the 95% confidence intervals for the patient population studied. This observation indicates that in lieu of the patient-specific material parameters, which are difficult to determine the use of population mean values is sufficiently accurate for the model to be reasonably employed in a clinical setting. We believe that this is an important advancement toward the development of a computational tool for the estimation of rupture potential for individual AAA, for which there is great clinical need.","container-title":"Journal of Biomechanics","DOI":"10.1016/S0021-9290(99)00201-8","ISSN":"0021-9290","issue":"4","journalAbbreviation":"Journal of Biomechanics","page":"475-482","source":"ScienceDirect","title":"Toward a biomechanical tool to evaluate rupture potential of abdominal aortic aneurysm: identification of a finite strain constitutive model and evaluation of its applicability","title-short":"Toward a biomechanical tool to evaluate rupture potential of abdominal aortic aneurysm","volume":"33","author":[{"family":"Raghavan","given":"M. L."},{"family":"Vorp","given":"David A."}],"issued":{"date-parts":[["2000",4,1]]}}}],"schema":"https://github.com/citation-style-language/schema/raw/master/csl-citation.json"} </w:instrText>
            </w:r>
            <w:r>
              <w:fldChar w:fldCharType="separate"/>
            </w:r>
            <w:r w:rsidR="00BB0D23" w:rsidRPr="00BB0D23">
              <w:rPr>
                <w:rFonts w:cs="Times New Roman"/>
              </w:rPr>
              <w:t>(Raghavan; Vorp, 2000)</w:t>
            </w:r>
            <w:r>
              <w:fldChar w:fldCharType="end"/>
            </w:r>
          </w:p>
        </w:tc>
      </w:tr>
      <w:tr w:rsidR="00FB790C" w:rsidRPr="00895498" w14:paraId="35F9CF02" w14:textId="77777777" w:rsidTr="00A51F9F">
        <w:trPr>
          <w:trHeight w:val="567"/>
        </w:trPr>
        <w:tc>
          <w:tcPr>
            <w:tcW w:w="9627" w:type="dxa"/>
            <w:gridSpan w:val="2"/>
          </w:tcPr>
          <w:p w14:paraId="5D87AE99" w14:textId="77777777" w:rsidR="00FB790C" w:rsidRPr="00895498" w:rsidRDefault="00FB790C" w:rsidP="00A5448C">
            <w:pPr>
              <w:pStyle w:val="Tabelan10"/>
              <w:jc w:val="left"/>
              <w:rPr>
                <w:lang w:val="en-US"/>
              </w:rPr>
            </w:pPr>
            <w:r w:rsidRPr="00895498">
              <w:rPr>
                <w:b/>
                <w:bCs/>
                <w:lang w:val="en-US"/>
              </w:rPr>
              <w:t>Equation</w:t>
            </w:r>
            <w:r w:rsidRPr="00895498">
              <w:rPr>
                <w:lang w:val="en-US"/>
              </w:rPr>
              <w:t>:</w:t>
            </w:r>
          </w:p>
          <w:p w14:paraId="39420D02" w14:textId="3D92829A" w:rsidR="00FB790C" w:rsidRPr="00895498" w:rsidRDefault="00FF71A4"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oMath>
            </m:oMathPara>
          </w:p>
        </w:tc>
      </w:tr>
      <w:tr w:rsidR="00FB790C" w:rsidRPr="00757521" w14:paraId="2078B8E3" w14:textId="77777777" w:rsidTr="00A5448C">
        <w:trPr>
          <w:trHeight w:val="454"/>
        </w:trPr>
        <w:tc>
          <w:tcPr>
            <w:tcW w:w="9627" w:type="dxa"/>
            <w:gridSpan w:val="2"/>
            <w:vAlign w:val="center"/>
          </w:tcPr>
          <w:p w14:paraId="4B874BEE" w14:textId="1881FF13" w:rsidR="00FB790C" w:rsidRPr="00072702" w:rsidRDefault="00FB790C"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oMath>
          </w:p>
        </w:tc>
      </w:tr>
    </w:tbl>
    <w:p w14:paraId="47785A97" w14:textId="12D1904C"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B52665" w:rsidRPr="00895498" w14:paraId="7D57011C" w14:textId="77777777" w:rsidTr="00A5448C">
        <w:trPr>
          <w:trHeight w:val="454"/>
        </w:trPr>
        <w:tc>
          <w:tcPr>
            <w:tcW w:w="4813" w:type="dxa"/>
            <w:vAlign w:val="center"/>
          </w:tcPr>
          <w:p w14:paraId="499ED212" w14:textId="37B9C49A" w:rsidR="00B52665" w:rsidRPr="00CE7653" w:rsidRDefault="00B52665" w:rsidP="00A5448C">
            <w:pPr>
              <w:pStyle w:val="Tabelan10"/>
              <w:jc w:val="left"/>
              <w:rPr>
                <w:lang w:val="en-US"/>
              </w:rPr>
            </w:pPr>
            <w:r w:rsidRPr="002A0307">
              <w:rPr>
                <w:b/>
                <w:bCs/>
                <w:lang w:val="en-US"/>
              </w:rPr>
              <w:t>Model Name</w:t>
            </w:r>
            <w:r w:rsidRPr="002A0307">
              <w:rPr>
                <w:lang w:val="en-US"/>
              </w:rPr>
              <w:t xml:space="preserve">: </w:t>
            </w:r>
            <w:r w:rsidR="0057278C">
              <w:t>Singh</w:t>
            </w:r>
          </w:p>
        </w:tc>
        <w:tc>
          <w:tcPr>
            <w:tcW w:w="4814" w:type="dxa"/>
            <w:vAlign w:val="center"/>
          </w:tcPr>
          <w:p w14:paraId="6CEDE42A" w14:textId="3F0E8E84" w:rsidR="00B52665" w:rsidRPr="00895498" w:rsidRDefault="00B52665" w:rsidP="00A5448C">
            <w:pPr>
              <w:pStyle w:val="Tabelan10"/>
              <w:jc w:val="left"/>
            </w:pPr>
            <w:proofErr w:type="spellStart"/>
            <w:r w:rsidRPr="00895498">
              <w:rPr>
                <w:b/>
                <w:bCs/>
              </w:rPr>
              <w:t>Source</w:t>
            </w:r>
            <w:proofErr w:type="spellEnd"/>
            <w:r w:rsidRPr="00895498">
              <w:t>:</w:t>
            </w:r>
            <w:r>
              <w:t xml:space="preserve"> </w:t>
            </w:r>
            <w:r>
              <w:fldChar w:fldCharType="begin"/>
            </w:r>
            <w:r w:rsidR="00E652DD">
              <w:instrText xml:space="preserve"> ADDIN ZOTERO_ITEM CSL_CITATION {"citationID":"5L102p7R","properties":{"formattedCitation":"(Singh; Katiyar; Singh, 2013)","plainCitation":"(Singh; Katiyar; Singh, 2013)","noteIndex":0},"citationItems":[{"id":955,"uris":["http://zotero.org/users/14777946/items/2NSB8RTA"],"itemData":{"id":955,"type":"article-journal","abstract":"The article presents a mechanical model to characterize apple and potato by considering tissues as a lattice of hexagonal cellular structure under an external load. It has been considered that the tissues are isotropic, incompressible, homogeneous, thin, and shows hyperelastic behavior. The aptness of the proposed model is explored in the light of numerous experimental data of the apple and potato tissues in isotropic condition. A Levenberg–Marquardt algorithm is used to estimate material constants of the model based on the regression between predicted results and experimental data. Comparisons are made between our results and previous studies and are shown graphically as well as in the form of tables. A good fit of the proposed model is obtained with available experimental data. It was found that tension in tissues increases exponentially as stretch ratio increases.","container-title":"Journal of Food Engineering","DOI":"10.1016/j.jfoodeng.2013.04.006","ISSN":"0260-8774","issue":"2","journalAbbreviation":"Journal of Food Engineering","page":"178-187","source":"ScienceDirect","title":"A new strain energy function to characterize apple and potato tissues","volume":"118","author":[{"family":"Singh","given":"Fateh"},{"family":"Katiyar","given":"V. K."},{"family":"Singh","given":"B. P."}],"issued":{"date-parts":[["2013",9,1]]}}}],"schema":"https://github.com/citation-style-language/schema/raw/master/csl-citation.json"} </w:instrText>
            </w:r>
            <w:r>
              <w:fldChar w:fldCharType="separate"/>
            </w:r>
            <w:r w:rsidR="00E652DD" w:rsidRPr="00E652DD">
              <w:rPr>
                <w:rFonts w:cs="Times New Roman"/>
              </w:rPr>
              <w:t>(Singh; Katiyar; Singh, 2013)</w:t>
            </w:r>
            <w:r>
              <w:fldChar w:fldCharType="end"/>
            </w:r>
          </w:p>
        </w:tc>
      </w:tr>
      <w:tr w:rsidR="00B52665" w:rsidRPr="00895498" w14:paraId="748BDA6F" w14:textId="77777777" w:rsidTr="00A51F9F">
        <w:trPr>
          <w:trHeight w:val="794"/>
        </w:trPr>
        <w:tc>
          <w:tcPr>
            <w:tcW w:w="9627" w:type="dxa"/>
            <w:gridSpan w:val="2"/>
          </w:tcPr>
          <w:p w14:paraId="0DD29812" w14:textId="77777777" w:rsidR="00B52665" w:rsidRPr="00895498" w:rsidRDefault="00B52665" w:rsidP="00A5448C">
            <w:pPr>
              <w:pStyle w:val="Tabelan10"/>
              <w:jc w:val="left"/>
              <w:rPr>
                <w:lang w:val="en-US"/>
              </w:rPr>
            </w:pPr>
            <w:r w:rsidRPr="00895498">
              <w:rPr>
                <w:b/>
                <w:bCs/>
                <w:lang w:val="en-US"/>
              </w:rPr>
              <w:lastRenderedPageBreak/>
              <w:t>Equation</w:t>
            </w:r>
            <w:r w:rsidRPr="00895498">
              <w:rPr>
                <w:lang w:val="en-US"/>
              </w:rPr>
              <w:t>:</w:t>
            </w:r>
          </w:p>
          <w:p w14:paraId="6320989E" w14:textId="5E838E62" w:rsidR="00B52665" w:rsidRPr="00895498" w:rsidRDefault="008E0ADF"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r>
                      <m:rPr>
                        <m:sty m:val="p"/>
                      </m:rPr>
                      <w:rPr>
                        <w:rFonts w:ascii="Cambria Math" w:hAnsi="Cambria Math"/>
                      </w:rPr>
                      <m:t>2b</m:t>
                    </m:r>
                  </m:den>
                </m:f>
                <m:r>
                  <m:rPr>
                    <m:sty m:val="p"/>
                  </m:rPr>
                  <w:rPr>
                    <w:rFonts w:ascii="Cambria Math" w:hAnsi="Cambria Math"/>
                  </w:rPr>
                  <m:t>exp⁡</m:t>
                </m:r>
                <m:d>
                  <m:dPr>
                    <m:ctrlPr>
                      <w:rPr>
                        <w:rFonts w:ascii="Cambria Math" w:hAnsi="Cambria Math"/>
                      </w:rPr>
                    </m:ctrlPr>
                  </m:dPr>
                  <m:e>
                    <m:r>
                      <m:rPr>
                        <m:sty m:val="p"/>
                      </m:rP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2</m:t>
                        </m:r>
                      </m:sub>
                    </m:sSub>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oMath>
            </m:oMathPara>
          </w:p>
        </w:tc>
      </w:tr>
      <w:tr w:rsidR="00B52665" w:rsidRPr="00757521" w14:paraId="4118E327" w14:textId="77777777" w:rsidTr="00A5448C">
        <w:trPr>
          <w:trHeight w:val="454"/>
        </w:trPr>
        <w:tc>
          <w:tcPr>
            <w:tcW w:w="9627" w:type="dxa"/>
            <w:gridSpan w:val="2"/>
            <w:vAlign w:val="center"/>
          </w:tcPr>
          <w:p w14:paraId="3447C9E3" w14:textId="7BB6AC8E" w:rsidR="00B52665" w:rsidRPr="00072702" w:rsidRDefault="00B5266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b</m:t>
              </m:r>
            </m:oMath>
          </w:p>
        </w:tc>
      </w:tr>
    </w:tbl>
    <w:p w14:paraId="5AD2266B"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8E0ADF" w:rsidRPr="00895498" w14:paraId="0190A513" w14:textId="77777777" w:rsidTr="00A5448C">
        <w:trPr>
          <w:trHeight w:val="454"/>
        </w:trPr>
        <w:tc>
          <w:tcPr>
            <w:tcW w:w="4813" w:type="dxa"/>
            <w:vAlign w:val="center"/>
          </w:tcPr>
          <w:p w14:paraId="4F8FA55B" w14:textId="3F2F25C4" w:rsidR="008E0ADF" w:rsidRPr="00CE7653" w:rsidRDefault="008E0ADF" w:rsidP="00A5448C">
            <w:pPr>
              <w:pStyle w:val="Tabelan10"/>
              <w:jc w:val="left"/>
              <w:rPr>
                <w:lang w:val="en-US"/>
              </w:rPr>
            </w:pPr>
            <w:r w:rsidRPr="002A0307">
              <w:rPr>
                <w:b/>
                <w:bCs/>
                <w:lang w:val="en-US"/>
              </w:rPr>
              <w:t>Model Name</w:t>
            </w:r>
            <w:r w:rsidRPr="002A0307">
              <w:rPr>
                <w:lang w:val="en-US"/>
              </w:rPr>
              <w:t xml:space="preserve">: </w:t>
            </w:r>
            <w:r w:rsidR="00F31616">
              <w:t>Tang</w:t>
            </w:r>
          </w:p>
        </w:tc>
        <w:tc>
          <w:tcPr>
            <w:tcW w:w="4814" w:type="dxa"/>
            <w:vAlign w:val="center"/>
          </w:tcPr>
          <w:p w14:paraId="54C76C40" w14:textId="697F13F0" w:rsidR="008E0ADF" w:rsidRPr="00895498" w:rsidRDefault="008E0ADF" w:rsidP="00A5448C">
            <w:pPr>
              <w:pStyle w:val="Tabelan10"/>
              <w:jc w:val="left"/>
            </w:pPr>
            <w:proofErr w:type="spellStart"/>
            <w:r w:rsidRPr="00895498">
              <w:rPr>
                <w:b/>
                <w:bCs/>
              </w:rPr>
              <w:t>Source</w:t>
            </w:r>
            <w:proofErr w:type="spellEnd"/>
            <w:r w:rsidRPr="00895498">
              <w:t>:</w:t>
            </w:r>
            <w:r>
              <w:t xml:space="preserve"> </w:t>
            </w:r>
            <w:r>
              <w:fldChar w:fldCharType="begin"/>
            </w:r>
            <w:r w:rsidR="00F11CBF">
              <w:instrText xml:space="preserve"> ADDIN ZOTERO_ITEM CSL_CITATION {"citationID":"jAUNwgI4","properties":{"formattedCitation":"(Tang et al., 2009)","plainCitation":"(Tang et al., 2009)","noteIndex":0},"citationItems":[{"id":957,"uris":["http://zotero.org/users/14777946/items/G7LMWRL5"],"itemData":{"id":957,"type":"article-journal","abstract":"Heart attack and stroke are often caused by atherosclerotic plaque rupture, which happens without warning most of the time. Magnetic resonance imaging (MRI)-based atherosclerotic plaque models with fluid-structure interactions (FSIs) have been introduced to perform flow and stress/strain analysis and identify possible mechanical and morphological indices for accurate plaque vulnerability assessment. For coronary arteries, cyclic bending associated with heart motion and anisotropy of the vessel walls may have significant influence on flow and stress/strain distributions in the plaque. FSI models with cyclic bending and anisotropic vessel properties for coronary plaques are lacking in the current literature. In this paper, cyclic bending and anisotropic vessel properties were added to 3D FSI coronary plaque models so that the models would be more realistic for more accurate computational flow and stress/strain predictions. Six computational models using one ex vivo MRI human coronary plaque specimen data were constructed to assess the effects of cyclic bending, anisotropic vessel properties, pulsating pressure, plaque structure, and axial stretch on plaque stress/strain distributions. Our results indicate that cyclic bending and anisotropic properties may cause 50–800% increase in maximum principal stress (Stress-P1) values at selected locations. The stress increase varies with location and is higher when bending is coupled with axial stretch, nonsmooth plaque structure, and resonant pressure conditions (zero phase angle shift). Effects of cyclic bending on flow behaviors are more modest (9.8% decrease in maximum velocity, 2.5% decrease in flow rate, 15% increase in maximum flow shear stress). Inclusion of cyclic bending, anisotropic vessel material properties, accurate plaque structure, and axial stretch in computational FSI models should lead to a considerable improvement of accuracy of computational stress/strain predictions for coronary plaque vulnerability assessment. Further studies incorporating additional mechanical property data and in vivo MRI data are needed to obtain more complete and accurate knowledge about flow and stress/strain behaviors in coronary plaques and to identify critical indicators for better plaque assessment and possible rupture predictions.","container-title":"Journal of Biomechanical Engineering","DOI":"10.1115/1.3127253","ISSN":"0148-0731","issue":"061010","journalAbbreviation":"Journal of Biomechanical Engineering","source":"Silverchair","title":"3D MRI-Based Anisotropic FSI Models With Cyclic Bending for Human Coronary Atherosclerotic Plaque Mechanical Analysis","URL":"https://doi.org/10.1115/1.3127253","volume":"131","author":[{"family":"Tang","given":"Dalin"},{"family":"Yang","given":"Chun"},{"family":"Kobayashi","given":"Shunichi"},{"family":"Zheng","given":"Jie"},{"family":"Woodard","given":"Pamela K."},{"family":"Teng","given":"Zhongzhao"},{"family":"Billiar","given":"Kristen"},{"family":"Bach","given":"Richard"},{"family":"Ku","given":"David N."}],"accessed":{"date-parts":[["2025",6,16]]},"issued":{"date-parts":[["2009",5,5]]}}}],"schema":"https://github.com/citation-style-language/schema/raw/master/csl-citation.json"} </w:instrText>
            </w:r>
            <w:r>
              <w:fldChar w:fldCharType="separate"/>
            </w:r>
            <w:r w:rsidR="00F11CBF" w:rsidRPr="00F11CBF">
              <w:rPr>
                <w:rFonts w:cs="Times New Roman"/>
              </w:rPr>
              <w:t>(Tang et al., 2009)</w:t>
            </w:r>
            <w:r>
              <w:fldChar w:fldCharType="end"/>
            </w:r>
          </w:p>
        </w:tc>
      </w:tr>
      <w:tr w:rsidR="008E0ADF" w:rsidRPr="00895498" w14:paraId="424A1ADB" w14:textId="77777777" w:rsidTr="00A51F9F">
        <w:trPr>
          <w:trHeight w:val="567"/>
        </w:trPr>
        <w:tc>
          <w:tcPr>
            <w:tcW w:w="9627" w:type="dxa"/>
            <w:gridSpan w:val="2"/>
          </w:tcPr>
          <w:p w14:paraId="25198ADE" w14:textId="77777777" w:rsidR="008E0ADF" w:rsidRPr="00895498" w:rsidRDefault="008E0ADF" w:rsidP="00A5448C">
            <w:pPr>
              <w:pStyle w:val="Tabelan10"/>
              <w:jc w:val="left"/>
              <w:rPr>
                <w:lang w:val="en-US"/>
              </w:rPr>
            </w:pPr>
            <w:r w:rsidRPr="00895498">
              <w:rPr>
                <w:b/>
                <w:bCs/>
                <w:lang w:val="en-US"/>
              </w:rPr>
              <w:t>Equation</w:t>
            </w:r>
            <w:r w:rsidRPr="00895498">
              <w:rPr>
                <w:lang w:val="en-US"/>
              </w:rPr>
              <w:t>:</w:t>
            </w:r>
          </w:p>
          <w:p w14:paraId="5FF12CA2" w14:textId="23CD5EFC" w:rsidR="008E0ADF" w:rsidRPr="00895498" w:rsidRDefault="008A5338"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d>
                  <m:dPr>
                    <m:ctrlPr>
                      <w:rPr>
                        <w:rFonts w:ascii="Cambria Math" w:hAnsi="Cambria Math"/>
                      </w:rPr>
                    </m:ctrlPr>
                  </m:dPr>
                  <m:e>
                    <m:r>
                      <m:rPr>
                        <m:sty m:val="p"/>
                      </m:rPr>
                      <w:rPr>
                        <w:rFonts w:ascii="Cambria Math" w:hAnsi="Cambria Math"/>
                      </w:rPr>
                      <m:t>exp⁡</m:t>
                    </m:r>
                    <m:d>
                      <m:dPr>
                        <m:ctrlPr>
                          <w:rPr>
                            <w:rFonts w:ascii="Cambria Math" w:hAnsi="Cambria Math"/>
                          </w:rPr>
                        </m:ctrlPr>
                      </m:dPr>
                      <m:e>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1</m:t>
                    </m:r>
                  </m:e>
                </m:d>
              </m:oMath>
            </m:oMathPara>
          </w:p>
        </w:tc>
      </w:tr>
      <w:tr w:rsidR="008E0ADF" w:rsidRPr="000D5A37" w14:paraId="68870E75" w14:textId="77777777" w:rsidTr="00A5448C">
        <w:trPr>
          <w:trHeight w:val="454"/>
        </w:trPr>
        <w:tc>
          <w:tcPr>
            <w:tcW w:w="9627" w:type="dxa"/>
            <w:gridSpan w:val="2"/>
            <w:vAlign w:val="center"/>
          </w:tcPr>
          <w:p w14:paraId="2FF5172E" w14:textId="2B8D45D5" w:rsidR="008E0ADF" w:rsidRPr="00072702" w:rsidRDefault="008E0ADF"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rPr>
                  </m:ctrlPr>
                </m:sSubPr>
                <m:e>
                  <m:r>
                    <w:rPr>
                      <w:rFonts w:ascii="Cambria Math" w:hAnsi="Cambria Math"/>
                    </w:rPr>
                    <m:t>D</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D</m:t>
                  </m:r>
                </m:e>
                <m:sub>
                  <m:r>
                    <w:rPr>
                      <w:rFonts w:ascii="Cambria Math" w:hAnsi="Cambria Math"/>
                      <w:lang w:val="en-US"/>
                    </w:rPr>
                    <m:t>2</m:t>
                  </m:r>
                </m:sub>
              </m:sSub>
            </m:oMath>
          </w:p>
        </w:tc>
      </w:tr>
    </w:tbl>
    <w:p w14:paraId="0FCF6A4E"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E27D09" w:rsidRPr="008E52D1" w14:paraId="16F0C6F3" w14:textId="77777777" w:rsidTr="00A5448C">
        <w:trPr>
          <w:trHeight w:val="454"/>
        </w:trPr>
        <w:tc>
          <w:tcPr>
            <w:tcW w:w="4813" w:type="dxa"/>
            <w:vAlign w:val="center"/>
          </w:tcPr>
          <w:p w14:paraId="146BBBA4" w14:textId="48F6FE80" w:rsidR="00E27D09" w:rsidRPr="00CE7653" w:rsidRDefault="00E27D09" w:rsidP="00A5448C">
            <w:pPr>
              <w:pStyle w:val="Tabelan10"/>
              <w:jc w:val="left"/>
              <w:rPr>
                <w:lang w:val="en-US"/>
              </w:rPr>
            </w:pPr>
            <w:r w:rsidRPr="002A0307">
              <w:rPr>
                <w:b/>
                <w:bCs/>
                <w:lang w:val="en-US"/>
              </w:rPr>
              <w:t>Model Name</w:t>
            </w:r>
            <w:r w:rsidRPr="002A0307">
              <w:rPr>
                <w:lang w:val="en-US"/>
              </w:rPr>
              <w:t xml:space="preserve">: </w:t>
            </w:r>
            <w:r w:rsidR="00352350">
              <w:t>v</w:t>
            </w:r>
            <w:r w:rsidR="00F61EF2">
              <w:t>an Dam</w:t>
            </w:r>
          </w:p>
        </w:tc>
        <w:tc>
          <w:tcPr>
            <w:tcW w:w="4814" w:type="dxa"/>
            <w:vAlign w:val="center"/>
          </w:tcPr>
          <w:p w14:paraId="040A371B" w14:textId="312F0609" w:rsidR="00E27D09" w:rsidRPr="009F76F5" w:rsidRDefault="00E27D09" w:rsidP="00A5448C">
            <w:pPr>
              <w:pStyle w:val="Tabelan10"/>
              <w:jc w:val="left"/>
              <w:rPr>
                <w:lang w:val="en-US"/>
              </w:rPr>
            </w:pPr>
            <w:r w:rsidRPr="009F76F5">
              <w:rPr>
                <w:b/>
                <w:bCs/>
                <w:lang w:val="en-US"/>
              </w:rPr>
              <w:t>Source</w:t>
            </w:r>
            <w:r w:rsidRPr="009F76F5">
              <w:rPr>
                <w:lang w:val="en-US"/>
              </w:rPr>
              <w:t xml:space="preserve">: </w:t>
            </w:r>
            <w:r>
              <w:fldChar w:fldCharType="begin"/>
            </w:r>
            <w:r w:rsidR="009F76F5" w:rsidRPr="009F76F5">
              <w:rPr>
                <w:lang w:val="en-US"/>
              </w:rPr>
              <w:instrText xml:space="preserve"> ADDIN ZOTERO_ITEM CSL_CITATION {"citationID":"SrCl2NRL","properties":{"formattedCitation":"(Van Dam et al., 2008)","plainCitation":"(Van Dam et al., 2008)","noteIndex":0},"citationItems":[{"id":960,"uris":["http://zotero.org/users/14777946/items/K3DCTDCZ"],"itemData":{"id":960,"type":"article-journal","abstract":"The objective of this work was to determine the linear and non-linear viscoelastic behavior of abdominal aortic aneurysm thrombus and to study the changes in mechanical properties throughout the thickness of the thrombus. Samples are gathered from thrombi of seven patients. Linear viscoelastic data from oscillatory shear experiments show that the change of properties throughout the thrombus is different for each thrombus. Furthermore the variations found within one thrombus are of the same order of magnitude as the variation between patients. To study the non-linear regime, stress relaxation experiments are performed. To describe the phenomena observed experimentally, a non-linear multimode model is presented. The parameters for this model are obtained by fitting this model successfully to the experiments. The model cannot only describe the average stress response for all thrombus samples but also the highest and lowest stress responses. To determine the influence on the wall stress of the behavior observed the model proposed needs to implemented in the finite element wall stress analysis.","container-title":"Biomechanics and Modeling in Mechanobiology","DOI":"10.1007/s10237-007-0080-3","ISSN":"1617-7959","issue":"2","journalAbbreviation":"Biomech Model Mechanobiol","note":"PMID: 17492322\nPMCID: PMC2813187","page":"127-137","source":"PubMed Central","title":"Non-linear viscoelastic behavior of abdominal aortic aneurysm thrombus","volume":"7","author":[{"family":"Dam","given":"Evelyne A.","non-dropping-particle":"van"},{"family":"Dams","given":"Susanne D."},{"family":"Peters","given":"Gerrit W. M."},{"family":"Rutten","given":"Marcel C. M."},{"family":"Schurink","given":"Geert Willem H."},{"family":"Buth","given":"Jaap"},{"family":"Vosse","given":"Frans N.","non-dropping-particle":"van de"}],"issued":{"date-parts":[["2008",4]]}}}],"schema":"https://github.com/citation-style-language/schema/raw/master/csl-citation.json"} </w:instrText>
            </w:r>
            <w:r>
              <w:fldChar w:fldCharType="separate"/>
            </w:r>
            <w:r w:rsidR="009F76F5" w:rsidRPr="009F76F5">
              <w:rPr>
                <w:rFonts w:cs="Times New Roman"/>
                <w:lang w:val="en-US"/>
              </w:rPr>
              <w:t>(Van Dam et al., 2008)</w:t>
            </w:r>
            <w:r>
              <w:fldChar w:fldCharType="end"/>
            </w:r>
          </w:p>
        </w:tc>
      </w:tr>
      <w:tr w:rsidR="00E27D09" w:rsidRPr="008E52D1" w14:paraId="7DF5D94A" w14:textId="77777777" w:rsidTr="00A5448C">
        <w:trPr>
          <w:trHeight w:val="1134"/>
        </w:trPr>
        <w:tc>
          <w:tcPr>
            <w:tcW w:w="9627" w:type="dxa"/>
            <w:gridSpan w:val="2"/>
          </w:tcPr>
          <w:p w14:paraId="2E0D1E56" w14:textId="77777777" w:rsidR="00E27D09" w:rsidRPr="00895498" w:rsidRDefault="00E27D09" w:rsidP="00A5448C">
            <w:pPr>
              <w:pStyle w:val="Tabelan10"/>
              <w:jc w:val="left"/>
              <w:rPr>
                <w:lang w:val="en-US"/>
              </w:rPr>
            </w:pPr>
            <w:r w:rsidRPr="00895498">
              <w:rPr>
                <w:b/>
                <w:bCs/>
                <w:lang w:val="en-US"/>
              </w:rPr>
              <w:t>Equation</w:t>
            </w:r>
            <w:r w:rsidRPr="00895498">
              <w:rPr>
                <w:lang w:val="en-US"/>
              </w:rPr>
              <w:t>:</w:t>
            </w:r>
          </w:p>
          <w:p w14:paraId="48519CB6" w14:textId="6125C22F" w:rsidR="00E27D09"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e>
                      <m:r>
                        <w:rPr>
                          <w:rFonts w:ascii="Cambria Math" w:hAnsi="Cambria Math"/>
                        </w:rPr>
                        <m:t>W</m:t>
                      </m:r>
                      <m:r>
                        <m:rPr>
                          <m:sty m:val="p"/>
                        </m:rPr>
                        <w:rPr>
                          <w:rFonts w:ascii="Cambria Math" w:hAnsi="Cambria Math"/>
                          <w:lang w:val="en-US"/>
                        </w:rPr>
                        <m:t>=</m:t>
                      </m:r>
                      <m:sSub>
                        <m:sSubPr>
                          <m:ctrlPr>
                            <w:rPr>
                              <w:rFonts w:ascii="Cambria Math" w:hAnsi="Cambria Math"/>
                              <w:i/>
                            </w:rPr>
                          </m:ctrlPr>
                        </m:sSubPr>
                        <m:e>
                          <m:r>
                            <w:rPr>
                              <w:rFonts w:ascii="Cambria Math" w:hAnsi="Cambria Math"/>
                            </w:rPr>
                            <m:t>G</m:t>
                          </m:r>
                        </m:e>
                        <m:sub>
                          <m:r>
                            <w:rPr>
                              <w:rFonts w:ascii="Cambria Math" w:hAnsi="Cambria Math"/>
                              <w:lang w:val="en-US"/>
                            </w:rPr>
                            <m:t>0</m:t>
                          </m:r>
                        </m:sub>
                      </m:sSub>
                      <m:d>
                        <m:dPr>
                          <m:begChr m:val="{"/>
                          <m:endChr m:val="}"/>
                          <m:ctrlPr>
                            <w:rPr>
                              <w:rFonts w:ascii="Cambria Math" w:hAnsi="Cambria Math"/>
                            </w:rPr>
                          </m:ctrlPr>
                        </m:dPr>
                        <m:e>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A</m:t>
                              </m:r>
                            </m:num>
                            <m:den>
                              <m:sSub>
                                <m:sSubPr>
                                  <m:ctrlPr>
                                    <w:rPr>
                                      <w:rFonts w:ascii="Cambria Math" w:hAnsi="Cambria Math"/>
                                    </w:rPr>
                                  </m:ctrlPr>
                                </m:sSubPr>
                                <m:e>
                                  <m:r>
                                    <m:rPr>
                                      <m:sty m:val="p"/>
                                    </m:rPr>
                                    <w:rPr>
                                      <w:rFonts w:ascii="Cambria Math" w:hAnsi="Cambria Math"/>
                                      <w:lang w:val="en-US"/>
                                    </w:rPr>
                                    <m:t>C</m:t>
                                  </m:r>
                                </m:e>
                                <m:sub>
                                  <m:r>
                                    <m:rPr>
                                      <m:sty m:val="p"/>
                                    </m:rPr>
                                    <w:rPr>
                                      <w:rFonts w:ascii="Cambria Math" w:hAnsi="Cambria Math"/>
                                      <w:lang w:val="en-US"/>
                                    </w:rPr>
                                    <m:t>2</m:t>
                                  </m:r>
                                </m:sub>
                              </m:sSub>
                            </m:den>
                          </m:f>
                          <m:d>
                            <m:dPr>
                              <m:begChr m:val="["/>
                              <m:endChr m:val="]"/>
                              <m:ctrlPr>
                                <w:rPr>
                                  <w:rFonts w:ascii="Cambria Math" w:hAnsi="Cambria Math"/>
                                </w:rPr>
                              </m:ctrlPr>
                            </m:dPr>
                            <m:e>
                              <m:d>
                                <m:dPr>
                                  <m:ctrlPr>
                                    <w:rPr>
                                      <w:rFonts w:ascii="Cambria Math" w:hAnsi="Cambria Math"/>
                                    </w:rPr>
                                  </m:ctrlPr>
                                </m:dPr>
                                <m:e>
                                  <m:r>
                                    <m:rPr>
                                      <m:sty m:val="p"/>
                                    </m:rPr>
                                    <w:rPr>
                                      <w:rFonts w:ascii="Cambria Math" w:hAnsi="Cambria Math"/>
                                      <w:lang w:val="en-US"/>
                                    </w:rPr>
                                    <m:t>C</m:t>
                                  </m:r>
                                  <m:r>
                                    <w:rPr>
                                      <w:rFonts w:ascii="Cambria Math" w:hAnsi="Cambria Math"/>
                                    </w:rPr>
                                    <m:t>x</m:t>
                                  </m:r>
                                  <m:r>
                                    <m:rPr>
                                      <m:sty m:val="p"/>
                                    </m:rPr>
                                    <w:rPr>
                                      <w:rFonts w:ascii="Cambria Math" w:hAnsi="Cambria Math"/>
                                      <w:lang w:val="en-US"/>
                                    </w:rPr>
                                    <m:t>+1</m:t>
                                  </m:r>
                                </m:e>
                              </m:d>
                              <m:r>
                                <m:rPr>
                                  <m:sty m:val="p"/>
                                </m:rPr>
                                <w:rPr>
                                  <w:rFonts w:ascii="Cambria Math" w:hAnsi="Cambria Math"/>
                                  <w:lang w:val="en-US"/>
                                </w:rPr>
                                <m:t>exp⁡</m:t>
                              </m:r>
                              <m:d>
                                <m:dPr>
                                  <m:ctrlPr>
                                    <w:rPr>
                                      <w:rFonts w:ascii="Cambria Math" w:hAnsi="Cambria Math"/>
                                    </w:rPr>
                                  </m:ctrlPr>
                                </m:dPr>
                                <m:e>
                                  <m:r>
                                    <m:rPr>
                                      <m:sty m:val="p"/>
                                    </m:rPr>
                                    <w:rPr>
                                      <w:rFonts w:ascii="Cambria Math" w:hAnsi="Cambria Math"/>
                                      <w:lang w:val="en-US"/>
                                    </w:rPr>
                                    <m:t>-C</m:t>
                                  </m:r>
                                  <m:r>
                                    <w:rPr>
                                      <w:rFonts w:ascii="Cambria Math" w:hAnsi="Cambria Math"/>
                                    </w:rPr>
                                    <m:t>x</m:t>
                                  </m:r>
                                </m:e>
                              </m:d>
                              <m:r>
                                <m:rPr>
                                  <m:sty m:val="p"/>
                                </m:rPr>
                                <w:rPr>
                                  <w:rFonts w:ascii="Cambria Math" w:hAnsi="Cambria Math"/>
                                  <w:lang w:val="en-US"/>
                                </w:rPr>
                                <m:t>-1</m:t>
                              </m:r>
                            </m:e>
                          </m:d>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2</m:t>
                              </m:r>
                            </m:den>
                          </m:f>
                          <m:r>
                            <m:rPr>
                              <m:sty m:val="p"/>
                            </m:rPr>
                            <w:rPr>
                              <w:rFonts w:ascii="Cambria Math" w:hAnsi="Cambria Math"/>
                              <w:lang w:val="en-US"/>
                            </w:rPr>
                            <m:t>A</m:t>
                          </m:r>
                          <m:sSup>
                            <m:sSupPr>
                              <m:ctrlPr>
                                <w:rPr>
                                  <w:rFonts w:ascii="Cambria Math" w:hAnsi="Cambria Math"/>
                                </w:rPr>
                              </m:ctrlPr>
                            </m:sSupPr>
                            <m:e>
                              <m:r>
                                <w:rPr>
                                  <w:rFonts w:ascii="Cambria Math" w:hAnsi="Cambria Math"/>
                                </w:rPr>
                                <m:t>x</m:t>
                              </m:r>
                            </m:e>
                            <m:sup>
                              <m:r>
                                <m:rPr>
                                  <m:sty m:val="p"/>
                                </m:rPr>
                                <w:rPr>
                                  <w:rFonts w:ascii="Cambria Math" w:hAnsi="Cambria Math"/>
                                  <w:lang w:val="en-US"/>
                                </w:rPr>
                                <m:t>2</m:t>
                              </m:r>
                            </m:sup>
                          </m:sSup>
                        </m:e>
                      </m:d>
                    </m:e>
                  </m:mr>
                  <m:mr>
                    <m:e/>
                    <m:e>
                      <m:r>
                        <m:rPr>
                          <m:sty m:val="p"/>
                        </m:rPr>
                        <w:rPr>
                          <w:rFonts w:ascii="Cambria Math" w:hAnsi="Cambria Math"/>
                          <w:lang w:val="en-US"/>
                        </w:rPr>
                        <m:t xml:space="preserve"> </m:t>
                      </m:r>
                      <m:r>
                        <m:rPr>
                          <m:nor/>
                        </m:rPr>
                        <w:rPr>
                          <w:lang w:val="en-US"/>
                        </w:rPr>
                        <m:t> with </m:t>
                      </m:r>
                      <m:r>
                        <w:rPr>
                          <w:rFonts w:ascii="Cambria Math" w:hAnsi="Cambria Math"/>
                        </w:rPr>
                        <m:t>x</m:t>
                      </m:r>
                      <m:r>
                        <m:rPr>
                          <m:sty m:val="p"/>
                        </m:rPr>
                        <w:rPr>
                          <w:rFonts w:ascii="Cambria Math" w:hAnsi="Cambria Math"/>
                          <w:lang w:val="en-US"/>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e>
                          </m:d>
                          <m:sSub>
                            <m:sSubPr>
                              <m:ctrlPr>
                                <w:rPr>
                                  <w:rFonts w:ascii="Cambria Math" w:hAnsi="Cambria Math"/>
                                </w:rPr>
                              </m:ctrlPr>
                            </m:sSubPr>
                            <m:e>
                              <m:r>
                                <w:rPr>
                                  <w:rFonts w:ascii="Cambria Math" w:hAnsi="Cambria Math"/>
                                </w:rPr>
                                <m:t>I</m:t>
                              </m:r>
                            </m:e>
                            <m:sub>
                              <m:r>
                                <m:rPr>
                                  <m:sty m:val="p"/>
                                </m:rPr>
                                <w:rPr>
                                  <w:rFonts w:ascii="Cambria Math" w:hAnsi="Cambria Math"/>
                                  <w:lang w:val="en-US"/>
                                </w:rPr>
                                <m:t>2</m:t>
                              </m:r>
                            </m:sub>
                          </m:sSub>
                          <m:r>
                            <m:rPr>
                              <m:sty m:val="p"/>
                            </m:rPr>
                            <w:rPr>
                              <w:rFonts w:ascii="Cambria Math" w:hAnsi="Cambria Math"/>
                              <w:lang w:val="en-US"/>
                            </w:rPr>
                            <m:t>-3</m:t>
                          </m:r>
                        </m:e>
                      </m:rad>
                    </m:e>
                  </m:mr>
                </m:m>
              </m:oMath>
            </m:oMathPara>
          </w:p>
        </w:tc>
      </w:tr>
      <w:tr w:rsidR="00E27D09" w:rsidRPr="00757521" w14:paraId="552631C6" w14:textId="77777777" w:rsidTr="00A5448C">
        <w:trPr>
          <w:trHeight w:val="454"/>
        </w:trPr>
        <w:tc>
          <w:tcPr>
            <w:tcW w:w="9627" w:type="dxa"/>
            <w:gridSpan w:val="2"/>
            <w:vAlign w:val="center"/>
          </w:tcPr>
          <w:p w14:paraId="5B9DF0A8" w14:textId="247D0D8D" w:rsidR="00E27D09" w:rsidRPr="00072702" w:rsidRDefault="00E27D09"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A,b, C</m:t>
              </m:r>
            </m:oMath>
          </w:p>
        </w:tc>
      </w:tr>
    </w:tbl>
    <w:p w14:paraId="017CF62F" w14:textId="77777777" w:rsidR="00E27D09" w:rsidRDefault="00E27D09" w:rsidP="00722F0B">
      <w:pPr>
        <w:rPr>
          <w:lang w:val="en-US"/>
        </w:rPr>
      </w:pPr>
    </w:p>
    <w:tbl>
      <w:tblPr>
        <w:tblStyle w:val="Tabelacomgrade"/>
        <w:tblW w:w="0" w:type="auto"/>
        <w:tblLook w:val="04A0" w:firstRow="1" w:lastRow="0" w:firstColumn="1" w:lastColumn="0" w:noHBand="0" w:noVBand="1"/>
      </w:tblPr>
      <w:tblGrid>
        <w:gridCol w:w="4813"/>
        <w:gridCol w:w="4814"/>
      </w:tblGrid>
      <w:tr w:rsidR="00AB0702" w:rsidRPr="009F76F5" w14:paraId="3DA26078" w14:textId="77777777" w:rsidTr="00A5448C">
        <w:trPr>
          <w:trHeight w:val="454"/>
        </w:trPr>
        <w:tc>
          <w:tcPr>
            <w:tcW w:w="4813" w:type="dxa"/>
            <w:vAlign w:val="center"/>
          </w:tcPr>
          <w:p w14:paraId="52F2C72F" w14:textId="35117E4B" w:rsidR="00AB0702" w:rsidRPr="00993EE6" w:rsidRDefault="00AB0702" w:rsidP="00A5448C">
            <w:pPr>
              <w:pStyle w:val="Tabelan10"/>
              <w:jc w:val="left"/>
              <w:rPr>
                <w:lang w:val="en-US"/>
              </w:rPr>
            </w:pPr>
            <w:r w:rsidRPr="002A0307">
              <w:rPr>
                <w:b/>
                <w:bCs/>
                <w:lang w:val="en-US"/>
              </w:rPr>
              <w:t>Model Name</w:t>
            </w:r>
            <w:r w:rsidRPr="002A0307">
              <w:rPr>
                <w:lang w:val="en-US"/>
              </w:rPr>
              <w:t xml:space="preserve">: </w:t>
            </w:r>
            <w:r w:rsidR="00993EE6" w:rsidRPr="00993EE6">
              <w:rPr>
                <w:lang w:val="en-US"/>
              </w:rPr>
              <w:t xml:space="preserve">modified </w:t>
            </w:r>
            <w:r w:rsidR="00993EE6">
              <w:rPr>
                <w:lang w:val="en-US"/>
              </w:rPr>
              <w:t>e</w:t>
            </w:r>
            <w:r w:rsidR="00993EE6" w:rsidRPr="00993EE6">
              <w:rPr>
                <w:lang w:val="en-US"/>
              </w:rPr>
              <w:t>xp-</w:t>
            </w:r>
            <w:r w:rsidR="00993EE6">
              <w:rPr>
                <w:lang w:val="en-US"/>
              </w:rPr>
              <w:t>ln</w:t>
            </w:r>
          </w:p>
        </w:tc>
        <w:tc>
          <w:tcPr>
            <w:tcW w:w="4814" w:type="dxa"/>
            <w:vAlign w:val="center"/>
          </w:tcPr>
          <w:p w14:paraId="46D03C34" w14:textId="4090A7D7" w:rsidR="00AB0702" w:rsidRPr="009F76F5" w:rsidRDefault="00AB0702" w:rsidP="00A5448C">
            <w:pPr>
              <w:pStyle w:val="Tabelan10"/>
              <w:jc w:val="left"/>
              <w:rPr>
                <w:lang w:val="en-US"/>
              </w:rPr>
            </w:pPr>
            <w:r w:rsidRPr="009F76F5">
              <w:rPr>
                <w:b/>
                <w:bCs/>
                <w:lang w:val="en-US"/>
              </w:rPr>
              <w:t>Source</w:t>
            </w:r>
            <w:r w:rsidRPr="009F76F5">
              <w:rPr>
                <w:lang w:val="en-US"/>
              </w:rPr>
              <w:t xml:space="preserve">: </w:t>
            </w:r>
            <w:r>
              <w:fldChar w:fldCharType="begin"/>
            </w:r>
            <w:r w:rsidR="001F6823">
              <w:rPr>
                <w:lang w:val="en-US"/>
              </w:rPr>
              <w:instrText xml:space="preserve"> ADDIN ZOTERO_ITEM CSL_CITATION {"citationID":"OzBIUoAk","properties":{"formattedCitation":"(Dwivedi et al., 2022)","plainCitation":"(Dwivedi et al., 2022)","noteIndex":0},"citationItems":[{"id":117,"uris":["http://zotero.org/users/14777946/items/788JAAPY"],"itemData":{"id":117,"type":"article-journal","abstract":"It is well established that the soft connective tissues show a nonlinear elastic response that comes from their microstructural arrangement. Tissues' microstructure alters with various physiological conditions and may affect their mechanical responses. Therefore, the accurate prediction of tissue's mechanical response is crucial for clinical diagnosis and treatments. Thus, a physically motivated and mathematically simplified model is required for the accurate prediction of tissues' mechanical and structural responses. This study explored the ‘Exp-Ln’ hyperelastic model (Khajehsaeid et al., 2013) to capture soft tissues' mechanical and histological behaviour. In this work, uniaxial tensile test data for the belly and back pig skin were extracted from the experiments performed in our laboratory, whereas uniaxial test data for other soft tissues (human skin, tendon, ligament, and aorta) were extracted from the literature. The ‘Exp-Ln; and other hyperelastic models (e.g. Money Rivlin, Ogden, Yeoh, and Gent models) were fitted with these experimental data, and obtained results were compared between the models. These results show that the ‘Exp-Ln’ model could capture the mechanical behaviour of soft tissues more accurately than other hyperelastic models. This model was also found numerically stable for all modes and ranges of deformation. This study also investigated the link between ‘Exp-Ln’ material parameters and tissue's histological parameters. The histological parameters such as collagen content, fibre free length, crosslink density, and collagen arrangement were measured using staining and ATR-FTIR techniques. The material parameters were found statistically correlated with the histological parameters. Further, ‘Exp-Ln’ model was implemented in ABAQUS through the VUMAT subroutine, where the mechanical behaviour of various soft tissues was simulated for different modes of deformation. The finite element analysis results obtained using the ‘Exp-Ln’ model agreed with the experiments and were more accurate than other hyperelastic models. Overall, these results demonstrate the capability of ‘Exp-Ln’ model to predict the mechanical and structural responses of the soft tissues.","container-title":"Journal of the Mechanical Behavior of Biomedical Materials","DOI":"10.1016/j.jmbbm.2021.105013","ISSN":"1751-6161","journalAbbreviation":"Journal of the Mechanical Behavior of Biomedical Materials","page":"105013","source":"ScienceDirect","title":"A hyperelastic model to capture the mechanical behaviour and histological aspects of the soft tissues","volume":"126","author":[{"family":"Dwivedi","given":"Krashn Kr."},{"family":"Lakhani","given":"Piyush"},{"family":"Kumar","given":"Sachin"},{"family":"Kumar","given":"Navin"}],"issued":{"date-parts":[["2022",2,1]]}}}],"schema":"https://github.com/citation-style-language/schema/raw/master/csl-citation.json"} </w:instrText>
            </w:r>
            <w:r>
              <w:fldChar w:fldCharType="separate"/>
            </w:r>
            <w:r w:rsidR="001F6823" w:rsidRPr="001F6823">
              <w:rPr>
                <w:rFonts w:cs="Times New Roman"/>
              </w:rPr>
              <w:t>(Dwivedi et al., 2022)</w:t>
            </w:r>
            <w:r>
              <w:fldChar w:fldCharType="end"/>
            </w:r>
          </w:p>
        </w:tc>
      </w:tr>
      <w:tr w:rsidR="00AB0702" w:rsidRPr="00352350" w14:paraId="54DC8B40" w14:textId="77777777" w:rsidTr="00A51F9F">
        <w:trPr>
          <w:trHeight w:val="680"/>
        </w:trPr>
        <w:tc>
          <w:tcPr>
            <w:tcW w:w="9627" w:type="dxa"/>
            <w:gridSpan w:val="2"/>
          </w:tcPr>
          <w:p w14:paraId="195BC3AC" w14:textId="77777777" w:rsidR="00AB0702" w:rsidRPr="00895498" w:rsidRDefault="00AB0702" w:rsidP="00A5448C">
            <w:pPr>
              <w:pStyle w:val="Tabelan10"/>
              <w:jc w:val="left"/>
              <w:rPr>
                <w:lang w:val="en-US"/>
              </w:rPr>
            </w:pPr>
            <w:r w:rsidRPr="00895498">
              <w:rPr>
                <w:b/>
                <w:bCs/>
                <w:lang w:val="en-US"/>
              </w:rPr>
              <w:t>Equation</w:t>
            </w:r>
            <w:r w:rsidRPr="00895498">
              <w:rPr>
                <w:lang w:val="en-US"/>
              </w:rPr>
              <w:t>:</w:t>
            </w:r>
          </w:p>
          <w:p w14:paraId="706E5C6C" w14:textId="40083E4E" w:rsidR="00AB0702"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e>
                      <m:r>
                        <w:rPr>
                          <w:rFonts w:ascii="Cambria Math" w:hAnsi="Cambria Math"/>
                        </w:rPr>
                        <m:t>W</m:t>
                      </m:r>
                      <m:r>
                        <m:rPr>
                          <m:sty m:val="p"/>
                        </m:rPr>
                        <w:rPr>
                          <w:rFonts w:ascii="Cambria Math" w:hAnsi="Cambria Math"/>
                          <w:lang w:val="en-US"/>
                        </w:rPr>
                        <m:t>=</m:t>
                      </m:r>
                      <m:r>
                        <w:rPr>
                          <w:rFonts w:ascii="Cambria Math" w:hAnsi="Cambria Math"/>
                        </w:rPr>
                        <m:t>-A</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a</m:t>
                              </m:r>
                            </m:den>
                          </m:f>
                          <m:d>
                            <m:dPr>
                              <m:ctrlPr>
                                <w:rPr>
                                  <w:rFonts w:ascii="Cambria Math" w:hAnsi="Cambria Math"/>
                                </w:rPr>
                              </m:ctrlPr>
                            </m:dPr>
                            <m:e>
                              <m:r>
                                <m:rPr>
                                  <m:sty m:val="p"/>
                                </m:rPr>
                                <w:rPr>
                                  <w:rFonts w:ascii="Cambria Math" w:hAnsi="Cambria Math"/>
                                </w:rPr>
                                <m:t>exp⁡</m:t>
                              </m:r>
                              <m:d>
                                <m:dPr>
                                  <m:ctrlPr>
                                    <w:rPr>
                                      <w:rFonts w:ascii="Cambria Math" w:hAnsi="Cambria Math"/>
                                    </w:rPr>
                                  </m:ctrlPr>
                                </m:dPr>
                                <m:e>
                                  <m:r>
                                    <w:rPr>
                                      <w:rFonts w:ascii="Cambria Math" w:hAnsi="Cambria Math"/>
                                    </w:rPr>
                                    <m:t>-a</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1</m:t>
                              </m:r>
                            </m:e>
                          </m:d>
                          <m:r>
                            <m:rPr>
                              <m:sty m:val="p"/>
                            </m:rPr>
                            <w:rPr>
                              <w:rFonts w:ascii="Cambria Math" w:hAnsi="Cambria Math"/>
                            </w:rPr>
                            <m:t>+</m:t>
                          </m:r>
                          <m:r>
                            <w:rPr>
                              <w:rFonts w:ascii="Cambria Math" w:hAnsi="Cambria Math"/>
                            </w:rPr>
                            <m:t>b</m:t>
                          </m:r>
                          <m:d>
                            <m:dPr>
                              <m:ctrlPr>
                                <w:rPr>
                                  <w:rFonts w:ascii="Cambria Math" w:hAnsi="Cambria Math"/>
                                </w:rPr>
                              </m:ctrlPr>
                            </m:dP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2</m:t>
                                  </m:r>
                                </m:e>
                              </m:d>
                              <m:d>
                                <m:dPr>
                                  <m:ctrlPr>
                                    <w:rPr>
                                      <w:rFonts w:ascii="Cambria Math" w:hAnsi="Cambria Math"/>
                                    </w:rPr>
                                  </m:ctrlPr>
                                </m:dPr>
                                <m:e>
                                  <m:r>
                                    <m:rPr>
                                      <m:sty m:val="p"/>
                                    </m:rPr>
                                    <w:rPr>
                                      <w:rFonts w:ascii="Cambria Math" w:hAnsi="Cambria Math"/>
                                    </w:rPr>
                                    <m:t>1-ln⁡</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2</m:t>
                                      </m:r>
                                    </m:e>
                                  </m:d>
                                </m:e>
                              </m:d>
                              <m:r>
                                <m:rPr>
                                  <m:sty m:val="p"/>
                                </m:rP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den>
                          </m:f>
                          <m:r>
                            <w:rPr>
                              <w:rFonts w:ascii="Cambria Math" w:hAnsi="Cambria Math"/>
                            </w:rPr>
                            <m:t>-b</m:t>
                          </m:r>
                        </m:e>
                      </m:d>
                    </m:e>
                  </m:mr>
                  <m:mr>
                    <m:e/>
                    <m:e/>
                  </m:mr>
                </m:m>
              </m:oMath>
            </m:oMathPara>
          </w:p>
        </w:tc>
      </w:tr>
      <w:tr w:rsidR="00AB0702" w:rsidRPr="00757521" w14:paraId="72F5CF4C" w14:textId="77777777" w:rsidTr="00A5448C">
        <w:trPr>
          <w:trHeight w:val="454"/>
        </w:trPr>
        <w:tc>
          <w:tcPr>
            <w:tcW w:w="9627" w:type="dxa"/>
            <w:gridSpan w:val="2"/>
            <w:vAlign w:val="center"/>
          </w:tcPr>
          <w:p w14:paraId="2BD7055F" w14:textId="2B468EC6" w:rsidR="00AB0702" w:rsidRPr="00072702" w:rsidRDefault="00AB0702"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m:t>
                  </m:r>
                </m:sub>
              </m:sSub>
              <m:r>
                <w:rPr>
                  <w:rFonts w:ascii="Cambria Math" w:hAnsi="Cambria Math"/>
                  <w:lang w:val="en-US"/>
                </w:rPr>
                <m:t>,a, b</m:t>
              </m:r>
            </m:oMath>
          </w:p>
        </w:tc>
      </w:tr>
    </w:tbl>
    <w:p w14:paraId="6B30C65B" w14:textId="77777777" w:rsidR="008E0ADF" w:rsidRDefault="008E0ADF" w:rsidP="00722F0B">
      <w:pPr>
        <w:rPr>
          <w:lang w:val="en-US"/>
        </w:rPr>
      </w:pPr>
    </w:p>
    <w:tbl>
      <w:tblPr>
        <w:tblStyle w:val="Tabelacomgrade"/>
        <w:tblW w:w="0" w:type="auto"/>
        <w:tblLook w:val="04A0" w:firstRow="1" w:lastRow="0" w:firstColumn="1" w:lastColumn="0" w:noHBand="0" w:noVBand="1"/>
      </w:tblPr>
      <w:tblGrid>
        <w:gridCol w:w="4813"/>
        <w:gridCol w:w="4814"/>
      </w:tblGrid>
      <w:tr w:rsidR="00DA23E5" w:rsidRPr="008E52D1" w14:paraId="6B460750" w14:textId="77777777" w:rsidTr="00A5448C">
        <w:trPr>
          <w:trHeight w:val="454"/>
        </w:trPr>
        <w:tc>
          <w:tcPr>
            <w:tcW w:w="4813" w:type="dxa"/>
            <w:vAlign w:val="center"/>
          </w:tcPr>
          <w:p w14:paraId="01D3EFF0" w14:textId="2F429E2E" w:rsidR="00DA23E5" w:rsidRPr="00CE7653" w:rsidRDefault="00DA23E5" w:rsidP="00A5448C">
            <w:pPr>
              <w:pStyle w:val="Tabelan10"/>
              <w:jc w:val="left"/>
              <w:rPr>
                <w:lang w:val="en-US"/>
              </w:rPr>
            </w:pPr>
            <w:r w:rsidRPr="002A0307">
              <w:rPr>
                <w:b/>
                <w:bCs/>
                <w:lang w:val="en-US"/>
              </w:rPr>
              <w:t>Model Name</w:t>
            </w:r>
            <w:r w:rsidRPr="002A0307">
              <w:rPr>
                <w:lang w:val="en-US"/>
              </w:rPr>
              <w:t xml:space="preserve">: </w:t>
            </w:r>
            <w:r>
              <w:t>Fu</w:t>
            </w:r>
          </w:p>
        </w:tc>
        <w:tc>
          <w:tcPr>
            <w:tcW w:w="4814" w:type="dxa"/>
            <w:vAlign w:val="center"/>
          </w:tcPr>
          <w:p w14:paraId="3AA872B9" w14:textId="6A1D86D9" w:rsidR="00DA23E5" w:rsidRPr="009F76F5" w:rsidRDefault="00DA23E5" w:rsidP="00A5448C">
            <w:pPr>
              <w:pStyle w:val="Tabelan10"/>
              <w:jc w:val="left"/>
              <w:rPr>
                <w:lang w:val="en-US"/>
              </w:rPr>
            </w:pPr>
            <w:r w:rsidRPr="009F76F5">
              <w:rPr>
                <w:b/>
                <w:bCs/>
                <w:lang w:val="en-US"/>
              </w:rPr>
              <w:t>Source</w:t>
            </w:r>
            <w:r w:rsidRPr="009F76F5">
              <w:rPr>
                <w:lang w:val="en-US"/>
              </w:rPr>
              <w:t xml:space="preserve">: </w:t>
            </w:r>
            <w:r>
              <w:fldChar w:fldCharType="begin"/>
            </w:r>
            <w:r w:rsidR="0093422A">
              <w:rPr>
                <w:lang w:val="en-US"/>
              </w:rPr>
              <w:instrText xml:space="preserve"> ADDIN ZOTERO_ITEM CSL_CITATION {"citationID":"Ahv7olbW","properties":{"formattedCitation":"(Van Dam et al., 2008)","plainCitation":"(Van Dam et al., 2008)","noteIndex":0},"citationItems":[{"id":960,"uris":["http://zotero.org/users/14777946/items/K3DCTDCZ"],"itemData":{"id":960,"type":"article-journal","abstract":"The objective of this work was to determine the linear and non-linear viscoelastic behavior of abdominal aortic aneurysm thrombus and to study the changes in mechanical properties throughout the thickness of the thrombus. Samples are gathered from thrombi of seven patients. Linear viscoelastic data from oscillatory shear experiments show that the change of properties throughout the thrombus is different for each thrombus. Furthermore the variations found within one thrombus are of the same order of magnitude as the variation between patients. To study the non-linear regime, stress relaxation experiments are performed. To describe the phenomena observed experimentally, a non-linear multimode model is presented. The parameters for this model are obtained by fitting this model successfully to the experiments. The model cannot only describe the average stress response for all thrombus samples but also the highest and lowest stress responses. To determine the influence on the wall stress of the behavior observed the model proposed needs to implemented in the finite element wall stress analysis.","container-title":"Biomechanics and Modeling in Mechanobiology","DOI":"10.1007/s10237-007-0080-3","ISSN":"1617-7959","issue":"2","journalAbbreviation":"Biomech Model Mechanobiol","note":"PMID: 17492322\nPMCID: PMC2813187","page":"127-137","source":"PubMed Central","title":"Non-linear viscoelastic behavior of abdominal aortic aneurysm thrombus","volume":"7","author":[{"family":"Dam","given":"Evelyne A.","non-dropping-particle":"van"},{"family":"Dams","given":"Susanne D."},{"family":"Peters","given":"Gerrit W. M."},{"family":"Rutten","given":"Marcel C. M."},{"family":"Schurink","given":"Geert Willem H."},{"family":"Buth","given":"Jaap"},{"family":"Vosse","given":"Frans N.","non-dropping-particle":"van de"}],"issued":{"date-parts":[["2008",4]]}}}],"schema":"https://github.com/citation-style-language/schema/raw/master/csl-citation.json"} </w:instrText>
            </w:r>
            <w:r>
              <w:fldChar w:fldCharType="separate"/>
            </w:r>
            <w:r w:rsidRPr="009F76F5">
              <w:rPr>
                <w:rFonts w:cs="Times New Roman"/>
                <w:lang w:val="en-US"/>
              </w:rPr>
              <w:t>(Van Dam et al., 2008)</w:t>
            </w:r>
            <w:r>
              <w:fldChar w:fldCharType="end"/>
            </w:r>
          </w:p>
        </w:tc>
      </w:tr>
      <w:tr w:rsidR="00DA23E5" w:rsidRPr="00352350" w14:paraId="3F6E34DD" w14:textId="77777777" w:rsidTr="00A51F9F">
        <w:trPr>
          <w:trHeight w:val="907"/>
        </w:trPr>
        <w:tc>
          <w:tcPr>
            <w:tcW w:w="9627" w:type="dxa"/>
            <w:gridSpan w:val="2"/>
          </w:tcPr>
          <w:p w14:paraId="78936C50" w14:textId="77777777" w:rsidR="00DA23E5" w:rsidRPr="00895498" w:rsidRDefault="00DA23E5" w:rsidP="00A5448C">
            <w:pPr>
              <w:pStyle w:val="Tabelan10"/>
              <w:jc w:val="left"/>
              <w:rPr>
                <w:lang w:val="en-US"/>
              </w:rPr>
            </w:pPr>
            <w:r w:rsidRPr="00895498">
              <w:rPr>
                <w:b/>
                <w:bCs/>
                <w:lang w:val="en-US"/>
              </w:rPr>
              <w:t>Equation</w:t>
            </w:r>
            <w:r w:rsidRPr="00895498">
              <w:rPr>
                <w:lang w:val="en-US"/>
              </w:rPr>
              <w:t>:</w:t>
            </w:r>
          </w:p>
          <w:p w14:paraId="4AAF3AC3" w14:textId="07F58185" w:rsidR="00DA23E5" w:rsidRPr="00895498" w:rsidRDefault="000D5009" w:rsidP="00A5448C">
            <w:pPr>
              <w:pStyle w:val="Tabelan10"/>
              <w:jc w:val="left"/>
              <w:rPr>
                <w:lang w:val="en-US"/>
              </w:rPr>
            </w:pPr>
            <m:oMathPara>
              <m:oMath>
                <m:r>
                  <w:rPr>
                    <w:rFonts w:ascii="Cambria Math" w:hAnsi="Cambria Math"/>
                    <w:sz w:val="18"/>
                    <w:szCs w:val="20"/>
                  </w:rPr>
                  <m:t>G</m:t>
                </m:r>
                <m:d>
                  <m:dPr>
                    <m:endChr m:val=""/>
                    <m:ctrlPr>
                      <w:rPr>
                        <w:rFonts w:ascii="Cambria Math" w:hAnsi="Cambria Math"/>
                        <w:sz w:val="18"/>
                        <w:szCs w:val="20"/>
                      </w:rPr>
                    </m:ctrlPr>
                  </m:dPr>
                  <m:e>
                    <m:f>
                      <m:fPr>
                        <m:ctrlPr>
                          <w:rPr>
                            <w:rFonts w:ascii="Cambria Math" w:hAnsi="Cambria Math"/>
                            <w:sz w:val="18"/>
                            <w:szCs w:val="20"/>
                          </w:rPr>
                        </m:ctrlPr>
                      </m:fPr>
                      <m:num>
                        <m:r>
                          <m:rPr>
                            <m:sty m:val="p"/>
                          </m:rPr>
                          <w:rPr>
                            <w:rFonts w:ascii="Cambria Math" w:hAnsi="Cambria Math"/>
                            <w:sz w:val="18"/>
                            <w:szCs w:val="20"/>
                          </w:rPr>
                          <m:t>1</m:t>
                        </m:r>
                      </m:num>
                      <m:den>
                        <m:r>
                          <m:rPr>
                            <m:sty m:val="p"/>
                          </m:rPr>
                          <w:rPr>
                            <w:rFonts w:ascii="Cambria Math" w:hAnsi="Cambria Math"/>
                            <w:sz w:val="18"/>
                            <w:szCs w:val="20"/>
                          </w:rPr>
                          <m:t>2</m:t>
                        </m:r>
                      </m:den>
                    </m:f>
                    <m:d>
                      <m:dPr>
                        <m:ctrlPr>
                          <w:rPr>
                            <w:rFonts w:ascii="Cambria Math" w:hAnsi="Cambria Math"/>
                            <w:sz w:val="18"/>
                            <w:szCs w:val="20"/>
                          </w:rPr>
                        </m:ctrlPr>
                      </m:dPr>
                      <m:e>
                        <m:sSub>
                          <m:sSubPr>
                            <m:ctrlPr>
                              <w:rPr>
                                <w:rFonts w:ascii="Cambria Math" w:hAnsi="Cambria Math"/>
                                <w:sz w:val="18"/>
                                <w:szCs w:val="20"/>
                              </w:rPr>
                            </m:ctrlPr>
                          </m:sSub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Sub>
                        <m:r>
                          <m:rPr>
                            <m:sty m:val="p"/>
                          </m:rPr>
                          <w:rPr>
                            <w:rFonts w:ascii="Cambria Math" w:hAnsi="Cambria Math"/>
                            <w:sz w:val="18"/>
                            <w:szCs w:val="20"/>
                          </w:rPr>
                          <m:t>-3</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m:t>
                        </m:r>
                      </m:num>
                      <m:den>
                        <m:r>
                          <m:rPr>
                            <m:sty m:val="p"/>
                          </m:rPr>
                          <w:rPr>
                            <w:rFonts w:ascii="Cambria Math" w:hAnsi="Cambria Math"/>
                            <w:sz w:val="18"/>
                            <w:szCs w:val="20"/>
                          </w:rPr>
                          <m:t>20</m:t>
                        </m:r>
                        <m:r>
                          <w:rPr>
                            <w:rFonts w:ascii="Cambria Math" w:hAnsi="Cambria Math"/>
                            <w:sz w:val="18"/>
                            <w:szCs w:val="20"/>
                          </w:rPr>
                          <m:t>N</m:t>
                        </m:r>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2</m:t>
                            </m:r>
                          </m:sup>
                        </m:sSubSup>
                        <m:r>
                          <m:rPr>
                            <m:sty m:val="p"/>
                          </m:rPr>
                          <w:rPr>
                            <w:rFonts w:ascii="Cambria Math" w:hAnsi="Cambria Math"/>
                            <w:sz w:val="18"/>
                            <w:szCs w:val="20"/>
                          </w:rPr>
                          <m:t>-9</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1</m:t>
                        </m:r>
                      </m:num>
                      <m:den>
                        <m:r>
                          <m:rPr>
                            <m:sty m:val="p"/>
                          </m:rPr>
                          <w:rPr>
                            <w:rFonts w:ascii="Cambria Math" w:hAnsi="Cambria Math"/>
                            <w:sz w:val="18"/>
                            <w:szCs w:val="20"/>
                          </w:rPr>
                          <m:t>105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2</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3</m:t>
                            </m:r>
                          </m:sup>
                        </m:sSubSup>
                        <m:r>
                          <m:rPr>
                            <m:sty m:val="p"/>
                          </m:rPr>
                          <w:rPr>
                            <w:rFonts w:ascii="Cambria Math" w:hAnsi="Cambria Math"/>
                            <w:sz w:val="18"/>
                            <w:szCs w:val="20"/>
                          </w:rPr>
                          <m:t>-27</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9</m:t>
                        </m:r>
                      </m:num>
                      <m:den>
                        <m:r>
                          <m:rPr>
                            <m:sty m:val="p"/>
                          </m:rPr>
                          <w:rPr>
                            <w:rFonts w:ascii="Cambria Math" w:hAnsi="Cambria Math"/>
                            <w:sz w:val="18"/>
                            <w:szCs w:val="20"/>
                          </w:rPr>
                          <m:t>700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3</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4</m:t>
                            </m:r>
                          </m:sup>
                        </m:sSubSup>
                        <m:r>
                          <m:rPr>
                            <m:sty m:val="p"/>
                          </m:rPr>
                          <w:rPr>
                            <w:rFonts w:ascii="Cambria Math" w:hAnsi="Cambria Math"/>
                            <w:sz w:val="18"/>
                            <w:szCs w:val="20"/>
                          </w:rPr>
                          <m:t>-81</m:t>
                        </m:r>
                      </m:e>
                    </m:d>
                    <m:r>
                      <m:rPr>
                        <m:sty m:val="p"/>
                      </m:rPr>
                      <w:rPr>
                        <w:rFonts w:ascii="Cambria Math" w:hAnsi="Cambria Math"/>
                        <w:sz w:val="18"/>
                        <w:szCs w:val="20"/>
                      </w:rPr>
                      <m:t>+</m:t>
                    </m:r>
                  </m:e>
                </m:d>
                <m:r>
                  <m:rPr>
                    <m:sty m:val="p"/>
                  </m:rPr>
                  <w:rPr>
                    <w:rFonts w:ascii="Cambria Math" w:hAnsi="Cambria Math"/>
                    <w:sz w:val="18"/>
                    <w:szCs w:val="20"/>
                  </w:rPr>
                  <m:t xml:space="preserve"> </m:t>
                </m:r>
                <m:d>
                  <m:dPr>
                    <m:begChr m:val=""/>
                    <m:ctrlPr>
                      <w:rPr>
                        <w:rFonts w:ascii="Cambria Math" w:hAnsi="Cambria Math"/>
                        <w:sz w:val="18"/>
                        <w:szCs w:val="20"/>
                      </w:rPr>
                    </m:ctrlPr>
                  </m:dPr>
                  <m:e>
                    <m:f>
                      <m:fPr>
                        <m:ctrlPr>
                          <w:rPr>
                            <w:rFonts w:ascii="Cambria Math" w:hAnsi="Cambria Math"/>
                            <w:sz w:val="18"/>
                            <w:szCs w:val="20"/>
                          </w:rPr>
                        </m:ctrlPr>
                      </m:fPr>
                      <m:num>
                        <m:r>
                          <m:rPr>
                            <m:sty m:val="p"/>
                          </m:rPr>
                          <w:rPr>
                            <w:rFonts w:ascii="Cambria Math" w:hAnsi="Cambria Math"/>
                            <w:sz w:val="18"/>
                            <w:szCs w:val="20"/>
                          </w:rPr>
                          <m:t>519</m:t>
                        </m:r>
                      </m:num>
                      <m:den>
                        <m:r>
                          <m:rPr>
                            <m:sty m:val="p"/>
                          </m:rPr>
                          <w:rPr>
                            <w:rFonts w:ascii="Cambria Math" w:hAnsi="Cambria Math"/>
                            <w:sz w:val="18"/>
                            <w:szCs w:val="20"/>
                          </w:rPr>
                          <m:t>67375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4</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5</m:t>
                            </m:r>
                          </m:sup>
                        </m:sSubSup>
                        <m:r>
                          <m:rPr>
                            <m:sty m:val="p"/>
                          </m:rPr>
                          <w:rPr>
                            <w:rFonts w:ascii="Cambria Math" w:hAnsi="Cambria Math"/>
                            <w:sz w:val="18"/>
                            <w:szCs w:val="20"/>
                          </w:rPr>
                          <m:t>-243</m:t>
                        </m:r>
                      </m:e>
                    </m:d>
                  </m:e>
                </m:d>
                <m:r>
                  <m:rPr>
                    <m:sty m:val="p"/>
                  </m:rPr>
                  <w:rPr>
                    <w:rFonts w:ascii="Cambria Math" w:hAnsi="Cambria Math"/>
                    <w:sz w:val="18"/>
                    <w:szCs w:val="20"/>
                  </w:rPr>
                  <m:t>+</m:t>
                </m:r>
                <m:f>
                  <m:fPr>
                    <m:ctrlPr>
                      <w:rPr>
                        <w:rFonts w:ascii="Cambria Math" w:hAnsi="Cambria Math"/>
                        <w:sz w:val="18"/>
                        <w:szCs w:val="20"/>
                      </w:rPr>
                    </m:ctrlPr>
                  </m:fPr>
                  <m:num>
                    <m:r>
                      <w:rPr>
                        <w:rFonts w:ascii="Cambria Math" w:hAnsi="Cambria Math"/>
                        <w:sz w:val="18"/>
                        <w:szCs w:val="20"/>
                      </w:rPr>
                      <m:t>a</m:t>
                    </m:r>
                  </m:num>
                  <m:den>
                    <m:r>
                      <w:rPr>
                        <w:rFonts w:ascii="Cambria Math" w:hAnsi="Cambria Math"/>
                        <w:sz w:val="18"/>
                        <w:szCs w:val="20"/>
                      </w:rPr>
                      <m:t>b</m:t>
                    </m:r>
                  </m:den>
                </m:f>
                <m:d>
                  <m:dPr>
                    <m:ctrlPr>
                      <w:rPr>
                        <w:rFonts w:ascii="Cambria Math" w:hAnsi="Cambria Math"/>
                        <w:sz w:val="18"/>
                        <w:szCs w:val="20"/>
                      </w:rPr>
                    </m:ctrlPr>
                  </m:dPr>
                  <m:e>
                    <m:r>
                      <m:rPr>
                        <m:sty m:val="p"/>
                      </m:rPr>
                      <w:rPr>
                        <w:rFonts w:ascii="Cambria Math" w:hAnsi="Cambria Math"/>
                        <w:sz w:val="18"/>
                        <w:szCs w:val="20"/>
                      </w:rPr>
                      <m:t>exp⁡</m:t>
                    </m:r>
                    <m:d>
                      <m:dPr>
                        <m:ctrlPr>
                          <w:rPr>
                            <w:rFonts w:ascii="Cambria Math" w:hAnsi="Cambria Math"/>
                            <w:sz w:val="18"/>
                            <w:szCs w:val="20"/>
                          </w:rPr>
                        </m:ctrlPr>
                      </m:dPr>
                      <m:e>
                        <m:r>
                          <w:rPr>
                            <w:rFonts w:ascii="Cambria Math" w:hAnsi="Cambria Math"/>
                            <w:sz w:val="18"/>
                            <w:szCs w:val="20"/>
                          </w:rPr>
                          <m:t>b</m:t>
                        </m:r>
                        <m:d>
                          <m:dPr>
                            <m:ctrlPr>
                              <w:rPr>
                                <w:rFonts w:ascii="Cambria Math" w:hAnsi="Cambria Math"/>
                                <w:sz w:val="18"/>
                                <w:szCs w:val="20"/>
                              </w:rPr>
                            </m:ctrlPr>
                          </m:dPr>
                          <m:e>
                            <m:sSub>
                              <m:sSubPr>
                                <m:ctrlPr>
                                  <w:rPr>
                                    <w:rFonts w:ascii="Cambria Math" w:hAnsi="Cambria Math"/>
                                    <w:sz w:val="18"/>
                                    <w:szCs w:val="20"/>
                                  </w:rPr>
                                </m:ctrlPr>
                              </m:sSub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Sub>
                            <m:r>
                              <m:rPr>
                                <m:sty m:val="p"/>
                              </m:rPr>
                              <w:rPr>
                                <w:rFonts w:ascii="Cambria Math" w:hAnsi="Cambria Math"/>
                                <w:sz w:val="18"/>
                                <w:szCs w:val="20"/>
                              </w:rPr>
                              <m:t>-3</m:t>
                            </m:r>
                          </m:e>
                        </m:d>
                      </m:e>
                    </m:d>
                    <m:r>
                      <m:rPr>
                        <m:sty m:val="p"/>
                      </m:rPr>
                      <w:rPr>
                        <w:rFonts w:ascii="Cambria Math" w:hAnsi="Cambria Math"/>
                        <w:sz w:val="18"/>
                        <w:szCs w:val="20"/>
                      </w:rPr>
                      <m:t>-1</m:t>
                    </m:r>
                  </m:e>
                </m:d>
              </m:oMath>
            </m:oMathPara>
          </w:p>
        </w:tc>
      </w:tr>
      <w:tr w:rsidR="00DA23E5" w:rsidRPr="008E52D1" w14:paraId="439F27E0" w14:textId="77777777" w:rsidTr="00A5448C">
        <w:trPr>
          <w:trHeight w:val="454"/>
        </w:trPr>
        <w:tc>
          <w:tcPr>
            <w:tcW w:w="9627" w:type="dxa"/>
            <w:gridSpan w:val="2"/>
            <w:vAlign w:val="center"/>
          </w:tcPr>
          <w:p w14:paraId="01EEDCF4" w14:textId="20460EF2" w:rsidR="00DA23E5" w:rsidRPr="00072702" w:rsidRDefault="00DA23E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G, N, a, b</m:t>
              </m:r>
            </m:oMath>
          </w:p>
        </w:tc>
      </w:tr>
    </w:tbl>
    <w:p w14:paraId="49229A8B" w14:textId="77777777" w:rsidR="008E0ADF" w:rsidRDefault="008E0ADF" w:rsidP="00722F0B">
      <w:pPr>
        <w:rPr>
          <w:lang w:val="en-US"/>
        </w:rPr>
      </w:pPr>
    </w:p>
    <w:p w14:paraId="427003BE" w14:textId="77777777" w:rsidR="00B571DB" w:rsidRPr="00B571DB" w:rsidRDefault="00B571DB" w:rsidP="00B571DB">
      <w:pPr>
        <w:pStyle w:val="Ttulo4"/>
        <w:rPr>
          <w:lang w:val="en-US"/>
        </w:rPr>
      </w:pPr>
      <w:r w:rsidRPr="00B571DB">
        <w:rPr>
          <w:lang w:val="en-US"/>
        </w:rPr>
        <w:t>Mixed Phenomenological Model</w:t>
      </w:r>
    </w:p>
    <w:p w14:paraId="32987F06" w14:textId="0B21856E" w:rsidR="005E4FC5" w:rsidRDefault="005E4FC5" w:rsidP="00B571DB">
      <w:pPr>
        <w:rPr>
          <w:lang w:val="en-US"/>
        </w:rPr>
      </w:pPr>
    </w:p>
    <w:tbl>
      <w:tblPr>
        <w:tblStyle w:val="Tabelacomgrade"/>
        <w:tblW w:w="0" w:type="auto"/>
        <w:tblLook w:val="04A0" w:firstRow="1" w:lastRow="0" w:firstColumn="1" w:lastColumn="0" w:noHBand="0" w:noVBand="1"/>
      </w:tblPr>
      <w:tblGrid>
        <w:gridCol w:w="4813"/>
        <w:gridCol w:w="4814"/>
      </w:tblGrid>
      <w:tr w:rsidR="00B571DB" w:rsidRPr="00895498" w14:paraId="78A40429" w14:textId="77777777" w:rsidTr="00517968">
        <w:trPr>
          <w:trHeight w:val="454"/>
        </w:trPr>
        <w:tc>
          <w:tcPr>
            <w:tcW w:w="4813" w:type="dxa"/>
            <w:vAlign w:val="center"/>
          </w:tcPr>
          <w:p w14:paraId="1D527078" w14:textId="211FBAA0" w:rsidR="00B571DB" w:rsidRPr="004719EF" w:rsidRDefault="00B571DB" w:rsidP="00517968">
            <w:pPr>
              <w:pStyle w:val="Tabelan10"/>
              <w:jc w:val="left"/>
              <w:rPr>
                <w:lang w:val="en-US"/>
              </w:rPr>
            </w:pPr>
            <w:r w:rsidRPr="002A0307">
              <w:rPr>
                <w:b/>
                <w:bCs/>
                <w:lang w:val="en-US"/>
              </w:rPr>
              <w:t>Model Name</w:t>
            </w:r>
            <w:r w:rsidRPr="002A0307">
              <w:rPr>
                <w:lang w:val="en-US"/>
              </w:rPr>
              <w:t xml:space="preserve">: </w:t>
            </w:r>
            <w:r w:rsidR="00971D95">
              <w:t xml:space="preserve">Continuum </w:t>
            </w:r>
            <w:proofErr w:type="spellStart"/>
            <w:r w:rsidR="00971D95">
              <w:t>Hybrid</w:t>
            </w:r>
            <w:proofErr w:type="spellEnd"/>
          </w:p>
        </w:tc>
        <w:tc>
          <w:tcPr>
            <w:tcW w:w="4814" w:type="dxa"/>
            <w:vAlign w:val="center"/>
          </w:tcPr>
          <w:p w14:paraId="7EB1735F" w14:textId="6B3A6459" w:rsidR="00B571DB" w:rsidRPr="00895498" w:rsidRDefault="00B571DB" w:rsidP="00517968">
            <w:pPr>
              <w:pStyle w:val="Tabelan10"/>
              <w:jc w:val="left"/>
            </w:pPr>
            <w:proofErr w:type="spellStart"/>
            <w:r w:rsidRPr="00895498">
              <w:rPr>
                <w:b/>
                <w:bCs/>
              </w:rPr>
              <w:t>Source</w:t>
            </w:r>
            <w:proofErr w:type="spellEnd"/>
            <w:r w:rsidRPr="00895498">
              <w:t>:</w:t>
            </w:r>
            <w:r>
              <w:t xml:space="preserve"> </w:t>
            </w:r>
            <w:r>
              <w:fldChar w:fldCharType="begin"/>
            </w:r>
            <w:r w:rsidR="00F62441">
              <w:instrText xml:space="preserve"> ADDIN ZOTERO_ITEM CSL_CITATION {"citationID":"BrskNnhy","properties":{"formattedCitation":"(Beda; Chevalier, 2003)","plainCitation":"(Beda; Chevalier, 2003)","noteIndex":0},"citationItems":[{"id":868,"uris":["http://zotero.org/users/14777946/items/R7TU9QFH"],"itemData":{"id":868,"type":"article-journal","abstract":"A study was performed on the hybrid continuum model for large deformation of rubber. A method for mechanical parameters identification was developed. The processing of the curves of simple tension and pure shear showed good agreement between the predicted results and the experimental data.","archive":"Scopus","container-title":"Journal of Applied Physics","DOI":"10.1063/1.1586471","issue":"4","page":"2701-2706","source":"Scopus","title":"Hybrid continuum model for large elastic deformation of rubber","volume":"94","author":[{"family":"Beda","given":"T."},{"family":"Chevalier","given":"Y."}],"issued":{"date-parts":[["2003"]]}}}],"schema":"https://github.com/citation-style-language/schema/raw/master/csl-citation.json"} </w:instrText>
            </w:r>
            <w:r>
              <w:fldChar w:fldCharType="separate"/>
            </w:r>
            <w:r w:rsidR="00F62441" w:rsidRPr="00F62441">
              <w:rPr>
                <w:rFonts w:cs="Times New Roman"/>
              </w:rPr>
              <w:t>(Beda; Chevalier, 2003)</w:t>
            </w:r>
            <w:r>
              <w:fldChar w:fldCharType="end"/>
            </w:r>
          </w:p>
        </w:tc>
      </w:tr>
      <w:tr w:rsidR="00B571DB" w:rsidRPr="00895498" w14:paraId="7A307126" w14:textId="77777777" w:rsidTr="00A51F9F">
        <w:trPr>
          <w:trHeight w:val="794"/>
        </w:trPr>
        <w:tc>
          <w:tcPr>
            <w:tcW w:w="9627" w:type="dxa"/>
            <w:gridSpan w:val="2"/>
          </w:tcPr>
          <w:p w14:paraId="47409473" w14:textId="77777777" w:rsidR="00B571DB" w:rsidRPr="00895498" w:rsidRDefault="00B571DB" w:rsidP="00517968">
            <w:pPr>
              <w:pStyle w:val="Tabelan10"/>
              <w:jc w:val="left"/>
              <w:rPr>
                <w:lang w:val="en-US"/>
              </w:rPr>
            </w:pPr>
            <w:r w:rsidRPr="00895498">
              <w:rPr>
                <w:b/>
                <w:bCs/>
                <w:lang w:val="en-US"/>
              </w:rPr>
              <w:t>Equation</w:t>
            </w:r>
            <w:r w:rsidRPr="00895498">
              <w:rPr>
                <w:lang w:val="en-US"/>
              </w:rPr>
              <w:t>:</w:t>
            </w:r>
          </w:p>
          <w:p w14:paraId="138BEDDA" w14:textId="00913CF9" w:rsidR="00B571DB" w:rsidRPr="00895498" w:rsidRDefault="00221669"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μ</m:t>
                    </m:r>
                  </m:num>
                  <m:den>
                    <m:r>
                      <w:rPr>
                        <w:rFonts w:ascii="Cambria Math" w:hAnsi="Cambria Math"/>
                      </w:rPr>
                      <m:t>α</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w:rPr>
                            <w:rFonts w:ascii="Cambria Math" w:hAnsi="Cambria Math"/>
                          </w:rPr>
                          <m:t>α</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w:rPr>
                            <w:rFonts w:ascii="Cambria Math" w:hAnsi="Cambria Math"/>
                          </w:rPr>
                          <m:t>α</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w:rPr>
                            <w:rFonts w:ascii="Cambria Math" w:hAnsi="Cambria Math"/>
                          </w:rPr>
                          <m:t>α</m:t>
                        </m:r>
                      </m:sup>
                    </m:sSubSup>
                    <m:r>
                      <m:rPr>
                        <m:sty m:val="p"/>
                      </m:rPr>
                      <w:rPr>
                        <w:rFonts w:ascii="Cambria Math" w:hAnsi="Cambria Math"/>
                      </w:rPr>
                      <m:t>-3</m:t>
                    </m:r>
                  </m:e>
                </m:d>
              </m:oMath>
            </m:oMathPara>
          </w:p>
        </w:tc>
      </w:tr>
      <w:tr w:rsidR="00B571DB" w:rsidRPr="008E52D1" w14:paraId="39A28282" w14:textId="77777777" w:rsidTr="00517968">
        <w:trPr>
          <w:trHeight w:val="454"/>
        </w:trPr>
        <w:tc>
          <w:tcPr>
            <w:tcW w:w="9627" w:type="dxa"/>
            <w:gridSpan w:val="2"/>
            <w:vAlign w:val="center"/>
          </w:tcPr>
          <w:p w14:paraId="2F71BE69" w14:textId="54D485B7" w:rsidR="00B571DB" w:rsidRPr="00072702" w:rsidRDefault="00B571D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2</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μ</m:t>
              </m:r>
            </m:oMath>
          </w:p>
        </w:tc>
      </w:tr>
    </w:tbl>
    <w:p w14:paraId="3A2FB992" w14:textId="77777777" w:rsidR="00B571DB" w:rsidRDefault="00B571DB" w:rsidP="00B571DB">
      <w:pPr>
        <w:rPr>
          <w:lang w:val="en-US"/>
        </w:rPr>
      </w:pPr>
    </w:p>
    <w:tbl>
      <w:tblPr>
        <w:tblStyle w:val="Tabelacomgrade"/>
        <w:tblW w:w="0" w:type="auto"/>
        <w:tblLook w:val="04A0" w:firstRow="1" w:lastRow="0" w:firstColumn="1" w:lastColumn="0" w:noHBand="0" w:noVBand="1"/>
      </w:tblPr>
      <w:tblGrid>
        <w:gridCol w:w="4813"/>
        <w:gridCol w:w="4814"/>
      </w:tblGrid>
      <w:tr w:rsidR="00E01234" w:rsidRPr="00895498" w14:paraId="512C46CF" w14:textId="77777777" w:rsidTr="00517968">
        <w:trPr>
          <w:trHeight w:val="454"/>
        </w:trPr>
        <w:tc>
          <w:tcPr>
            <w:tcW w:w="4813" w:type="dxa"/>
            <w:vAlign w:val="center"/>
          </w:tcPr>
          <w:p w14:paraId="0B15CC2C" w14:textId="71FBE4FA" w:rsidR="00E01234" w:rsidRPr="004719EF" w:rsidRDefault="00E01234" w:rsidP="00517968">
            <w:pPr>
              <w:pStyle w:val="Tabelan10"/>
              <w:jc w:val="left"/>
              <w:rPr>
                <w:lang w:val="en-US"/>
              </w:rPr>
            </w:pPr>
            <w:r w:rsidRPr="002A0307">
              <w:rPr>
                <w:b/>
                <w:bCs/>
                <w:lang w:val="en-US"/>
              </w:rPr>
              <w:t>Model Name</w:t>
            </w:r>
            <w:r w:rsidRPr="002A0307">
              <w:rPr>
                <w:lang w:val="en-US"/>
              </w:rPr>
              <w:t xml:space="preserve">: </w:t>
            </w:r>
            <w:r w:rsidR="00562C9E">
              <w:t>Bechir-4term</w:t>
            </w:r>
          </w:p>
        </w:tc>
        <w:tc>
          <w:tcPr>
            <w:tcW w:w="4814" w:type="dxa"/>
            <w:vAlign w:val="center"/>
          </w:tcPr>
          <w:p w14:paraId="5E467CBD" w14:textId="735CD9C1" w:rsidR="00E01234" w:rsidRPr="00895498" w:rsidRDefault="00E01234" w:rsidP="00517968">
            <w:pPr>
              <w:pStyle w:val="Tabelan10"/>
              <w:jc w:val="left"/>
            </w:pPr>
            <w:proofErr w:type="spellStart"/>
            <w:r w:rsidRPr="00895498">
              <w:rPr>
                <w:b/>
                <w:bCs/>
              </w:rPr>
              <w:t>Source</w:t>
            </w:r>
            <w:proofErr w:type="spellEnd"/>
            <w:r w:rsidRPr="00895498">
              <w:t>:</w:t>
            </w:r>
            <w:r>
              <w:t xml:space="preserve"> </w:t>
            </w:r>
            <w:r>
              <w:fldChar w:fldCharType="begin"/>
            </w:r>
            <w:r w:rsidR="001515B1">
              <w:instrText xml:space="preserve"> ADDIN ZOTERO_ITEM CSL_CITATION {"citationID":"uPfNxQN2","properties":{"formattedCitation":"(Bechir et al., 2006)","plainCitation":"(Bechir et al., 2006)","noteIndex":0},"citationItems":[{"id":871,"uris":["http://zotero.org/users/14777946/items/N8WEGXI3"],"itemData":{"id":871,"type":"article-journal","abstract":"The mechanical behaviour of isotropic and incompressible vulcanized natural rubbers (NR's) and that of quasi-incompressible carbon black filled vulcanized natural rubbers (NR 70) are considered both theoretically and experimentally. We start by generalising the neo-Hookean model to derive an original form of the strain energy density function (W). W satisfies the hypothesis of the Valanis–Landel function, which allows reducing the number of needed experimental tests to identify the parameters of the model. In the present study, in the order to identity the analytical form of W, we undertake only simple tension tests. The two-dimensional field of in-plane homogeneous displacements is determined here using a home-developed image analysis cross-correlation technique. Our model is also identified using results taken from the literature in the case of (NR's) for different types of solicitations, including simple tension, equibiaxial tension and pure shear deformation. Comparison of numerical results with the experimental data indicates that the present model can characterise the hyperelastic behaviour of NR's and that of NR 70 for all the tested modes of deformation. Moreover, it seems to be valid over a wide range of deformation intervals.","container-title":"European Journal of Mechanics - A/Solids","DOI":"10.1016/j.euromechsol.2005.03.005","ISSN":"0997-7538","issue":"1","journalAbbreviation":"European Journal of Mechanics - A/Solids","page":"110-124","source":"ScienceDirect","title":"Hyperelastic constitutive model for rubber-like materials based on the first Seth strain measures invariant","volume":"25","author":[{"family":"Bechir","given":"H."},{"family":"Chevalier","given":"L."},{"family":"Chaouche","given":"M."},{"family":"Boufala","given":"K."}],"issued":{"date-parts":[["2006",1,1]]}}}],"schema":"https://github.com/citation-style-language/schema/raw/master/csl-citation.json"} </w:instrText>
            </w:r>
            <w:r>
              <w:fldChar w:fldCharType="separate"/>
            </w:r>
            <w:r w:rsidR="001515B1" w:rsidRPr="001515B1">
              <w:rPr>
                <w:rFonts w:cs="Times New Roman"/>
              </w:rPr>
              <w:t>(Bechir et al., 2006)</w:t>
            </w:r>
            <w:r>
              <w:fldChar w:fldCharType="end"/>
            </w:r>
          </w:p>
        </w:tc>
      </w:tr>
      <w:tr w:rsidR="00E01234" w:rsidRPr="00895498" w14:paraId="7F9E2CD3" w14:textId="77777777" w:rsidTr="00A51F9F">
        <w:trPr>
          <w:trHeight w:val="567"/>
        </w:trPr>
        <w:tc>
          <w:tcPr>
            <w:tcW w:w="9627" w:type="dxa"/>
            <w:gridSpan w:val="2"/>
          </w:tcPr>
          <w:p w14:paraId="2AA55F79" w14:textId="77777777" w:rsidR="00E01234" w:rsidRPr="00895498" w:rsidRDefault="00E01234" w:rsidP="00517968">
            <w:pPr>
              <w:pStyle w:val="Tabelan10"/>
              <w:jc w:val="left"/>
              <w:rPr>
                <w:lang w:val="en-US"/>
              </w:rPr>
            </w:pPr>
            <w:r w:rsidRPr="00895498">
              <w:rPr>
                <w:b/>
                <w:bCs/>
                <w:lang w:val="en-US"/>
              </w:rPr>
              <w:t>Equation</w:t>
            </w:r>
            <w:r w:rsidRPr="00895498">
              <w:rPr>
                <w:lang w:val="en-US"/>
              </w:rPr>
              <w:t>:</w:t>
            </w:r>
          </w:p>
          <w:p w14:paraId="254C6A7E" w14:textId="592C28C2" w:rsidR="00E01234" w:rsidRPr="00895498" w:rsidRDefault="00DD3456"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m:t>
                    </m:r>
                  </m:e>
                  <m:sub>
                    <m:r>
                      <w:rPr>
                        <w:rFonts w:ascii="Cambria Math" w:hAnsi="Cambria Math"/>
                      </w:rPr>
                      <m:t>r</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m:t>
                </m:r>
                <m:sSubSup>
                  <m:sSubSupPr>
                    <m:ctrlPr>
                      <w:rPr>
                        <w:rFonts w:ascii="Cambria Math" w:hAnsi="Cambria Math"/>
                      </w:rPr>
                    </m:ctrlPr>
                  </m:sSubSupPr>
                  <m:e>
                    <m:r>
                      <w:rPr>
                        <w:rFonts w:ascii="Cambria Math" w:hAnsi="Cambria Math"/>
                      </w:rPr>
                      <m:t>C</m:t>
                    </m:r>
                  </m:e>
                  <m:sub>
                    <m:r>
                      <w:rPr>
                        <w:rFonts w:ascii="Cambria Math" w:hAnsi="Cambria Math"/>
                      </w:rPr>
                      <m:t>n</m:t>
                    </m:r>
                  </m:sub>
                  <m:sup>
                    <m:r>
                      <w:rPr>
                        <w:rFonts w:ascii="Cambria Math" w:hAnsi="Cambria Math"/>
                      </w:rPr>
                      <m:t>r</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r>
                              <w:rPr>
                                <w:rFonts w:ascii="Cambria Math" w:hAnsi="Cambria Math"/>
                              </w:rPr>
                              <m:t>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r>
                              <w:rPr>
                                <w:rFonts w:ascii="Cambria Math" w:hAnsi="Cambria Math"/>
                              </w:rPr>
                              <m:t>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r>
                              <w:rPr>
                                <w:rFonts w:ascii="Cambria Math" w:hAnsi="Cambria Math"/>
                              </w:rPr>
                              <m:t>n</m:t>
                            </m:r>
                          </m:sup>
                        </m:sSubSup>
                        <m:r>
                          <m:rPr>
                            <m:sty m:val="p"/>
                          </m:rPr>
                          <w:rPr>
                            <w:rFonts w:ascii="Cambria Math" w:hAnsi="Cambria Math"/>
                          </w:rPr>
                          <m:t>-3</m:t>
                        </m:r>
                      </m:e>
                    </m:d>
                  </m:e>
                  <m:sup>
                    <m:r>
                      <w:rPr>
                        <w:rFonts w:ascii="Cambria Math" w:hAnsi="Cambria Math"/>
                      </w:rPr>
                      <m:t>r</m:t>
                    </m:r>
                  </m:sup>
                </m:sSup>
              </m:oMath>
            </m:oMathPara>
          </w:p>
        </w:tc>
      </w:tr>
      <w:tr w:rsidR="00E01234" w:rsidRPr="008E52D1" w14:paraId="68162EC8" w14:textId="77777777" w:rsidTr="00517968">
        <w:trPr>
          <w:trHeight w:val="454"/>
        </w:trPr>
        <w:tc>
          <w:tcPr>
            <w:tcW w:w="9627" w:type="dxa"/>
            <w:gridSpan w:val="2"/>
            <w:vAlign w:val="center"/>
          </w:tcPr>
          <w:p w14:paraId="722A9EAC" w14:textId="15A2CDDD" w:rsidR="00E01234" w:rsidRPr="00072702" w:rsidRDefault="00E01234" w:rsidP="00517968">
            <w:pPr>
              <w:pStyle w:val="Tabelan10"/>
              <w:jc w:val="left"/>
              <w:rPr>
                <w:b/>
                <w:bCs/>
                <w:lang w:val="en-US"/>
              </w:rPr>
            </w:pPr>
            <w:r>
              <w:rPr>
                <w:b/>
                <w:bCs/>
                <w:lang w:val="en-US"/>
              </w:rPr>
              <w:lastRenderedPageBreak/>
              <w:t>Parameters</w:t>
            </w:r>
            <w:r w:rsidRPr="00796C88">
              <w:rPr>
                <w:lang w:val="en-US"/>
              </w:rPr>
              <w:t>:</w:t>
            </w:r>
            <w:r>
              <w:rPr>
                <w:lang w:val="en-US"/>
              </w:rPr>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2</m:t>
                  </m:r>
                </m:sup>
              </m:sSubSup>
            </m:oMath>
          </w:p>
        </w:tc>
      </w:tr>
    </w:tbl>
    <w:p w14:paraId="6DB38879"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556821" w:rsidRPr="00895498" w14:paraId="3E247B0F" w14:textId="77777777" w:rsidTr="00517968">
        <w:trPr>
          <w:trHeight w:val="454"/>
        </w:trPr>
        <w:tc>
          <w:tcPr>
            <w:tcW w:w="4813" w:type="dxa"/>
            <w:vAlign w:val="center"/>
          </w:tcPr>
          <w:p w14:paraId="70201AEA" w14:textId="60B7AF89" w:rsidR="00556821" w:rsidRPr="004719EF" w:rsidRDefault="00556821" w:rsidP="00517968">
            <w:pPr>
              <w:pStyle w:val="Tabelan10"/>
              <w:jc w:val="left"/>
              <w:rPr>
                <w:lang w:val="en-US"/>
              </w:rPr>
            </w:pPr>
            <w:r w:rsidRPr="002A0307">
              <w:rPr>
                <w:b/>
                <w:bCs/>
                <w:lang w:val="en-US"/>
              </w:rPr>
              <w:t>Model Name</w:t>
            </w:r>
            <w:r w:rsidRPr="002A0307">
              <w:rPr>
                <w:lang w:val="en-US"/>
              </w:rPr>
              <w:t xml:space="preserve">: </w:t>
            </w:r>
            <w:r w:rsidR="003C43EA">
              <w:t>WFB</w:t>
            </w:r>
          </w:p>
        </w:tc>
        <w:tc>
          <w:tcPr>
            <w:tcW w:w="4814" w:type="dxa"/>
            <w:vAlign w:val="center"/>
          </w:tcPr>
          <w:p w14:paraId="1AB573B4" w14:textId="0BE47CAB" w:rsidR="00556821" w:rsidRPr="00895498" w:rsidRDefault="00556821" w:rsidP="00517968">
            <w:pPr>
              <w:pStyle w:val="Tabelan10"/>
              <w:jc w:val="left"/>
            </w:pPr>
            <w:proofErr w:type="spellStart"/>
            <w:r w:rsidRPr="00895498">
              <w:rPr>
                <w:b/>
                <w:bCs/>
              </w:rPr>
              <w:t>Source</w:t>
            </w:r>
            <w:proofErr w:type="spellEnd"/>
            <w:r w:rsidRPr="00895498">
              <w:t>:</w:t>
            </w:r>
            <w:r w:rsidR="00CD394C">
              <w:t xml:space="preserve"> </w:t>
            </w:r>
            <w:r w:rsidR="00CD394C">
              <w:fldChar w:fldCharType="begin"/>
            </w:r>
            <w:r w:rsidR="00CD394C">
              <w:instrText xml:space="preserve"> ADDIN ZOTERO_ITEM CSL_CITATION {"citationID":"p2lNRSg5","properties":{"formattedCitation":"(Korba; Barkey, 2017)","plainCitation":"(Korba; Barkey, 2017)","noteIndex":0},"citationItems":[{"id":873,"uris":["http://zotero.org/users/14777946/items/IICQL6QG"],"itemData":{"id":873,"type":"paper-conference","abstract":"This paper is concerned with defining a new Weight Function Based model (WFB), which describes the hyper-elastic materials stress-strain behavior. Numerous hyper-elastic theoretical material models have been proposed over the past 60 years capturing the stress-strain behavior of large deformation incompressible isotropic materials. The newly proposed method has been verified against the historic Treloar’s test data for uni-axial, bi-axial and pure shear loadings of Treloar’s vulcanized rubber material, showing a promising level of confidence compared to the Ogden and the Yeoh methods. A non-linear least square optimization Matlab tool was used to determine the WFB, Yeoh and Ogden models material parameters. A comparison between the results of the three models was performed showing that the newly proposed model is more accurate for uni-axial tension as it has an error value which is less than the Ogden and Yeoh models by 1.0 to 39%. Also, the parameters calculation by more than 95%, for the bi-axial and pure shear loading cases compared to the Ogden model. Natural rubber test specimens have been tensioned using a tensile testing machine and the WFB model was applied to fit the test data results showing a very good curve fitting with an average error of 0.44%.WFB model has reduced processing time for the model.","DOI":"10.1115/MSEC2017-2792","event-title":"ASME 2017 12th International Manufacturing Science and Engineering Conference collocated with the JSME/ASME 2017 6th International Conference on Materials and Processing","language":"en","publisher":"American Society of Mechanical Engineers Digital Collection","source":"asmedigitalcollection.asme.org","title":"New Model for Hyper-Elastic Materials Behavior With an Application on Natural Rubber","URL":"https://dx.doi.org/10.1115/MSEC2017-2792","author":[{"family":"Korba","given":"Ahmed G."},{"family":"Barkey","given":"Mark E."}],"accessed":{"date-parts":[["2025",6,13]]},"issued":{"date-parts":[["2017",7,24]]}}}],"schema":"https://github.com/citation-style-language/schema/raw/master/csl-citation.json"} </w:instrText>
            </w:r>
            <w:r w:rsidR="00CD394C">
              <w:fldChar w:fldCharType="separate"/>
            </w:r>
            <w:r w:rsidR="00CD394C" w:rsidRPr="00CD394C">
              <w:rPr>
                <w:rFonts w:cs="Times New Roman"/>
              </w:rPr>
              <w:t>(Korba; Barkey, 2017)</w:t>
            </w:r>
            <w:r w:rsidR="00CD394C">
              <w:fldChar w:fldCharType="end"/>
            </w:r>
          </w:p>
        </w:tc>
      </w:tr>
      <w:tr w:rsidR="00556821" w:rsidRPr="00895498" w14:paraId="2C010267" w14:textId="77777777" w:rsidTr="00A51F9F">
        <w:trPr>
          <w:trHeight w:val="794"/>
        </w:trPr>
        <w:tc>
          <w:tcPr>
            <w:tcW w:w="9627" w:type="dxa"/>
            <w:gridSpan w:val="2"/>
          </w:tcPr>
          <w:p w14:paraId="1891D0E8" w14:textId="77777777" w:rsidR="00556821" w:rsidRPr="00895498" w:rsidRDefault="00556821" w:rsidP="00517968">
            <w:pPr>
              <w:pStyle w:val="Tabelan10"/>
              <w:jc w:val="left"/>
              <w:rPr>
                <w:lang w:val="en-US"/>
              </w:rPr>
            </w:pPr>
            <w:r w:rsidRPr="00895498">
              <w:rPr>
                <w:b/>
                <w:bCs/>
                <w:lang w:val="en-US"/>
              </w:rPr>
              <w:t>Equation</w:t>
            </w:r>
            <w:r w:rsidRPr="00895498">
              <w:rPr>
                <w:lang w:val="en-US"/>
              </w:rPr>
              <w:t>:</w:t>
            </w:r>
          </w:p>
          <w:p w14:paraId="2D0821AF" w14:textId="3567A2AF" w:rsidR="00556821" w:rsidRPr="00895498" w:rsidRDefault="00DA654F"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f</m:t>
                        </m:r>
                      </m:sub>
                    </m:sSub>
                  </m:sup>
                </m:sSubSup>
                <m:r>
                  <m:rPr>
                    <m:sty m:val="p"/>
                  </m:rPr>
                  <w:rPr>
                    <w:rFonts w:ascii="Cambria Math" w:hAnsi="Cambria Math"/>
                  </w:rPr>
                  <m:t> </m:t>
                </m:r>
                <m:d>
                  <m:dPr>
                    <m:begChr m:val="{"/>
                    <m:endChr m:val="}"/>
                    <m:ctrlPr>
                      <w:rPr>
                        <w:rFonts w:ascii="Cambria Math" w:hAnsi="Cambria Math"/>
                      </w:rPr>
                    </m:ctrlPr>
                  </m:d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sup>
                        </m:sSup>
                      </m:e>
                    </m:d>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m:t>
                            </m:r>
                            <m:r>
                              <w:rPr>
                                <w:rFonts w:ascii="Cambria Math" w:hAnsi="Cambria Math"/>
                              </w:rPr>
                              <m:t>D</m:t>
                            </m:r>
                          </m:sup>
                        </m:sSubSup>
                      </m:e>
                    </m:d>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λ</m:t>
                            </m:r>
                          </m:e>
                          <m:sub>
                            <m:r>
                              <m:rPr>
                                <m:sty m:val="p"/>
                              </m:rPr>
                              <w:rPr>
                                <w:rFonts w:ascii="Cambria Math" w:hAnsi="Cambria Math"/>
                              </w:rPr>
                              <m:t>1</m:t>
                            </m:r>
                          </m:sub>
                        </m:sSub>
                      </m:den>
                    </m:f>
                  </m:e>
                </m:d>
                <m:r>
                  <w:rPr>
                    <w:rFonts w:ascii="Cambria Math" w:hAnsi="Cambria Math"/>
                  </w:rPr>
                  <m:t>d</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oMath>
            </m:oMathPara>
          </w:p>
        </w:tc>
      </w:tr>
      <w:tr w:rsidR="00556821" w:rsidRPr="008E52D1" w14:paraId="6F6F588B" w14:textId="77777777" w:rsidTr="00517968">
        <w:trPr>
          <w:trHeight w:val="454"/>
        </w:trPr>
        <w:tc>
          <w:tcPr>
            <w:tcW w:w="9627" w:type="dxa"/>
            <w:gridSpan w:val="2"/>
            <w:vAlign w:val="center"/>
          </w:tcPr>
          <w:p w14:paraId="3DC5FC5D" w14:textId="20D3BF02" w:rsidR="00556821" w:rsidRPr="00A513CF" w:rsidRDefault="00556821"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A, B, C, D</m:t>
              </m:r>
            </m:oMath>
          </w:p>
        </w:tc>
      </w:tr>
    </w:tbl>
    <w:p w14:paraId="36C6DB8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F76F5" w:rsidRPr="00895498" w14:paraId="567C635A" w14:textId="77777777" w:rsidTr="00A5448C">
        <w:trPr>
          <w:trHeight w:val="454"/>
        </w:trPr>
        <w:tc>
          <w:tcPr>
            <w:tcW w:w="4813" w:type="dxa"/>
            <w:vAlign w:val="center"/>
          </w:tcPr>
          <w:p w14:paraId="29C54D74" w14:textId="18EDAEC8" w:rsidR="009F76F5" w:rsidRPr="005B5A99" w:rsidRDefault="009F76F5" w:rsidP="00A5448C">
            <w:pPr>
              <w:pStyle w:val="Tabelan10"/>
              <w:jc w:val="left"/>
              <w:rPr>
                <w:lang w:val="en-US"/>
              </w:rPr>
            </w:pPr>
            <w:r w:rsidRPr="002A0307">
              <w:rPr>
                <w:b/>
                <w:bCs/>
                <w:lang w:val="en-US"/>
              </w:rPr>
              <w:t>Model Name</w:t>
            </w:r>
            <w:r w:rsidRPr="002A0307">
              <w:rPr>
                <w:lang w:val="en-US"/>
              </w:rPr>
              <w:t xml:space="preserve">: </w:t>
            </w:r>
            <w:r w:rsidR="005B5A99" w:rsidRPr="005B5A99">
              <w:rPr>
                <w:lang w:val="en-US"/>
              </w:rPr>
              <w:t>Volokh</w:t>
            </w:r>
            <w:r w:rsidR="005B5A99">
              <w:rPr>
                <w:lang w:val="en-US"/>
              </w:rPr>
              <w:t>-</w:t>
            </w:r>
            <w:proofErr w:type="spellStart"/>
            <w:r w:rsidR="005B5A99" w:rsidRPr="005B5A99">
              <w:rPr>
                <w:lang w:val="en-US"/>
              </w:rPr>
              <w:t>Vorp</w:t>
            </w:r>
            <w:proofErr w:type="spellEnd"/>
          </w:p>
        </w:tc>
        <w:tc>
          <w:tcPr>
            <w:tcW w:w="4814" w:type="dxa"/>
            <w:vAlign w:val="center"/>
          </w:tcPr>
          <w:p w14:paraId="113918E2" w14:textId="777F2BE6" w:rsidR="009F76F5" w:rsidRPr="00895498" w:rsidRDefault="009F76F5" w:rsidP="00A5448C">
            <w:pPr>
              <w:pStyle w:val="Tabelan10"/>
              <w:jc w:val="left"/>
            </w:pPr>
            <w:proofErr w:type="spellStart"/>
            <w:r w:rsidRPr="00895498">
              <w:rPr>
                <w:b/>
                <w:bCs/>
              </w:rPr>
              <w:t>Source</w:t>
            </w:r>
            <w:proofErr w:type="spellEnd"/>
            <w:r w:rsidRPr="00895498">
              <w:t>:</w:t>
            </w:r>
            <w:r>
              <w:t xml:space="preserve"> </w:t>
            </w:r>
            <w:r>
              <w:fldChar w:fldCharType="begin"/>
            </w:r>
            <w:r w:rsidR="00874CEA">
              <w:instrText xml:space="preserve"> ADDIN ZOTERO_ITEM CSL_CITATION {"citationID":"5kofkvF9","properties":{"formattedCitation":"(Volokh; Vorp, 2008)","plainCitation":"(Volokh; Vorp, 2008)","noteIndex":0},"citationItems":[{"id":963,"uris":["http://zotero.org/users/14777946/items/YN54F4LH"],"itemData":{"id":963,"type":"article-journal","abstract":"We present here a coupled mathematical model of growth and failure of the abdominal aortic aneurysm (AAA). The failure portion of the model is based on the constitutive theory of softening hyperelasticity where the classical hyperelastic law is enhanced with a new constant indicating the maximum energy that an infinitesimal material volume can accumulate without failure. The new constant controls material failure and it can be interpreted as the average energy of molecular bonds from the microstructural standpoint. The constitutive model is compared to the data from uniaxial tension tests providing an excellent fit to the experiment. The AAA failure model is coupled with a phenomenological theory of soft tissue growth. The unified theory includes both momentum and mass balance laws coupled with the help of the constitutive equations. The microstructural alterations in the production of elastin and remodeling of collagen are reflected in the changing macroscopic parameters characterizing tissue stiffness, strength and density. The coupled theory is used to simulate growth and rupture of an idealized spherical AAA. The results of the simulation showing possible AAA ruptures in growth are reasonable qualitatively while the quantitative calibration of the model will require further clinical observations and in vitro tests. The presented model is the first where growth and rupture are coupled.","container-title":"Journal of Biomechanics","DOI":"10.1016/j.jbiomech.2007.12.014","ISSN":"0021-9290","issue":"5","journalAbbreviation":"Journal of Biomechanics","page":"1015-1021","source":"ScienceDirect","title":"A model of growth and rupture of abdominal aortic aneurysm","volume":"41","author":[{"family":"Volokh","given":"K. Y."},{"family":"Vorp","given":"D. A."}],"issued":{"date-parts":[["2008",1,1]]}}}],"schema":"https://github.com/citation-style-language/schema/raw/master/csl-citation.json"} </w:instrText>
            </w:r>
            <w:r>
              <w:fldChar w:fldCharType="separate"/>
            </w:r>
            <w:r w:rsidR="00874CEA" w:rsidRPr="00874CEA">
              <w:rPr>
                <w:rFonts w:cs="Times New Roman"/>
              </w:rPr>
              <w:t>(Volokh; Vorp, 2008)</w:t>
            </w:r>
            <w:r>
              <w:fldChar w:fldCharType="end"/>
            </w:r>
          </w:p>
        </w:tc>
      </w:tr>
      <w:tr w:rsidR="009F76F5" w:rsidRPr="00895498" w14:paraId="239E1152" w14:textId="77777777" w:rsidTr="00A51F9F">
        <w:trPr>
          <w:trHeight w:val="907"/>
        </w:trPr>
        <w:tc>
          <w:tcPr>
            <w:tcW w:w="9627" w:type="dxa"/>
            <w:gridSpan w:val="2"/>
          </w:tcPr>
          <w:p w14:paraId="7CFC57F2" w14:textId="77777777" w:rsidR="009F76F5" w:rsidRPr="00895498" w:rsidRDefault="009F76F5" w:rsidP="00A5448C">
            <w:pPr>
              <w:pStyle w:val="Tabelan10"/>
              <w:jc w:val="left"/>
              <w:rPr>
                <w:lang w:val="en-US"/>
              </w:rPr>
            </w:pPr>
            <w:r w:rsidRPr="00895498">
              <w:rPr>
                <w:b/>
                <w:bCs/>
                <w:lang w:val="en-US"/>
              </w:rPr>
              <w:t>Equation</w:t>
            </w:r>
            <w:r w:rsidRPr="00895498">
              <w:rPr>
                <w:lang w:val="en-US"/>
              </w:rPr>
              <w:t>:</w:t>
            </w:r>
          </w:p>
          <w:p w14:paraId="77C6E076" w14:textId="5389FAA4" w:rsidR="009F76F5" w:rsidRPr="00895498" w:rsidRDefault="005B5A99" w:rsidP="00A5448C">
            <w:pPr>
              <w:pStyle w:val="Tabelan10"/>
              <w:jc w:val="left"/>
              <w:rPr>
                <w:lang w:val="en-US"/>
              </w:rPr>
            </w:pPr>
            <m:oMathPara>
              <m:oMath>
                <m:r>
                  <w:rPr>
                    <w:rFonts w:ascii="Cambria Math" w:hAnsi="Cambria Math"/>
                  </w:rPr>
                  <m:t>W</m:t>
                </m:r>
                <m:r>
                  <m:rPr>
                    <m:sty m:val="p"/>
                  </m:rPr>
                  <w:rPr>
                    <w:rFonts w:ascii="Cambria Math" w:hAnsi="Cambria Math"/>
                  </w:rPr>
                  <m:t>=φ-φ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α</m:t>
                        </m:r>
                      </m:num>
                      <m:den>
                        <m:r>
                          <m:rPr>
                            <m:sty m:val="p"/>
                          </m:rPr>
                          <w:rPr>
                            <w:rFonts w:ascii="Cambria Math" w:hAnsi="Cambria Math"/>
                          </w:rPr>
                          <m:t>φ</m:t>
                        </m:r>
                      </m:den>
                    </m:f>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β</m:t>
                        </m:r>
                      </m:num>
                      <m:den>
                        <m:r>
                          <m:rPr>
                            <m:sty m:val="p"/>
                          </m:rPr>
                          <w:rPr>
                            <w:rFonts w:ascii="Cambria Math" w:hAnsi="Cambria Math"/>
                          </w:rPr>
                          <m:t>φ</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oMath>
            </m:oMathPara>
          </w:p>
        </w:tc>
      </w:tr>
      <w:tr w:rsidR="009F76F5" w:rsidRPr="00325551" w14:paraId="02BFF49A" w14:textId="77777777" w:rsidTr="00A5448C">
        <w:trPr>
          <w:trHeight w:val="454"/>
        </w:trPr>
        <w:tc>
          <w:tcPr>
            <w:tcW w:w="9627" w:type="dxa"/>
            <w:gridSpan w:val="2"/>
            <w:vAlign w:val="center"/>
          </w:tcPr>
          <w:p w14:paraId="020B3369" w14:textId="1D08462B" w:rsidR="009F76F5" w:rsidRPr="00A513CF" w:rsidRDefault="009F76F5" w:rsidP="00A5448C">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rPr>
                <m:t>φ</m:t>
              </m:r>
              <m:r>
                <w:rPr>
                  <w:rFonts w:ascii="Cambria Math" w:hAnsi="Cambria Math"/>
                  <w:lang w:val="en-US"/>
                </w:rPr>
                <m:t>,</m:t>
              </m:r>
              <m:r>
                <m:rPr>
                  <m:sty m:val="p"/>
                </m:rPr>
                <w:rPr>
                  <w:rFonts w:ascii="Cambria Math" w:hAnsi="Cambria Math"/>
                </w:rPr>
                <m:t>α</m:t>
              </m:r>
              <m:r>
                <w:rPr>
                  <w:rFonts w:ascii="Cambria Math" w:hAnsi="Cambria Math"/>
                  <w:lang w:val="en-US"/>
                </w:rPr>
                <m:t xml:space="preserve">, </m:t>
              </m:r>
              <m:r>
                <m:rPr>
                  <m:sty m:val="p"/>
                </m:rPr>
                <w:rPr>
                  <w:rFonts w:ascii="Cambria Math" w:hAnsi="Cambria Math"/>
                </w:rPr>
                <m:t>β</m:t>
              </m:r>
            </m:oMath>
          </w:p>
        </w:tc>
      </w:tr>
    </w:tbl>
    <w:p w14:paraId="0DA5E2EB" w14:textId="6D9005CB" w:rsidR="00281BC9" w:rsidRPr="00281BC9" w:rsidRDefault="00D86E2A" w:rsidP="00722F0B">
      <w:pPr>
        <w:rPr>
          <w:rFonts w:cs="Times New Roman"/>
          <w:lang w:val="en-US"/>
        </w:rPr>
      </w:pPr>
      <w:r>
        <w:rPr>
          <w:rFonts w:cs="Times New Roman"/>
          <w:lang w:val="en-US"/>
        </w:rPr>
        <w:t xml:space="preserve"> </w:t>
      </w:r>
    </w:p>
    <w:p w14:paraId="52CA53E4" w14:textId="0B5E00D4" w:rsidR="003C6665" w:rsidRDefault="00051B0F" w:rsidP="00674F19">
      <w:pPr>
        <w:pStyle w:val="Ttulo3"/>
      </w:pPr>
      <w:proofErr w:type="spellStart"/>
      <w:r w:rsidRPr="00051B0F">
        <w:t>Micromechanical</w:t>
      </w:r>
      <w:proofErr w:type="spellEnd"/>
      <w:r w:rsidRPr="00051B0F">
        <w:t xml:space="preserve"> Network Models</w:t>
      </w:r>
    </w:p>
    <w:p w14:paraId="26DA3BBF" w14:textId="77777777" w:rsidR="00051B0F" w:rsidRDefault="00051B0F" w:rsidP="00051B0F"/>
    <w:p w14:paraId="37013482" w14:textId="41B4DEA9" w:rsidR="003C6665" w:rsidRPr="00051B0F" w:rsidRDefault="00051B0F" w:rsidP="003C6665">
      <w:pPr>
        <w:pStyle w:val="Ttulo4"/>
        <w:rPr>
          <w:rFonts w:eastAsia="Times New Roman"/>
          <w:lang w:val="en-US" w:eastAsia="pt-BR"/>
        </w:rPr>
      </w:pPr>
      <w:r w:rsidRPr="00051B0F">
        <w:rPr>
          <w:rFonts w:eastAsia="Times New Roman"/>
          <w:lang w:val="en-US" w:eastAsia="pt-BR"/>
        </w:rPr>
        <w:t>Gaussian Chain Network Models</w:t>
      </w:r>
    </w:p>
    <w:p w14:paraId="74EA83A3"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51B0F" w:rsidRPr="00895498" w14:paraId="32D6A017" w14:textId="77777777" w:rsidTr="00517968">
        <w:trPr>
          <w:trHeight w:val="454"/>
        </w:trPr>
        <w:tc>
          <w:tcPr>
            <w:tcW w:w="4813" w:type="dxa"/>
            <w:vAlign w:val="center"/>
          </w:tcPr>
          <w:p w14:paraId="4CC72B9A" w14:textId="48C81980" w:rsidR="00051B0F" w:rsidRPr="004719EF" w:rsidRDefault="00051B0F" w:rsidP="00517968">
            <w:pPr>
              <w:pStyle w:val="Tabelan10"/>
              <w:jc w:val="left"/>
              <w:rPr>
                <w:lang w:val="en-US"/>
              </w:rPr>
            </w:pPr>
            <w:r w:rsidRPr="002A0307">
              <w:rPr>
                <w:b/>
                <w:bCs/>
                <w:lang w:val="en-US"/>
              </w:rPr>
              <w:t>Model Name</w:t>
            </w:r>
            <w:r w:rsidRPr="002A0307">
              <w:rPr>
                <w:lang w:val="en-US"/>
              </w:rPr>
              <w:t xml:space="preserve">: </w:t>
            </w:r>
            <w:proofErr w:type="spellStart"/>
            <w:r w:rsidR="006F778D">
              <w:t>Gaussian</w:t>
            </w:r>
            <w:proofErr w:type="spellEnd"/>
          </w:p>
        </w:tc>
        <w:tc>
          <w:tcPr>
            <w:tcW w:w="4814" w:type="dxa"/>
            <w:vAlign w:val="center"/>
          </w:tcPr>
          <w:p w14:paraId="0FE0818C" w14:textId="5E0C6215" w:rsidR="00051B0F" w:rsidRPr="00895498" w:rsidRDefault="00051B0F" w:rsidP="00517968">
            <w:pPr>
              <w:pStyle w:val="Tabelan10"/>
              <w:jc w:val="left"/>
            </w:pPr>
            <w:proofErr w:type="spellStart"/>
            <w:r w:rsidRPr="00895498">
              <w:rPr>
                <w:b/>
                <w:bCs/>
              </w:rPr>
              <w:t>Source</w:t>
            </w:r>
            <w:proofErr w:type="spellEnd"/>
            <w:r w:rsidRPr="00895498">
              <w:t>:</w:t>
            </w:r>
            <w:r>
              <w:t xml:space="preserve"> </w:t>
            </w:r>
            <w:r>
              <w:fldChar w:fldCharType="begin"/>
            </w:r>
            <w:r w:rsidR="00776FDD">
              <w:instrText xml:space="preserve"> ADDIN ZOTERO_ITEM CSL_CITATION {"citationID":"PInT1nKL","properties":{"formattedCitation":"(Treloar, 1943a)","plainCitation":"(Treloar, 1943a)","noteIndex":0},"citationItems":[{"id":875,"uris":["http://zotero.org/users/14777946/items/8BPLYVJJ"],"itemData":{"id":875,"type":"article-journal","abstract":"The treatment of the elasticity of a molecular network by the method of Wall is discussed and compared with the earlier treatment of Kuhn. It is shown that a more accurate application of Kuhn's method leads to formulæ for elongation and shear in agreement with those of Wall.","archive":"Scopus","container-title":"Transactions of the Faraday Society","DOI":"10.1039/tf9433900036","page":"36-41","source":"Scopus","title":"The elasticity of a network of long-chain molecules. I","volume":"39","author":[{"family":"Treloar","given":"L.R.G."}],"issued":{"date-parts":[["1943"]]}}}],"schema":"https://github.com/citation-style-language/schema/raw/master/csl-citation.json"} </w:instrText>
            </w:r>
            <w:r>
              <w:fldChar w:fldCharType="separate"/>
            </w:r>
            <w:r w:rsidR="00776FDD" w:rsidRPr="00776FDD">
              <w:rPr>
                <w:rFonts w:cs="Times New Roman"/>
              </w:rPr>
              <w:t>(Treloar, 1943a)</w:t>
            </w:r>
            <w:r>
              <w:fldChar w:fldCharType="end"/>
            </w:r>
          </w:p>
        </w:tc>
      </w:tr>
      <w:tr w:rsidR="00051B0F" w:rsidRPr="00895498" w14:paraId="62ADEC98" w14:textId="77777777" w:rsidTr="00517968">
        <w:trPr>
          <w:trHeight w:val="1134"/>
        </w:trPr>
        <w:tc>
          <w:tcPr>
            <w:tcW w:w="9627" w:type="dxa"/>
            <w:gridSpan w:val="2"/>
          </w:tcPr>
          <w:p w14:paraId="6EC87017" w14:textId="77777777" w:rsidR="00051B0F" w:rsidRPr="00895498" w:rsidRDefault="00051B0F" w:rsidP="00517968">
            <w:pPr>
              <w:pStyle w:val="Tabelan10"/>
              <w:jc w:val="left"/>
              <w:rPr>
                <w:lang w:val="en-US"/>
              </w:rPr>
            </w:pPr>
            <w:r w:rsidRPr="00895498">
              <w:rPr>
                <w:b/>
                <w:bCs/>
                <w:lang w:val="en-US"/>
              </w:rPr>
              <w:t>Equation</w:t>
            </w:r>
            <w:r w:rsidRPr="00895498">
              <w:rPr>
                <w:lang w:val="en-US"/>
              </w:rPr>
              <w:t>:</w:t>
            </w:r>
          </w:p>
          <w:p w14:paraId="1A81051D" w14:textId="07098C6E" w:rsidR="00051B0F" w:rsidRPr="00895498" w:rsidRDefault="00023A3B"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Nk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3</m:t>
                    </m:r>
                  </m:e>
                </m:d>
              </m:oMath>
            </m:oMathPara>
          </w:p>
        </w:tc>
      </w:tr>
      <w:tr w:rsidR="00051B0F" w:rsidRPr="00757521" w14:paraId="39F5547D" w14:textId="77777777" w:rsidTr="00517968">
        <w:trPr>
          <w:trHeight w:val="454"/>
        </w:trPr>
        <w:tc>
          <w:tcPr>
            <w:tcW w:w="9627" w:type="dxa"/>
            <w:gridSpan w:val="2"/>
            <w:vAlign w:val="center"/>
          </w:tcPr>
          <w:p w14:paraId="455A72DD" w14:textId="52586222" w:rsidR="00051B0F" w:rsidRPr="00A513CF" w:rsidRDefault="00051B0F"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NkT</m:t>
              </m:r>
            </m:oMath>
          </w:p>
        </w:tc>
      </w:tr>
    </w:tbl>
    <w:p w14:paraId="5FD10E84" w14:textId="77777777" w:rsidR="003C6665" w:rsidRDefault="003C6665" w:rsidP="00722F0B">
      <w:pPr>
        <w:rPr>
          <w:lang w:val="en-US"/>
        </w:rPr>
      </w:pPr>
    </w:p>
    <w:tbl>
      <w:tblPr>
        <w:tblStyle w:val="Tabelacomgrade"/>
        <w:tblW w:w="0" w:type="auto"/>
        <w:tblLook w:val="04A0" w:firstRow="1" w:lastRow="0" w:firstColumn="1" w:lastColumn="0" w:noHBand="0" w:noVBand="1"/>
      </w:tblPr>
      <w:tblGrid>
        <w:gridCol w:w="4813"/>
        <w:gridCol w:w="4814"/>
      </w:tblGrid>
      <w:tr w:rsidR="00776FDD" w:rsidRPr="008E52D1" w14:paraId="0ED5928D" w14:textId="77777777" w:rsidTr="00517968">
        <w:trPr>
          <w:trHeight w:val="454"/>
        </w:trPr>
        <w:tc>
          <w:tcPr>
            <w:tcW w:w="4813" w:type="dxa"/>
            <w:vAlign w:val="center"/>
          </w:tcPr>
          <w:p w14:paraId="301D8D83" w14:textId="32713ABF" w:rsidR="00776FDD" w:rsidRPr="004719EF" w:rsidRDefault="00776FDD" w:rsidP="00517968">
            <w:pPr>
              <w:pStyle w:val="Tabelan10"/>
              <w:jc w:val="left"/>
              <w:rPr>
                <w:lang w:val="en-US"/>
              </w:rPr>
            </w:pPr>
            <w:r w:rsidRPr="002A0307">
              <w:rPr>
                <w:b/>
                <w:bCs/>
                <w:lang w:val="en-US"/>
              </w:rPr>
              <w:t>Model Name</w:t>
            </w:r>
            <w:r w:rsidRPr="002A0307">
              <w:rPr>
                <w:lang w:val="en-US"/>
              </w:rPr>
              <w:t xml:space="preserve">: </w:t>
            </w:r>
            <w:proofErr w:type="spellStart"/>
            <w:r w:rsidR="00BD017D">
              <w:t>Affine</w:t>
            </w:r>
            <w:proofErr w:type="spellEnd"/>
          </w:p>
        </w:tc>
        <w:tc>
          <w:tcPr>
            <w:tcW w:w="4814" w:type="dxa"/>
            <w:vAlign w:val="center"/>
          </w:tcPr>
          <w:p w14:paraId="78CA957B" w14:textId="0FFAA317" w:rsidR="00776FDD" w:rsidRPr="00A33EE7" w:rsidRDefault="00776FDD" w:rsidP="00517968">
            <w:pPr>
              <w:pStyle w:val="Tabelan10"/>
              <w:jc w:val="left"/>
              <w:rPr>
                <w:lang w:val="en-US"/>
              </w:rPr>
            </w:pPr>
            <w:proofErr w:type="spellStart"/>
            <w:r w:rsidRPr="00895498">
              <w:rPr>
                <w:b/>
                <w:bCs/>
              </w:rPr>
              <w:t>Source</w:t>
            </w:r>
            <w:proofErr w:type="spellEnd"/>
            <w:r w:rsidRPr="00895498">
              <w:t>:</w:t>
            </w:r>
            <w:r>
              <w:t xml:space="preserve"> </w:t>
            </w:r>
            <w:r>
              <w:fldChar w:fldCharType="begin"/>
            </w:r>
            <w:r w:rsidR="00CE6342">
              <w:instrText xml:space="preserve"> ADDIN ZOTERO_ITEM CSL_CITATION {"citationID":"l4xIrkFc","properties":{"formattedCitation":"(Flory, 1976; Kuhn, 1946; Wall; Flory, 1951)","plainCitation":"(Flory, 1976; Kuhn, 1946; Wall; Flory, 1951)","noteIndex":0},"citationItems":[{"id":882,"uris":["http://zotero.org/users/14777946/items/WUJU5BVG"],"itemData":{"id":882,"type":"article-journal","abstract":"Polymeric networks of high elasticity are considered. A phantom network is expressly defined as a hypothetical one whose chains may move freely through one another; the chains act exclusively by introducing a force that is proportional to the distance between each pair of junctions so connected.","archive":"Scopus","container-title":"Proc R Soc London Ser A","issue":"1666","page":"351-380","source":"Scopus","title":"STATISTICAL THERMODYNAMICS OF RANDOM NETWORKS.","volume":"351","author":[{"family":"Flory","given":"P.J."}],"issued":{"date-parts":[["1976"]]}}},{"id":878,"uris":["http://zotero.org/users/14777946/items/CXC6C53I"],"itemData":{"id":878,"type":"article-journal","abstract":"The transversal dimension of the statistical coil formed by a long-chain molecule in solution or in bulk rubber is independent of the longitudinal dimension, h1, of the coil as long as h1 is small compared with the length of the stretched molecule. On the other hand, the lateral dimension of a coil whose longitudinal vector, h1, is oriented in the direction of stretch undergoes a forced contraction during the deformation of bulk rubber. The forced contraction of the transversal dimension is therefore supplying an extra contribution to the entropy change. Its amount has been estimated in earlier work and it influences the numerical factor occurring in the formula connecting the strain-stretch relation for rubber with the molecular weight of the net fragments.","container-title":"Journal of Polymer Science","DOI":"10.1002/pol.1946.120010505","ISSN":"1542-6238","issue":"5","language":"en","license":"Copyright © 1946 Interscience Publishers, Inc., and Elsevier Publishing Co., Inc., New York","note":"_eprint: https://onlinelibrary.wiley.com/doi/pdf/10.1002/pol.1946.120010505","page":"380-388","source":"Wiley Online Library","title":"Dependence of the average transversal on the longitudinal dimensions of statistical coils formed by chain molecules","volume":"1","author":[{"family":"Kuhn","given":"Werner"}],"issued":{"date-parts":[["1946"]]}}},{"id":881,"uris":["http://zotero.org/users/14777946/items/WTR9LLGZ"],"itemData":{"id":881,"type":"article-journal","abstract":"Two principal differences between the theories of rubber elasticity advanced by James and Guth and by other authors are examined in the light of certain fundamental concepts. First the distribution functions for molecular chain lengths in vulcanized rubber networks are considered from the point of view of symmetry. Assuming a relaxed network to be isotropic and a network subject to uniform stress in one direction to be transversely isotropic, it is possible to formulate very general mathematical forms with respect to which the actual distribution functions must be compatible. It is shown that the functions employed by Wall and by Flory and Rehner are consistent with the required general forms; those of James and Guth are incompatible with any degree of isotropy and suggest an ae</w:instrText>
            </w:r>
            <w:r w:rsidR="00CE6342" w:rsidRPr="00A33EE7">
              <w:rPr>
                <w:lang w:val="en-US"/>
              </w:rPr>
              <w:instrText xml:space="preserve">olotropic structure for vulcanized rubber.It is also shown that the configurational entropy of vulcanization must be zero and quite independent of the statistical nature of the chains comprising the network, providing the network is not deformed macroscopically. The negative entropy of vulcanization derived by James and Guth arises from their erroneous identification of the configurational probability with the number of configurations which a microscopically specified network structure could assume, rather than with the total number of configurations for all network structures which are consistent with the requirements of the vulcanization process. The assertion of James and Guth that the configurations of the polymer chains are altered in some systematic manner by the introduction of cross‐linkages and their concept of ``internal pressure'' originate in this error. The present article attempts to clarify the currently prevalent confusion with respect to rubber elasticity theory.","container-title":"The Journal of Chemical Physics","DOI":"10.1063/1.1748098","ISSN":"0021-9606","issue":"12","journalAbbreviation":"The Journal of Chemical Physics","page":"1435-1439","source":"Silverchair","title":"Statistical Thermodynamics of Rubber Elasticity","volume":"19","author":[{"family":"Wall","given":"Frederick T."},{"family":"Flory","given":"Paul J."}],"issued":{"date-parts":[["1951",12,1]]}}}],"schema":"https://github.com/citation-style-language/schema/raw/master/csl-citation.json"} </w:instrText>
            </w:r>
            <w:r>
              <w:fldChar w:fldCharType="separate"/>
            </w:r>
            <w:r w:rsidR="00CE6342" w:rsidRPr="00A33EE7">
              <w:rPr>
                <w:rFonts w:cs="Times New Roman"/>
                <w:lang w:val="en-US"/>
              </w:rPr>
              <w:t>(Flory, 1976; Kuhn, 1946; Wall; Flory, 1951)</w:t>
            </w:r>
            <w:r>
              <w:fldChar w:fldCharType="end"/>
            </w:r>
          </w:p>
        </w:tc>
      </w:tr>
      <w:tr w:rsidR="00776FDD" w:rsidRPr="008E52D1" w14:paraId="0F5A2112" w14:textId="77777777" w:rsidTr="00517968">
        <w:trPr>
          <w:trHeight w:val="1134"/>
        </w:trPr>
        <w:tc>
          <w:tcPr>
            <w:tcW w:w="9627" w:type="dxa"/>
            <w:gridSpan w:val="2"/>
          </w:tcPr>
          <w:p w14:paraId="3263D4A9" w14:textId="77777777" w:rsidR="00776FDD" w:rsidRPr="00895498" w:rsidRDefault="00776FDD" w:rsidP="00517968">
            <w:pPr>
              <w:pStyle w:val="Tabelan10"/>
              <w:jc w:val="left"/>
              <w:rPr>
                <w:lang w:val="en-US"/>
              </w:rPr>
            </w:pPr>
            <w:r w:rsidRPr="00895498">
              <w:rPr>
                <w:b/>
                <w:bCs/>
                <w:lang w:val="en-US"/>
              </w:rPr>
              <w:t>Equation</w:t>
            </w:r>
            <w:r w:rsidRPr="00895498">
              <w:rPr>
                <w:lang w:val="en-US"/>
              </w:rPr>
              <w:t>:</w:t>
            </w:r>
          </w:p>
          <w:p w14:paraId="3AE21C08" w14:textId="3C6FE380" w:rsidR="00776FDD" w:rsidRPr="00895498" w:rsidRDefault="009F6DCE" w:rsidP="00517968">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G</m:t>
                    </m:r>
                  </m:num>
                  <m:den>
                    <m:r>
                      <m:rPr>
                        <m:sty m:val="p"/>
                      </m:rPr>
                      <w:rPr>
                        <w:rFonts w:ascii="Cambria Math" w:hAnsi="Cambria Math"/>
                        <w:lang w:val="en-US"/>
                      </w:rPr>
                      <m:t>2</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2</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3</m:t>
                        </m:r>
                      </m:sub>
                      <m:sup>
                        <m:r>
                          <m:rPr>
                            <m:sty m:val="p"/>
                          </m:rPr>
                          <w:rPr>
                            <w:rFonts w:ascii="Cambria Math" w:hAnsi="Cambria Math"/>
                            <w:lang w:val="en-US"/>
                          </w:rPr>
                          <m:t>2</m:t>
                        </m:r>
                      </m:sup>
                    </m:sSubSup>
                    <m:r>
                      <m:rPr>
                        <m:sty m:val="p"/>
                      </m:rPr>
                      <w:rPr>
                        <w:rFonts w:ascii="Cambria Math" w:hAnsi="Cambria Math"/>
                        <w:lang w:val="en-US"/>
                      </w:rPr>
                      <m:t>-3</m:t>
                    </m:r>
                  </m:e>
                </m:d>
                <m:r>
                  <m:rPr>
                    <m:sty m:val="p"/>
                  </m:rPr>
                  <w:rPr>
                    <w:rFonts w:ascii="Cambria Math" w:hAnsi="Cambria Math"/>
                    <w:lang w:val="en-US"/>
                  </w:rPr>
                  <m:t>,</m:t>
                </m:r>
                <m:r>
                  <w:rPr>
                    <w:rFonts w:ascii="Cambria Math" w:hAnsi="Cambria Math"/>
                  </w:rPr>
                  <m:t>G</m:t>
                </m:r>
                <m:r>
                  <m:rPr>
                    <m:sty m:val="p"/>
                  </m:rPr>
                  <w:rPr>
                    <w:rFonts w:ascii="Cambria Math" w:hAnsi="Cambria Math"/>
                    <w:lang w:val="en-US"/>
                  </w:rPr>
                  <m:t>=</m:t>
                </m:r>
                <m:r>
                  <w:rPr>
                    <w:rFonts w:ascii="Cambria Math" w:hAnsi="Cambria Math"/>
                  </w:rPr>
                  <m:t>vkT</m:t>
                </m:r>
              </m:oMath>
            </m:oMathPara>
          </w:p>
        </w:tc>
      </w:tr>
      <w:tr w:rsidR="00776FDD" w:rsidRPr="008E52D1" w14:paraId="72266863" w14:textId="77777777" w:rsidTr="00517968">
        <w:trPr>
          <w:trHeight w:val="454"/>
        </w:trPr>
        <w:tc>
          <w:tcPr>
            <w:tcW w:w="9627" w:type="dxa"/>
            <w:gridSpan w:val="2"/>
            <w:vAlign w:val="center"/>
          </w:tcPr>
          <w:p w14:paraId="0FB371EE" w14:textId="4F130D25" w:rsidR="00776FDD" w:rsidRPr="00A513CF" w:rsidRDefault="00776FDD"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G</m:t>
              </m:r>
            </m:oMath>
          </w:p>
        </w:tc>
      </w:tr>
    </w:tbl>
    <w:p w14:paraId="70C0EFE5" w14:textId="77777777" w:rsidR="00051B0F" w:rsidRDefault="00051B0F" w:rsidP="00722F0B">
      <w:pPr>
        <w:rPr>
          <w:lang w:val="en-US"/>
        </w:rPr>
      </w:pPr>
    </w:p>
    <w:tbl>
      <w:tblPr>
        <w:tblStyle w:val="Tabelacomgrade"/>
        <w:tblW w:w="0" w:type="auto"/>
        <w:tblLook w:val="04A0" w:firstRow="1" w:lastRow="0" w:firstColumn="1" w:lastColumn="0" w:noHBand="0" w:noVBand="1"/>
      </w:tblPr>
      <w:tblGrid>
        <w:gridCol w:w="4813"/>
        <w:gridCol w:w="4814"/>
      </w:tblGrid>
      <w:tr w:rsidR="00A33EE7" w:rsidRPr="008E52D1" w14:paraId="2BCA9516" w14:textId="77777777" w:rsidTr="00517968">
        <w:trPr>
          <w:trHeight w:val="454"/>
        </w:trPr>
        <w:tc>
          <w:tcPr>
            <w:tcW w:w="4813" w:type="dxa"/>
            <w:vAlign w:val="center"/>
          </w:tcPr>
          <w:p w14:paraId="1D2C7846" w14:textId="0E7C398F" w:rsidR="00A33EE7" w:rsidRPr="004719EF" w:rsidRDefault="00A33EE7" w:rsidP="00517968">
            <w:pPr>
              <w:pStyle w:val="Tabelan10"/>
              <w:jc w:val="left"/>
              <w:rPr>
                <w:lang w:val="en-US"/>
              </w:rPr>
            </w:pPr>
            <w:r w:rsidRPr="002A0307">
              <w:rPr>
                <w:b/>
                <w:bCs/>
                <w:lang w:val="en-US"/>
              </w:rPr>
              <w:t>Model Name</w:t>
            </w:r>
            <w:r w:rsidRPr="002A0307">
              <w:rPr>
                <w:lang w:val="en-US"/>
              </w:rPr>
              <w:t xml:space="preserve">: </w:t>
            </w:r>
            <w:r w:rsidR="003D3338" w:rsidRPr="00325551">
              <w:rPr>
                <w:lang w:val="en-US"/>
              </w:rPr>
              <w:t>Phantom</w:t>
            </w:r>
          </w:p>
        </w:tc>
        <w:tc>
          <w:tcPr>
            <w:tcW w:w="4814" w:type="dxa"/>
            <w:vAlign w:val="center"/>
          </w:tcPr>
          <w:p w14:paraId="4E0EE095" w14:textId="3392BB27" w:rsidR="00A33EE7" w:rsidRPr="00A33EE7" w:rsidRDefault="00A33EE7" w:rsidP="00517968">
            <w:pPr>
              <w:pStyle w:val="Tabelan10"/>
              <w:jc w:val="left"/>
              <w:rPr>
                <w:lang w:val="en-US"/>
              </w:rPr>
            </w:pPr>
            <w:r w:rsidRPr="00325551">
              <w:rPr>
                <w:b/>
                <w:bCs/>
                <w:lang w:val="en-US"/>
              </w:rPr>
              <w:t>Source</w:t>
            </w:r>
            <w:r w:rsidRPr="00325551">
              <w:rPr>
                <w:lang w:val="en-US"/>
              </w:rPr>
              <w:t xml:space="preserve">: </w:t>
            </w:r>
            <w:r>
              <w:fldChar w:fldCharType="begin"/>
            </w:r>
            <w:r w:rsidR="00FB0EF2" w:rsidRPr="00325551">
              <w:rPr>
                <w:lang w:val="en-US"/>
              </w:rPr>
              <w:instrText xml:space="preserve"> ADDIN ZOTERO_ITEM CSL_CITATION {"citationID":"X35ZzXjO","properties":{"formattedCitation":"(Flory, 1976; Kuhn, 1946; Wall; Flory, 1951)","plainCitation":"(Flory, 1976; Kuhn, 1946; Wall; Flory, 1951)","noteIndex":0},"citationItems":[{"id":882,"uris":["http://zotero.org/users/14777946/items/WUJU5BVG"],"itemData":{"id":882,"type":"article-journal","abstract":"Polymeric networks of high elasticity are considered. A phantom network is expressly defined as a hypothetical one whose chains may move freely through one another; the chains act exclusively by introducing a force that is proportional to the distance between each pair of junctions so connected.","archive":"Scopus","container-title":"Proc R Soc London Ser A","issue":"1666","page":"351-380","source":"Scopus","title":"STATISTICAL THERMODYNAMICS OF RANDOM NETWORKS.","volume":"351","author":[{"family":"Flory","given":"P.J."}],"issued":{"date-parts":[["1976"]]}}},{"id":878,"uris":["http://zotero.org/users/14777946/items/CXC6C53I"],"itemData":{"id":878,"type":"article-journal","abstract":"The transversal dimension of the statistical coil formed by a long-chain molecule in solution or in bulk rubber is independent of the longitudinal dimension, h1, of the coil as long as h1 is small compared with the length of the stretched molecule. On the other hand, the lateral dimension of a</w:instrText>
            </w:r>
            <w:r w:rsidR="00FB0EF2">
              <w:instrText xml:space="preserve"> coil whose longitudinal vector, h1, is oriented in the direction of stretch undergoes a forced contraction during the deformation of bulk rubber. The forced contraction of the transversal dimension is therefore supplying an extra contribution to the entropy change. Its amount has been estimated in earlier work and it influences the numerical factor occurring in the formula connecting the strain-stretch relation for rubber with the molecular weight of the net fragments.","container-title":"Journal of Polymer Science","DOI":"10.1002/pol.1946.120010505","ISSN":"1542-6238","issue":"5","language":"en","license":"Copyright © 1946 Interscience Publishers, Inc., and Elsevier Publishing Co., Inc., New York","note":"_eprint: https://onlinelibrary.wiley.com/doi/pdf/10.1002/pol.1946.120010505","page":"380-388","source":"Wiley Online Library","title":"Dependence of the average transversal on the longitudinal dimensions of statistical coils formed by chain molecules","volume":"1","author":[{"family":"Kuhn","given":"Werner"}],"issued":{"date-parts":[["1946"]]}}},{"id":881,"uris":["http://zotero.org/users/14777946/items/WTR9LLGZ"],"itemData":{"id":881,"type":"article-journal","abstract":"Two principal differences between the theories of rubber elasticity advanced by James and Guth and by other authors are examined in the light of certain fundamental concepts. First the distribution functions for molecular chain lengths in vulcanized rubber networks are considered from the point of view of symmetry. Assuming a relaxed network to be isotropic and a network subject to uniform stress in one direction to be transversely isotropic, it is possible to formulate very general mathematical forms with respect to which the actual distribution functions must be compatible. It is shown that the functions employed by Wall and by Flory and Rehner are consistent with the required general forms; those of James and Guth are incompatible with any degree of isotropy and suggest an ae</w:instrText>
            </w:r>
            <w:r w:rsidR="00FB0EF2" w:rsidRPr="00325551">
              <w:rPr>
                <w:lang w:val="en-US"/>
              </w:rPr>
              <w:instrText xml:space="preserve">olotropic structure for vulcanized rubber.It is also shown that the configurational entropy of vulcanization must be zero and quite independent of the statistical nature of the chains comprising the network, providing the network is not deformed macroscopically. The negative entropy of vulcanization derived by James and Guth arises from their erroneous identification of the configurational probability with the number of configurations which a microscopically specified network structure could assume, rather than with the total number of configurations for all network structures which are consistent with the requirements of the vulcanization process. The assertion of James and Guth that the configurations of the polymer chains are altered in some systematic manner by the introduction of cross‐linkages and their concept of ``internal pressure'' originate in this error. The present article attempts to clarify the currently prevalent confusion with respect to rubber elasticity theory.","container-title":"The Journal of Chemical Physics","DOI":"10.1063/1.1748098","ISSN":"0021-9606","issue":"12","journalAbbreviation":"The Journal of Chemical Physics","page":"1435-1439","source":"Silverchair","title":"Statistical Thermodynamics of Rubber Elasticity","volume":"19","author":[{"family":"Wall","given":"Frederick T."},{"family":"Flory","given":"Paul J."}],"issued":{"date-parts":[["1951",12,1]]}}}],"schema":"https://github.com/citation-style-language/schema/raw/master/csl-citation.json"} </w:instrText>
            </w:r>
            <w:r>
              <w:fldChar w:fldCharType="separate"/>
            </w:r>
            <w:r w:rsidRPr="00A33EE7">
              <w:rPr>
                <w:rFonts w:cs="Times New Roman"/>
                <w:lang w:val="en-US"/>
              </w:rPr>
              <w:t>(Flory, 1976; Kuhn, 1946; Wall; Flory, 1951)</w:t>
            </w:r>
            <w:r>
              <w:fldChar w:fldCharType="end"/>
            </w:r>
          </w:p>
        </w:tc>
      </w:tr>
      <w:tr w:rsidR="00A33EE7" w:rsidRPr="008E52D1" w14:paraId="4CC584B5" w14:textId="77777777" w:rsidTr="00517968">
        <w:trPr>
          <w:trHeight w:val="1134"/>
        </w:trPr>
        <w:tc>
          <w:tcPr>
            <w:tcW w:w="9627" w:type="dxa"/>
            <w:gridSpan w:val="2"/>
          </w:tcPr>
          <w:p w14:paraId="15C6487C" w14:textId="77777777" w:rsidR="00A33EE7" w:rsidRPr="00895498" w:rsidRDefault="00A33EE7" w:rsidP="00517968">
            <w:pPr>
              <w:pStyle w:val="Tabelan10"/>
              <w:jc w:val="left"/>
              <w:rPr>
                <w:lang w:val="en-US"/>
              </w:rPr>
            </w:pPr>
            <w:r w:rsidRPr="00895498">
              <w:rPr>
                <w:b/>
                <w:bCs/>
                <w:lang w:val="en-US"/>
              </w:rPr>
              <w:t>Equation</w:t>
            </w:r>
            <w:r w:rsidRPr="00895498">
              <w:rPr>
                <w:lang w:val="en-US"/>
              </w:rPr>
              <w:t>:</w:t>
            </w:r>
          </w:p>
          <w:p w14:paraId="72D76834" w14:textId="694378B9" w:rsidR="00A33EE7" w:rsidRPr="00895498" w:rsidRDefault="003D1253" w:rsidP="00517968">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vkT</m:t>
                    </m:r>
                  </m:num>
                  <m:den>
                    <m:r>
                      <m:rPr>
                        <m:sty m:val="p"/>
                      </m:rPr>
                      <w:rPr>
                        <w:rFonts w:ascii="Cambria Math" w:hAnsi="Cambria Math"/>
                        <w:lang w:val="en-US"/>
                      </w:rPr>
                      <m:t>2</m:t>
                    </m:r>
                  </m:den>
                </m:f>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r>
                          <m:rPr>
                            <m:sty m:val="p"/>
                          </m:rPr>
                          <w:rPr>
                            <w:rFonts w:ascii="Cambria Math" w:hAnsi="Cambria Math"/>
                            <w:lang w:val="en-US"/>
                          </w:rPr>
                          <m:t>2</m:t>
                        </m:r>
                      </m:num>
                      <m:den>
                        <m:r>
                          <w:rPr>
                            <w:rFonts w:ascii="Cambria Math" w:hAnsi="Cambria Math"/>
                          </w:rPr>
                          <m:t>f</m:t>
                        </m:r>
                      </m:den>
                    </m:f>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2</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3</m:t>
                        </m:r>
                      </m:sub>
                      <m:sup>
                        <m:r>
                          <m:rPr>
                            <m:sty m:val="p"/>
                          </m:rPr>
                          <w:rPr>
                            <w:rFonts w:ascii="Cambria Math" w:hAnsi="Cambria Math"/>
                            <w:lang w:val="en-US"/>
                          </w:rPr>
                          <m:t>2</m:t>
                        </m:r>
                      </m:sup>
                    </m:sSubSup>
                    <m:r>
                      <m:rPr>
                        <m:sty m:val="p"/>
                      </m:rPr>
                      <w:rPr>
                        <w:rFonts w:ascii="Cambria Math" w:hAnsi="Cambria Math"/>
                        <w:lang w:val="en-US"/>
                      </w:rPr>
                      <m:t>-3</m:t>
                    </m:r>
                  </m:e>
                </m:d>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r>
                  <w:rPr>
                    <w:rFonts w:ascii="Cambria Math" w:hAnsi="Cambria Math"/>
                  </w:rPr>
                  <m:t>vkT</m:t>
                </m:r>
                <m:r>
                  <m:rPr>
                    <m:sty m:val="p"/>
                  </m:rPr>
                  <w:rPr>
                    <w:rFonts w:ascii="Cambria Math" w:hAnsi="Cambria Math"/>
                    <w:lang w:val="en-US"/>
                  </w:rPr>
                  <m:t>(1-2/</m:t>
                </m:r>
                <m:r>
                  <w:rPr>
                    <w:rFonts w:ascii="Cambria Math" w:hAnsi="Cambria Math"/>
                  </w:rPr>
                  <m:t>f</m:t>
                </m:r>
                <m:r>
                  <m:rPr>
                    <m:sty m:val="p"/>
                  </m:rPr>
                  <w:rPr>
                    <w:rFonts w:ascii="Cambria Math" w:hAnsi="Cambria Math"/>
                    <w:lang w:val="en-US"/>
                  </w:rPr>
                  <m:t>)</m:t>
                </m:r>
              </m:oMath>
            </m:oMathPara>
          </w:p>
        </w:tc>
      </w:tr>
      <w:tr w:rsidR="00A33EE7" w:rsidRPr="008E52D1" w14:paraId="7CA93794" w14:textId="77777777" w:rsidTr="00517968">
        <w:trPr>
          <w:trHeight w:val="454"/>
        </w:trPr>
        <w:tc>
          <w:tcPr>
            <w:tcW w:w="9627" w:type="dxa"/>
            <w:gridSpan w:val="2"/>
            <w:vAlign w:val="center"/>
          </w:tcPr>
          <w:p w14:paraId="5080EA4C" w14:textId="4A2280DC" w:rsidR="00A33EE7" w:rsidRPr="003D637C" w:rsidRDefault="00A33EE7"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oMath>
          </w:p>
        </w:tc>
      </w:tr>
    </w:tbl>
    <w:p w14:paraId="49CB2DD1" w14:textId="77777777" w:rsidR="00051B0F" w:rsidRDefault="00051B0F" w:rsidP="00722F0B">
      <w:pPr>
        <w:rPr>
          <w:lang w:val="en-US"/>
        </w:rPr>
      </w:pPr>
    </w:p>
    <w:tbl>
      <w:tblPr>
        <w:tblStyle w:val="Tabelacomgrade"/>
        <w:tblW w:w="0" w:type="auto"/>
        <w:tblLook w:val="04A0" w:firstRow="1" w:lastRow="0" w:firstColumn="1" w:lastColumn="0" w:noHBand="0" w:noVBand="1"/>
      </w:tblPr>
      <w:tblGrid>
        <w:gridCol w:w="4813"/>
        <w:gridCol w:w="4814"/>
      </w:tblGrid>
      <w:tr w:rsidR="003D637C" w:rsidRPr="00A33EE7" w14:paraId="4FA16BFF" w14:textId="77777777" w:rsidTr="00517968">
        <w:trPr>
          <w:trHeight w:val="454"/>
        </w:trPr>
        <w:tc>
          <w:tcPr>
            <w:tcW w:w="4813" w:type="dxa"/>
            <w:vAlign w:val="center"/>
          </w:tcPr>
          <w:p w14:paraId="5371E9C9" w14:textId="67217206" w:rsidR="003D637C" w:rsidRPr="004719EF" w:rsidRDefault="003D637C" w:rsidP="00517968">
            <w:pPr>
              <w:pStyle w:val="Tabelan10"/>
              <w:jc w:val="left"/>
              <w:rPr>
                <w:lang w:val="en-US"/>
              </w:rPr>
            </w:pPr>
            <w:r w:rsidRPr="002A0307">
              <w:rPr>
                <w:b/>
                <w:bCs/>
                <w:lang w:val="en-US"/>
              </w:rPr>
              <w:t>Model Name</w:t>
            </w:r>
            <w:r w:rsidRPr="002A0307">
              <w:rPr>
                <w:lang w:val="en-US"/>
              </w:rPr>
              <w:t xml:space="preserve">: </w:t>
            </w:r>
            <w:r w:rsidR="0039700E" w:rsidRPr="00325551">
              <w:rPr>
                <w:lang w:val="en-US"/>
              </w:rPr>
              <w:t>Edwards-Tube</w:t>
            </w:r>
          </w:p>
        </w:tc>
        <w:tc>
          <w:tcPr>
            <w:tcW w:w="4814" w:type="dxa"/>
            <w:vAlign w:val="center"/>
          </w:tcPr>
          <w:p w14:paraId="5422A1AE" w14:textId="4AE0837F" w:rsidR="003D637C" w:rsidRPr="00A33EE7" w:rsidRDefault="003D637C" w:rsidP="00517968">
            <w:pPr>
              <w:pStyle w:val="Tabelan10"/>
              <w:jc w:val="left"/>
              <w:rPr>
                <w:lang w:val="en-US"/>
              </w:rPr>
            </w:pPr>
            <w:r w:rsidRPr="00325551">
              <w:rPr>
                <w:b/>
                <w:bCs/>
                <w:lang w:val="en-US"/>
              </w:rPr>
              <w:t>Source</w:t>
            </w:r>
            <w:r w:rsidRPr="00325551">
              <w:rPr>
                <w:lang w:val="en-US"/>
              </w:rPr>
              <w:t xml:space="preserve">: </w:t>
            </w:r>
            <w:r>
              <w:fldChar w:fldCharType="begin"/>
            </w:r>
            <w:r w:rsidR="00FB0EF2" w:rsidRPr="00325551">
              <w:rPr>
                <w:lang w:val="en-US"/>
              </w:rPr>
              <w:instrText xml:space="preserve"> ADDIN ZOTERO_ITEM CSL_CITATION {"citationID":"bqoolBdp","properties":{"formattedCitation":"(Edwards, 1967)","plainCitation":"(Edwards, 1967)","noteIndex":0},"citationItems":[{"id":886,"uris":["http://zotero.org/users/14777946/items/XDC5TS5E"],"itemData":{"id":886,"type":"article-journal","abstract":"It is argued that a solid consisting of fully entangled long chain molecules will show elastic properties similar to those of cross linked, i.e. vulcanized material, provided that elastic moduli are studied in periods short compared with creep times. An appropriate formula for the free energy is deduced, and calculated for a model in which each chain is confined to an environment formed by the others. Under deformation this environment changes and the elastic energy can be deduced. If </w:instrText>
            </w:r>
            <w:r w:rsidR="00FB0EF2">
              <w:instrText>ε</w:instrText>
            </w:r>
            <w:r w:rsidR="00FB0EF2" w:rsidRPr="00325551">
              <w:rPr>
                <w:lang w:val="en-US"/>
              </w:rPr>
              <w:instrText xml:space="preserve">1, </w:instrText>
            </w:r>
            <w:r w:rsidR="00FB0EF2">
              <w:instrText>ε</w:instrText>
            </w:r>
            <w:r w:rsidR="00FB0EF2" w:rsidRPr="00325551">
              <w:rPr>
                <w:lang w:val="en-US"/>
              </w:rPr>
              <w:instrText xml:space="preserve">2, </w:instrText>
            </w:r>
            <w:r w:rsidR="00FB0EF2">
              <w:instrText>ε</w:instrText>
            </w:r>
            <w:r w:rsidR="00FB0EF2" w:rsidRPr="00325551">
              <w:rPr>
                <w:lang w:val="en-US"/>
              </w:rPr>
              <w:instrText xml:space="preserve">3 are the principal strains, that part of the free energy due to the polymer entanglements is shown to be </w:instrText>
            </w:r>
            <w:r w:rsidR="00FB0EF2">
              <w:instrText>Δ</w:instrText>
            </w:r>
            <w:r w:rsidR="00FB0EF2" w:rsidRPr="00325551">
              <w:rPr>
                <w:lang w:val="en-US"/>
              </w:rPr>
              <w:instrText>F = - B</w:instrText>
            </w:r>
            <w:r w:rsidR="00FB0EF2">
              <w:instrText>κ</w:instrText>
            </w:r>
            <w:r w:rsidR="00FB0EF2" w:rsidRPr="00325551">
              <w:rPr>
                <w:lang w:val="en-US"/>
              </w:rPr>
              <w:instrText>T(</w:instrText>
            </w:r>
            <w:r w:rsidR="00FB0EF2">
              <w:instrText>ε</w:instrText>
            </w:r>
            <w:r w:rsidR="00FB0EF2" w:rsidRPr="00325551">
              <w:rPr>
                <w:lang w:val="en-US"/>
              </w:rPr>
              <w:instrText xml:space="preserve"> 12 + </w:instrText>
            </w:r>
            <w:r w:rsidR="00FB0EF2">
              <w:instrText>ε</w:instrText>
            </w:r>
            <w:r w:rsidR="00FB0EF2" w:rsidRPr="00325551">
              <w:rPr>
                <w:lang w:val="en-US"/>
              </w:rPr>
              <w:instrText xml:space="preserve">22 + </w:instrText>
            </w:r>
            <w:r w:rsidR="00FB0EF2">
              <w:instrText>ε</w:instrText>
            </w:r>
            <w:r w:rsidR="00FB0EF2" w:rsidRPr="00325551">
              <w:rPr>
                <w:lang w:val="en-US"/>
              </w:rPr>
              <w:instrText xml:space="preserve"> 32)L(</w:instrText>
            </w:r>
            <w:r w:rsidR="00FB0EF2">
              <w:instrText>σ</w:instrText>
            </w:r>
            <w:r w:rsidR="00FB0EF2" w:rsidRPr="00325551">
              <w:rPr>
                <w:lang w:val="en-US"/>
              </w:rPr>
              <w:instrText xml:space="preserve">l/m)1/2 for small strains, where B is a numerical constant, L is the total length of polymer present, </w:instrText>
            </w:r>
            <w:r w:rsidR="00FB0EF2">
              <w:instrText>σ</w:instrText>
            </w:r>
            <w:r w:rsidR="00FB0EF2" w:rsidRPr="00325551">
              <w:rPr>
                <w:lang w:val="en-US"/>
              </w:rPr>
              <w:instrText xml:space="preserve"> the density of polymer, and l, m the effective length and mass of one of the submolecules from which the polymer is made. An expression is also given for the case of a strain of arbitrary size.","archive":"Scopus","container-title":"Proceedings of the Physical Socie</w:instrText>
            </w:r>
            <w:r w:rsidR="00FB0EF2">
              <w:instrText xml:space="preserve">ty","DOI":"10.1088/0370-1328/92/1/303","issue":"1","page":"9-16","source":"Scopus","title":"The statistical mechanics of polymerized material","volume":"92","author":[{"family":"Edwards","given":"S.F."}],"issued":{"date-parts":[["1967"]]}}}],"schema":"https://github.com/citation-style-language/schema/raw/master/csl-citation.json"} </w:instrText>
            </w:r>
            <w:r>
              <w:fldChar w:fldCharType="separate"/>
            </w:r>
            <w:r w:rsidR="00FB0EF2" w:rsidRPr="00FB0EF2">
              <w:rPr>
                <w:rFonts w:cs="Times New Roman"/>
                <w:lang w:val="en-US"/>
              </w:rPr>
              <w:t>(Edwards, 1967)</w:t>
            </w:r>
            <w:r>
              <w:fldChar w:fldCharType="end"/>
            </w:r>
          </w:p>
        </w:tc>
      </w:tr>
      <w:tr w:rsidR="003D637C" w:rsidRPr="00A33EE7" w14:paraId="59A59B33" w14:textId="77777777" w:rsidTr="00517968">
        <w:trPr>
          <w:trHeight w:val="1134"/>
        </w:trPr>
        <w:tc>
          <w:tcPr>
            <w:tcW w:w="9627" w:type="dxa"/>
            <w:gridSpan w:val="2"/>
          </w:tcPr>
          <w:p w14:paraId="7EB90307" w14:textId="77777777" w:rsidR="003D637C" w:rsidRPr="00895498" w:rsidRDefault="003D637C" w:rsidP="00517968">
            <w:pPr>
              <w:pStyle w:val="Tabelan10"/>
              <w:jc w:val="left"/>
              <w:rPr>
                <w:lang w:val="en-US"/>
              </w:rPr>
            </w:pPr>
            <w:r w:rsidRPr="00895498">
              <w:rPr>
                <w:b/>
                <w:bCs/>
                <w:lang w:val="en-US"/>
              </w:rPr>
              <w:lastRenderedPageBreak/>
              <w:t>Equation</w:t>
            </w:r>
            <w:r w:rsidRPr="00895498">
              <w:rPr>
                <w:lang w:val="en-US"/>
              </w:rPr>
              <w:t>:</w:t>
            </w:r>
          </w:p>
          <w:p w14:paraId="1AB62B3E" w14:textId="11367048" w:rsidR="003D637C" w:rsidRPr="00895498" w:rsidRDefault="00E837AD"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3</m:t>
                    </m:r>
                  </m:e>
                </m:d>
              </m:oMath>
            </m:oMathPara>
          </w:p>
        </w:tc>
      </w:tr>
      <w:tr w:rsidR="003D637C" w:rsidRPr="00757521" w14:paraId="4A2BE47F" w14:textId="77777777" w:rsidTr="00517968">
        <w:trPr>
          <w:trHeight w:val="454"/>
        </w:trPr>
        <w:tc>
          <w:tcPr>
            <w:tcW w:w="9627" w:type="dxa"/>
            <w:gridSpan w:val="2"/>
            <w:vAlign w:val="center"/>
          </w:tcPr>
          <w:p w14:paraId="413FDDC7" w14:textId="580AE8CE" w:rsidR="003D637C" w:rsidRPr="003D637C" w:rsidRDefault="003D637C"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e</m:t>
                  </m:r>
                </m:sub>
              </m:sSub>
            </m:oMath>
          </w:p>
        </w:tc>
      </w:tr>
    </w:tbl>
    <w:p w14:paraId="6638A6D0" w14:textId="77777777" w:rsidR="003D637C" w:rsidRDefault="003D637C" w:rsidP="00722F0B">
      <w:pPr>
        <w:rPr>
          <w:lang w:val="en-US"/>
        </w:rPr>
      </w:pPr>
    </w:p>
    <w:tbl>
      <w:tblPr>
        <w:tblStyle w:val="Tabelacomgrade"/>
        <w:tblW w:w="0" w:type="auto"/>
        <w:tblLook w:val="04A0" w:firstRow="1" w:lastRow="0" w:firstColumn="1" w:lastColumn="0" w:noHBand="0" w:noVBand="1"/>
      </w:tblPr>
      <w:tblGrid>
        <w:gridCol w:w="4813"/>
        <w:gridCol w:w="4814"/>
      </w:tblGrid>
      <w:tr w:rsidR="00FB0EF2" w:rsidRPr="00A33EE7" w14:paraId="77BE6C58" w14:textId="77777777" w:rsidTr="00517968">
        <w:trPr>
          <w:trHeight w:val="454"/>
        </w:trPr>
        <w:tc>
          <w:tcPr>
            <w:tcW w:w="4813" w:type="dxa"/>
            <w:vAlign w:val="center"/>
          </w:tcPr>
          <w:p w14:paraId="56E64D82" w14:textId="25A1DDA1" w:rsidR="00FB0EF2" w:rsidRPr="004719EF" w:rsidRDefault="00FB0EF2" w:rsidP="00517968">
            <w:pPr>
              <w:pStyle w:val="Tabelan10"/>
              <w:jc w:val="left"/>
              <w:rPr>
                <w:lang w:val="en-US"/>
              </w:rPr>
            </w:pPr>
            <w:r w:rsidRPr="002A0307">
              <w:rPr>
                <w:b/>
                <w:bCs/>
                <w:lang w:val="en-US"/>
              </w:rPr>
              <w:t>Model Name</w:t>
            </w:r>
            <w:r w:rsidRPr="002A0307">
              <w:rPr>
                <w:lang w:val="en-US"/>
              </w:rPr>
              <w:t xml:space="preserve">: </w:t>
            </w:r>
            <w:proofErr w:type="spellStart"/>
            <w:r w:rsidR="00853996">
              <w:t>Slip</w:t>
            </w:r>
            <w:proofErr w:type="spellEnd"/>
            <w:r w:rsidR="00853996">
              <w:t>-Link</w:t>
            </w:r>
          </w:p>
        </w:tc>
        <w:tc>
          <w:tcPr>
            <w:tcW w:w="4814" w:type="dxa"/>
            <w:vAlign w:val="center"/>
          </w:tcPr>
          <w:p w14:paraId="5C385269" w14:textId="4679FA3B" w:rsidR="00FB0EF2" w:rsidRPr="00A33EE7" w:rsidRDefault="00FB0EF2" w:rsidP="00517968">
            <w:pPr>
              <w:pStyle w:val="Tabelan10"/>
              <w:jc w:val="left"/>
              <w:rPr>
                <w:lang w:val="en-US"/>
              </w:rPr>
            </w:pPr>
            <w:proofErr w:type="spellStart"/>
            <w:r w:rsidRPr="00895498">
              <w:rPr>
                <w:b/>
                <w:bCs/>
              </w:rPr>
              <w:t>Source</w:t>
            </w:r>
            <w:proofErr w:type="spellEnd"/>
            <w:r w:rsidRPr="00895498">
              <w:t>:</w:t>
            </w:r>
            <w:r>
              <w:t xml:space="preserve"> </w:t>
            </w:r>
            <w:r>
              <w:fldChar w:fldCharType="begin"/>
            </w:r>
            <w:r w:rsidR="0093164D">
              <w:instrText xml:space="preserve"> ADDIN ZOTERO_ITEM CSL_CITATION {"citationID":"Faxs9wpX","properties":{"formattedCitation":"(Ball et al., 1981)","plainCitation":"(Ball et al., 1981)","noteIndex":0},"citationItems":[{"id":889,"uris":["http://zotero.org/users/14777946/items/8BYSGDN5"],"itemData":{"id":889,"type":"article-journal","abstract":"Entanglements are modelled by links which make a sliding contact between polymer networks. A formal solution to this problem is given using the replica formalism and the contribution of an entanglement to the free energy of shear is given by: 12kT∑iλi2(1+η)1 + ηλi2 + kT∑log(1+ηλi2 where λi are the Cartesian extension ratios and η is a measure of the freedom of a link to slide compared with the freedom of movement of a chain. The expression quoted gives correct limits in the (trivial) case of η zero, and η infinity, when it is merely a negative contribution to the osmotic pressure of the network.","container-title":"Polymer","DOI":"10.1016/0032-3861(81)90284-6","ISSN":"0032-3861","issue":"8","journalAbbreviation":"Polymer","page":"1010-1018","source":"ScienceDirect","title":"Elasticity of entangled networks","volume":"22","author":[{"family":"Ball","given":"R. C."},{"family":"Doi","given":"M."},{"family":"Edwards","given":"S. F."},{"family":"Warner","given":"M."}],"issued":{"date-parts":[["1981",8,1]]}}}],"schema":"https://github.com/citation-style-language/schema/raw/master/csl-citation.json"} </w:instrText>
            </w:r>
            <w:r>
              <w:fldChar w:fldCharType="separate"/>
            </w:r>
            <w:r w:rsidR="0093164D" w:rsidRPr="0093164D">
              <w:rPr>
                <w:rFonts w:cs="Times New Roman"/>
              </w:rPr>
              <w:t>(Ball et al., 1981)</w:t>
            </w:r>
            <w:r>
              <w:fldChar w:fldCharType="end"/>
            </w:r>
          </w:p>
        </w:tc>
      </w:tr>
      <w:tr w:rsidR="00FB0EF2" w:rsidRPr="00A33EE7" w14:paraId="74C88CD9" w14:textId="77777777" w:rsidTr="00517968">
        <w:trPr>
          <w:trHeight w:val="1134"/>
        </w:trPr>
        <w:tc>
          <w:tcPr>
            <w:tcW w:w="9627" w:type="dxa"/>
            <w:gridSpan w:val="2"/>
          </w:tcPr>
          <w:p w14:paraId="5F4F62E1" w14:textId="77777777" w:rsidR="00FB0EF2" w:rsidRPr="00895498" w:rsidRDefault="00FB0EF2" w:rsidP="00517968">
            <w:pPr>
              <w:pStyle w:val="Tabelan10"/>
              <w:jc w:val="left"/>
              <w:rPr>
                <w:lang w:val="en-US"/>
              </w:rPr>
            </w:pPr>
            <w:r w:rsidRPr="00895498">
              <w:rPr>
                <w:b/>
                <w:bCs/>
                <w:lang w:val="en-US"/>
              </w:rPr>
              <w:t>Equation</w:t>
            </w:r>
            <w:r w:rsidRPr="00895498">
              <w:rPr>
                <w:lang w:val="en-US"/>
              </w:rPr>
              <w:t>:</w:t>
            </w:r>
          </w:p>
          <w:p w14:paraId="039135C6" w14:textId="7544242B" w:rsidR="00FB0EF2" w:rsidRPr="00895498" w:rsidRDefault="00986EA7"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η</m:t>
                        </m:r>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num>
                      <m:den>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e>
                </m:d>
              </m:oMath>
            </m:oMathPara>
          </w:p>
        </w:tc>
      </w:tr>
      <w:tr w:rsidR="00FB0EF2" w:rsidRPr="008E52D1" w14:paraId="6D955124" w14:textId="77777777" w:rsidTr="00517968">
        <w:trPr>
          <w:trHeight w:val="454"/>
        </w:trPr>
        <w:tc>
          <w:tcPr>
            <w:tcW w:w="9627" w:type="dxa"/>
            <w:gridSpan w:val="2"/>
            <w:vAlign w:val="center"/>
          </w:tcPr>
          <w:p w14:paraId="4CD04935" w14:textId="264D0717" w:rsidR="00FB0EF2" w:rsidRPr="003D637C" w:rsidRDefault="00FB0EF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α</m:t>
              </m:r>
            </m:oMath>
          </w:p>
        </w:tc>
      </w:tr>
    </w:tbl>
    <w:p w14:paraId="2DF859D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A5739" w:rsidRPr="008E52D1" w14:paraId="33B472FE" w14:textId="77777777" w:rsidTr="00517968">
        <w:trPr>
          <w:trHeight w:val="454"/>
        </w:trPr>
        <w:tc>
          <w:tcPr>
            <w:tcW w:w="4813" w:type="dxa"/>
            <w:vAlign w:val="center"/>
          </w:tcPr>
          <w:p w14:paraId="754A85C9" w14:textId="58B37C5A" w:rsidR="009A5739" w:rsidRPr="004719EF" w:rsidRDefault="009A5739" w:rsidP="00517968">
            <w:pPr>
              <w:pStyle w:val="Tabelan10"/>
              <w:jc w:val="left"/>
              <w:rPr>
                <w:lang w:val="en-US"/>
              </w:rPr>
            </w:pPr>
            <w:r w:rsidRPr="002A0307">
              <w:rPr>
                <w:b/>
                <w:bCs/>
                <w:lang w:val="en-US"/>
              </w:rPr>
              <w:t>Model Name</w:t>
            </w:r>
            <w:r w:rsidRPr="002A0307">
              <w:rPr>
                <w:lang w:val="en-US"/>
              </w:rPr>
              <w:t xml:space="preserve">: </w:t>
            </w:r>
            <w:proofErr w:type="spellStart"/>
            <w:r w:rsidR="00044330">
              <w:t>Constrained</w:t>
            </w:r>
            <w:proofErr w:type="spellEnd"/>
            <w:r w:rsidR="00044330">
              <w:t xml:space="preserve"> </w:t>
            </w:r>
            <w:proofErr w:type="spellStart"/>
            <w:r w:rsidR="00044330">
              <w:t>Junctions</w:t>
            </w:r>
            <w:proofErr w:type="spellEnd"/>
          </w:p>
        </w:tc>
        <w:tc>
          <w:tcPr>
            <w:tcW w:w="4814" w:type="dxa"/>
            <w:vAlign w:val="center"/>
          </w:tcPr>
          <w:p w14:paraId="46FB59E5" w14:textId="0201170D" w:rsidR="009A5739" w:rsidRPr="00A33EE7" w:rsidRDefault="009A5739" w:rsidP="00517968">
            <w:pPr>
              <w:pStyle w:val="Tabelan10"/>
              <w:jc w:val="left"/>
              <w:rPr>
                <w:lang w:val="en-US"/>
              </w:rPr>
            </w:pPr>
            <w:r w:rsidRPr="000B3E5A">
              <w:rPr>
                <w:b/>
                <w:bCs/>
                <w:lang w:val="en-US"/>
              </w:rPr>
              <w:t>Source</w:t>
            </w:r>
            <w:r w:rsidRPr="000B3E5A">
              <w:rPr>
                <w:lang w:val="en-US"/>
              </w:rPr>
              <w:t xml:space="preserve">: </w:t>
            </w:r>
            <w:r>
              <w:fldChar w:fldCharType="begin"/>
            </w:r>
            <w:r w:rsidR="000B3E5A" w:rsidRPr="000B3E5A">
              <w:rPr>
                <w:lang w:val="en-US"/>
              </w:rPr>
              <w:instrText xml:space="preserve"> ADDIN ZOTERO_ITEM CSL_CITATION {"citationID":"DTH7PVlO","properties":{"formattedCitation":"(Erman; Flory, 1982; Flory; Erman, 1982)","plainCitation":"(Erman; Flory, 1982; Flory; Erman, 1982)","noteIndex":0},"citationItems":[{"id":893,"uris":["http://zotero.org/users/14777946/items/WHLYANT4"],"itemData":{"id":893,"type":"article-journal","container-title":"Macromolecules","DOI":"10.1021/ma00231a023","ISSN":"0024-9297","issue":"3","journalAbbreviation":"Macromolecules","note":"publisher: American Chemical Society","page":"806-811","source":"ACS Publications","title":"Relationships between stress, strain, and molecular constitution of polymer networks. Comparison of theory with experiments","volume":"15","author":[{"family":"Erman","given":"Burak"},{"family":"Flory","given":"Paul J."}],"issued":{"date-parts":[["1982",5,1]]}}},{"id":891,"uris":["http://zotero.org/users/14777946/items/9GMNJ8EL"],"itemData":{"id":891,"type":"article-journal","container-title":"Macromolecules","DOI":"10.1021/ma00231a022","ISSN":"0024-9297","issue":"3","journalAbbreviation":"Macromolecules","note":"publisher: American Chemical Society","page":"800-806","source":"ACS Publications","title":"Theory of elasticity of polymer networks. 3","volume":"15","author":[{"family":"Flory","given":"Paul J."},{"family":"Erman","given":"Burak"}],"issued":{"date-parts":[["1982",5,1]]}}}],"schema":"https://github.com/citation-style-language/schema/raw/master/csl-citation.json"} </w:instrText>
            </w:r>
            <w:r>
              <w:fldChar w:fldCharType="separate"/>
            </w:r>
            <w:r w:rsidR="000B3E5A" w:rsidRPr="000B3E5A">
              <w:rPr>
                <w:rFonts w:cs="Times New Roman"/>
                <w:lang w:val="en-US"/>
              </w:rPr>
              <w:t>(Erman; Flory, 1982; Flory; Erman, 1982)</w:t>
            </w:r>
            <w:r>
              <w:fldChar w:fldCharType="end"/>
            </w:r>
          </w:p>
        </w:tc>
      </w:tr>
      <w:tr w:rsidR="009A5739" w:rsidRPr="00A33EE7" w14:paraId="0573787B" w14:textId="77777777" w:rsidTr="00517968">
        <w:trPr>
          <w:trHeight w:val="1134"/>
        </w:trPr>
        <w:tc>
          <w:tcPr>
            <w:tcW w:w="9627" w:type="dxa"/>
            <w:gridSpan w:val="2"/>
          </w:tcPr>
          <w:p w14:paraId="2CAC5B15" w14:textId="77777777" w:rsidR="009A5739" w:rsidRPr="00895498" w:rsidRDefault="009A5739" w:rsidP="00517968">
            <w:pPr>
              <w:pStyle w:val="Tabelan10"/>
              <w:jc w:val="left"/>
              <w:rPr>
                <w:lang w:val="en-US"/>
              </w:rPr>
            </w:pPr>
            <w:r w:rsidRPr="00895498">
              <w:rPr>
                <w:b/>
                <w:bCs/>
                <w:lang w:val="en-US"/>
              </w:rPr>
              <w:t>Equation</w:t>
            </w:r>
            <w:r w:rsidRPr="00895498">
              <w:rPr>
                <w:lang w:val="en-US"/>
              </w:rPr>
              <w:t>:</w:t>
            </w:r>
          </w:p>
          <w:p w14:paraId="6B2F022D" w14:textId="7E08CDE3" w:rsidR="009A5739" w:rsidRPr="00895498" w:rsidRDefault="0098017C"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h</m:t>
                    </m:r>
                  </m:sub>
                </m:sSub>
                <m:r>
                  <m:rPr>
                    <m:sty m:val="p"/>
                  </m:rPr>
                  <w:rPr>
                    <w:rFonts w:ascii="Cambria Math" w:hAnsi="Cambria Math"/>
                  </w:rPr>
                  <m:t>+</m:t>
                </m:r>
                <m:f>
                  <m:fPr>
                    <m:ctrlPr>
                      <w:rPr>
                        <w:rFonts w:ascii="Cambria Math" w:hAnsi="Cambria Math"/>
                      </w:rPr>
                    </m:ctrlPr>
                  </m:fPr>
                  <m:num>
                    <m:r>
                      <w:rPr>
                        <w:rFonts w:ascii="Cambria Math" w:hAnsi="Cambria Math"/>
                      </w:rPr>
                      <m:t>νkT</m:t>
                    </m:r>
                  </m:num>
                  <m:den>
                    <m:r>
                      <m:rPr>
                        <m:sty m:val="p"/>
                      </m:rPr>
                      <w:rPr>
                        <w:rFonts w:ascii="Cambria Math" w:hAnsi="Cambria Math"/>
                      </w:rPr>
                      <m:t>2</m:t>
                    </m:r>
                  </m:den>
                </m:f>
                <m:sSub>
                  <m:sSubPr>
                    <m:ctrlPr>
                      <w:rPr>
                        <w:rFonts w:ascii="Cambria Math" w:hAnsi="Cambria Math"/>
                      </w:rPr>
                    </m:ctrlPr>
                  </m:sSubPr>
                  <m:e>
                    <m:r>
                      <m:rPr>
                        <m:sty m:val="p"/>
                      </m:rPr>
                      <w:rPr>
                        <w:rFonts w:ascii="Cambria Math" w:hAnsi="Cambria Math"/>
                      </w:rPr>
                      <m:t>∑</m:t>
                    </m:r>
                  </m:e>
                  <m:sub>
                    <m:r>
                      <w:rPr>
                        <w:rFonts w:ascii="Cambria Math" w:hAnsi="Cambria Math"/>
                      </w:rPr>
                      <m:t>t</m:t>
                    </m:r>
                  </m:sub>
                </m:sSub>
                <m:r>
                  <m:rPr>
                    <m:sty m:val="p"/>
                  </m:rPr>
                  <w:rPr>
                    <w:rFonts w:ascii="Cambria Math" w:hAnsi="Cambria Math"/>
                  </w:rPr>
                  <m:t> </m:t>
                </m:r>
                <m:d>
                  <m:dPr>
                    <m:begChr m:val="["/>
                    <m:endChr m:val="]"/>
                    <m:ctrlPr>
                      <w:rPr>
                        <w:rFonts w:ascii="Cambria Math" w:hAnsi="Cambria Math"/>
                      </w:rPr>
                    </m:ctrlPr>
                  </m:dPr>
                  <m:e>
                    <m:r>
                      <w:rPr>
                        <w:rFonts w:ascii="Cambria Math" w:hAnsi="Cambria Math"/>
                      </w:rPr>
                      <m:t>κ</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num>
                      <m:den>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den>
                    </m:f>
                    <m:r>
                      <m:rPr>
                        <m:sty m:val="p"/>
                      </m:rPr>
                      <w:rPr>
                        <w:rFonts w:ascii="Cambria Math" w:hAnsi="Cambria Math"/>
                      </w:rPr>
                      <m:t>+ln⁡</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num>
                          <m:den>
                            <m:r>
                              <m:rPr>
                                <m:sty m:val="p"/>
                              </m:rPr>
                              <w:rPr>
                                <w:rFonts w:ascii="Cambria Math" w:hAnsi="Cambria Math"/>
                              </w:rPr>
                              <m:t>1+</m:t>
                            </m:r>
                            <m:r>
                              <w:rPr>
                                <w:rFonts w:ascii="Cambria Math" w:hAnsi="Cambria Math"/>
                              </w:rPr>
                              <m:t>κ</m:t>
                            </m:r>
                          </m:den>
                        </m:f>
                      </m:e>
                    </m:d>
                    <m:r>
                      <m:rPr>
                        <m:sty m:val="p"/>
                      </m:rPr>
                      <w:rPr>
                        <w:rFonts w:ascii="Cambria Math" w:hAnsi="Cambria Math"/>
                      </w:rPr>
                      <m:t>-ln⁡</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e>
                </m:d>
              </m:oMath>
            </m:oMathPara>
          </w:p>
        </w:tc>
      </w:tr>
      <w:tr w:rsidR="009A5739" w:rsidRPr="008E52D1" w14:paraId="2170A26F" w14:textId="77777777" w:rsidTr="00517968">
        <w:trPr>
          <w:trHeight w:val="454"/>
        </w:trPr>
        <w:tc>
          <w:tcPr>
            <w:tcW w:w="9627" w:type="dxa"/>
            <w:gridSpan w:val="2"/>
            <w:vAlign w:val="center"/>
          </w:tcPr>
          <w:p w14:paraId="39E1AB2D" w14:textId="5712F329" w:rsidR="009A5739" w:rsidRPr="003D637C" w:rsidRDefault="009A573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r>
                <w:rPr>
                  <w:rFonts w:ascii="Cambria Math" w:hAnsi="Cambria Math"/>
                </w:rPr>
                <m:t>νkT</m:t>
              </m:r>
              <m:r>
                <m:rPr>
                  <m:sty m:val="p"/>
                </m:rPr>
                <w:rPr>
                  <w:rFonts w:ascii="Cambria Math" w:hAnsi="Cambria Math"/>
                  <w:lang w:val="en-US"/>
                </w:rPr>
                <m:t>,</m:t>
              </m:r>
              <m:r>
                <w:rPr>
                  <w:rFonts w:ascii="Cambria Math" w:hAnsi="Cambria Math"/>
                </w:rPr>
                <m:t>κ</m:t>
              </m:r>
            </m:oMath>
          </w:p>
        </w:tc>
      </w:tr>
    </w:tbl>
    <w:p w14:paraId="2BE1F5C4"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B3E5A" w:rsidRPr="00A33EE7" w14:paraId="57421B72" w14:textId="77777777" w:rsidTr="00517968">
        <w:trPr>
          <w:trHeight w:val="454"/>
        </w:trPr>
        <w:tc>
          <w:tcPr>
            <w:tcW w:w="4813" w:type="dxa"/>
            <w:vAlign w:val="center"/>
          </w:tcPr>
          <w:p w14:paraId="5F5D00C6" w14:textId="716667EC" w:rsidR="000B3E5A" w:rsidRPr="004719EF" w:rsidRDefault="000B3E5A" w:rsidP="00517968">
            <w:pPr>
              <w:pStyle w:val="Tabelan10"/>
              <w:jc w:val="left"/>
              <w:rPr>
                <w:lang w:val="en-US"/>
              </w:rPr>
            </w:pPr>
            <w:r w:rsidRPr="002A0307">
              <w:rPr>
                <w:b/>
                <w:bCs/>
                <w:lang w:val="en-US"/>
              </w:rPr>
              <w:t>Model Name</w:t>
            </w:r>
            <w:r w:rsidRPr="002A0307">
              <w:rPr>
                <w:lang w:val="en-US"/>
              </w:rPr>
              <w:t xml:space="preserve">: </w:t>
            </w:r>
            <w:r w:rsidR="00F6472A">
              <w:t>Edwards-</w:t>
            </w:r>
            <w:proofErr w:type="spellStart"/>
            <w:r w:rsidR="00F6472A">
              <w:t>Vilgis</w:t>
            </w:r>
            <w:proofErr w:type="spellEnd"/>
          </w:p>
        </w:tc>
        <w:tc>
          <w:tcPr>
            <w:tcW w:w="4814" w:type="dxa"/>
            <w:vAlign w:val="center"/>
          </w:tcPr>
          <w:p w14:paraId="0DF3A65E" w14:textId="26275CCC" w:rsidR="000B3E5A" w:rsidRPr="00A33EE7" w:rsidRDefault="000B3E5A" w:rsidP="00517968">
            <w:pPr>
              <w:pStyle w:val="Tabelan10"/>
              <w:jc w:val="left"/>
              <w:rPr>
                <w:lang w:val="en-US"/>
              </w:rPr>
            </w:pPr>
            <w:r w:rsidRPr="000B3E5A">
              <w:rPr>
                <w:b/>
                <w:bCs/>
                <w:lang w:val="en-US"/>
              </w:rPr>
              <w:t>Source</w:t>
            </w:r>
            <w:r w:rsidRPr="000B3E5A">
              <w:rPr>
                <w:lang w:val="en-US"/>
              </w:rPr>
              <w:t xml:space="preserve">: </w:t>
            </w:r>
            <w:r>
              <w:fldChar w:fldCharType="begin"/>
            </w:r>
            <w:r w:rsidR="006B635C">
              <w:rPr>
                <w:lang w:val="en-US"/>
              </w:rPr>
              <w:instrText xml:space="preserve"> ADDIN ZOTERO_ITEM CSL_CITATION {"citationID":"cmKCknD0","properties":{"formattedCitation":"(Edwards; Vilgis, 1986)","plainCitation":"(Edwards; Vilgis, 1986)","noteIndex":0},"citationItems":[{"id":895,"uris":["http://zotero.org/users/14777946/items/N6RZ4QM5"],"itemData":{"id":895,"type":"article-journal","abstract":"This paper presents a theory of rubber elasticity based on the concept of entanglements. It is shown that for small deformation the molecular mechanism of stretching is dominated by the slippage of chains. Hardening of the rubber at a high deformation is due to inextensibility as described by the tube concept. This free energy of deformation agrees well with experiment. The resulting free energy is FkBT=12Nc∑i=13(1−α2)λi21−α2Z̄λi2−log1−α2∑i=33λi2 + 12ns∑i=13λi2(1+η)(1−α2)(1+ηλi2)(1−α2σλi2)+log(1+ηλi2)−log(1−α2σλi2) where α is a measure of the inextensibility and η of the slippage, Nc is the number of crosslinks and Ns the number of slip links.","container-title":"Polymer","DOI":"10.1016/0032-3861(86)90231-4","ISSN":"0032-3861","issue":"4","journalAbbreviation":"Polymer","page":"483-492","source":"ScienceDirect","title":"The effect of entanglements in rubber elasticity","volume":"27","author":[{"family":"Edwards","given":"S. F."},{"family":"Vilgis","given":"Th."}],"issued":{"date-parts":[["1986",4,1]]}}}],"schema":"https://github.com/citation-style-language/schema/raw/master/csl-citation.json"} </w:instrText>
            </w:r>
            <w:r>
              <w:fldChar w:fldCharType="separate"/>
            </w:r>
            <w:r w:rsidR="006B635C" w:rsidRPr="006B635C">
              <w:rPr>
                <w:rFonts w:cs="Times New Roman"/>
                <w:lang w:val="en-US"/>
              </w:rPr>
              <w:t>(Edwards; Vilgis, 1986)</w:t>
            </w:r>
            <w:r>
              <w:fldChar w:fldCharType="end"/>
            </w:r>
          </w:p>
        </w:tc>
      </w:tr>
      <w:tr w:rsidR="000B3E5A" w:rsidRPr="00A33EE7" w14:paraId="4E00AC11" w14:textId="77777777" w:rsidTr="00517968">
        <w:trPr>
          <w:trHeight w:val="1134"/>
        </w:trPr>
        <w:tc>
          <w:tcPr>
            <w:tcW w:w="9627" w:type="dxa"/>
            <w:gridSpan w:val="2"/>
          </w:tcPr>
          <w:p w14:paraId="1E23C034" w14:textId="77777777" w:rsidR="000B3E5A" w:rsidRPr="00895498" w:rsidRDefault="000B3E5A" w:rsidP="00517968">
            <w:pPr>
              <w:pStyle w:val="Tabelan10"/>
              <w:jc w:val="left"/>
              <w:rPr>
                <w:lang w:val="en-US"/>
              </w:rPr>
            </w:pPr>
            <w:r w:rsidRPr="00895498">
              <w:rPr>
                <w:b/>
                <w:bCs/>
                <w:lang w:val="en-US"/>
              </w:rPr>
              <w:t>Equation</w:t>
            </w:r>
            <w:r w:rsidRPr="00895498">
              <w:rPr>
                <w:lang w:val="en-US"/>
              </w:rPr>
              <w:t>:</w:t>
            </w:r>
          </w:p>
          <w:p w14:paraId="5C9151EC" w14:textId="010B17D3" w:rsidR="000B3E5A" w:rsidRPr="00895498" w:rsidRDefault="00E77780"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r>
                      <m:rPr>
                        <m:sty m:val="p"/>
                      </m:rPr>
                      <w:rPr>
                        <w:rFonts w:ascii="Cambria Math" w:hAnsi="Cambria Math"/>
                      </w:rPr>
                      <m:t>+l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η</m:t>
                        </m:r>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num>
                      <m:den>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e>
                </m:d>
              </m:oMath>
            </m:oMathPara>
          </w:p>
        </w:tc>
      </w:tr>
      <w:tr w:rsidR="000B3E5A" w:rsidRPr="008E52D1" w14:paraId="4A04A85C" w14:textId="77777777" w:rsidTr="00517968">
        <w:trPr>
          <w:trHeight w:val="454"/>
        </w:trPr>
        <w:tc>
          <w:tcPr>
            <w:tcW w:w="9627" w:type="dxa"/>
            <w:gridSpan w:val="2"/>
            <w:vAlign w:val="center"/>
          </w:tcPr>
          <w:p w14:paraId="0AD5E025" w14:textId="5627AC5F" w:rsidR="000B3E5A" w:rsidRPr="003D637C" w:rsidRDefault="000B3E5A"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η</m:t>
              </m:r>
            </m:oMath>
          </w:p>
        </w:tc>
      </w:tr>
    </w:tbl>
    <w:p w14:paraId="3ACD58CF" w14:textId="77777777" w:rsidR="009A5739" w:rsidRDefault="009A5739" w:rsidP="00722F0B">
      <w:pPr>
        <w:rPr>
          <w:lang w:val="en-US"/>
        </w:rPr>
      </w:pPr>
    </w:p>
    <w:tbl>
      <w:tblPr>
        <w:tblStyle w:val="Tabelacomgrade"/>
        <w:tblW w:w="0" w:type="auto"/>
        <w:tblLook w:val="04A0" w:firstRow="1" w:lastRow="0" w:firstColumn="1" w:lastColumn="0" w:noHBand="0" w:noVBand="1"/>
      </w:tblPr>
      <w:tblGrid>
        <w:gridCol w:w="4813"/>
        <w:gridCol w:w="4814"/>
      </w:tblGrid>
      <w:tr w:rsidR="006B635C" w:rsidRPr="00A33EE7" w14:paraId="713C6CFD" w14:textId="77777777" w:rsidTr="00517968">
        <w:trPr>
          <w:trHeight w:val="454"/>
        </w:trPr>
        <w:tc>
          <w:tcPr>
            <w:tcW w:w="4813" w:type="dxa"/>
            <w:vAlign w:val="center"/>
          </w:tcPr>
          <w:p w14:paraId="10B1A791" w14:textId="50F7D7C2" w:rsidR="006B635C" w:rsidRPr="004719EF" w:rsidRDefault="006B635C" w:rsidP="00517968">
            <w:pPr>
              <w:pStyle w:val="Tabelan10"/>
              <w:jc w:val="left"/>
              <w:rPr>
                <w:lang w:val="en-US"/>
              </w:rPr>
            </w:pPr>
            <w:r w:rsidRPr="002A0307">
              <w:rPr>
                <w:b/>
                <w:bCs/>
                <w:lang w:val="en-US"/>
              </w:rPr>
              <w:t>Model Name</w:t>
            </w:r>
            <w:r w:rsidRPr="002A0307">
              <w:rPr>
                <w:lang w:val="en-US"/>
              </w:rPr>
              <w:t xml:space="preserve">: </w:t>
            </w:r>
            <w:r w:rsidR="00E65C9B">
              <w:t>MCC</w:t>
            </w:r>
          </w:p>
        </w:tc>
        <w:tc>
          <w:tcPr>
            <w:tcW w:w="4814" w:type="dxa"/>
            <w:vAlign w:val="center"/>
          </w:tcPr>
          <w:p w14:paraId="0A76237F" w14:textId="410C2512" w:rsidR="006B635C" w:rsidRPr="00A33EE7" w:rsidRDefault="006B635C" w:rsidP="00517968">
            <w:pPr>
              <w:pStyle w:val="Tabelan10"/>
              <w:jc w:val="left"/>
              <w:rPr>
                <w:lang w:val="en-US"/>
              </w:rPr>
            </w:pPr>
            <w:r w:rsidRPr="000B3E5A">
              <w:rPr>
                <w:b/>
                <w:bCs/>
                <w:lang w:val="en-US"/>
              </w:rPr>
              <w:t>Source</w:t>
            </w:r>
            <w:r w:rsidRPr="000B3E5A">
              <w:rPr>
                <w:lang w:val="en-US"/>
              </w:rPr>
              <w:t xml:space="preserve">: </w:t>
            </w:r>
            <w:r>
              <w:fldChar w:fldCharType="begin"/>
            </w:r>
            <w:r w:rsidR="004F77B6">
              <w:rPr>
                <w:lang w:val="en-US"/>
              </w:rPr>
              <w:instrText xml:space="preserve"> ADDIN ZOTERO_ITEM CSL_CITATION {"citationID":"VEkbS7yT","properties":{"formattedCitation":"(Erman; Monnerie, 1989)","plainCitation":"(Erman; Monnerie, 1989)","noteIndex":0},"citationItems":[{"id":897,"uris":["http://zotero.org/users/14777946/items/KSRPTYY2"],"itemData":{"id":897,"type":"article-journal","container-title":"Macromolecules","DOI":"10.1021/ma00198a026","ISSN":"0024-9297","issue":"8","journalAbbreviation":"Macromolecules","note":"publisher: American Chemical Society","page":"3342-3348","source":"ACS Publications","title":"Theory of elasticity of amorphous networks: effect of constraints along chains","title-short":"Theory of elasticity of amorphous networks","volume":"22","author":[{"family":"Erman","given":"Burak"},{"family":"Monnerie","given":"Lucien"}],"issued":{"date-parts":[["1989",8,1]]}}}],"schema":"https://github.com/citation-style-language/schema/raw/master/csl-citation.json"} </w:instrText>
            </w:r>
            <w:r>
              <w:fldChar w:fldCharType="separate"/>
            </w:r>
            <w:r w:rsidR="004F77B6" w:rsidRPr="004F77B6">
              <w:rPr>
                <w:rFonts w:cs="Times New Roman"/>
              </w:rPr>
              <w:t>(Erman; Monnerie, 1989)</w:t>
            </w:r>
            <w:r>
              <w:fldChar w:fldCharType="end"/>
            </w:r>
          </w:p>
        </w:tc>
      </w:tr>
      <w:tr w:rsidR="006B635C" w:rsidRPr="00A33EE7" w14:paraId="21F48155" w14:textId="77777777" w:rsidTr="00517968">
        <w:trPr>
          <w:trHeight w:val="1134"/>
        </w:trPr>
        <w:tc>
          <w:tcPr>
            <w:tcW w:w="9627" w:type="dxa"/>
            <w:gridSpan w:val="2"/>
          </w:tcPr>
          <w:p w14:paraId="362E2C68" w14:textId="77777777" w:rsidR="006B635C" w:rsidRPr="00895498" w:rsidRDefault="006B635C" w:rsidP="00517968">
            <w:pPr>
              <w:pStyle w:val="Tabelan10"/>
              <w:jc w:val="left"/>
              <w:rPr>
                <w:lang w:val="en-US"/>
              </w:rPr>
            </w:pPr>
            <w:r w:rsidRPr="00895498">
              <w:rPr>
                <w:b/>
                <w:bCs/>
                <w:lang w:val="en-US"/>
              </w:rPr>
              <w:t>Equation</w:t>
            </w:r>
            <w:r w:rsidRPr="00895498">
              <w:rPr>
                <w:lang w:val="en-US"/>
              </w:rPr>
              <w:t>:</w:t>
            </w:r>
          </w:p>
          <w:p w14:paraId="246A6D6C" w14:textId="6E4503F3" w:rsidR="006B635C" w:rsidRPr="00895498" w:rsidRDefault="00FA2920"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ξkT</m:t>
                </m:r>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μkT</m:t>
                </m:r>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t</m:t>
                            </m:r>
                          </m:sub>
                        </m:sSub>
                      </m:e>
                    </m:d>
                    <m:r>
                      <m:rPr>
                        <m:sty m:val="p"/>
                      </m:rPr>
                      <w:rPr>
                        <w:rFonts w:ascii="Cambria Math" w:hAnsi="Cambria Math"/>
                      </w:rPr>
                      <m:t>-l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t</m:t>
                            </m:r>
                          </m:sub>
                        </m:sSub>
                      </m:e>
                    </m:d>
                  </m:e>
                </m:d>
              </m:oMath>
            </m:oMathPara>
          </w:p>
        </w:tc>
      </w:tr>
      <w:tr w:rsidR="006B635C" w:rsidRPr="00757521" w14:paraId="278A1293" w14:textId="77777777" w:rsidTr="00517968">
        <w:trPr>
          <w:trHeight w:val="454"/>
        </w:trPr>
        <w:tc>
          <w:tcPr>
            <w:tcW w:w="9627" w:type="dxa"/>
            <w:gridSpan w:val="2"/>
            <w:vAlign w:val="center"/>
          </w:tcPr>
          <w:p w14:paraId="3C125D17" w14:textId="689CF036" w:rsidR="006B635C" w:rsidRPr="003D637C" w:rsidRDefault="006B635C"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ξkT</m:t>
              </m:r>
              <m:r>
                <m:rPr>
                  <m:sty m:val="p"/>
                </m:rPr>
                <w:rPr>
                  <w:rFonts w:ascii="Cambria Math" w:hAnsi="Cambria Math"/>
                </w:rPr>
                <m:t>,</m:t>
              </m:r>
              <m:r>
                <w:rPr>
                  <w:rFonts w:ascii="Cambria Math" w:hAnsi="Cambria Math"/>
                </w:rPr>
                <m:t>μkT</m:t>
              </m:r>
              <m:r>
                <m:rPr>
                  <m:sty m:val="p"/>
                </m:rPr>
                <w:rPr>
                  <w:rFonts w:ascii="Cambria Math" w:hAnsi="Cambria Math"/>
                </w:rPr>
                <m:t>,</m:t>
              </m:r>
              <m:r>
                <w:rPr>
                  <w:rFonts w:ascii="Cambria Math" w:hAnsi="Cambria Math"/>
                </w:rPr>
                <m:t>κ</m:t>
              </m:r>
            </m:oMath>
          </w:p>
        </w:tc>
      </w:tr>
    </w:tbl>
    <w:p w14:paraId="4BC5F09C" w14:textId="77777777" w:rsidR="000B3E5A" w:rsidRDefault="000B3E5A" w:rsidP="00722F0B">
      <w:pPr>
        <w:rPr>
          <w:lang w:val="en-US"/>
        </w:rPr>
      </w:pPr>
    </w:p>
    <w:tbl>
      <w:tblPr>
        <w:tblStyle w:val="Tabelacomgrade"/>
        <w:tblW w:w="0" w:type="auto"/>
        <w:tblLook w:val="04A0" w:firstRow="1" w:lastRow="0" w:firstColumn="1" w:lastColumn="0" w:noHBand="0" w:noVBand="1"/>
      </w:tblPr>
      <w:tblGrid>
        <w:gridCol w:w="4813"/>
        <w:gridCol w:w="4814"/>
      </w:tblGrid>
      <w:tr w:rsidR="004D235B" w:rsidRPr="00A33EE7" w14:paraId="0C128C28" w14:textId="77777777" w:rsidTr="00517968">
        <w:trPr>
          <w:trHeight w:val="454"/>
        </w:trPr>
        <w:tc>
          <w:tcPr>
            <w:tcW w:w="4813" w:type="dxa"/>
            <w:vAlign w:val="center"/>
          </w:tcPr>
          <w:p w14:paraId="713D0F5A" w14:textId="77777777" w:rsidR="004D235B" w:rsidRPr="004719EF" w:rsidRDefault="004D235B" w:rsidP="00517968">
            <w:pPr>
              <w:pStyle w:val="Tabelan10"/>
              <w:jc w:val="left"/>
              <w:rPr>
                <w:lang w:val="en-US"/>
              </w:rPr>
            </w:pPr>
            <w:r w:rsidRPr="002A0307">
              <w:rPr>
                <w:b/>
                <w:bCs/>
                <w:lang w:val="en-US"/>
              </w:rPr>
              <w:t>Model Name</w:t>
            </w:r>
            <w:r w:rsidRPr="002A0307">
              <w:rPr>
                <w:lang w:val="en-US"/>
              </w:rPr>
              <w:t xml:space="preserve">: </w:t>
            </w:r>
            <w:r>
              <w:t>Tube</w:t>
            </w:r>
          </w:p>
        </w:tc>
        <w:tc>
          <w:tcPr>
            <w:tcW w:w="4814" w:type="dxa"/>
            <w:vAlign w:val="center"/>
          </w:tcPr>
          <w:p w14:paraId="4E82D42C" w14:textId="77777777" w:rsidR="004D235B" w:rsidRPr="00A33EE7" w:rsidRDefault="004D235B" w:rsidP="00517968">
            <w:pPr>
              <w:pStyle w:val="Tabelan10"/>
              <w:jc w:val="left"/>
              <w:rPr>
                <w:lang w:val="en-US"/>
              </w:rPr>
            </w:pPr>
            <w:r w:rsidRPr="000B3E5A">
              <w:rPr>
                <w:b/>
                <w:bCs/>
                <w:lang w:val="en-US"/>
              </w:rPr>
              <w:t>Source</w:t>
            </w:r>
            <w:r w:rsidRPr="000B3E5A">
              <w:rPr>
                <w:lang w:val="en-US"/>
              </w:rPr>
              <w:t xml:space="preserve">: </w:t>
            </w:r>
            <w:r>
              <w:fldChar w:fldCharType="begin"/>
            </w:r>
            <w:r>
              <w:rPr>
                <w:lang w:val="en-US"/>
              </w:rPr>
              <w:instrText xml:space="preserve"> ADDIN ZOTERO_ITEM CSL_CITATION {"citationID":"U4kH0KH4","properties":{"formattedCitation":"(Heinrich; Kaliske, 1997)","plainCitation":"(Heinrich; Kaliske, 1997)","noteIndex":0},"citationItems":[{"id":899,"uris":["http://zotero.org/users/14777946/items/YXPUM3MF"],"itemData":{"id":899,"type":"article-journal","abstract":"The main physical features of the tube-model of rubber elasticity are reviewed. Based on an affine-coupling-hypothesis of network strands between successive entanglements a simple scaling derivation of the non-affine deformation of the lateral tube dimension is presented. The mathematical form of the tube deformation essentially determines the structure of the high elastic potential in a continuum mechanical formulation that is suitable for an efficient implementation into a finite element method. Experimental data from van den Bogert and de Borst are taken for the comparison with numerical results. The material parameters are identified in a uniaxial experiment. Subsequently, a non-homogeneous complex shear experiment is modelled for the comparison in order to assess the predictive character of the finite element simulation. From the numerical part we can conclude that the tube-model can be used to carry out realistic simulations. However, results are sensitive to the material parameters used and parameter identification is of great importance. The tube-model when applied to FEM provides the possibility to relate molecular parameters of the vulcanizate to the properties and behaviour of rubbers under operating conditions.","container-title":"Computational and Theoretical Polymer Science","DOI":"10.1016/S1089-3156(98)00010-5","ISSN":"1089-3156","issue":"3","journalAbbreviation":"Computational and Theoretical Polymer Science","page":"227-241","source":"ScienceDirect","title":"Theoretical and numerical formulation of a molecular based constitutive tube-model of rubber elasticity","volume":"7","author":[{"family":"Heinrich","given":"G."},{"family":"Kaliske","given":"M."}],"issued":{"date-parts":[["1997",1,1]]}}}],"schema":"https://github.com/citation-style-language/schema/raw/master/csl-citation.json"} </w:instrText>
            </w:r>
            <w:r>
              <w:fldChar w:fldCharType="separate"/>
            </w:r>
            <w:r w:rsidRPr="004D235B">
              <w:rPr>
                <w:rFonts w:cs="Times New Roman"/>
              </w:rPr>
              <w:t>(Heinrich; Kaliske, 1997)</w:t>
            </w:r>
            <w:r>
              <w:fldChar w:fldCharType="end"/>
            </w:r>
          </w:p>
        </w:tc>
      </w:tr>
      <w:tr w:rsidR="004D235B" w:rsidRPr="00A33EE7" w14:paraId="5654BD25" w14:textId="77777777" w:rsidTr="00517968">
        <w:trPr>
          <w:trHeight w:val="1134"/>
        </w:trPr>
        <w:tc>
          <w:tcPr>
            <w:tcW w:w="9627" w:type="dxa"/>
            <w:gridSpan w:val="2"/>
          </w:tcPr>
          <w:p w14:paraId="3E978AC9" w14:textId="77777777" w:rsidR="004D235B" w:rsidRPr="00895498" w:rsidRDefault="004D235B" w:rsidP="00517968">
            <w:pPr>
              <w:pStyle w:val="Tabelan10"/>
              <w:jc w:val="left"/>
              <w:rPr>
                <w:lang w:val="en-US"/>
              </w:rPr>
            </w:pPr>
            <w:r w:rsidRPr="00895498">
              <w:rPr>
                <w:b/>
                <w:bCs/>
                <w:lang w:val="en-US"/>
              </w:rPr>
              <w:t>Equation</w:t>
            </w:r>
            <w:r w:rsidRPr="00895498">
              <w:rPr>
                <w:lang w:val="en-US"/>
              </w:rPr>
              <w:t>:</w:t>
            </w:r>
          </w:p>
          <w:p w14:paraId="56B419F5" w14:textId="77777777" w:rsidR="004D235B" w:rsidRPr="00895498" w:rsidRDefault="00000000" w:rsidP="00517968">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B</m:t>
                          </m:r>
                        </m:e>
                        <m:sub>
                          <m:r>
                            <w:rPr>
                              <w:rFonts w:ascii="Cambria Math" w:hAnsi="Cambria Math"/>
                            </w:rPr>
                            <m:t>t</m:t>
                          </m:r>
                        </m:sub>
                      </m:sSub>
                    </m:e>
                    <m:e>
                      <m:r>
                        <w:rPr>
                          <w:rFonts w:ascii="Cambria Math" w:hAnsi="Cambria Math"/>
                        </w:rPr>
                        <m:t xml:space="preserve"> </m:t>
                      </m:r>
                      <m:r>
                        <m:rPr>
                          <m:sty m:val="p"/>
                        </m:rPr>
                        <w:rPr>
                          <w:rFonts w:ascii="Cambria Math" w:hAnsi="Cambria Math"/>
                        </w:rPr>
                        <m:t>=</m:t>
                      </m:r>
                      <m:sSup>
                        <m:sSupPr>
                          <m:ctrlPr>
                            <w:rPr>
                              <w:rFonts w:ascii="Cambria Math" w:hAnsi="Cambria Math"/>
                            </w:rPr>
                          </m:ctrlPr>
                        </m:sSupPr>
                        <m:e>
                          <m:r>
                            <w:rPr>
                              <w:rFonts w:ascii="Cambria Math" w:hAnsi="Cambria Math"/>
                            </w:rPr>
                            <m:t>κ</m:t>
                          </m:r>
                        </m:e>
                        <m:sup>
                          <m:r>
                            <m:rPr>
                              <m:sty m:val="p"/>
                            </m:rPr>
                            <w:rPr>
                              <w:rFonts w:ascii="Cambria Math" w:hAnsi="Cambria Math"/>
                            </w:rPr>
                            <m:t>2</m:t>
                          </m:r>
                        </m:sup>
                      </m:sSup>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r>
                        <w:rPr>
                          <w:rFonts w:ascii="Cambria Math" w:hAnsi="Cambria Math"/>
                        </w:rPr>
                        <m:t>κ</m:t>
                      </m:r>
                    </m:e>
                  </m:mr>
                  <m:mr>
                    <m:e>
                      <m:r>
                        <w:rPr>
                          <w:rFonts w:ascii="Cambria Math" w:hAnsi="Cambria Math"/>
                        </w:rPr>
                        <m:t>W</m:t>
                      </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G</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e>
                  </m:mr>
                </m:m>
              </m:oMath>
            </m:oMathPara>
          </w:p>
        </w:tc>
      </w:tr>
      <w:tr w:rsidR="004D235B" w:rsidRPr="008E52D1" w14:paraId="086DDF78" w14:textId="77777777" w:rsidTr="00517968">
        <w:trPr>
          <w:trHeight w:val="454"/>
        </w:trPr>
        <w:tc>
          <w:tcPr>
            <w:tcW w:w="9627" w:type="dxa"/>
            <w:gridSpan w:val="2"/>
            <w:vAlign w:val="center"/>
          </w:tcPr>
          <w:p w14:paraId="0BE918EC" w14:textId="77777777" w:rsidR="004D235B" w:rsidRPr="003D637C" w:rsidRDefault="004D235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β</m:t>
              </m:r>
            </m:oMath>
          </w:p>
        </w:tc>
      </w:tr>
    </w:tbl>
    <w:p w14:paraId="08149A0D" w14:textId="77777777" w:rsidR="000B3E5A" w:rsidRDefault="000B3E5A" w:rsidP="00722F0B">
      <w:pPr>
        <w:rPr>
          <w:lang w:val="en-US"/>
        </w:rPr>
      </w:pPr>
    </w:p>
    <w:tbl>
      <w:tblPr>
        <w:tblStyle w:val="Tabelacomgrade"/>
        <w:tblW w:w="0" w:type="auto"/>
        <w:tblLook w:val="04A0" w:firstRow="1" w:lastRow="0" w:firstColumn="1" w:lastColumn="0" w:noHBand="0" w:noVBand="1"/>
      </w:tblPr>
      <w:tblGrid>
        <w:gridCol w:w="4813"/>
        <w:gridCol w:w="4814"/>
      </w:tblGrid>
      <w:tr w:rsidR="004D235B" w:rsidRPr="008E52D1" w14:paraId="3A5662B1" w14:textId="77777777" w:rsidTr="00517968">
        <w:trPr>
          <w:trHeight w:val="454"/>
        </w:trPr>
        <w:tc>
          <w:tcPr>
            <w:tcW w:w="4813" w:type="dxa"/>
            <w:vAlign w:val="center"/>
          </w:tcPr>
          <w:p w14:paraId="29DF642C" w14:textId="687E401A" w:rsidR="004D235B" w:rsidRPr="004719EF" w:rsidRDefault="004D235B" w:rsidP="00517968">
            <w:pPr>
              <w:pStyle w:val="Tabelan10"/>
              <w:jc w:val="left"/>
              <w:rPr>
                <w:lang w:val="en-US"/>
              </w:rPr>
            </w:pPr>
            <w:r w:rsidRPr="002A0307">
              <w:rPr>
                <w:b/>
                <w:bCs/>
                <w:lang w:val="en-US"/>
              </w:rPr>
              <w:lastRenderedPageBreak/>
              <w:t>Model Name</w:t>
            </w:r>
            <w:r w:rsidRPr="002A0307">
              <w:rPr>
                <w:lang w:val="en-US"/>
              </w:rPr>
              <w:t xml:space="preserve">: </w:t>
            </w:r>
            <w:proofErr w:type="spellStart"/>
            <w:r w:rsidR="00EB40C3">
              <w:t>Nonaffine</w:t>
            </w:r>
            <w:proofErr w:type="spellEnd"/>
            <w:r w:rsidR="00EB40C3">
              <w:t>-Tube</w:t>
            </w:r>
          </w:p>
        </w:tc>
        <w:tc>
          <w:tcPr>
            <w:tcW w:w="4814" w:type="dxa"/>
            <w:vAlign w:val="center"/>
          </w:tcPr>
          <w:p w14:paraId="7A12B27D" w14:textId="2D266CDB" w:rsidR="004D235B" w:rsidRPr="00A33EE7" w:rsidRDefault="004D235B" w:rsidP="00517968">
            <w:pPr>
              <w:pStyle w:val="Tabelan10"/>
              <w:jc w:val="left"/>
              <w:rPr>
                <w:lang w:val="en-US"/>
              </w:rPr>
            </w:pPr>
            <w:r w:rsidRPr="000B3E5A">
              <w:rPr>
                <w:b/>
                <w:bCs/>
                <w:lang w:val="en-US"/>
              </w:rPr>
              <w:t>Source</w:t>
            </w:r>
            <w:r w:rsidRPr="000B3E5A">
              <w:rPr>
                <w:lang w:val="en-US"/>
              </w:rPr>
              <w:t xml:space="preserve">: </w:t>
            </w:r>
            <w:r>
              <w:fldChar w:fldCharType="begin"/>
            </w:r>
            <w:r w:rsidR="00764FA7">
              <w:rPr>
                <w:lang w:val="en-US"/>
              </w:rPr>
              <w:instrText xml:space="preserve"> ADDIN ZOTERO_ITEM CSL_CITATION {"citationID":"AJMyh5M9","properties":{"formattedCitation":"(Heinrich; Kaliske, 1997)","plainCitation":"(Heinrich; Kaliske, 1997)","dontUpdate":true,"noteIndex":0},"citationItems":[{"id":899,"uris":["http://zotero.org/users/14777946/items/YXPUM3MF"],"itemData":{"id":899,"type":"article-journal","abstract":"The main physical features of the tube-model of rubber elasticity are reviewed. Based on an affine-coupling-hypothesis of network strands between successive entanglements a simple scaling derivation of the non-affine deformation of the lateral tube dimension is presented. The mathematical form of the tube deformation essentially determines the structure of the high elastic potential in a continuum mechanical formulation that is suitable for an efficient implementation into a finite element method. Experimental data from van den Bogert and de Borst are taken for the comparison with numerical results. The material parameters are identified in a uniaxial experiment. Subsequently, a non-homogeneous complex shear experiment is modelled for the comparison in order to assess the predictive character of the finite element simulation. From the numerical part we can conclude that the tube-model can be used to carry out realistic simulations. However, results are sensitive to the material parameters used and parameter identification is of great importance. The tube-model when applied to FEM provides the possibility to relate molecular parameters of the vulcanizate to the properties and behaviour of rubbers under operating conditions.","container-title":"Computational and Theoretical Polymer Science","DOI":"10.1016/S1089-3156(98)00010-5","ISSN":"1089-3156","issue":"3","journalAbbreviation":"Computational and Theoretical Polymer Science","page":"227-241","source":"ScienceDirect","title":"Theoretical and numerical formulation of a molecular based constitutive tube-model of rubber elasticity","volume":"7","author":[{"family":"Heinrich","given":"G."},{"family":"Kaliske","given":"M."}],"issued":{"date-parts":[["1997",1,1]]}}}],"schema":"https://github.com/citation-style-language/schema/raw/master/csl-citation.json"} </w:instrText>
            </w:r>
            <w:r>
              <w:fldChar w:fldCharType="separate"/>
            </w:r>
            <w:r w:rsidR="005D3C97" w:rsidRPr="00D94971">
              <w:rPr>
                <w:rFonts w:ascii="Cambria Math" w:hAnsi="Cambria Math"/>
                <w:i/>
              </w:rPr>
              <w:t xml:space="preserve"> </w:t>
            </w:r>
            <w:r w:rsidR="005D3C97" w:rsidRPr="005D3C97">
              <w:rPr>
                <w:rFonts w:cs="Times New Roman"/>
              </w:rPr>
              <w:fldChar w:fldCharType="begin"/>
            </w:r>
            <w:r w:rsidR="005D3C97" w:rsidRPr="005D3C97">
              <w:rPr>
                <w:rFonts w:cs="Times New Roman"/>
              </w:rPr>
              <w:instrText xml:space="preserve"> </w:instrText>
            </w:r>
            <w:r w:rsidR="005D3C97" w:rsidRPr="005D3C97">
              <w:rPr>
                <w:rFonts w:ascii="Cambria Math" w:hAnsi="Cambria Math" w:cs="Cambria Math"/>
              </w:rPr>
              <w:instrText>𝐴𝐷𝐷𝐼𝑁</w:instrText>
            </w:r>
            <w:r w:rsidR="005D3C97" w:rsidRPr="005D3C97">
              <w:rPr>
                <w:rFonts w:cs="Times New Roman"/>
              </w:rPr>
              <w:instrText xml:space="preserve"> </w:instrText>
            </w:r>
            <w:r w:rsidR="005D3C97" w:rsidRPr="005D3C97">
              <w:rPr>
                <w:rFonts w:ascii="Cambria Math" w:hAnsi="Cambria Math" w:cs="Cambria Math"/>
              </w:rPr>
              <w:instrText>𝑍𝑂𝑇𝐸𝑅𝑂</w:instrText>
            </w:r>
            <w:r w:rsidR="005D3C97" w:rsidRPr="005D3C97">
              <w:rPr>
                <w:rFonts w:cs="Times New Roman"/>
              </w:rPr>
              <w:instrText>_</w:instrText>
            </w:r>
            <w:r w:rsidR="005D3C97" w:rsidRPr="005D3C97">
              <w:rPr>
                <w:rFonts w:ascii="Cambria Math" w:hAnsi="Cambria Math" w:cs="Cambria Math"/>
              </w:rPr>
              <w:instrText>𝐼𝑇𝐸𝑀</w:instrText>
            </w:r>
            <w:r w:rsidR="005D3C97" w:rsidRPr="005D3C97">
              <w:rPr>
                <w:rFonts w:cs="Times New Roman"/>
              </w:rPr>
              <w:instrText xml:space="preserve"> </w:instrText>
            </w:r>
            <w:r w:rsidR="005D3C97" w:rsidRPr="005D3C97">
              <w:rPr>
                <w:rFonts w:ascii="Cambria Math" w:hAnsi="Cambria Math" w:cs="Cambria Math"/>
              </w:rPr>
              <w:instrText>𝐶𝑆𝐿</w:instrText>
            </w:r>
            <w:r w:rsidR="005D3C97" w:rsidRPr="005D3C97">
              <w:rPr>
                <w:rFonts w:cs="Times New Roman"/>
              </w:rPr>
              <w:instrText>_</w:instrText>
            </w:r>
            <w:r w:rsidR="005D3C97" w:rsidRPr="005D3C97">
              <w:rPr>
                <w:rFonts w:ascii="Cambria Math" w:hAnsi="Cambria Math" w:cs="Cambria Math"/>
              </w:rPr>
              <w:instrText>𝐶𝐼𝑇𝐴𝑇𝐼𝑂𝑁</w:instrText>
            </w:r>
            <w:r w:rsidR="005D3C97" w:rsidRPr="005D3C97">
              <w:rPr>
                <w:rFonts w:cs="Times New Roman"/>
              </w:rPr>
              <w:instrText xml:space="preserve"> {"</w:instrText>
            </w:r>
            <w:r w:rsidR="005D3C97" w:rsidRPr="005D3C97">
              <w:rPr>
                <w:rFonts w:ascii="Cambria Math" w:hAnsi="Cambria Math" w:cs="Cambria Math"/>
              </w:rPr>
              <w:instrText>𝑐𝑖𝑡𝑎𝑡𝑖𝑜𝑛𝐼𝐷</w:instrText>
            </w:r>
            <w:r w:rsidR="005D3C97" w:rsidRPr="005D3C97">
              <w:rPr>
                <w:rFonts w:cs="Times New Roman"/>
              </w:rPr>
              <w:instrText>":"</w:instrText>
            </w:r>
            <w:r w:rsidR="005D3C97" w:rsidRPr="005D3C97">
              <w:rPr>
                <w:rFonts w:ascii="Cambria Math" w:hAnsi="Cambria Math" w:cs="Cambria Math"/>
              </w:rPr>
              <w:instrText>𝑟𝑟𝑃𝐵𝑚</w:instrText>
            </w:r>
            <w:r w:rsidR="005D3C97" w:rsidRPr="005D3C97">
              <w:rPr>
                <w:rFonts w:cs="Times New Roman"/>
              </w:rPr>
              <w:instrText>1</w:instrText>
            </w:r>
            <w:r w:rsidR="005D3C97" w:rsidRPr="005D3C97">
              <w:rPr>
                <w:rFonts w:ascii="Cambria Math" w:hAnsi="Cambria Math" w:cs="Cambria Math"/>
              </w:rPr>
              <w:instrText>𝑀𝑈</w:instrText>
            </w:r>
            <w:r w:rsidR="005D3C97" w:rsidRPr="005D3C97">
              <w:rPr>
                <w:rFonts w:cs="Times New Roman"/>
              </w:rPr>
              <w:instrText>","</w:instrText>
            </w:r>
            <w:r w:rsidR="005D3C97" w:rsidRPr="005D3C97">
              <w:rPr>
                <w:rFonts w:ascii="Cambria Math" w:hAnsi="Cambria Math" w:cs="Cambria Math"/>
              </w:rPr>
              <w:instrText>𝑝𝑟𝑜𝑝𝑒𝑟𝑡𝑖𝑒𝑠</w:instrText>
            </w:r>
            <w:r w:rsidR="005D3C97" w:rsidRPr="005D3C97">
              <w:rPr>
                <w:rFonts w:cs="Times New Roman"/>
              </w:rPr>
              <w:instrText>":{"</w:instrText>
            </w:r>
            <w:r w:rsidR="005D3C97" w:rsidRPr="005D3C97">
              <w:rPr>
                <w:rFonts w:ascii="Cambria Math" w:hAnsi="Cambria Math" w:cs="Cambria Math"/>
              </w:rPr>
              <w:instrText>𝑓𝑜𝑟𝑚𝑎𝑡𝑡𝑒𝑑𝐶𝑖𝑡𝑎𝑡𝑖𝑜𝑛</w:instrText>
            </w:r>
            <w:r w:rsidR="005D3C97" w:rsidRPr="005D3C97">
              <w:rPr>
                <w:rFonts w:cs="Times New Roman"/>
              </w:rPr>
              <w:instrText>":"(</w:instrText>
            </w:r>
            <w:r w:rsidR="005D3C97" w:rsidRPr="005D3C97">
              <w:rPr>
                <w:rFonts w:ascii="Cambria Math" w:hAnsi="Cambria Math" w:cs="Cambria Math"/>
              </w:rPr>
              <w:instrText>𝑅𝑢𝑏𝑖𝑛𝑠𝑡𝑒𝑖𝑛</w:instrText>
            </w:r>
            <w:r w:rsidR="005D3C97" w:rsidRPr="005D3C97">
              <w:rPr>
                <w:rFonts w:cs="Times New Roman"/>
              </w:rPr>
              <w:instrText xml:space="preserve">; </w:instrText>
            </w:r>
            <w:r w:rsidR="005D3C97" w:rsidRPr="005D3C97">
              <w:rPr>
                <w:rFonts w:ascii="Cambria Math" w:hAnsi="Cambria Math" w:cs="Cambria Math"/>
              </w:rPr>
              <w:instrText>𝑃𝑎𝑛𝑦𝑢𝑘𝑜𝑣</w:instrText>
            </w:r>
            <w:r w:rsidR="005D3C97" w:rsidRPr="005D3C97">
              <w:rPr>
                <w:rFonts w:cs="Times New Roman"/>
              </w:rPr>
              <w:instrText>, 1997)","</w:instrText>
            </w:r>
            <w:r w:rsidR="005D3C97" w:rsidRPr="005D3C97">
              <w:rPr>
                <w:rFonts w:ascii="Cambria Math" w:hAnsi="Cambria Math" w:cs="Cambria Math"/>
              </w:rPr>
              <w:instrText>𝑝𝑙𝑎𝑖𝑛𝐶𝑖𝑡𝑎𝑡𝑖𝑜𝑛</w:instrText>
            </w:r>
            <w:r w:rsidR="005D3C97" w:rsidRPr="005D3C97">
              <w:rPr>
                <w:rFonts w:cs="Times New Roman"/>
              </w:rPr>
              <w:instrText>":"(</w:instrText>
            </w:r>
            <w:r w:rsidR="005D3C97" w:rsidRPr="005D3C97">
              <w:rPr>
                <w:rFonts w:ascii="Cambria Math" w:hAnsi="Cambria Math" w:cs="Cambria Math"/>
              </w:rPr>
              <w:instrText>𝑅𝑢𝑏𝑖𝑛𝑠𝑡𝑒𝑖𝑛</w:instrText>
            </w:r>
            <w:r w:rsidR="005D3C97" w:rsidRPr="005D3C97">
              <w:rPr>
                <w:rFonts w:cs="Times New Roman"/>
              </w:rPr>
              <w:instrText xml:space="preserve">; </w:instrText>
            </w:r>
            <w:r w:rsidR="005D3C97" w:rsidRPr="005D3C97">
              <w:rPr>
                <w:rFonts w:ascii="Cambria Math" w:hAnsi="Cambria Math" w:cs="Cambria Math"/>
              </w:rPr>
              <w:instrText>𝑃𝑎𝑛𝑦𝑢𝑘𝑜𝑣</w:instrText>
            </w:r>
            <w:r w:rsidR="005D3C97" w:rsidRPr="005D3C97">
              <w:rPr>
                <w:rFonts w:cs="Times New Roman"/>
              </w:rPr>
              <w:instrText>, 1997)","</w:instrText>
            </w:r>
            <w:r w:rsidR="005D3C97" w:rsidRPr="005D3C97">
              <w:rPr>
                <w:rFonts w:ascii="Cambria Math" w:hAnsi="Cambria Math" w:cs="Cambria Math"/>
              </w:rPr>
              <w:instrText>𝑛𝑜𝑡𝑒𝐼𝑛𝑑𝑒𝑥</w:instrText>
            </w:r>
            <w:r w:rsidR="005D3C97" w:rsidRPr="005D3C97">
              <w:rPr>
                <w:rFonts w:cs="Times New Roman"/>
              </w:rPr>
              <w:instrText>":0},"</w:instrText>
            </w:r>
            <w:r w:rsidR="005D3C97" w:rsidRPr="005D3C97">
              <w:rPr>
                <w:rFonts w:ascii="Cambria Math" w:hAnsi="Cambria Math" w:cs="Cambria Math"/>
              </w:rPr>
              <w:instrText>𝑐𝑖𝑡𝑎𝑡𝑖𝑜𝑛𝐼𝑡𝑒𝑚𝑠</w:instrText>
            </w:r>
            <w:r w:rsidR="005D3C97" w:rsidRPr="005D3C97">
              <w:rPr>
                <w:rFonts w:cs="Times New Roman"/>
              </w:rPr>
              <w:instrText>":[{"</w:instrText>
            </w:r>
            <w:r w:rsidR="005D3C97" w:rsidRPr="005D3C97">
              <w:rPr>
                <w:rFonts w:ascii="Cambria Math" w:hAnsi="Cambria Math" w:cs="Cambria Math"/>
              </w:rPr>
              <w:instrText>𝑖𝑑</w:instrText>
            </w:r>
            <w:r w:rsidR="005D3C97" w:rsidRPr="005D3C97">
              <w:rPr>
                <w:rFonts w:cs="Times New Roman"/>
              </w:rPr>
              <w:instrText>":901,"</w:instrText>
            </w:r>
            <w:r w:rsidR="005D3C97" w:rsidRPr="005D3C97">
              <w:rPr>
                <w:rFonts w:ascii="Cambria Math" w:hAnsi="Cambria Math" w:cs="Cambria Math"/>
              </w:rPr>
              <w:instrText>𝑢𝑟𝑖𝑠</w:instrText>
            </w:r>
            <w:r w:rsidR="005D3C97" w:rsidRPr="005D3C97">
              <w:rPr>
                <w:rFonts w:cs="Times New Roman"/>
              </w:rPr>
              <w:instrText>":["ℎ</w:instrText>
            </w:r>
            <w:r w:rsidR="005D3C97" w:rsidRPr="005D3C97">
              <w:rPr>
                <w:rFonts w:ascii="Cambria Math" w:hAnsi="Cambria Math" w:cs="Cambria Math"/>
              </w:rPr>
              <w:instrText>𝑡𝑡𝑝</w:instrText>
            </w:r>
            <w:r w:rsidR="005D3C97" w:rsidRPr="005D3C97">
              <w:rPr>
                <w:rFonts w:cs="Times New Roman"/>
              </w:rPr>
              <w:instrText>://</w:instrText>
            </w:r>
            <w:r w:rsidR="005D3C97" w:rsidRPr="005D3C97">
              <w:rPr>
                <w:rFonts w:ascii="Cambria Math" w:hAnsi="Cambria Math" w:cs="Cambria Math"/>
              </w:rPr>
              <w:instrText>𝑧𝑜𝑡𝑒𝑟𝑜</w:instrText>
            </w:r>
            <w:r w:rsidR="005D3C97" w:rsidRPr="005D3C97">
              <w:rPr>
                <w:rFonts w:cs="Times New Roman"/>
              </w:rPr>
              <w:instrText>.</w:instrText>
            </w:r>
            <w:r w:rsidR="005D3C97" w:rsidRPr="005D3C97">
              <w:rPr>
                <w:rFonts w:ascii="Cambria Math" w:hAnsi="Cambria Math" w:cs="Cambria Math"/>
              </w:rPr>
              <w:instrText>𝑜𝑟𝑔</w:instrText>
            </w:r>
            <w:r w:rsidR="005D3C97" w:rsidRPr="005D3C97">
              <w:rPr>
                <w:rFonts w:cs="Times New Roman"/>
              </w:rPr>
              <w:instrText>/</w:instrText>
            </w:r>
            <w:r w:rsidR="005D3C97" w:rsidRPr="005D3C97">
              <w:rPr>
                <w:rFonts w:ascii="Cambria Math" w:hAnsi="Cambria Math" w:cs="Cambria Math"/>
              </w:rPr>
              <w:instrText>𝑢𝑠𝑒𝑟𝑠</w:instrText>
            </w:r>
            <w:r w:rsidR="005D3C97" w:rsidRPr="005D3C97">
              <w:rPr>
                <w:rFonts w:cs="Times New Roman"/>
              </w:rPr>
              <w:instrText>/14777946/</w:instrText>
            </w:r>
            <w:r w:rsidR="005D3C97" w:rsidRPr="005D3C97">
              <w:rPr>
                <w:rFonts w:ascii="Cambria Math" w:hAnsi="Cambria Math" w:cs="Cambria Math"/>
              </w:rPr>
              <w:instrText>𝑖𝑡𝑒𝑚𝑠</w:instrText>
            </w:r>
            <w:r w:rsidR="005D3C97" w:rsidRPr="005D3C97">
              <w:rPr>
                <w:rFonts w:cs="Times New Roman"/>
              </w:rPr>
              <w:instrText>/5</w:instrText>
            </w:r>
            <w:r w:rsidR="005D3C97" w:rsidRPr="005D3C97">
              <w:rPr>
                <w:rFonts w:ascii="Cambria Math" w:hAnsi="Cambria Math" w:cs="Cambria Math"/>
              </w:rPr>
              <w:instrText>𝐾𝑃𝐶𝑊</w:instrText>
            </w:r>
            <w:r w:rsidR="005D3C97" w:rsidRPr="005D3C97">
              <w:rPr>
                <w:rFonts w:cs="Times New Roman"/>
              </w:rPr>
              <w:instrText>94</w:instrText>
            </w:r>
            <w:r w:rsidR="005D3C97" w:rsidRPr="005D3C97">
              <w:rPr>
                <w:rFonts w:ascii="Cambria Math" w:hAnsi="Cambria Math" w:cs="Cambria Math"/>
              </w:rPr>
              <w:instrText>𝐷</w:instrText>
            </w:r>
            <w:r w:rsidR="005D3C97" w:rsidRPr="005D3C97">
              <w:rPr>
                <w:rFonts w:cs="Times New Roman"/>
              </w:rPr>
              <w:instrText>"],"</w:instrText>
            </w:r>
            <w:r w:rsidR="005D3C97" w:rsidRPr="005D3C97">
              <w:rPr>
                <w:rFonts w:ascii="Cambria Math" w:hAnsi="Cambria Math" w:cs="Cambria Math"/>
              </w:rPr>
              <w:instrText>𝑖𝑡𝑒𝑚𝐷𝑎𝑡𝑎</w:instrText>
            </w:r>
            <w:r w:rsidR="005D3C97" w:rsidRPr="005D3C97">
              <w:rPr>
                <w:rFonts w:cs="Times New Roman"/>
              </w:rPr>
              <w:instrText>":{"</w:instrText>
            </w:r>
            <w:r w:rsidR="005D3C97" w:rsidRPr="005D3C97">
              <w:rPr>
                <w:rFonts w:ascii="Cambria Math" w:hAnsi="Cambria Math" w:cs="Cambria Math"/>
              </w:rPr>
              <w:instrText>𝑖𝑑</w:instrText>
            </w:r>
            <w:r w:rsidR="005D3C97" w:rsidRPr="005D3C97">
              <w:rPr>
                <w:rFonts w:cs="Times New Roman"/>
              </w:rPr>
              <w:instrText>":901,"</w:instrText>
            </w:r>
            <w:r w:rsidR="005D3C97" w:rsidRPr="005D3C97">
              <w:rPr>
                <w:rFonts w:ascii="Cambria Math" w:hAnsi="Cambria Math" w:cs="Cambria Math"/>
              </w:rPr>
              <w:instrText>𝑡𝑦𝑝𝑒</w:instrText>
            </w:r>
            <w:r w:rsidR="005D3C97" w:rsidRPr="005D3C97">
              <w:rPr>
                <w:rFonts w:cs="Times New Roman"/>
              </w:rPr>
              <w:instrText>":"</w:instrText>
            </w:r>
            <w:r w:rsidR="005D3C97" w:rsidRPr="005D3C97">
              <w:rPr>
                <w:rFonts w:ascii="Cambria Math" w:hAnsi="Cambria Math" w:cs="Cambria Math"/>
              </w:rPr>
              <w:instrText>𝑎𝑟𝑡𝑖𝑐𝑙𝑒</w:instrText>
            </w:r>
            <w:r w:rsidR="005D3C97" w:rsidRPr="005D3C97">
              <w:rPr>
                <w:rFonts w:cs="Times New Roman"/>
              </w:rPr>
              <w:instrText>−</w:instrText>
            </w:r>
            <w:r w:rsidR="005D3C97" w:rsidRPr="005D3C97">
              <w:rPr>
                <w:rFonts w:ascii="Cambria Math" w:hAnsi="Cambria Math" w:cs="Cambria Math"/>
              </w:rPr>
              <w:instrText>𝑗𝑜𝑢𝑟𝑛𝑎𝑙</w:instrText>
            </w:r>
            <w:r w:rsidR="005D3C97" w:rsidRPr="005D3C97">
              <w:rPr>
                <w:rFonts w:cs="Times New Roman"/>
              </w:rPr>
              <w:instrText>","</w:instrText>
            </w:r>
            <w:r w:rsidR="005D3C97" w:rsidRPr="005D3C97">
              <w:rPr>
                <w:rFonts w:ascii="Cambria Math" w:hAnsi="Cambria Math" w:cs="Cambria Math"/>
              </w:rPr>
              <w:instrText>𝑎𝑏𝑠𝑡𝑟𝑎𝑐𝑡</w:instrText>
            </w:r>
            <w:r w:rsidR="005D3C97" w:rsidRPr="005D3C97">
              <w:rPr>
                <w:rFonts w:cs="Times New Roman"/>
              </w:rPr>
              <w:instrText>":"</w:instrText>
            </w:r>
            <w:r w:rsidR="005D3C97" w:rsidRPr="005D3C97">
              <w:rPr>
                <w:rFonts w:ascii="Cambria Math" w:hAnsi="Cambria Math" w:cs="Cambria Math"/>
              </w:rPr>
              <w:instrText>𝑊𝑒</w:instrText>
            </w:r>
            <w:r w:rsidR="005D3C97" w:rsidRPr="005D3C97">
              <w:rPr>
                <w:rFonts w:cs="Times New Roman"/>
              </w:rPr>
              <w:instrText xml:space="preserve"> </w:instrText>
            </w:r>
            <w:r w:rsidR="005D3C97" w:rsidRPr="005D3C97">
              <w:rPr>
                <w:rFonts w:ascii="Cambria Math" w:hAnsi="Cambria Math" w:cs="Cambria Math"/>
              </w:rPr>
              <w:instrText>𝑑𝑒𝑚𝑜𝑛𝑠𝑡𝑟𝑎𝑡𝑒</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𝑎𝑡</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𝑜𝑟𝑖𝑔𝑖𝑛</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𝑛𝑜𝑛𝑙𝑖𝑛𝑒𝑎𝑟</w:instrText>
            </w:r>
            <w:r w:rsidR="005D3C97" w:rsidRPr="005D3C97">
              <w:rPr>
                <w:rFonts w:cs="Times New Roman"/>
              </w:rPr>
              <w:instrText xml:space="preserve"> </w:instrText>
            </w:r>
            <w:r w:rsidR="005D3C97" w:rsidRPr="005D3C97">
              <w:rPr>
                <w:rFonts w:ascii="Cambria Math" w:hAnsi="Cambria Math" w:cs="Cambria Math"/>
              </w:rPr>
              <w:instrText>𝑒𝑙𝑎𝑠𝑡𝑖𝑐𝑖𝑡𝑦</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𝑝𝑜𝑙𝑦𝑚𝑒𝑟</w:instrText>
            </w:r>
            <w:r w:rsidR="005D3C97" w:rsidRPr="005D3C97">
              <w:rPr>
                <w:rFonts w:cs="Times New Roman"/>
              </w:rPr>
              <w:instrText xml:space="preserve"> </w:instrText>
            </w:r>
            <w:r w:rsidR="005D3C97" w:rsidRPr="005D3C97">
              <w:rPr>
                <w:rFonts w:ascii="Cambria Math" w:hAnsi="Cambria Math" w:cs="Cambria Math"/>
              </w:rPr>
              <w:instrText>𝑛𝑒𝑡𝑤𝑜𝑟𝑘𝑠</w:instrText>
            </w:r>
            <w:r w:rsidR="005D3C97" w:rsidRPr="005D3C97">
              <w:rPr>
                <w:rFonts w:cs="Times New Roman"/>
              </w:rPr>
              <w:instrText xml:space="preserve"> </w:instrText>
            </w:r>
            <w:r w:rsidR="005D3C97" w:rsidRPr="005D3C97">
              <w:rPr>
                <w:rFonts w:ascii="Cambria Math" w:hAnsi="Cambria Math" w:cs="Cambria Math"/>
              </w:rPr>
              <w:instrText>𝑟𝑒𝑠𝑡𝑠</w:instrText>
            </w:r>
            <w:r w:rsidR="005D3C97" w:rsidRPr="005D3C97">
              <w:rPr>
                <w:rFonts w:cs="Times New Roman"/>
              </w:rPr>
              <w:instrText xml:space="preserve"> </w:instrText>
            </w:r>
            <w:r w:rsidR="005D3C97" w:rsidRPr="005D3C97">
              <w:rPr>
                <w:rFonts w:ascii="Cambria Math" w:hAnsi="Cambria Math" w:cs="Cambria Math"/>
              </w:rPr>
              <w:instrText>𝑖𝑛</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𝑖𝑟</w:instrText>
            </w:r>
            <w:r w:rsidR="005D3C97" w:rsidRPr="005D3C97">
              <w:rPr>
                <w:rFonts w:cs="Times New Roman"/>
              </w:rPr>
              <w:instrText xml:space="preserve"> </w:instrText>
            </w:r>
            <w:r w:rsidR="005D3C97" w:rsidRPr="005D3C97">
              <w:rPr>
                <w:rFonts w:ascii="Cambria Math" w:hAnsi="Cambria Math" w:cs="Cambria Math"/>
              </w:rPr>
              <w:instrText>𝑛𝑜𝑛𝑎𝑓𝑓𝑖𝑛𝑒</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𝑊𝑒</w:instrText>
            </w:r>
            <w:r w:rsidR="005D3C97" w:rsidRPr="005D3C97">
              <w:rPr>
                <w:rFonts w:cs="Times New Roman"/>
              </w:rPr>
              <w:instrText xml:space="preserve"> </w:instrText>
            </w:r>
            <w:r w:rsidR="005D3C97" w:rsidRPr="005D3C97">
              <w:rPr>
                <w:rFonts w:ascii="Cambria Math" w:hAnsi="Cambria Math" w:cs="Cambria Math"/>
              </w:rPr>
              <w:instrText>𝑖𝑛𝑡𝑟𝑜𝑑𝑢𝑐𝑒</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𝑙𝑒𝑛𝑔𝑡</w:instrText>
            </w:r>
            <w:r w:rsidR="005D3C97" w:rsidRPr="005D3C97">
              <w:rPr>
                <w:rFonts w:cs="Times New Roman"/>
              </w:rPr>
              <w:instrText xml:space="preserve">ℎ </w:instrText>
            </w:r>
            <w:r w:rsidR="005D3C97" w:rsidRPr="005D3C97">
              <w:rPr>
                <w:rFonts w:ascii="Cambria Math" w:hAnsi="Cambria Math" w:cs="Cambria Math"/>
              </w:rPr>
              <w:instrText>𝐴𝑎𝑓𝑓</w:instrText>
            </w:r>
            <w:r w:rsidR="005D3C97" w:rsidRPr="005D3C97">
              <w:rPr>
                <w:rFonts w:cs="Times New Roman"/>
              </w:rPr>
              <w:instrText xml:space="preserve">, </w:instrText>
            </w:r>
            <w:r w:rsidR="005D3C97" w:rsidRPr="005D3C97">
              <w:rPr>
                <w:rFonts w:ascii="Cambria Math" w:hAnsi="Cambria Math" w:cs="Cambria Math"/>
              </w:rPr>
              <w:instrText>𝑤</w:instrText>
            </w:r>
            <w:r w:rsidR="005D3C97" w:rsidRPr="005D3C97">
              <w:rPr>
                <w:rFonts w:cs="Times New Roman"/>
              </w:rPr>
              <w:instrText>ℎ</w:instrText>
            </w:r>
            <w:r w:rsidR="005D3C97" w:rsidRPr="005D3C97">
              <w:rPr>
                <w:rFonts w:ascii="Cambria Math" w:hAnsi="Cambria Math" w:cs="Cambria Math"/>
              </w:rPr>
              <w:instrText>𝑖𝑐</w:instrText>
            </w:r>
            <w:r w:rsidR="005D3C97" w:rsidRPr="005D3C97">
              <w:rPr>
                <w:rFonts w:cs="Times New Roman"/>
              </w:rPr>
              <w:instrText xml:space="preserve">ℎ </w:instrText>
            </w:r>
            <w:r w:rsidR="005D3C97" w:rsidRPr="005D3C97">
              <w:rPr>
                <w:rFonts w:ascii="Cambria Math" w:hAnsi="Cambria Math" w:cs="Cambria Math"/>
              </w:rPr>
              <w:instrText>𝑠𝑒𝑝𝑎𝑟𝑎𝑡𝑒𝑠</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𝑠𝑜𝑙𝑖𝑑</w:instrText>
            </w:r>
            <w:r w:rsidR="005D3C97" w:rsidRPr="005D3C97">
              <w:rPr>
                <w:rFonts w:cs="Times New Roman"/>
              </w:rPr>
              <w:instrText>−</w:instrText>
            </w:r>
            <w:r w:rsidR="005D3C97" w:rsidRPr="005D3C97">
              <w:rPr>
                <w:rFonts w:ascii="Cambria Math" w:hAnsi="Cambria Math" w:cs="Cambria Math"/>
              </w:rPr>
              <w:instrText>𝑙𝑖𝑘𝑒</w:instrText>
            </w:r>
            <w:r w:rsidR="005D3C97" w:rsidRPr="005D3C97">
              <w:rPr>
                <w:rFonts w:cs="Times New Roman"/>
              </w:rPr>
              <w:instrText xml:space="preserve"> </w:instrText>
            </w:r>
            <w:r w:rsidR="005D3C97" w:rsidRPr="005D3C97">
              <w:rPr>
                <w:rFonts w:ascii="Cambria Math" w:hAnsi="Cambria Math" w:cs="Cambria Math"/>
              </w:rPr>
              <w:instrText>𝑒𝑙𝑎𝑠𝑡𝑖𝑐</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𝑙𝑎𝑟𝑔𝑒𝑟</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𝑓𝑟𝑜𝑚</w:instrText>
            </w:r>
            <w:r w:rsidR="005D3C97" w:rsidRPr="005D3C97">
              <w:rPr>
                <w:rFonts w:cs="Times New Roman"/>
              </w:rPr>
              <w:instrText xml:space="preserve"> </w:instrText>
            </w:r>
            <w:r w:rsidR="005D3C97" w:rsidRPr="005D3C97">
              <w:rPr>
                <w:rFonts w:ascii="Cambria Math" w:hAnsi="Cambria Math" w:cs="Cambria Math"/>
              </w:rPr>
              <w:instrText>𝑙𝑖𝑞𝑢𝑖𝑑</w:instrText>
            </w:r>
            <w:r w:rsidR="005D3C97" w:rsidRPr="005D3C97">
              <w:rPr>
                <w:rFonts w:cs="Times New Roman"/>
              </w:rPr>
              <w:instrText>−</w:instrText>
            </w:r>
            <w:r w:rsidR="005D3C97" w:rsidRPr="005D3C97">
              <w:rPr>
                <w:rFonts w:ascii="Cambria Math" w:hAnsi="Cambria Math" w:cs="Cambria Math"/>
              </w:rPr>
              <w:instrText>𝑙𝑖𝑘𝑒</w:instrText>
            </w:r>
            <w:r w:rsidR="005D3C97" w:rsidRPr="005D3C97">
              <w:rPr>
                <w:rFonts w:cs="Times New Roman"/>
              </w:rPr>
              <w:instrText xml:space="preserve"> </w:instrText>
            </w:r>
            <w:r w:rsidR="005D3C97" w:rsidRPr="005D3C97">
              <w:rPr>
                <w:rFonts w:ascii="Cambria Math" w:hAnsi="Cambria Math" w:cs="Cambria Math"/>
              </w:rPr>
              <w:instrText>𝑛𝑜𝑛𝑎𝑓𝑓𝑖𝑛𝑒</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𝑠𝑚𝑎𝑙𝑙𝑒𝑟</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𝑖𝑠</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𝑙𝑒𝑛𝑔𝑡</w:instrText>
            </w:r>
            <w:r w:rsidR="005D3C97" w:rsidRPr="005D3C97">
              <w:rPr>
                <w:rFonts w:cs="Times New Roman"/>
              </w:rPr>
              <w:instrText xml:space="preserve">ℎ </w:instrText>
            </w:r>
            <w:r w:rsidR="005D3C97" w:rsidRPr="005D3C97">
              <w:rPr>
                <w:rFonts w:ascii="Cambria Math" w:hAnsi="Cambria Math" w:cs="Cambria Math"/>
              </w:rPr>
              <w:instrText>𝑔𝑟𝑜𝑤𝑠</w:instrText>
            </w:r>
            <w:r w:rsidR="005D3C97" w:rsidRPr="005D3C97">
              <w:rPr>
                <w:rFonts w:cs="Times New Roman"/>
              </w:rPr>
              <w:instrText xml:space="preserve"> </w:instrText>
            </w:r>
            <w:r w:rsidR="005D3C97" w:rsidRPr="005D3C97">
              <w:rPr>
                <w:rFonts w:ascii="Cambria Math" w:hAnsi="Cambria Math" w:cs="Cambria Math"/>
              </w:rPr>
              <w:instrText>𝑤𝑖𝑡</w:instrText>
            </w:r>
            <w:r w:rsidR="005D3C97" w:rsidRPr="005D3C97">
              <w:rPr>
                <w:rFonts w:cs="Times New Roman"/>
              </w:rPr>
              <w:instrText xml:space="preserve">ℎ </w:instrText>
            </w:r>
            <w:r w:rsidR="005D3C97" w:rsidRPr="005D3C97">
              <w:rPr>
                <w:rFonts w:ascii="Cambria Math" w:hAnsi="Cambria Math" w:cs="Cambria Math"/>
              </w:rPr>
              <w:instrText>𝑒𝑙𝑜𝑛𝑔𝑎𝑡𝑖𝑜𝑛</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 </w:instrText>
            </w:r>
            <w:r w:rsidR="005D3C97" w:rsidRPr="005D3C97">
              <w:rPr>
                <w:rFonts w:ascii="Cambria Math" w:hAnsi="Cambria Math" w:cs="Cambria Math"/>
              </w:rPr>
              <w:instrText>𝑎𝑠</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3/2 </w:instrText>
            </w:r>
            <w:r w:rsidR="005D3C97" w:rsidRPr="005D3C97">
              <w:rPr>
                <w:rFonts w:ascii="Cambria Math" w:hAnsi="Cambria Math" w:cs="Cambria Math"/>
              </w:rPr>
              <w:instrText>𝑎𝑛𝑑</w:instrText>
            </w:r>
            <w:r w:rsidR="005D3C97" w:rsidRPr="005D3C97">
              <w:rPr>
                <w:rFonts w:cs="Times New Roman"/>
              </w:rPr>
              <w:instrText xml:space="preserve"> </w:instrText>
            </w:r>
            <w:r w:rsidR="005D3C97" w:rsidRPr="005D3C97">
              <w:rPr>
                <w:rFonts w:ascii="Cambria Math" w:hAnsi="Cambria Math" w:cs="Cambria Math"/>
              </w:rPr>
              <w:instrText>𝑑𝑒𝑐𝑟𝑒𝑎𝑠𝑒𝑠</w:instrText>
            </w:r>
            <w:r w:rsidR="005D3C97" w:rsidRPr="005D3C97">
              <w:rPr>
                <w:rFonts w:cs="Times New Roman"/>
              </w:rPr>
              <w:instrText xml:space="preserve"> </w:instrText>
            </w:r>
            <w:r w:rsidR="005D3C97" w:rsidRPr="005D3C97">
              <w:rPr>
                <w:rFonts w:ascii="Cambria Math" w:hAnsi="Cambria Math" w:cs="Cambria Math"/>
              </w:rPr>
              <w:instrText>𝑢𝑝𝑜𝑛</w:instrText>
            </w:r>
            <w:r w:rsidR="005D3C97" w:rsidRPr="005D3C97">
              <w:rPr>
                <w:rFonts w:cs="Times New Roman"/>
              </w:rPr>
              <w:instrText xml:space="preserve"> </w:instrText>
            </w:r>
            <w:r w:rsidR="005D3C97" w:rsidRPr="005D3C97">
              <w:rPr>
                <w:rFonts w:ascii="Cambria Math" w:hAnsi="Cambria Math" w:cs="Cambria Math"/>
              </w:rPr>
              <w:instrText>𝑐𝑜𝑚𝑝𝑟𝑒𝑠𝑠𝑖𝑜𝑛</w:instrText>
            </w:r>
            <w:r w:rsidR="005D3C97" w:rsidRPr="005D3C97">
              <w:rPr>
                <w:rFonts w:cs="Times New Roman"/>
              </w:rPr>
              <w:instrText xml:space="preserve"> </w:instrText>
            </w:r>
            <w:r w:rsidR="005D3C97" w:rsidRPr="005D3C97">
              <w:rPr>
                <w:rFonts w:ascii="Cambria Math" w:hAnsi="Cambria Math" w:cs="Cambria Math"/>
              </w:rPr>
              <w:instrText>𝑎𝑠</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1/2.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𝑏𝑒</w:instrText>
            </w:r>
            <w:r w:rsidR="005D3C97" w:rsidRPr="005D3C97">
              <w:rPr>
                <w:rFonts w:cs="Times New Roman"/>
              </w:rPr>
              <w:instrText>ℎ</w:instrText>
            </w:r>
            <w:r w:rsidR="005D3C97" w:rsidRPr="005D3C97">
              <w:rPr>
                <w:rFonts w:ascii="Cambria Math" w:hAnsi="Cambria Math" w:cs="Cambria Math"/>
              </w:rPr>
              <w:instrText>𝑎𝑣𝑖𝑜𝑟</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𝑛𝑒𝑡𝑤𝑜𝑟𝑘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𝑢𝑝</w:instrText>
            </w:r>
            <w:r w:rsidR="005D3C97" w:rsidRPr="005D3C97">
              <w:rPr>
                <w:rFonts w:cs="Times New Roman"/>
              </w:rPr>
              <w:instrText xml:space="preserve"> </w:instrText>
            </w:r>
            <w:r w:rsidR="005D3C97" w:rsidRPr="005D3C97">
              <w:rPr>
                <w:rFonts w:ascii="Cambria Math" w:hAnsi="Cambria Math" w:cs="Cambria Math"/>
              </w:rPr>
              <w:instrText>𝑡𝑜</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𝑖𝑠</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𝑎𝑡</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𝑠𝑡𝑟𝑒𝑡𝑐</w:instrText>
            </w:r>
            <w:r w:rsidR="005D3C97" w:rsidRPr="005D3C97">
              <w:rPr>
                <w:rFonts w:cs="Times New Roman"/>
              </w:rPr>
              <w:instrText>ℎ</w:instrText>
            </w:r>
            <w:r w:rsidR="005D3C97" w:rsidRPr="005D3C97">
              <w:rPr>
                <w:rFonts w:ascii="Cambria Math" w:hAnsi="Cambria Math" w:cs="Cambria Math"/>
              </w:rPr>
              <w:instrText>𝑒𝑑</w:instrText>
            </w:r>
            <w:r w:rsidR="005D3C97" w:rsidRPr="005D3C97">
              <w:rPr>
                <w:rFonts w:cs="Times New Roman"/>
              </w:rPr>
              <w:instrText xml:space="preserve"> </w:instrText>
            </w:r>
            <w:r w:rsidR="005D3C97" w:rsidRPr="005D3C97">
              <w:rPr>
                <w:rFonts w:ascii="Cambria Math" w:hAnsi="Cambria Math" w:cs="Cambria Math"/>
              </w:rPr>
              <w:instrText>𝑜𝑟</w:instrText>
            </w:r>
            <w:r w:rsidR="005D3C97" w:rsidRPr="005D3C97">
              <w:rPr>
                <w:rFonts w:cs="Times New Roman"/>
              </w:rPr>
              <w:instrText xml:space="preserve"> </w:instrText>
            </w:r>
            <w:r w:rsidR="005D3C97" w:rsidRPr="005D3C97">
              <w:rPr>
                <w:rFonts w:ascii="Cambria Math" w:hAnsi="Cambria Math" w:cs="Cambria Math"/>
              </w:rPr>
              <w:instrText>𝑐𝑜𝑚𝑝𝑟𝑒𝑠𝑠𝑒𝑑</w:instrText>
            </w:r>
            <w:r w:rsidR="005D3C97" w:rsidRPr="005D3C97">
              <w:rPr>
                <w:rFonts w:cs="Times New Roman"/>
              </w:rPr>
              <w:instrText xml:space="preserve"> </w:instrText>
            </w:r>
            <w:r w:rsidR="005D3C97" w:rsidRPr="005D3C97">
              <w:rPr>
                <w:rFonts w:ascii="Cambria Math" w:hAnsi="Cambria Math" w:cs="Cambria Math"/>
              </w:rPr>
              <w:instrText>𝑖𝑛𝑑𝑖𝑣𝑖𝑑𝑢𝑎𝑙</w:instrText>
            </w:r>
            <w:r w:rsidR="005D3C97" w:rsidRPr="005D3C97">
              <w:rPr>
                <w:rFonts w:cs="Times New Roman"/>
              </w:rPr>
              <w:instrText xml:space="preserve"> </w:instrText>
            </w:r>
            <w:r w:rsidR="005D3C97" w:rsidRPr="005D3C97">
              <w:rPr>
                <w:rFonts w:ascii="Cambria Math" w:hAnsi="Cambria Math" w:cs="Cambria Math"/>
              </w:rPr>
              <w:instrText>𝑐</w:instrText>
            </w:r>
            <w:r w:rsidR="005D3C97" w:rsidRPr="005D3C97">
              <w:rPr>
                <w:rFonts w:cs="Times New Roman"/>
              </w:rPr>
              <w:instrText>ℎ</w:instrText>
            </w:r>
            <w:r w:rsidR="005D3C97" w:rsidRPr="005D3C97">
              <w:rPr>
                <w:rFonts w:ascii="Cambria Math" w:hAnsi="Cambria Math" w:cs="Cambria Math"/>
              </w:rPr>
              <w:instrText>𝑎𝑖𝑛𝑠</w:instrText>
            </w:r>
            <w:r w:rsidR="005D3C97" w:rsidRPr="005D3C97">
              <w:rPr>
                <w:rFonts w:cs="Times New Roman"/>
              </w:rPr>
              <w:instrText xml:space="preserve"> (</w:instrText>
            </w:r>
            <w:r w:rsidR="005D3C97" w:rsidRPr="005D3C97">
              <w:rPr>
                <w:rFonts w:ascii="Cambria Math" w:hAnsi="Cambria Math" w:cs="Cambria Math"/>
              </w:rPr>
              <w:instrText>𝑤𝑒</w:instrText>
            </w:r>
            <w:r w:rsidR="005D3C97" w:rsidRPr="005D3C97">
              <w:rPr>
                <w:rFonts w:cs="Times New Roman"/>
              </w:rPr>
              <w:instrText xml:space="preserve"> </w:instrText>
            </w:r>
            <w:r w:rsidR="005D3C97" w:rsidRPr="005D3C97">
              <w:rPr>
                <w:rFonts w:ascii="Cambria Math" w:hAnsi="Cambria Math" w:cs="Cambria Math"/>
              </w:rPr>
              <w:instrText>𝑐𝑎𝑙𝑙</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𝑚</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𝑠𝑡𝑟𝑎𝑛𝑑𝑠</w:instrText>
            </w:r>
            <w:r w:rsidR="005D3C97" w:rsidRPr="005D3C97">
              <w:rPr>
                <w:rFonts w:cs="Times New Roman"/>
              </w:rPr>
              <w:instrText xml:space="preserve">).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𝑠𝑡𝑟𝑎𝑛𝑑𝑠</w:instrText>
            </w:r>
            <w:r w:rsidR="005D3C97" w:rsidRPr="005D3C97">
              <w:rPr>
                <w:rFonts w:cs="Times New Roman"/>
              </w:rPr>
              <w:instrText xml:space="preserve"> </w:instrText>
            </w:r>
            <w:r w:rsidR="005D3C97" w:rsidRPr="005D3C97">
              <w:rPr>
                <w:rFonts w:ascii="Cambria Math" w:hAnsi="Cambria Math" w:cs="Cambria Math"/>
              </w:rPr>
              <w:instrText>𝑎𝑟𝑒</w:instrText>
            </w:r>
            <w:r w:rsidR="005D3C97" w:rsidRPr="005D3C97">
              <w:rPr>
                <w:rFonts w:cs="Times New Roman"/>
              </w:rPr>
              <w:instrText xml:space="preserve"> </w:instrText>
            </w:r>
            <w:r w:rsidR="005D3C97" w:rsidRPr="005D3C97">
              <w:rPr>
                <w:rFonts w:ascii="Cambria Math" w:hAnsi="Cambria Math" w:cs="Cambria Math"/>
              </w:rPr>
              <w:instrText>𝑠𝑡𝑟𝑒𝑡𝑐</w:instrText>
            </w:r>
            <w:r w:rsidR="005D3C97" w:rsidRPr="00325551">
              <w:rPr>
                <w:rFonts w:cs="Times New Roman"/>
                <w:lang w:val="en-US"/>
              </w:rPr>
              <w:instrText>ℎ</w:instrText>
            </w:r>
            <w:r w:rsidR="005D3C97" w:rsidRPr="005D3C97">
              <w:rPr>
                <w:rFonts w:ascii="Cambria Math" w:hAnsi="Cambria Math" w:cs="Cambria Math"/>
              </w:rPr>
              <w:instrText>𝑒𝑑</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𝑒𝑙𝑜𝑛𝑔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𝑑𝑖𝑟𝑒𝑐𝑡𝑖𝑜𝑛</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𝑐𝑜𝑛𝑓𝑖𝑛𝑒𝑑</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𝑓𝑜𝑙𝑑𝑒𝑑</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𝑒𝑓𝑓𝑒𝑐𝑡𝑖𝑣𝑒</w:instrText>
            </w:r>
            <w:r w:rsidR="005D3C97" w:rsidRPr="00325551">
              <w:rPr>
                <w:rFonts w:cs="Times New Roman"/>
                <w:lang w:val="en-US"/>
              </w:rPr>
              <w:instrText xml:space="preserve"> </w:instrText>
            </w:r>
            <w:r w:rsidR="005D3C97" w:rsidRPr="005D3C97">
              <w:rPr>
                <w:rFonts w:ascii="Cambria Math" w:hAnsi="Cambria Math" w:cs="Cambria Math"/>
              </w:rPr>
              <w:instrText>𝑡𝑢𝑏𝑒𝑠</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𝑐𝑜𝑚𝑝𝑟𝑒𝑠𝑠𝑖𝑜𝑛</w:instrText>
            </w:r>
            <w:r w:rsidR="005D3C97" w:rsidRPr="00325551">
              <w:rPr>
                <w:rFonts w:cs="Times New Roman"/>
                <w:lang w:val="en-US"/>
              </w:rPr>
              <w:instrText xml:space="preserve"> </w:instrText>
            </w:r>
            <w:r w:rsidR="005D3C97" w:rsidRPr="005D3C97">
              <w:rPr>
                <w:rFonts w:ascii="Cambria Math" w:hAnsi="Cambria Math" w:cs="Cambria Math"/>
              </w:rPr>
              <w:instrText>𝑑𝑖𝑟𝑒𝑐𝑡𝑖𝑜𝑛</w:instrText>
            </w:r>
            <w:r w:rsidR="005D3C97" w:rsidRPr="00325551">
              <w:rPr>
                <w:rFonts w:cs="Times New Roman"/>
                <w:lang w:val="en-US"/>
              </w:rPr>
              <w:instrText xml:space="preserve">. </w:instrText>
            </w:r>
            <w:r w:rsidR="005D3C97" w:rsidRPr="005D3C97">
              <w:rPr>
                <w:rFonts w:ascii="Cambria Math" w:hAnsi="Cambria Math" w:cs="Cambria Math"/>
              </w:rPr>
              <w:instrText>𝑇</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𝑓𝑙𝑢𝑐𝑡𝑢𝑎𝑡𝑖𝑜𝑛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𝑎𝑓𝑓𝑖𝑛𝑒</w:instrText>
            </w:r>
            <w:r w:rsidR="005D3C97" w:rsidRPr="00325551">
              <w:rPr>
                <w:rFonts w:cs="Times New Roman"/>
                <w:lang w:val="en-US"/>
              </w:rPr>
              <w:instrText xml:space="preserve"> </w:instrText>
            </w:r>
            <w:r w:rsidR="005D3C97" w:rsidRPr="005D3C97">
              <w:rPr>
                <w:rFonts w:ascii="Cambria Math" w:hAnsi="Cambria Math" w:cs="Cambria Math"/>
              </w:rPr>
              <w:instrText>𝑠𝑡𝑟𝑎𝑛𝑑𝑠</w:instrText>
            </w:r>
            <w:r w:rsidR="005D3C97" w:rsidRPr="00325551">
              <w:rPr>
                <w:rFonts w:cs="Times New Roman"/>
                <w:lang w:val="en-US"/>
              </w:rPr>
              <w:instrText xml:space="preserve"> </w:instrText>
            </w:r>
            <w:r w:rsidR="005D3C97" w:rsidRPr="005D3C97">
              <w:rPr>
                <w:rFonts w:ascii="Cambria Math" w:hAnsi="Cambria Math" w:cs="Cambria Math"/>
              </w:rPr>
              <w:instrText>𝑑𝑒𝑡𝑒𝑟𝑚𝑖𝑛𝑒</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𝑑𝑖𝑎𝑚𝑒𝑡𝑒𝑟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𝑐𝑜𝑛𝑓𝑖𝑛𝑖𝑛𝑔</w:instrText>
            </w:r>
            <w:r w:rsidR="005D3C97" w:rsidRPr="00325551">
              <w:rPr>
                <w:rFonts w:cs="Times New Roman"/>
                <w:lang w:val="en-US"/>
              </w:rPr>
              <w:instrText xml:space="preserve"> </w:instrText>
            </w:r>
            <w:r w:rsidR="005D3C97" w:rsidRPr="005D3C97">
              <w:rPr>
                <w:rFonts w:ascii="Cambria Math" w:hAnsi="Cambria Math" w:cs="Cambria Math"/>
              </w:rPr>
              <w:instrText>𝑡𝑢𝑏𝑒𝑠</w:instrText>
            </w:r>
            <w:r w:rsidR="005D3C97" w:rsidRPr="00325551">
              <w:rPr>
                <w:rFonts w:cs="Times New Roman"/>
                <w:lang w:val="en-US"/>
              </w:rPr>
              <w:instrText xml:space="preserve"> </w:instrText>
            </w:r>
            <w:r w:rsidR="005D3C97" w:rsidRPr="005D3C97">
              <w:rPr>
                <w:rFonts w:ascii="Cambria Math" w:hAnsi="Cambria Math" w:cs="Cambria Math"/>
              </w:rPr>
              <w:instrText>𝛼</w:instrText>
            </w:r>
            <w:r w:rsidR="005D3C97" w:rsidRPr="00325551">
              <w:rPr>
                <w:rFonts w:cs="Times New Roman"/>
                <w:lang w:val="en-US"/>
              </w:rPr>
              <w:instrText xml:space="preserve">, </w:instrText>
            </w:r>
            <w:r w:rsidR="005D3C97" w:rsidRPr="005D3C97">
              <w:rPr>
                <w:rFonts w:ascii="Cambria Math" w:hAnsi="Cambria Math" w:cs="Cambria Math"/>
              </w:rPr>
              <w:instrText>𝑤</w:instrText>
            </w:r>
            <w:r w:rsidR="005D3C97" w:rsidRPr="00325551">
              <w:rPr>
                <w:rFonts w:cs="Times New Roman"/>
                <w:lang w:val="en-US"/>
              </w:rPr>
              <w:instrText>ℎ</w:instrText>
            </w:r>
            <w:r w:rsidR="005D3C97" w:rsidRPr="005D3C97">
              <w:rPr>
                <w:rFonts w:ascii="Cambria Math" w:hAnsi="Cambria Math" w:cs="Cambria Math"/>
              </w:rPr>
              <w:instrText>𝑖𝑐</w:instrText>
            </w:r>
            <w:r w:rsidR="005D3C97" w:rsidRPr="00325551">
              <w:rPr>
                <w:rFonts w:cs="Times New Roman"/>
                <w:lang w:val="en-US"/>
              </w:rPr>
              <w:instrText xml:space="preserve">ℎ </w:instrText>
            </w:r>
            <w:r w:rsidR="005D3C97" w:rsidRPr="005D3C97">
              <w:rPr>
                <w:rFonts w:ascii="Cambria Math" w:hAnsi="Cambria Math" w:cs="Cambria Math"/>
              </w:rPr>
              <w:instrText>𝑐</w:instrText>
            </w:r>
            <w:r w:rsidR="005D3C97" w:rsidRPr="00325551">
              <w:rPr>
                <w:rFonts w:cs="Times New Roman"/>
                <w:lang w:val="en-US"/>
              </w:rPr>
              <w:instrText>ℎ</w:instrText>
            </w:r>
            <w:r w:rsidR="005D3C97" w:rsidRPr="005D3C97">
              <w:rPr>
                <w:rFonts w:ascii="Cambria Math" w:hAnsi="Cambria Math" w:cs="Cambria Math"/>
              </w:rPr>
              <w:instrText>𝑎𝑛𝑔𝑒</w:instrText>
            </w:r>
            <w:r w:rsidR="005D3C97" w:rsidRPr="00325551">
              <w:rPr>
                <w:rFonts w:cs="Times New Roman"/>
                <w:lang w:val="en-US"/>
              </w:rPr>
              <w:instrText xml:space="preserve"> </w:instrText>
            </w:r>
            <w:r w:rsidR="005D3C97" w:rsidRPr="005D3C97">
              <w:rPr>
                <w:rFonts w:ascii="Cambria Math" w:hAnsi="Cambria Math" w:cs="Cambria Math"/>
              </w:rPr>
              <w:instrText>𝑛𝑜𝑛𝑎𝑓𝑓𝑖𝑛𝑒𝑙𝑦</w:instrText>
            </w:r>
            <w:r w:rsidR="005D3C97" w:rsidRPr="00325551">
              <w:rPr>
                <w:rFonts w:cs="Times New Roman"/>
                <w:lang w:val="en-US"/>
              </w:rPr>
              <w:instrText xml:space="preserve"> </w:instrText>
            </w:r>
            <w:r w:rsidR="005D3C97" w:rsidRPr="005D3C97">
              <w:rPr>
                <w:rFonts w:ascii="Cambria Math" w:hAnsi="Cambria Math" w:cs="Cambria Math"/>
              </w:rPr>
              <w:instrText>𝑤𝑖𝑡</w:instrText>
            </w:r>
            <w:r w:rsidR="005D3C97" w:rsidRPr="00325551">
              <w:rPr>
                <w:rFonts w:cs="Times New Roman"/>
                <w:lang w:val="en-US"/>
              </w:rPr>
              <w:instrText xml:space="preserve">ℎ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𝛼</w:instrText>
            </w:r>
            <w:r w:rsidR="005D3C97" w:rsidRPr="00325551">
              <w:rPr>
                <w:rFonts w:cs="Times New Roman"/>
                <w:lang w:val="en-US"/>
              </w:rPr>
              <w:instrText xml:space="preserve"> </w:instrText>
            </w:r>
            <w:r w:rsidR="005D3C97" w:rsidRPr="00325551">
              <w:rPr>
                <w:rFonts w:ascii="Cambria Math" w:hAnsi="Cambria Math" w:cs="Cambria Math"/>
                <w:lang w:val="en-US"/>
              </w:rPr>
              <w:instrText>∼</w:instrText>
            </w:r>
            <w:r w:rsidR="005D3C97" w:rsidRPr="00325551">
              <w:rPr>
                <w:rFonts w:cs="Times New Roman"/>
                <w:lang w:val="en-US"/>
              </w:rPr>
              <w:instrText xml:space="preserve"> </w:instrText>
            </w:r>
            <w:r w:rsidR="005D3C97" w:rsidRPr="005D3C97">
              <w:rPr>
                <w:rFonts w:ascii="Cambria Math" w:hAnsi="Cambria Math" w:cs="Cambria Math"/>
              </w:rPr>
              <w:instrText>𝜆</w:instrText>
            </w:r>
            <w:r w:rsidR="005D3C97" w:rsidRPr="00325551">
              <w:rPr>
                <w:rFonts w:cs="Times New Roman"/>
                <w:lang w:val="en-US"/>
              </w:rPr>
              <w:instrText xml:space="preserve">1/2. </w:instrText>
            </w:r>
            <w:r w:rsidR="005D3C97" w:rsidRPr="005D3C97">
              <w:rPr>
                <w:rFonts w:ascii="Cambria Math" w:hAnsi="Cambria Math" w:cs="Cambria Math"/>
              </w:rPr>
              <w:instrText>𝑂𝑢𝑟</w:instrText>
            </w:r>
            <w:r w:rsidR="005D3C97" w:rsidRPr="00325551">
              <w:rPr>
                <w:rFonts w:cs="Times New Roman"/>
                <w:lang w:val="en-US"/>
              </w:rPr>
              <w:instrText xml:space="preserve"> </w:instrText>
            </w:r>
            <w:r w:rsidR="005D3C97" w:rsidRPr="005D3C97">
              <w:rPr>
                <w:rFonts w:ascii="Cambria Math" w:hAnsi="Cambria Math" w:cs="Cambria Math"/>
              </w:rPr>
              <w:instrText>𝑚𝑜𝑑𝑒𝑙</w:instrText>
            </w:r>
            <w:r w:rsidR="005D3C97" w:rsidRPr="00325551">
              <w:rPr>
                <w:rFonts w:cs="Times New Roman"/>
                <w:lang w:val="en-US"/>
              </w:rPr>
              <w:instrText xml:space="preserve"> </w:instrText>
            </w:r>
            <w:r w:rsidR="005D3C97" w:rsidRPr="005D3C97">
              <w:rPr>
                <w:rFonts w:ascii="Cambria Math" w:hAnsi="Cambria Math" w:cs="Cambria Math"/>
              </w:rPr>
              <w:instrText>𝑔𝑖𝑣𝑒𝑠</w:instrText>
            </w:r>
            <w:r w:rsidR="005D3C97" w:rsidRPr="00325551">
              <w:rPr>
                <w:rFonts w:cs="Times New Roman"/>
                <w:lang w:val="en-US"/>
              </w:rPr>
              <w:instrText xml:space="preserve"> </w:instrText>
            </w:r>
            <w:r w:rsidR="005D3C97" w:rsidRPr="005D3C97">
              <w:rPr>
                <w:rFonts w:ascii="Cambria Math" w:hAnsi="Cambria Math" w:cs="Cambria Math"/>
              </w:rPr>
              <w:instrText>𝑎</w:instrText>
            </w:r>
            <w:r w:rsidR="005D3C97" w:rsidRPr="00325551">
              <w:rPr>
                <w:rFonts w:cs="Times New Roman"/>
                <w:lang w:val="en-US"/>
              </w:rPr>
              <w:instrText xml:space="preserve"> </w:instrText>
            </w:r>
            <w:r w:rsidR="005D3C97" w:rsidRPr="005D3C97">
              <w:rPr>
                <w:rFonts w:ascii="Cambria Math" w:hAnsi="Cambria Math" w:cs="Cambria Math"/>
              </w:rPr>
              <w:instrText>𝑢𝑛𝑖𝑓𝑖𝑒𝑑</w:instrText>
            </w:r>
            <w:r w:rsidR="005D3C97" w:rsidRPr="00325551">
              <w:rPr>
                <w:rFonts w:cs="Times New Roman"/>
                <w:lang w:val="en-US"/>
              </w:rPr>
              <w:instrText xml:space="preserve"> </w:instrText>
            </w:r>
            <w:r w:rsidR="005D3C97" w:rsidRPr="005D3C97">
              <w:rPr>
                <w:rFonts w:ascii="Cambria Math" w:hAnsi="Cambria Math" w:cs="Cambria Math"/>
              </w:rPr>
              <w:instrText>𝑝𝑖𝑐𝑡𝑢𝑟𝑒</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𝑏𝑜𝑡</w:instrText>
            </w:r>
            <w:r w:rsidR="005D3C97" w:rsidRPr="00325551">
              <w:rPr>
                <w:rFonts w:cs="Times New Roman"/>
                <w:lang w:val="en-US"/>
              </w:rPr>
              <w:instrText xml:space="preserve">ℎ </w:instrText>
            </w:r>
            <w:r w:rsidR="005D3C97" w:rsidRPr="005D3C97">
              <w:rPr>
                <w:rFonts w:ascii="Cambria Math" w:hAnsi="Cambria Math" w:cs="Cambria Math"/>
              </w:rPr>
              <w:instrText>𝑝</w:instrText>
            </w:r>
            <w:r w:rsidR="005D3C97" w:rsidRPr="00325551">
              <w:rPr>
                <w:rFonts w:cs="Times New Roman"/>
                <w:lang w:val="en-US"/>
              </w:rPr>
              <w:instrText>ℎ</w:instrText>
            </w:r>
            <w:r w:rsidR="005D3C97" w:rsidRPr="005D3C97">
              <w:rPr>
                <w:rFonts w:ascii="Cambria Math" w:hAnsi="Cambria Math" w:cs="Cambria Math"/>
              </w:rPr>
              <w:instrText>𝑎𝑛𝑡𝑜𝑚</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𝑒𝑛𝑡𝑎𝑛𝑔𝑙𝑒𝑑</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𝑠</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𝑙𝑒𝑎𝑑𝑠</w:instrText>
            </w:r>
            <w:r w:rsidR="005D3C97" w:rsidRPr="00325551">
              <w:rPr>
                <w:rFonts w:cs="Times New Roman"/>
                <w:lang w:val="en-US"/>
              </w:rPr>
              <w:instrText xml:space="preserve"> </w:instrText>
            </w:r>
            <w:r w:rsidR="005D3C97" w:rsidRPr="005D3C97">
              <w:rPr>
                <w:rFonts w:ascii="Cambria Math" w:hAnsi="Cambria Math" w:cs="Cambria Math"/>
              </w:rPr>
              <w:instrText>𝑡𝑜</w:instrText>
            </w:r>
            <w:r w:rsidR="005D3C97" w:rsidRPr="00325551">
              <w:rPr>
                <w:rFonts w:cs="Times New Roman"/>
                <w:lang w:val="en-US"/>
              </w:rPr>
              <w:instrText xml:space="preserve"> </w:instrText>
            </w:r>
            <w:r w:rsidR="005D3C97" w:rsidRPr="005D3C97">
              <w:rPr>
                <w:rFonts w:ascii="Cambria Math" w:hAnsi="Cambria Math" w:cs="Cambria Math"/>
              </w:rPr>
              <w:instrText>𝑎</w:instrText>
            </w:r>
            <w:r w:rsidR="005D3C97" w:rsidRPr="00325551">
              <w:rPr>
                <w:rFonts w:cs="Times New Roman"/>
                <w:lang w:val="en-US"/>
              </w:rPr>
              <w:instrText xml:space="preserve"> </w:instrText>
            </w:r>
            <w:r w:rsidR="005D3C97" w:rsidRPr="005D3C97">
              <w:rPr>
                <w:rFonts w:ascii="Cambria Math" w:hAnsi="Cambria Math" w:cs="Cambria Math"/>
              </w:rPr>
              <w:instrText>𝑠𝑡𝑟𝑒𝑠𝑠</w:instrText>
            </w:r>
            <w:r w:rsidR="005D3C97" w:rsidRPr="00325551">
              <w:rPr>
                <w:rFonts w:cs="Times New Roman"/>
                <w:lang w:val="en-US"/>
              </w:rPr>
              <w:instrText>−</w:instrText>
            </w:r>
            <w:r w:rsidR="005D3C97" w:rsidRPr="005D3C97">
              <w:rPr>
                <w:rFonts w:ascii="Cambria Math" w:hAnsi="Cambria Math" w:cs="Cambria Math"/>
              </w:rPr>
              <w:instrText>𝑠𝑡𝑟𝑎𝑖𝑛</w:instrText>
            </w:r>
            <w:r w:rsidR="005D3C97" w:rsidRPr="00325551">
              <w:rPr>
                <w:rFonts w:cs="Times New Roman"/>
                <w:lang w:val="en-US"/>
              </w:rPr>
              <w:instrText xml:space="preserve"> </w:instrText>
            </w:r>
            <w:r w:rsidR="005D3C97" w:rsidRPr="005D3C97">
              <w:rPr>
                <w:rFonts w:ascii="Cambria Math" w:hAnsi="Cambria Math" w:cs="Cambria Math"/>
              </w:rPr>
              <w:instrText>𝑟𝑒𝑙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𝑎𝑡</w:instrText>
            </w:r>
            <w:r w:rsidR="005D3C97" w:rsidRPr="00325551">
              <w:rPr>
                <w:rFonts w:cs="Times New Roman"/>
                <w:lang w:val="en-US"/>
              </w:rPr>
              <w:instrText xml:space="preserve"> </w:instrText>
            </w:r>
            <w:r w:rsidR="005D3C97" w:rsidRPr="005D3C97">
              <w:rPr>
                <w:rFonts w:ascii="Cambria Math" w:hAnsi="Cambria Math" w:cs="Cambria Math"/>
              </w:rPr>
              <w:instrText>𝑖𝑠</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𝑒𝑥𝑐𝑒𝑙𝑙𝑒𝑛𝑡</w:instrText>
            </w:r>
            <w:r w:rsidR="005D3C97" w:rsidRPr="00325551">
              <w:rPr>
                <w:rFonts w:cs="Times New Roman"/>
                <w:lang w:val="en-US"/>
              </w:rPr>
              <w:instrText xml:space="preserve"> </w:instrText>
            </w:r>
            <w:r w:rsidR="005D3C97" w:rsidRPr="005D3C97">
              <w:rPr>
                <w:rFonts w:ascii="Cambria Math" w:hAnsi="Cambria Math" w:cs="Cambria Math"/>
              </w:rPr>
              <w:instrText>𝑎𝑔𝑟𝑒𝑒𝑚𝑒𝑛𝑡</w:instrText>
            </w:r>
            <w:r w:rsidR="005D3C97" w:rsidRPr="00325551">
              <w:rPr>
                <w:rFonts w:cs="Times New Roman"/>
                <w:lang w:val="en-US"/>
              </w:rPr>
              <w:instrText xml:space="preserve"> </w:instrText>
            </w:r>
            <w:r w:rsidR="005D3C97" w:rsidRPr="005D3C97">
              <w:rPr>
                <w:rFonts w:ascii="Cambria Math" w:hAnsi="Cambria Math" w:cs="Cambria Math"/>
              </w:rPr>
              <w:instrText>𝑤𝑖𝑡</w:instrText>
            </w:r>
            <w:r w:rsidR="005D3C97" w:rsidRPr="00325551">
              <w:rPr>
                <w:rFonts w:cs="Times New Roman"/>
                <w:lang w:val="en-US"/>
              </w:rPr>
              <w:instrText xml:space="preserve">ℎ </w:instrText>
            </w:r>
            <w:r w:rsidR="005D3C97" w:rsidRPr="005D3C97">
              <w:rPr>
                <w:rFonts w:ascii="Cambria Math" w:hAnsi="Cambria Math" w:cs="Cambria Math"/>
              </w:rPr>
              <w:instrText>𝑒𝑥𝑝𝑒𝑟𝑖𝑚𝑒𝑛𝑡𝑠</w:instrText>
            </w:r>
            <w:r w:rsidR="005D3C97" w:rsidRPr="00325551">
              <w:rPr>
                <w:rFonts w:cs="Times New Roman"/>
                <w:lang w:val="en-US"/>
              </w:rPr>
              <w:instrText>.","</w:instrText>
            </w:r>
            <w:r w:rsidR="005D3C97" w:rsidRPr="005D3C97">
              <w:rPr>
                <w:rFonts w:ascii="Cambria Math" w:hAnsi="Cambria Math" w:cs="Cambria Math"/>
              </w:rPr>
              <w:instrText>𝑎𝑟𝑐</w:instrText>
            </w:r>
            <w:r w:rsidR="005D3C97" w:rsidRPr="00325551">
              <w:rPr>
                <w:rFonts w:cs="Times New Roman"/>
                <w:lang w:val="en-US"/>
              </w:rPr>
              <w:instrText>ℎ</w:instrText>
            </w:r>
            <w:r w:rsidR="005D3C97" w:rsidRPr="005D3C97">
              <w:rPr>
                <w:rFonts w:ascii="Cambria Math" w:hAnsi="Cambria Math" w:cs="Cambria Math"/>
              </w:rPr>
              <w:instrText>𝑖𝑣𝑒</w:instrText>
            </w:r>
            <w:r w:rsidR="005D3C97" w:rsidRPr="00325551">
              <w:rPr>
                <w:rFonts w:cs="Times New Roman"/>
                <w:lang w:val="en-US"/>
              </w:rPr>
              <w:instrText>":"</w:instrText>
            </w:r>
            <w:r w:rsidR="005D3C97" w:rsidRPr="005D3C97">
              <w:rPr>
                <w:rFonts w:ascii="Cambria Math" w:hAnsi="Cambria Math" w:cs="Cambria Math"/>
              </w:rPr>
              <w:instrText>𝑆𝑐𝑜𝑝𝑢𝑠</w:instrText>
            </w:r>
            <w:r w:rsidR="005D3C97" w:rsidRPr="00325551">
              <w:rPr>
                <w:rFonts w:cs="Times New Roman"/>
                <w:lang w:val="en-US"/>
              </w:rPr>
              <w:instrText>","</w:instrText>
            </w:r>
            <w:r w:rsidR="005D3C97" w:rsidRPr="005D3C97">
              <w:rPr>
                <w:rFonts w:ascii="Cambria Math" w:hAnsi="Cambria Math" w:cs="Cambria Math"/>
              </w:rPr>
              <w:instrText>𝑐𝑜𝑛𝑡𝑎𝑖𝑛𝑒𝑟</w:instrText>
            </w:r>
            <w:r w:rsidR="005D3C97" w:rsidRPr="00325551">
              <w:rPr>
                <w:rFonts w:cs="Times New Roman"/>
                <w:lang w:val="en-US"/>
              </w:rPr>
              <w:instrText>−</w:instrText>
            </w:r>
            <w:r w:rsidR="005D3C97" w:rsidRPr="005D3C97">
              <w:rPr>
                <w:rFonts w:ascii="Cambria Math" w:hAnsi="Cambria Math" w:cs="Cambria Math"/>
              </w:rPr>
              <w:instrText>𝑡𝑖𝑡𝑙𝑒</w:instrText>
            </w:r>
            <w:r w:rsidR="005D3C97" w:rsidRPr="00325551">
              <w:rPr>
                <w:rFonts w:cs="Times New Roman"/>
                <w:lang w:val="en-US"/>
              </w:rPr>
              <w:instrText>":"</w:instrText>
            </w:r>
            <w:r w:rsidR="005D3C97" w:rsidRPr="005D3C97">
              <w:rPr>
                <w:rFonts w:ascii="Cambria Math" w:hAnsi="Cambria Math" w:cs="Cambria Math"/>
              </w:rPr>
              <w:instrText>𝑀𝑎𝑐𝑟𝑜𝑚𝑜𝑙𝑒𝑐𝑢𝑙𝑒𝑠</w:instrText>
            </w:r>
            <w:r w:rsidR="005D3C97" w:rsidRPr="00325551">
              <w:rPr>
                <w:rFonts w:cs="Times New Roman"/>
                <w:lang w:val="en-US"/>
              </w:rPr>
              <w:instrText>","</w:instrText>
            </w:r>
            <w:r w:rsidR="005D3C97" w:rsidRPr="005D3C97">
              <w:rPr>
                <w:rFonts w:ascii="Cambria Math" w:hAnsi="Cambria Math" w:cs="Cambria Math"/>
              </w:rPr>
              <w:instrText>𝐷𝑂𝐼</w:instrText>
            </w:r>
            <w:r w:rsidR="005D3C97" w:rsidRPr="00325551">
              <w:rPr>
                <w:rFonts w:cs="Times New Roman"/>
                <w:lang w:val="en-US"/>
              </w:rPr>
              <w:instrText>":"10.1021/</w:instrText>
            </w:r>
            <w:r w:rsidR="005D3C97" w:rsidRPr="005D3C97">
              <w:rPr>
                <w:rFonts w:ascii="Cambria Math" w:hAnsi="Cambria Math" w:cs="Cambria Math"/>
              </w:rPr>
              <w:instrText>𝑚𝑎</w:instrText>
            </w:r>
            <w:r w:rsidR="005D3C97" w:rsidRPr="00325551">
              <w:rPr>
                <w:rFonts w:cs="Times New Roman"/>
                <w:lang w:val="en-US"/>
              </w:rPr>
              <w:instrText>970364</w:instrText>
            </w:r>
            <w:r w:rsidR="005D3C97" w:rsidRPr="005D3C97">
              <w:rPr>
                <w:rFonts w:ascii="Cambria Math" w:hAnsi="Cambria Math" w:cs="Cambria Math"/>
              </w:rPr>
              <w:instrText>𝑘</w:instrText>
            </w:r>
            <w:r w:rsidR="005D3C97" w:rsidRPr="00325551">
              <w:rPr>
                <w:rFonts w:cs="Times New Roman"/>
                <w:lang w:val="en-US"/>
              </w:rPr>
              <w:instrText>","</w:instrText>
            </w:r>
            <w:r w:rsidR="005D3C97" w:rsidRPr="005D3C97">
              <w:rPr>
                <w:rFonts w:ascii="Cambria Math" w:hAnsi="Cambria Math" w:cs="Cambria Math"/>
              </w:rPr>
              <w:instrText>𝑖𝑠𝑠𝑢𝑒</w:instrText>
            </w:r>
            <w:r w:rsidR="005D3C97" w:rsidRPr="00325551">
              <w:rPr>
                <w:rFonts w:cs="Times New Roman"/>
                <w:lang w:val="en-US"/>
              </w:rPr>
              <w:instrText>":"25","</w:instrText>
            </w:r>
            <w:r w:rsidR="005D3C97" w:rsidRPr="005D3C97">
              <w:rPr>
                <w:rFonts w:ascii="Cambria Math" w:hAnsi="Cambria Math" w:cs="Cambria Math"/>
              </w:rPr>
              <w:instrText>𝑝𝑎𝑔𝑒</w:instrText>
            </w:r>
            <w:r w:rsidR="005D3C97" w:rsidRPr="00325551">
              <w:rPr>
                <w:rFonts w:cs="Times New Roman"/>
                <w:lang w:val="en-US"/>
              </w:rPr>
              <w:instrText>":"8036−8044","</w:instrText>
            </w:r>
            <w:r w:rsidR="005D3C97" w:rsidRPr="005D3C97">
              <w:rPr>
                <w:rFonts w:ascii="Cambria Math" w:hAnsi="Cambria Math" w:cs="Cambria Math"/>
              </w:rPr>
              <w:instrText>𝑠𝑜𝑢𝑟𝑐𝑒</w:instrText>
            </w:r>
            <w:r w:rsidR="005D3C97" w:rsidRPr="00325551">
              <w:rPr>
                <w:rFonts w:cs="Times New Roman"/>
                <w:lang w:val="en-US"/>
              </w:rPr>
              <w:instrText>":"</w:instrText>
            </w:r>
            <w:r w:rsidR="005D3C97" w:rsidRPr="005D3C97">
              <w:rPr>
                <w:rFonts w:ascii="Cambria Math" w:hAnsi="Cambria Math" w:cs="Cambria Math"/>
              </w:rPr>
              <w:instrText>𝑆𝑐𝑜𝑝𝑢𝑠</w:instrText>
            </w:r>
            <w:r w:rsidR="005D3C97" w:rsidRPr="00325551">
              <w:rPr>
                <w:rFonts w:cs="Times New Roman"/>
                <w:lang w:val="en-US"/>
              </w:rPr>
              <w:instrText>","</w:instrText>
            </w:r>
            <w:r w:rsidR="005D3C97" w:rsidRPr="005D3C97">
              <w:rPr>
                <w:rFonts w:ascii="Cambria Math" w:hAnsi="Cambria Math" w:cs="Cambria Math"/>
              </w:rPr>
              <w:instrText>𝑡𝑖𝑡𝑙𝑒</w:instrText>
            </w:r>
            <w:r w:rsidR="005D3C97" w:rsidRPr="00325551">
              <w:rPr>
                <w:rFonts w:cs="Times New Roman"/>
                <w:lang w:val="en-US"/>
              </w:rPr>
              <w:instrText>":"</w:instrText>
            </w:r>
            <w:r w:rsidR="005D3C97" w:rsidRPr="005D3C97">
              <w:rPr>
                <w:rFonts w:ascii="Cambria Math" w:hAnsi="Cambria Math" w:cs="Cambria Math"/>
              </w:rPr>
              <w:instrText>𝑁𝑜𝑛𝑎𝑓𝑓𝑖𝑛𝑒</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𝑒𝑙𝑎𝑠𝑡𝑖𝑐𝑖𝑡𝑦</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𝑝𝑜𝑙𝑦𝑚𝑒𝑟</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𝑠</w:instrText>
            </w:r>
            <w:r w:rsidR="005D3C97" w:rsidRPr="00325551">
              <w:rPr>
                <w:rFonts w:cs="Times New Roman"/>
                <w:lang w:val="en-US"/>
              </w:rPr>
              <w:instrText>","</w:instrText>
            </w:r>
            <w:r w:rsidR="005D3C97" w:rsidRPr="005D3C97">
              <w:rPr>
                <w:rFonts w:ascii="Cambria Math" w:hAnsi="Cambria Math" w:cs="Cambria Math"/>
              </w:rPr>
              <w:instrText>𝑣𝑜𝑙𝑢𝑚𝑒</w:instrText>
            </w:r>
            <w:r w:rsidR="005D3C97" w:rsidRPr="00325551">
              <w:rPr>
                <w:rFonts w:cs="Times New Roman"/>
                <w:lang w:val="en-US"/>
              </w:rPr>
              <w:instrText>":"30","</w:instrText>
            </w:r>
            <w:r w:rsidR="005D3C97" w:rsidRPr="005D3C97">
              <w:rPr>
                <w:rFonts w:ascii="Cambria Math" w:hAnsi="Cambria Math" w:cs="Cambria Math"/>
              </w:rPr>
              <w:instrText>𝑎𝑢𝑡</w:instrText>
            </w:r>
            <w:r w:rsidR="005D3C97" w:rsidRPr="00325551">
              <w:rPr>
                <w:rFonts w:cs="Times New Roman"/>
                <w:lang w:val="en-US"/>
              </w:rPr>
              <w:instrText>ℎ</w:instrText>
            </w:r>
            <w:r w:rsidR="005D3C97" w:rsidRPr="005D3C97">
              <w:rPr>
                <w:rFonts w:ascii="Cambria Math" w:hAnsi="Cambria Math" w:cs="Cambria Math"/>
              </w:rPr>
              <w:instrText>𝑜𝑟</w:instrText>
            </w:r>
            <w:r w:rsidR="005D3C97" w:rsidRPr="00325551">
              <w:rPr>
                <w:rFonts w:cs="Times New Roman"/>
                <w:lang w:val="en-US"/>
              </w:rPr>
              <w:instrText>":[{"</w:instrText>
            </w:r>
            <w:r w:rsidR="005D3C97" w:rsidRPr="005D3C97">
              <w:rPr>
                <w:rFonts w:ascii="Cambria Math" w:hAnsi="Cambria Math" w:cs="Cambria Math"/>
              </w:rPr>
              <w:instrText>𝑓𝑎𝑚𝑖𝑙𝑦</w:instrText>
            </w:r>
            <w:r w:rsidR="005D3C97" w:rsidRPr="00325551">
              <w:rPr>
                <w:rFonts w:cs="Times New Roman"/>
                <w:lang w:val="en-US"/>
              </w:rPr>
              <w:instrText>":"</w:instrText>
            </w:r>
            <w:r w:rsidR="005D3C97" w:rsidRPr="005D3C97">
              <w:rPr>
                <w:rFonts w:ascii="Cambria Math" w:hAnsi="Cambria Math" w:cs="Cambria Math"/>
              </w:rPr>
              <w:instrText>𝑅𝑢𝑏𝑖𝑛𝑠𝑡𝑒𝑖𝑛</w:instrText>
            </w:r>
            <w:r w:rsidR="005D3C97" w:rsidRPr="00325551">
              <w:rPr>
                <w:rFonts w:cs="Times New Roman"/>
                <w:lang w:val="en-US"/>
              </w:rPr>
              <w:instrText>","</w:instrText>
            </w:r>
            <w:r w:rsidR="005D3C97" w:rsidRPr="005D3C97">
              <w:rPr>
                <w:rFonts w:ascii="Cambria Math" w:hAnsi="Cambria Math" w:cs="Cambria Math"/>
              </w:rPr>
              <w:instrText>𝑔𝑖𝑣𝑒𝑛</w:instrText>
            </w:r>
            <w:r w:rsidR="005D3C97" w:rsidRPr="00325551">
              <w:rPr>
                <w:rFonts w:cs="Times New Roman"/>
                <w:lang w:val="en-US"/>
              </w:rPr>
              <w:instrText>":"</w:instrText>
            </w:r>
            <w:r w:rsidR="005D3C97" w:rsidRPr="005D3C97">
              <w:rPr>
                <w:rFonts w:ascii="Cambria Math" w:hAnsi="Cambria Math" w:cs="Cambria Math"/>
              </w:rPr>
              <w:instrText>𝑀</w:instrText>
            </w:r>
            <w:r w:rsidR="005D3C97" w:rsidRPr="00325551">
              <w:rPr>
                <w:rFonts w:cs="Times New Roman"/>
                <w:lang w:val="en-US"/>
              </w:rPr>
              <w:instrText>."},{"</w:instrText>
            </w:r>
            <w:r w:rsidR="005D3C97" w:rsidRPr="005D3C97">
              <w:rPr>
                <w:rFonts w:ascii="Cambria Math" w:hAnsi="Cambria Math" w:cs="Cambria Math"/>
              </w:rPr>
              <w:instrText>𝑓𝑎𝑚𝑖𝑙𝑦</w:instrText>
            </w:r>
            <w:r w:rsidR="005D3C97" w:rsidRPr="00325551">
              <w:rPr>
                <w:rFonts w:cs="Times New Roman"/>
                <w:lang w:val="en-US"/>
              </w:rPr>
              <w:instrText>":"</w:instrText>
            </w:r>
            <w:r w:rsidR="005D3C97" w:rsidRPr="005D3C97">
              <w:rPr>
                <w:rFonts w:ascii="Cambria Math" w:hAnsi="Cambria Math" w:cs="Cambria Math"/>
              </w:rPr>
              <w:instrText>𝑃𝑎𝑛𝑦𝑢𝑘𝑜𝑣</w:instrText>
            </w:r>
            <w:r w:rsidR="005D3C97" w:rsidRPr="00325551">
              <w:rPr>
                <w:rFonts w:cs="Times New Roman"/>
                <w:lang w:val="en-US"/>
              </w:rPr>
              <w:instrText>","</w:instrText>
            </w:r>
            <w:r w:rsidR="005D3C97" w:rsidRPr="005D3C97">
              <w:rPr>
                <w:rFonts w:ascii="Cambria Math" w:hAnsi="Cambria Math" w:cs="Cambria Math"/>
              </w:rPr>
              <w:instrText>𝑔𝑖𝑣𝑒𝑛</w:instrText>
            </w:r>
            <w:r w:rsidR="005D3C97" w:rsidRPr="00325551">
              <w:rPr>
                <w:rFonts w:cs="Times New Roman"/>
                <w:lang w:val="en-US"/>
              </w:rPr>
              <w:instrText>":"</w:instrText>
            </w:r>
            <w:r w:rsidR="005D3C97" w:rsidRPr="005D3C97">
              <w:rPr>
                <w:rFonts w:ascii="Cambria Math" w:hAnsi="Cambria Math" w:cs="Cambria Math"/>
              </w:rPr>
              <w:instrText>𝑆</w:instrText>
            </w:r>
            <w:r w:rsidR="005D3C97" w:rsidRPr="00325551">
              <w:rPr>
                <w:rFonts w:cs="Times New Roman"/>
                <w:lang w:val="en-US"/>
              </w:rPr>
              <w:instrText>."}],"</w:instrText>
            </w:r>
            <w:r w:rsidR="005D3C97" w:rsidRPr="005D3C97">
              <w:rPr>
                <w:rFonts w:ascii="Cambria Math" w:hAnsi="Cambria Math" w:cs="Cambria Math"/>
              </w:rPr>
              <w:instrText>𝑖𝑠𝑠𝑢𝑒𝑑</w:instrText>
            </w:r>
            <w:r w:rsidR="005D3C97" w:rsidRPr="00325551">
              <w:rPr>
                <w:rFonts w:cs="Times New Roman"/>
                <w:lang w:val="en-US"/>
              </w:rPr>
              <w:instrText>":{"</w:instrText>
            </w:r>
            <w:r w:rsidR="005D3C97" w:rsidRPr="005D3C97">
              <w:rPr>
                <w:rFonts w:ascii="Cambria Math" w:hAnsi="Cambria Math" w:cs="Cambria Math"/>
              </w:rPr>
              <w:instrText>𝑑𝑎𝑡𝑒</w:instrText>
            </w:r>
            <w:r w:rsidR="005D3C97" w:rsidRPr="00325551">
              <w:rPr>
                <w:rFonts w:cs="Times New Roman"/>
                <w:lang w:val="en-US"/>
              </w:rPr>
              <w:instrText>−</w:instrText>
            </w:r>
            <w:r w:rsidR="005D3C97" w:rsidRPr="005D3C97">
              <w:rPr>
                <w:rFonts w:ascii="Cambria Math" w:hAnsi="Cambria Math" w:cs="Cambria Math"/>
              </w:rPr>
              <w:instrText>𝑝𝑎𝑟𝑡𝑠</w:instrText>
            </w:r>
            <w:r w:rsidR="005D3C97" w:rsidRPr="00325551">
              <w:rPr>
                <w:rFonts w:cs="Times New Roman"/>
                <w:lang w:val="en-US"/>
              </w:rPr>
              <w:instrText>":[["1997"]]}}}],"</w:instrText>
            </w:r>
            <w:r w:rsidR="005D3C97" w:rsidRPr="005D3C97">
              <w:rPr>
                <w:rFonts w:ascii="Cambria Math" w:hAnsi="Cambria Math" w:cs="Cambria Math"/>
              </w:rPr>
              <w:instrText>𝑠𝑐</w:instrText>
            </w:r>
            <w:r w:rsidR="005D3C97" w:rsidRPr="00325551">
              <w:rPr>
                <w:rFonts w:cs="Times New Roman"/>
                <w:lang w:val="en-US"/>
              </w:rPr>
              <w:instrText>ℎ</w:instrText>
            </w:r>
            <w:r w:rsidR="005D3C97" w:rsidRPr="005D3C97">
              <w:rPr>
                <w:rFonts w:ascii="Cambria Math" w:hAnsi="Cambria Math" w:cs="Cambria Math"/>
              </w:rPr>
              <w:instrText>𝑒𝑚𝑎</w:instrText>
            </w:r>
            <w:r w:rsidR="005D3C97" w:rsidRPr="00325551">
              <w:rPr>
                <w:rFonts w:cs="Times New Roman"/>
                <w:lang w:val="en-US"/>
              </w:rPr>
              <w:instrText>":"ℎ</w:instrText>
            </w:r>
            <w:r w:rsidR="005D3C97" w:rsidRPr="005D3C97">
              <w:rPr>
                <w:rFonts w:ascii="Cambria Math" w:hAnsi="Cambria Math" w:cs="Cambria Math"/>
              </w:rPr>
              <w:instrText>𝑡𝑡𝑝𝑠</w:instrText>
            </w:r>
            <w:r w:rsidR="005D3C97" w:rsidRPr="00325551">
              <w:rPr>
                <w:rFonts w:cs="Times New Roman"/>
                <w:lang w:val="en-US"/>
              </w:rPr>
              <w:instrText>://</w:instrText>
            </w:r>
            <w:r w:rsidR="005D3C97" w:rsidRPr="005D3C97">
              <w:rPr>
                <w:rFonts w:ascii="Cambria Math" w:hAnsi="Cambria Math" w:cs="Cambria Math"/>
              </w:rPr>
              <w:instrText>𝑔𝑖𝑡</w:instrText>
            </w:r>
            <w:r w:rsidR="005D3C97" w:rsidRPr="00325551">
              <w:rPr>
                <w:rFonts w:cs="Times New Roman"/>
                <w:lang w:val="en-US"/>
              </w:rPr>
              <w:instrText>ℎ</w:instrText>
            </w:r>
            <w:r w:rsidR="005D3C97" w:rsidRPr="005D3C97">
              <w:rPr>
                <w:rFonts w:ascii="Cambria Math" w:hAnsi="Cambria Math" w:cs="Cambria Math"/>
              </w:rPr>
              <w:instrText>𝑢𝑏</w:instrText>
            </w:r>
            <w:r w:rsidR="005D3C97" w:rsidRPr="00325551">
              <w:rPr>
                <w:rFonts w:cs="Times New Roman"/>
                <w:lang w:val="en-US"/>
              </w:rPr>
              <w:instrText>.</w:instrText>
            </w:r>
            <w:r w:rsidR="005D3C97" w:rsidRPr="005D3C97">
              <w:rPr>
                <w:rFonts w:ascii="Cambria Math" w:hAnsi="Cambria Math" w:cs="Cambria Math"/>
              </w:rPr>
              <w:instrText>𝑐𝑜𝑚</w:instrText>
            </w:r>
            <w:r w:rsidR="005D3C97" w:rsidRPr="00325551">
              <w:rPr>
                <w:rFonts w:cs="Times New Roman"/>
                <w:lang w:val="en-US"/>
              </w:rPr>
              <w:instrText>/</w:instrText>
            </w:r>
            <w:r w:rsidR="005D3C97" w:rsidRPr="005D3C97">
              <w:rPr>
                <w:rFonts w:ascii="Cambria Math" w:hAnsi="Cambria Math" w:cs="Cambria Math"/>
              </w:rPr>
              <w:instrText>𝑐𝑖𝑡𝑎𝑡𝑖𝑜𝑛</w:instrText>
            </w:r>
            <w:r w:rsidR="005D3C97" w:rsidRPr="00325551">
              <w:rPr>
                <w:rFonts w:cs="Times New Roman"/>
                <w:lang w:val="en-US"/>
              </w:rPr>
              <w:instrText>−</w:instrText>
            </w:r>
            <w:r w:rsidR="005D3C97" w:rsidRPr="005D3C97">
              <w:rPr>
                <w:rFonts w:ascii="Cambria Math" w:hAnsi="Cambria Math" w:cs="Cambria Math"/>
              </w:rPr>
              <w:instrText>𝑠𝑡𝑦𝑙𝑒</w:instrText>
            </w:r>
            <w:r w:rsidR="005D3C97" w:rsidRPr="00325551">
              <w:rPr>
                <w:rFonts w:cs="Times New Roman"/>
                <w:lang w:val="en-US"/>
              </w:rPr>
              <w:instrText>−</w:instrText>
            </w:r>
            <w:r w:rsidR="005D3C97" w:rsidRPr="005D3C97">
              <w:rPr>
                <w:rFonts w:ascii="Cambria Math" w:hAnsi="Cambria Math" w:cs="Cambria Math"/>
              </w:rPr>
              <w:instrText>𝑙𝑎𝑛𝑔𝑢𝑎𝑔𝑒</w:instrText>
            </w:r>
            <w:r w:rsidR="005D3C97" w:rsidRPr="00325551">
              <w:rPr>
                <w:rFonts w:cs="Times New Roman"/>
                <w:lang w:val="en-US"/>
              </w:rPr>
              <w:instrText>/</w:instrText>
            </w:r>
            <w:r w:rsidR="005D3C97" w:rsidRPr="005D3C97">
              <w:rPr>
                <w:rFonts w:ascii="Cambria Math" w:hAnsi="Cambria Math" w:cs="Cambria Math"/>
              </w:rPr>
              <w:instrText>𝑠𝑐</w:instrText>
            </w:r>
            <w:r w:rsidR="005D3C97" w:rsidRPr="00325551">
              <w:rPr>
                <w:rFonts w:cs="Times New Roman"/>
                <w:lang w:val="en-US"/>
              </w:rPr>
              <w:instrText>ℎ</w:instrText>
            </w:r>
            <w:r w:rsidR="005D3C97" w:rsidRPr="005D3C97">
              <w:rPr>
                <w:rFonts w:ascii="Cambria Math" w:hAnsi="Cambria Math" w:cs="Cambria Math"/>
              </w:rPr>
              <w:instrText>𝑒𝑚𝑎</w:instrText>
            </w:r>
            <w:r w:rsidR="005D3C97" w:rsidRPr="00325551">
              <w:rPr>
                <w:rFonts w:cs="Times New Roman"/>
                <w:lang w:val="en-US"/>
              </w:rPr>
              <w:instrText>/</w:instrText>
            </w:r>
            <w:r w:rsidR="005D3C97" w:rsidRPr="005D3C97">
              <w:rPr>
                <w:rFonts w:ascii="Cambria Math" w:hAnsi="Cambria Math" w:cs="Cambria Math"/>
              </w:rPr>
              <w:instrText>𝑟𝑎𝑤</w:instrText>
            </w:r>
            <w:r w:rsidR="005D3C97" w:rsidRPr="00325551">
              <w:rPr>
                <w:rFonts w:cs="Times New Roman"/>
                <w:lang w:val="en-US"/>
              </w:rPr>
              <w:instrText>/</w:instrText>
            </w:r>
            <w:r w:rsidR="005D3C97" w:rsidRPr="005D3C97">
              <w:rPr>
                <w:rFonts w:ascii="Cambria Math" w:hAnsi="Cambria Math" w:cs="Cambria Math"/>
              </w:rPr>
              <w:instrText>𝑚𝑎𝑠𝑡𝑒𝑟</w:instrText>
            </w:r>
            <w:r w:rsidR="005D3C97" w:rsidRPr="00325551">
              <w:rPr>
                <w:rFonts w:cs="Times New Roman"/>
                <w:lang w:val="en-US"/>
              </w:rPr>
              <w:instrText>/</w:instrText>
            </w:r>
            <w:r w:rsidR="005D3C97" w:rsidRPr="005D3C97">
              <w:rPr>
                <w:rFonts w:ascii="Cambria Math" w:hAnsi="Cambria Math" w:cs="Cambria Math"/>
              </w:rPr>
              <w:instrText>𝑐𝑠𝑙</w:instrText>
            </w:r>
            <w:r w:rsidR="005D3C97" w:rsidRPr="00325551">
              <w:rPr>
                <w:rFonts w:cs="Times New Roman"/>
                <w:lang w:val="en-US"/>
              </w:rPr>
              <w:instrText>−</w:instrText>
            </w:r>
            <w:r w:rsidR="005D3C97" w:rsidRPr="005D3C97">
              <w:rPr>
                <w:rFonts w:ascii="Cambria Math" w:hAnsi="Cambria Math" w:cs="Cambria Math"/>
              </w:rPr>
              <w:instrText>𝑐𝑖𝑡𝑎𝑡𝑖𝑜𝑛</w:instrText>
            </w:r>
            <w:r w:rsidR="005D3C97" w:rsidRPr="00325551">
              <w:rPr>
                <w:rFonts w:cs="Times New Roman"/>
                <w:lang w:val="en-US"/>
              </w:rPr>
              <w:instrText>.</w:instrText>
            </w:r>
            <w:r w:rsidR="005D3C97" w:rsidRPr="005D3C97">
              <w:rPr>
                <w:rFonts w:ascii="Cambria Math" w:hAnsi="Cambria Math" w:cs="Cambria Math"/>
              </w:rPr>
              <w:instrText>𝑗𝑠𝑜𝑛</w:instrText>
            </w:r>
            <w:r w:rsidR="005D3C97" w:rsidRPr="00325551">
              <w:rPr>
                <w:rFonts w:cs="Times New Roman"/>
                <w:lang w:val="en-US"/>
              </w:rPr>
              <w:instrText xml:space="preserve">"} </w:instrText>
            </w:r>
            <w:r w:rsidR="005D3C97" w:rsidRPr="005D3C97">
              <w:rPr>
                <w:rFonts w:cs="Times New Roman"/>
              </w:rPr>
              <w:fldChar w:fldCharType="separate"/>
            </w:r>
            <w:r w:rsidR="005D3C97" w:rsidRPr="00325551">
              <w:rPr>
                <w:rFonts w:cs="Times New Roman"/>
                <w:lang w:val="en-US"/>
              </w:rPr>
              <w:t>(Rubinstein; Panyukov, 1997)</w:t>
            </w:r>
            <w:r w:rsidR="005D3C97" w:rsidRPr="005D3C97">
              <w:rPr>
                <w:rFonts w:cs="Times New Roman"/>
              </w:rPr>
              <w:fldChar w:fldCharType="end"/>
            </w:r>
            <w:r>
              <w:fldChar w:fldCharType="end"/>
            </w:r>
            <w:r w:rsidR="005D3C97" w:rsidRPr="00A33EE7">
              <w:rPr>
                <w:lang w:val="en-US"/>
              </w:rPr>
              <w:t xml:space="preserve"> </w:t>
            </w:r>
          </w:p>
        </w:tc>
      </w:tr>
      <w:tr w:rsidR="004D235B" w:rsidRPr="008E52D1" w14:paraId="1506A7C3" w14:textId="77777777" w:rsidTr="00517968">
        <w:trPr>
          <w:trHeight w:val="1134"/>
        </w:trPr>
        <w:tc>
          <w:tcPr>
            <w:tcW w:w="9627" w:type="dxa"/>
            <w:gridSpan w:val="2"/>
          </w:tcPr>
          <w:p w14:paraId="1F14EEC1" w14:textId="77777777" w:rsidR="004D235B" w:rsidRPr="00895498" w:rsidRDefault="004D235B" w:rsidP="00517968">
            <w:pPr>
              <w:pStyle w:val="Tabelan10"/>
              <w:jc w:val="left"/>
              <w:rPr>
                <w:lang w:val="en-US"/>
              </w:rPr>
            </w:pPr>
            <w:r w:rsidRPr="00895498">
              <w:rPr>
                <w:b/>
                <w:bCs/>
                <w:lang w:val="en-US"/>
              </w:rPr>
              <w:t>Equation</w:t>
            </w:r>
            <w:r w:rsidRPr="00895498">
              <w:rPr>
                <w:lang w:val="en-US"/>
              </w:rPr>
              <w:t>:</w:t>
            </w:r>
          </w:p>
          <w:p w14:paraId="01181C69" w14:textId="6619C6B9" w:rsidR="004D235B" w:rsidRPr="00895498" w:rsidRDefault="0099695B" w:rsidP="00517968">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w:rPr>
                        <w:rFonts w:ascii="Cambria Math" w:hAnsi="Cambria Math"/>
                      </w:rPr>
                      <m:t>p</m:t>
                    </m:r>
                    <m:r>
                      <w:rPr>
                        <w:rFonts w:ascii="Cambria Math" w:hAnsi="Cambria Math"/>
                        <w:lang w:val="en-US"/>
                      </w:rPr>
                      <m:t>h</m:t>
                    </m:r>
                  </m:sub>
                </m:sSub>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ent </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lang w:val="en-US"/>
                          </w:rPr>
                          <m:t>2</m:t>
                        </m:r>
                      </m:sup>
                    </m:sSubSup>
                  </m:num>
                  <m:den>
                    <m:r>
                      <m:rPr>
                        <m:sty m:val="p"/>
                      </m:rPr>
                      <w:rPr>
                        <w:rFonts w:ascii="Cambria Math" w:hAnsi="Cambria Math"/>
                        <w:lang w:val="en-US"/>
                      </w:rPr>
                      <m:t>2</m:t>
                    </m:r>
                  </m:den>
                </m:f>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e>
                </m:d>
              </m:oMath>
            </m:oMathPara>
          </w:p>
        </w:tc>
      </w:tr>
      <w:tr w:rsidR="004D235B" w:rsidRPr="008E52D1" w14:paraId="38192D81" w14:textId="77777777" w:rsidTr="00517968">
        <w:trPr>
          <w:trHeight w:val="454"/>
        </w:trPr>
        <w:tc>
          <w:tcPr>
            <w:tcW w:w="9627" w:type="dxa"/>
            <w:gridSpan w:val="2"/>
            <w:vAlign w:val="center"/>
          </w:tcPr>
          <w:p w14:paraId="3B5E9F7C" w14:textId="7B2D480A" w:rsidR="004D235B" w:rsidRPr="003D637C" w:rsidRDefault="004D235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oMath>
          </w:p>
        </w:tc>
      </w:tr>
    </w:tbl>
    <w:p w14:paraId="0FB310A9" w14:textId="77777777" w:rsidR="000B3E5A" w:rsidRDefault="000B3E5A" w:rsidP="00722F0B">
      <w:pPr>
        <w:rPr>
          <w:lang w:val="en-US"/>
        </w:rPr>
      </w:pPr>
    </w:p>
    <w:p w14:paraId="528406B4" w14:textId="3D3EC25A" w:rsidR="00325551" w:rsidRPr="00051B0F" w:rsidRDefault="006137E8" w:rsidP="00325551">
      <w:pPr>
        <w:pStyle w:val="Ttulo4"/>
        <w:rPr>
          <w:rFonts w:eastAsia="Times New Roman"/>
          <w:lang w:val="en-US" w:eastAsia="pt-BR"/>
        </w:rPr>
      </w:pPr>
      <w:r>
        <w:rPr>
          <w:rFonts w:eastAsia="Times New Roman"/>
          <w:lang w:val="en-US" w:eastAsia="pt-BR"/>
        </w:rPr>
        <w:t>Non-</w:t>
      </w:r>
      <w:r w:rsidR="00325551" w:rsidRPr="00051B0F">
        <w:rPr>
          <w:rFonts w:eastAsia="Times New Roman"/>
          <w:lang w:val="en-US" w:eastAsia="pt-BR"/>
        </w:rPr>
        <w:t>Gaussian Chain Network Models</w:t>
      </w:r>
    </w:p>
    <w:p w14:paraId="3CFFDB46" w14:textId="77777777" w:rsidR="004D235B" w:rsidRDefault="004D235B" w:rsidP="00722F0B">
      <w:pPr>
        <w:rPr>
          <w:lang w:val="en-US"/>
        </w:rPr>
      </w:pPr>
    </w:p>
    <w:tbl>
      <w:tblPr>
        <w:tblStyle w:val="Tabelacomgrade"/>
        <w:tblW w:w="0" w:type="auto"/>
        <w:tblLook w:val="04A0" w:firstRow="1" w:lastRow="0" w:firstColumn="1" w:lastColumn="0" w:noHBand="0" w:noVBand="1"/>
      </w:tblPr>
      <w:tblGrid>
        <w:gridCol w:w="4813"/>
        <w:gridCol w:w="4814"/>
      </w:tblGrid>
      <w:tr w:rsidR="00E5400A" w:rsidRPr="008E52D1" w14:paraId="1D1D772E" w14:textId="77777777" w:rsidTr="00A5448C">
        <w:trPr>
          <w:trHeight w:val="454"/>
        </w:trPr>
        <w:tc>
          <w:tcPr>
            <w:tcW w:w="4813" w:type="dxa"/>
            <w:vAlign w:val="center"/>
          </w:tcPr>
          <w:p w14:paraId="68B85771" w14:textId="2ADE18EB" w:rsidR="00E5400A" w:rsidRPr="004719EF" w:rsidRDefault="00E5400A" w:rsidP="00A5448C">
            <w:pPr>
              <w:pStyle w:val="Tabelan10"/>
              <w:jc w:val="left"/>
              <w:rPr>
                <w:lang w:val="en-US"/>
              </w:rPr>
            </w:pPr>
            <w:r w:rsidRPr="002A0307">
              <w:rPr>
                <w:b/>
                <w:bCs/>
                <w:lang w:val="en-US"/>
              </w:rPr>
              <w:t>Model Name</w:t>
            </w:r>
            <w:r w:rsidRPr="002A0307">
              <w:rPr>
                <w:lang w:val="en-US"/>
              </w:rPr>
              <w:t xml:space="preserve">: </w:t>
            </w:r>
            <w:r w:rsidR="00CE558C" w:rsidRPr="00B74AE4">
              <w:rPr>
                <w:lang w:val="en-US"/>
              </w:rPr>
              <w:t>Three-Chain</w:t>
            </w:r>
          </w:p>
        </w:tc>
        <w:tc>
          <w:tcPr>
            <w:tcW w:w="4814" w:type="dxa"/>
            <w:vAlign w:val="center"/>
          </w:tcPr>
          <w:p w14:paraId="02FF744E" w14:textId="66FC6B20" w:rsidR="00E5400A" w:rsidRPr="00A33EE7" w:rsidRDefault="00E5400A" w:rsidP="00A5448C">
            <w:pPr>
              <w:pStyle w:val="Tabelan10"/>
              <w:jc w:val="left"/>
              <w:rPr>
                <w:lang w:val="en-US"/>
              </w:rPr>
            </w:pPr>
            <w:r w:rsidRPr="000B3E5A">
              <w:rPr>
                <w:b/>
                <w:bCs/>
                <w:lang w:val="en-US"/>
              </w:rPr>
              <w:t>Source</w:t>
            </w:r>
            <w:r w:rsidRPr="000B3E5A">
              <w:rPr>
                <w:lang w:val="en-US"/>
              </w:rPr>
              <w:t xml:space="preserve">: </w:t>
            </w:r>
            <w:r>
              <w:fldChar w:fldCharType="begin"/>
            </w:r>
            <w:r w:rsidR="00764FA7">
              <w:rPr>
                <w:lang w:val="en-US"/>
              </w:rPr>
              <w:instrText xml:space="preserve"> ADDIN ZOTERO_ITEM CSL_CITATION {"citationID":"T7sajolY","properties":{"formattedCitation":"(James; Guth, 1943)","plainCitation":"(James; Guth, 1943)","noteIndex":0},"citationItems":[{"id":903,"uris":["http://zotero.org/users/14777946/items/TYN4I6E2"],"itemData":{"id":903,"type":"article-journal","abstract":"Previous discussions of the kinetic theory of rubber elasticity have dealt with individual long chain molecules, but the theory of the structure of bulk rubber has been almost entirely undeveloped. The present paper goes beyond earlier ones both in the more detailed treatment of the individual chains and in the development of a clear‐cut model of the bulk material. From the consideration of familiar properties of rubber, it is concluded that in the lightly vulcanized state it consists of a coherent network of flexible molecular chains (this involving a considerable fraction of the total material) together with other molecules not actively involved in the network, but acting like a fluid mass through which the network extends and in which it moves with Brownian motion. The idea of an effective internal pressure is advanced and discussed. A simplified model for bulk rubber is proposed, consisting of a network of idealized flexible chains extending through the material and a fluid filling it, the bounding surfaces being in equilibrium under all the forces acting on them—internal pressure, pull of the molecular network, and any external forces. For the quantitative treatment of this model the principal problem is that of computing the forces exerted by the molecular network, because of its thermal agitation, on the bounding surfaces. Two models of the flexible molecular chains have been used—one with a linear stress‐extension relation (Gaussian chain), the second with independent links of fixed length, having, like real molecular chains, a definite maximum extension. Methods for the statistical treatment of chains of independent links at all extensions are developed and applied to the computation of stress‐strain relations for the second of the above models. It is shown that an irregular network of Gaussian chains is equivalent to a simple set of independent chains; the corresponding reduction in the case of non‐Gaussian chains is only approximate. Making this reduction in all cases, the model is applied to the quantitative computation of stress‐strain curves for unilateral stretch of rubber and for stretch in two directions. A prediction is made of the change in elastic properties of rubber in the swollen state. The thermoelastic properties of rubber are worked out, and the change in slope of the nearly linear stress‐temperature curves from negative to positive values with increasing strain is explained. The location of the thermoelastic inversion point, at which this slope is zero, is shown to depend only upon the cubic expansion coefficient of unstretched rubber. The linear thermal expansion coefficient of stretched rubber in the direction of the stress is shown to be positive (and of the order of the same coefficient for unstretched rubber) below the thermoelastic inversion point. Above the thermoelastic inversion point this coefficient becomes negative and is—for appreciable extensions—of the order of the cubic expansion coefficient for a gas, independent of the composition of rubber. The linear coefficient of thermal expansion perpendicular to the direction of stress is always positive. Stress‐strain curves for bulk rubber at constant temperature have been compared with the theory for extensions up to 400 percent. The agreement is particularly good as concerns that part of the total stress due to changing entropy. In some rubber compounds minor deviations, variable from sample to sample, are found for small extensions. These are attributed to van der Waals forces not taken into account by the theory. The characteristic knee in rubber stress‐strain curves is shown to be due to change in internal pressure in the material. This varies inversely with the extended length, and in unstretched rubber is of the order of 5 kg/cm2. The upward curvature of the stress‐strain curve for larger extensions, which appears even before the onset of crystallization, is explained as due to the approach of the molecular network to its maximum extension, which is of the order of 10 times its extension in the unstretched bulk rubber. Crystallization may in general enhance the S‐shape of the stress‐strain curve for natural cured rubber, Neoprene and butyl rubber. Synthetic rubber of the Buna type, while having an S‐shaped stress‐strain curve, does not exhibit any crystallization at all. It is estimated that, in the materials considered, roughly a fourth of the rubber chains are actively involved in the network. Internal pressure, maximum extensions, and the fraction of active material all change with the state of vulcanization. The general theory developed in this paper provides a basis for the treatment of many other physical properties of stretched rubber.","container-title":"The Journal of Chemical Physics","DOI":"10.1063/1.1723785","ISSN":"0021-9606","issue":"10","journalAbbreviation":"The Journal of Chemical Physics","page":"455-481","source":"Silverchair","title":"Theory of the Elastic Properties of Rubber","volume":"11","author":[{"family":"James","given":"Hubert M."},{"family":"Guth","given":"Eugene"}],"issued":{"date-parts":[["1943",10,1]]}}}],"schema":"https://github.com/citation-style-language/schema/raw/master/csl-citation.json"} </w:instrText>
            </w:r>
            <w:r>
              <w:fldChar w:fldCharType="separate"/>
            </w:r>
            <w:r w:rsidR="00764FA7" w:rsidRPr="00764FA7">
              <w:rPr>
                <w:lang w:val="en-US"/>
              </w:rPr>
              <w:t>(James; Guth, 1943)</w:t>
            </w:r>
            <w:r>
              <w:fldChar w:fldCharType="end"/>
            </w:r>
            <w:r w:rsidRPr="00A33EE7">
              <w:rPr>
                <w:lang w:val="en-US"/>
              </w:rPr>
              <w:t xml:space="preserve"> </w:t>
            </w:r>
          </w:p>
        </w:tc>
      </w:tr>
      <w:tr w:rsidR="00E5400A" w:rsidRPr="008E52D1" w14:paraId="51904DF2" w14:textId="77777777" w:rsidTr="00A5448C">
        <w:trPr>
          <w:trHeight w:val="1134"/>
        </w:trPr>
        <w:tc>
          <w:tcPr>
            <w:tcW w:w="9627" w:type="dxa"/>
            <w:gridSpan w:val="2"/>
          </w:tcPr>
          <w:p w14:paraId="0E71E4F3" w14:textId="77777777" w:rsidR="00E5400A" w:rsidRPr="00895498" w:rsidRDefault="00E5400A" w:rsidP="00A5448C">
            <w:pPr>
              <w:pStyle w:val="Tabelan10"/>
              <w:jc w:val="left"/>
              <w:rPr>
                <w:lang w:val="en-US"/>
              </w:rPr>
            </w:pPr>
            <w:r w:rsidRPr="00895498">
              <w:rPr>
                <w:b/>
                <w:bCs/>
                <w:lang w:val="en-US"/>
              </w:rPr>
              <w:t>Equation</w:t>
            </w:r>
            <w:r w:rsidRPr="00895498">
              <w:rPr>
                <w:lang w:val="en-US"/>
              </w:rPr>
              <w:t>:</w:t>
            </w:r>
          </w:p>
          <w:p w14:paraId="42690276" w14:textId="259CD87B" w:rsidR="00E5400A" w:rsidRPr="00895498" w:rsidRDefault="00293464"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N</m:t>
                    </m:r>
                  </m:num>
                  <m:den>
                    <m:r>
                      <m:rPr>
                        <m:sty m:val="p"/>
                      </m:rPr>
                      <w:rPr>
                        <w:rFonts w:ascii="Cambria Math" w:hAnsi="Cambria Math"/>
                        <w:lang w:val="en-US"/>
                      </w:rPr>
                      <m:t>3</m:t>
                    </m:r>
                  </m:den>
                </m:f>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lang w:val="en-US"/>
                              </w:rPr>
                              <m:t>-1</m:t>
                            </m:r>
                          </m:sup>
                        </m:sSup>
                      </m:e>
                    </m:rad>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oMath>
            </m:oMathPara>
          </w:p>
        </w:tc>
      </w:tr>
      <w:tr w:rsidR="00E5400A" w:rsidRPr="008E52D1" w14:paraId="4CA59996" w14:textId="77777777" w:rsidTr="00A5448C">
        <w:trPr>
          <w:trHeight w:val="454"/>
        </w:trPr>
        <w:tc>
          <w:tcPr>
            <w:tcW w:w="9627" w:type="dxa"/>
            <w:gridSpan w:val="2"/>
            <w:vAlign w:val="center"/>
          </w:tcPr>
          <w:p w14:paraId="280B1807" w14:textId="172BC3D1" w:rsidR="00E5400A" w:rsidRPr="003D637C" w:rsidRDefault="00E5400A"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oMath>
          </w:p>
        </w:tc>
      </w:tr>
    </w:tbl>
    <w:p w14:paraId="16478B2D" w14:textId="77777777" w:rsidR="004D235B" w:rsidRDefault="004D235B" w:rsidP="00722F0B">
      <w:pPr>
        <w:rPr>
          <w:lang w:val="en-US"/>
        </w:rPr>
      </w:pPr>
    </w:p>
    <w:tbl>
      <w:tblPr>
        <w:tblStyle w:val="Tabelacomgrade"/>
        <w:tblW w:w="0" w:type="auto"/>
        <w:tblLook w:val="04A0" w:firstRow="1" w:lastRow="0" w:firstColumn="1" w:lastColumn="0" w:noHBand="0" w:noVBand="1"/>
      </w:tblPr>
      <w:tblGrid>
        <w:gridCol w:w="4813"/>
        <w:gridCol w:w="4814"/>
      </w:tblGrid>
      <w:tr w:rsidR="00764FA7" w:rsidRPr="008E52D1" w14:paraId="3C79DEEF" w14:textId="77777777" w:rsidTr="00A5448C">
        <w:trPr>
          <w:trHeight w:val="454"/>
        </w:trPr>
        <w:tc>
          <w:tcPr>
            <w:tcW w:w="4813" w:type="dxa"/>
            <w:vAlign w:val="center"/>
          </w:tcPr>
          <w:p w14:paraId="6007C965" w14:textId="6829057E" w:rsidR="00764FA7" w:rsidRPr="004719EF" w:rsidRDefault="00764FA7" w:rsidP="00A5448C">
            <w:pPr>
              <w:pStyle w:val="Tabelan10"/>
              <w:jc w:val="left"/>
              <w:rPr>
                <w:lang w:val="en-US"/>
              </w:rPr>
            </w:pPr>
            <w:r w:rsidRPr="002A0307">
              <w:rPr>
                <w:b/>
                <w:bCs/>
                <w:lang w:val="en-US"/>
              </w:rPr>
              <w:t>Model Name</w:t>
            </w:r>
            <w:r w:rsidRPr="002A0307">
              <w:rPr>
                <w:lang w:val="en-US"/>
              </w:rPr>
              <w:t xml:space="preserve">: </w:t>
            </w:r>
            <w:r w:rsidR="00005826" w:rsidRPr="00B74AE4">
              <w:rPr>
                <w:lang w:val="en-US"/>
              </w:rPr>
              <w:t>Four-Chain</w:t>
            </w:r>
          </w:p>
        </w:tc>
        <w:tc>
          <w:tcPr>
            <w:tcW w:w="4814" w:type="dxa"/>
            <w:vAlign w:val="center"/>
          </w:tcPr>
          <w:p w14:paraId="25C61E01" w14:textId="0949C487" w:rsidR="00764FA7" w:rsidRPr="00A33EE7" w:rsidRDefault="00764FA7" w:rsidP="00A5448C">
            <w:pPr>
              <w:pStyle w:val="Tabelan10"/>
              <w:jc w:val="left"/>
              <w:rPr>
                <w:lang w:val="en-US"/>
              </w:rPr>
            </w:pPr>
            <w:r w:rsidRPr="000B3E5A">
              <w:rPr>
                <w:b/>
                <w:bCs/>
                <w:lang w:val="en-US"/>
              </w:rPr>
              <w:t>Source</w:t>
            </w:r>
            <w:r w:rsidRPr="000B3E5A">
              <w:rPr>
                <w:lang w:val="en-US"/>
              </w:rPr>
              <w:t xml:space="preserve">: </w:t>
            </w:r>
            <w:r>
              <w:fldChar w:fldCharType="begin"/>
            </w:r>
            <w:r w:rsidR="00C61D1C">
              <w:rPr>
                <w:lang w:val="en-US"/>
              </w:rPr>
              <w:instrText xml:space="preserve"> ADDIN ZOTERO_ITEM CSL_CITATION {"citationID":"OtIem20Z","properties":{"formattedCitation":"(Flory, 1944)","plainCitation":"(Flory, 1944)","noteIndex":0},"citationItems":[{"id":905,"uris":["http://zotero.org/users/14777946/items/53MS46KT"],"itemData":{"id":905,"type":"article-journal","container-title":"Chemical Reviews","DOI":"10.1021/cr60110a002","ISSN":"0009-2665","issue":"1","journalAbbreviation":"Chem. Rev.","note":"publisher: American Chemical Society","page":"51-75","source":"ACS Publications","title":"Network Structure and the Elastic Properties of Vulcanized Rubber.","volume":"35","author":[{"family":"Flory","given":"Paul J."}],"issued":{"date-parts":[["1944",8,1]]}}}],"schema":"https://github.com/citation-style-language/schema/raw/master/csl-citation.json"} </w:instrText>
            </w:r>
            <w:r>
              <w:fldChar w:fldCharType="separate"/>
            </w:r>
            <w:r w:rsidR="00C61D1C" w:rsidRPr="00C61D1C">
              <w:rPr>
                <w:rFonts w:cs="Times New Roman"/>
                <w:lang w:val="en-US"/>
              </w:rPr>
              <w:t>(Flory, 1944)</w:t>
            </w:r>
            <w:r>
              <w:fldChar w:fldCharType="end"/>
            </w:r>
            <w:r w:rsidRPr="00A33EE7">
              <w:rPr>
                <w:lang w:val="en-US"/>
              </w:rPr>
              <w:t xml:space="preserve"> </w:t>
            </w:r>
          </w:p>
        </w:tc>
      </w:tr>
      <w:tr w:rsidR="00764FA7" w:rsidRPr="008E52D1" w14:paraId="2D58F6F3" w14:textId="77777777" w:rsidTr="00A5448C">
        <w:trPr>
          <w:trHeight w:val="1134"/>
        </w:trPr>
        <w:tc>
          <w:tcPr>
            <w:tcW w:w="9627" w:type="dxa"/>
            <w:gridSpan w:val="2"/>
          </w:tcPr>
          <w:p w14:paraId="2A6A571C" w14:textId="77777777" w:rsidR="00764FA7" w:rsidRPr="00895498" w:rsidRDefault="00764FA7" w:rsidP="00A5448C">
            <w:pPr>
              <w:pStyle w:val="Tabelan10"/>
              <w:jc w:val="left"/>
              <w:rPr>
                <w:lang w:val="en-US"/>
              </w:rPr>
            </w:pPr>
            <w:r w:rsidRPr="00895498">
              <w:rPr>
                <w:b/>
                <w:bCs/>
                <w:lang w:val="en-US"/>
              </w:rPr>
              <w:t>Equation</w:t>
            </w:r>
            <w:r w:rsidRPr="00895498">
              <w:rPr>
                <w:lang w:val="en-US"/>
              </w:rPr>
              <w:t>:</w:t>
            </w:r>
          </w:p>
          <w:p w14:paraId="4C9C904F" w14:textId="77777777" w:rsidR="00764FA7" w:rsidRPr="00895498" w:rsidRDefault="00764FA7"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N</m:t>
                    </m:r>
                  </m:num>
                  <m:den>
                    <m:r>
                      <m:rPr>
                        <m:sty m:val="p"/>
                      </m:rPr>
                      <w:rPr>
                        <w:rFonts w:ascii="Cambria Math" w:hAnsi="Cambria Math"/>
                        <w:lang w:val="en-US"/>
                      </w:rPr>
                      <m:t>3</m:t>
                    </m:r>
                  </m:den>
                </m:f>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lang w:val="en-US"/>
                              </w:rPr>
                              <m:t>-1</m:t>
                            </m:r>
                          </m:sup>
                        </m:sSup>
                      </m:e>
                    </m:rad>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oMath>
            </m:oMathPara>
          </w:p>
        </w:tc>
      </w:tr>
      <w:tr w:rsidR="00764FA7" w:rsidRPr="008E52D1" w14:paraId="1BDCE939" w14:textId="77777777" w:rsidTr="00A5448C">
        <w:trPr>
          <w:trHeight w:val="454"/>
        </w:trPr>
        <w:tc>
          <w:tcPr>
            <w:tcW w:w="9627" w:type="dxa"/>
            <w:gridSpan w:val="2"/>
            <w:vAlign w:val="center"/>
          </w:tcPr>
          <w:p w14:paraId="4906905C" w14:textId="77777777" w:rsidR="00764FA7" w:rsidRPr="003D637C" w:rsidRDefault="00764FA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oMath>
          </w:p>
        </w:tc>
      </w:tr>
    </w:tbl>
    <w:p w14:paraId="1A787EBF" w14:textId="77777777" w:rsidR="00E5400A" w:rsidRDefault="00E5400A" w:rsidP="00722F0B">
      <w:pPr>
        <w:rPr>
          <w:lang w:val="en-US"/>
        </w:rPr>
      </w:pPr>
    </w:p>
    <w:tbl>
      <w:tblPr>
        <w:tblStyle w:val="Tabelacomgrade"/>
        <w:tblW w:w="0" w:type="auto"/>
        <w:tblLook w:val="04A0" w:firstRow="1" w:lastRow="0" w:firstColumn="1" w:lastColumn="0" w:noHBand="0" w:noVBand="1"/>
      </w:tblPr>
      <w:tblGrid>
        <w:gridCol w:w="4813"/>
        <w:gridCol w:w="4814"/>
      </w:tblGrid>
      <w:tr w:rsidR="00DC4265" w:rsidRPr="008E52D1" w14:paraId="2A728914" w14:textId="77777777" w:rsidTr="00A5448C">
        <w:trPr>
          <w:trHeight w:val="454"/>
        </w:trPr>
        <w:tc>
          <w:tcPr>
            <w:tcW w:w="4813" w:type="dxa"/>
            <w:vAlign w:val="center"/>
          </w:tcPr>
          <w:p w14:paraId="5AA8EEC2" w14:textId="4081C150" w:rsidR="00DC4265" w:rsidRPr="004719EF" w:rsidRDefault="00DC4265" w:rsidP="00A5448C">
            <w:pPr>
              <w:pStyle w:val="Tabelan10"/>
              <w:jc w:val="left"/>
              <w:rPr>
                <w:lang w:val="en-US"/>
              </w:rPr>
            </w:pPr>
            <w:r w:rsidRPr="002A0307">
              <w:rPr>
                <w:b/>
                <w:bCs/>
                <w:lang w:val="en-US"/>
              </w:rPr>
              <w:t>Model Name</w:t>
            </w:r>
            <w:r w:rsidRPr="002A0307">
              <w:rPr>
                <w:lang w:val="en-US"/>
              </w:rPr>
              <w:t xml:space="preserve">: </w:t>
            </w:r>
            <w:r w:rsidR="00DF0D15" w:rsidRPr="00B74AE4">
              <w:rPr>
                <w:lang w:val="en-US"/>
              </w:rPr>
              <w:t>Arruda-Boyce</w:t>
            </w:r>
          </w:p>
        </w:tc>
        <w:tc>
          <w:tcPr>
            <w:tcW w:w="4814" w:type="dxa"/>
            <w:vAlign w:val="center"/>
          </w:tcPr>
          <w:p w14:paraId="1DDC6099" w14:textId="17593F99" w:rsidR="00DC4265" w:rsidRPr="00A33EE7" w:rsidRDefault="00DC4265" w:rsidP="00A5448C">
            <w:pPr>
              <w:pStyle w:val="Tabelan10"/>
              <w:jc w:val="left"/>
              <w:rPr>
                <w:lang w:val="en-US"/>
              </w:rPr>
            </w:pPr>
            <w:r w:rsidRPr="000B3E5A">
              <w:rPr>
                <w:b/>
                <w:bCs/>
                <w:lang w:val="en-US"/>
              </w:rPr>
              <w:t>Source</w:t>
            </w:r>
            <w:r w:rsidRPr="000B3E5A">
              <w:rPr>
                <w:lang w:val="en-US"/>
              </w:rPr>
              <w:t xml:space="preserve">: </w:t>
            </w:r>
            <w:r>
              <w:fldChar w:fldCharType="begin"/>
            </w:r>
            <w:r w:rsidR="00B02911">
              <w:rPr>
                <w:lang w:val="en-US"/>
              </w:rPr>
              <w:instrText xml:space="preserve"> ADDIN ZOTERO_ITEM CSL_CITATION {"citationID":"g9zJVMgZ","properties":{"formattedCitation":"(Arruda; Boyce, 1993; Cohen, 1991)","plainCitation":"(Arruda; Boyce, 1993; Cohen, 1991)","noteIndex":0},"citationItems":[{"id":44,"uris":["http://zotero.org/users/14777946/items/RP8QDJ8M"],"itemData":{"id":44,"type":"article-journal","abstract":"Aconstitutive model is proposed for the deformation of rubber materials which is shown to represent successfully the response of these materials in uniaxial extension, biaxial extension, uniaxial compression, plane strain compression and pure shear. The developed constitutive relation is based on an eight chain representation of the underlying macromolecular network structure of the rubber and the non-Gaussian behavior of the individual chains in the proposed network. The eight chain model accurately captures the cooperative nature of network deformation while requiring only two material parameters, an initial modulus and a limiting chain extensibility. Since these two parameters are mechanistically linked to the physics of molecular chain orientation involved in the deformation of rubber, the proposed model represents a simple and accurate constitutive model of rubber deformation. The chain extension in this network model reduces to a function of the root-mean-square of the principal applied stretches as a result of effectively sampling eight orientations of principal stretch space. The results of the proposed eight chain model as well as those of several prominent models are compared with experimental data of Treloar (1944, Trans. Faraday Soc. 40, 59) illustrating the superiority, simplicity and predictive ability of the proposed model. Additionally, a new set of experiments which captures the state of deformation dependence of rubber is described and conducted on three rubber materials. The eight chain model is found to model and predict accurately the behavior of the three tested materials further confirming its superiority and effectiveness over earlier models.","container-title":"Journal of the Mechanics and Physics of Solids","DOI":"10.1016/0022-5096(93)90013-6","ISSN":"0022-5096","issue":"2","journalAbbreviation":"Journal of the Mechanics and Physics of Solids","page":"389-412","source":"ScienceDirect","title":"A three-dimensional constitutive model for the large stretch behavior of rubber elastic materials","volume":"41","author":[{"family":"Arruda","given":"Ellen M."},{"family":"Boyce","given":"Mary C."}],"issued":{"date-parts":[["1993",2,1]]}}},{"id":972,"uris":["http://zotero.org/users/14777946/items/W94WNLJ5"],"itemData":{"id":972,"type":"article-journal","abstract":"Application of the methodology of Pade approximants to a Taylor expansion of the inverse Langevin function led to an accurate analytical expression. The approximation, retaining a finite extendibility of the Langevin spring, enables a convenient analysis of experimental data and analytical manipulations of material models.","container-title":"Rheologica Acta","DOI":"10.1007/BF00366640","ISSN":"1435-1528","issue":"3","journalAbbreviation":"Rheol Acta","language":"en","page":"270-273","source":"Springer Link","title":"A Padé approximant to the inverse Langevin function","volume":"30","author":[{"family":"Cohen","given":"A."}],"issued":{"date-parts":[["1991",5,1]]}}}],"schema":"https://github.com/citation-style-language/schema/raw/master/csl-citation.json"} </w:instrText>
            </w:r>
            <w:r>
              <w:fldChar w:fldCharType="separate"/>
            </w:r>
            <w:r w:rsidR="00B02911" w:rsidRPr="00224E41">
              <w:rPr>
                <w:rFonts w:cs="Times New Roman"/>
                <w:lang w:val="en-US"/>
              </w:rPr>
              <w:t>(Arruda; Boyce, 1993; Cohen, 1991)</w:t>
            </w:r>
            <w:r>
              <w:fldChar w:fldCharType="end"/>
            </w:r>
            <w:r w:rsidRPr="00A33EE7">
              <w:rPr>
                <w:lang w:val="en-US"/>
              </w:rPr>
              <w:t xml:space="preserve"> </w:t>
            </w:r>
          </w:p>
        </w:tc>
      </w:tr>
      <w:tr w:rsidR="00DC4265" w:rsidRPr="008E52D1" w14:paraId="137FFE98" w14:textId="77777777" w:rsidTr="00A5448C">
        <w:trPr>
          <w:trHeight w:val="1134"/>
        </w:trPr>
        <w:tc>
          <w:tcPr>
            <w:tcW w:w="9627" w:type="dxa"/>
            <w:gridSpan w:val="2"/>
          </w:tcPr>
          <w:p w14:paraId="07018049" w14:textId="77777777" w:rsidR="00DC4265" w:rsidRPr="00895498" w:rsidRDefault="00DC4265" w:rsidP="00A5448C">
            <w:pPr>
              <w:pStyle w:val="Tabelan10"/>
              <w:jc w:val="left"/>
              <w:rPr>
                <w:lang w:val="en-US"/>
              </w:rPr>
            </w:pPr>
            <w:r w:rsidRPr="00895498">
              <w:rPr>
                <w:b/>
                <w:bCs/>
                <w:lang w:val="en-US"/>
              </w:rPr>
              <w:t>Equation</w:t>
            </w:r>
            <w:r w:rsidRPr="00895498">
              <w:rPr>
                <w:lang w:val="en-US"/>
              </w:rPr>
              <w:t>:</w:t>
            </w:r>
          </w:p>
          <w:p w14:paraId="5FA336F3" w14:textId="1ABB83CF" w:rsidR="00DC4265" w:rsidRPr="00895498" w:rsidRDefault="008D577B"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N</m:t>
                </m:r>
                <m:d>
                  <m:dPr>
                    <m:ctrlPr>
                      <w:rPr>
                        <w:rFonts w:ascii="Cambria Math" w:hAnsi="Cambria Math"/>
                      </w:rPr>
                    </m:ctrlPr>
                  </m:dPr>
                  <m:e>
                    <m:sSub>
                      <m:sSubPr>
                        <m:ctrlPr>
                          <w:rPr>
                            <w:rFonts w:ascii="Cambria Math" w:hAnsi="Cambria Math"/>
                          </w:rPr>
                        </m:ctrlPr>
                      </m:sSubPr>
                      <m:e>
                        <m:r>
                          <w:rPr>
                            <w:rFonts w:ascii="Cambria Math" w:hAnsi="Cambria Math"/>
                          </w:rPr>
                          <m:t>β</m:t>
                        </m:r>
                      </m:e>
                      <m:sub>
                        <m:r>
                          <m:rPr>
                            <m:nor/>
                          </m:rPr>
                          <w:rPr>
                            <w:lang w:val="en-US"/>
                          </w:rPr>
                          <m:t>chain </m:t>
                        </m:r>
                      </m:sub>
                    </m:sSub>
                    <m:sSub>
                      <m:sSubPr>
                        <m:ctrlPr>
                          <w:rPr>
                            <w:rFonts w:ascii="Cambria Math" w:hAnsi="Cambria Math"/>
                          </w:rPr>
                        </m:ctrlPr>
                      </m:sSubPr>
                      <m:e>
                        <m:r>
                          <w:rPr>
                            <w:rFonts w:ascii="Cambria Math" w:hAnsi="Cambria Math"/>
                          </w:rPr>
                          <m:t>λ</m:t>
                        </m:r>
                      </m:e>
                      <m:sub>
                        <m:r>
                          <m:rPr>
                            <m:nor/>
                          </m:rPr>
                          <w:rPr>
                            <w:lang w:val="en-US"/>
                          </w:rPr>
                          <m:t>chain </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m:rPr>
                                <m:nor/>
                              </m:rPr>
                              <w:rPr>
                                <w:lang w:val="en-US"/>
                              </w:rPr>
                              <m:t>chain </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m:rPr>
                                <m:nor/>
                              </m:rPr>
                              <w:rPr>
                                <w:lang w:val="en-US"/>
                              </w:rPr>
                              <m:t>chain </m:t>
                            </m:r>
                          </m:sub>
                        </m:sSub>
                      </m:den>
                    </m:f>
                  </m:e>
                </m:d>
                <m:r>
                  <w:rPr>
                    <w:rFonts w:ascii="Cambria Math" w:hAnsi="Cambria Math"/>
                    <w:lang w:val="en-US"/>
                  </w:rPr>
                  <m:t>;</m:t>
                </m:r>
                <m:r>
                  <w:rPr>
                    <w:rFonts w:ascii="Cambria Math" w:hAnsi="Cambria Math"/>
                  </w:rPr>
                  <m:t>W</m:t>
                </m:r>
                <m:r>
                  <m:rPr>
                    <m:sty m:val="p"/>
                  </m:rPr>
                  <w:rPr>
                    <w:rFonts w:ascii="Cambria Math" w:hAnsi="Cambria Math"/>
                    <w:lang w:val="en-US"/>
                  </w:rPr>
                  <m:t>=</m:t>
                </m:r>
                <m:r>
                  <w:rPr>
                    <w:rFonts w:ascii="Cambria Math" w:hAnsi="Cambria Math"/>
                  </w:rPr>
                  <m:t>G</m:t>
                </m:r>
                <m:d>
                  <m:dPr>
                    <m:ctrlPr>
                      <w:rPr>
                        <w:rFonts w:ascii="Cambria Math" w:hAnsi="Cambria Math"/>
                      </w:rPr>
                    </m:ctrlPr>
                  </m:dPr>
                  <m:e>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6</m:t>
                        </m:r>
                      </m:den>
                    </m:f>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1</m:t>
                            </m:r>
                          </m:sub>
                        </m:sSub>
                        <m:r>
                          <m:rPr>
                            <m:sty m:val="p"/>
                          </m:rPr>
                          <w:rPr>
                            <w:rFonts w:ascii="Cambria Math" w:hAnsi="Cambria Math"/>
                            <w:lang w:val="en-US"/>
                          </w:rPr>
                          <m:t>-3</m:t>
                        </m:r>
                      </m:e>
                    </m:d>
                    <m:r>
                      <m:rPr>
                        <m:sty m:val="p"/>
                      </m:rPr>
                      <w:rPr>
                        <w:rFonts w:ascii="Cambria Math" w:hAnsi="Cambria Math"/>
                        <w:lang w:val="en-US"/>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num>
                      <m:den>
                        <m:r>
                          <m:rPr>
                            <m:sty m:val="p"/>
                          </m:rPr>
                          <w:rPr>
                            <w:rFonts w:ascii="Cambria Math" w:hAnsi="Cambria Math"/>
                            <w:lang w:val="en-US"/>
                          </w:rPr>
                          <m:t>3</m:t>
                        </m:r>
                      </m:den>
                    </m:f>
                    <m:r>
                      <m:rPr>
                        <m:sty m:val="p"/>
                      </m:rPr>
                      <w:rPr>
                        <w:rFonts w:ascii="Cambria Math" w:hAnsi="Cambria Math"/>
                        <w:lang w:val="en-US"/>
                      </w:rPr>
                      <m:t>ln⁡</m:t>
                    </m:r>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1</m:t>
                                </m:r>
                              </m:sub>
                            </m:sSub>
                            <m:r>
                              <m:rPr>
                                <m:sty m:val="p"/>
                              </m:rPr>
                              <w:rPr>
                                <w:rFonts w:ascii="Cambria Math" w:hAnsi="Cambria Math"/>
                                <w:lang w:val="en-US"/>
                              </w:rPr>
                              <m:t>-3</m:t>
                            </m:r>
                          </m:num>
                          <m:den>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r>
                              <m:rPr>
                                <m:sty m:val="p"/>
                              </m:rPr>
                              <w:rPr>
                                <w:rFonts w:ascii="Cambria Math" w:hAnsi="Cambria Math"/>
                                <w:lang w:val="en-US"/>
                              </w:rPr>
                              <m:t>-3</m:t>
                            </m:r>
                          </m:den>
                        </m:f>
                      </m:e>
                    </m:d>
                  </m:e>
                </m:d>
              </m:oMath>
            </m:oMathPara>
          </w:p>
        </w:tc>
      </w:tr>
      <w:tr w:rsidR="00DC4265" w:rsidRPr="008E52D1" w14:paraId="0A146AE2" w14:textId="77777777" w:rsidTr="00A5448C">
        <w:trPr>
          <w:trHeight w:val="454"/>
        </w:trPr>
        <w:tc>
          <w:tcPr>
            <w:tcW w:w="9627" w:type="dxa"/>
            <w:gridSpan w:val="2"/>
            <w:vAlign w:val="center"/>
          </w:tcPr>
          <w:p w14:paraId="3056B96D" w14:textId="56C39F85" w:rsidR="00DC4265" w:rsidRPr="003D637C" w:rsidRDefault="00DC426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w:rPr>
                  <w:rFonts w:ascii="Cambria Math" w:hAnsi="Cambria Math"/>
                  <w:lang w:val="en-US"/>
                </w:rPr>
                <m:t>-</m:t>
              </m:r>
              <m:r>
                <w:rPr>
                  <w:rFonts w:ascii="Cambria Math" w:hAnsi="Cambria Math"/>
                </w:rPr>
                <m:t>G</m:t>
              </m:r>
              <m:r>
                <w:rPr>
                  <w:rFonts w:ascii="Cambria Math" w:hAnsi="Cambria Math"/>
                  <w:lang w:val="en-US"/>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oMath>
          </w:p>
        </w:tc>
      </w:tr>
    </w:tbl>
    <w:p w14:paraId="5F41F6D0" w14:textId="77777777" w:rsidR="00E5400A" w:rsidRDefault="00E5400A" w:rsidP="00722F0B">
      <w:pPr>
        <w:rPr>
          <w:lang w:val="en-US"/>
        </w:rPr>
      </w:pPr>
    </w:p>
    <w:p w14:paraId="799B9AF8" w14:textId="77777777" w:rsidR="00AF233D" w:rsidRDefault="00AF233D" w:rsidP="00722F0B">
      <w:pPr>
        <w:rPr>
          <w:lang w:val="en-US"/>
        </w:rPr>
      </w:pPr>
    </w:p>
    <w:p w14:paraId="123200C2" w14:textId="77777777" w:rsidR="00AF233D" w:rsidRDefault="00AF233D" w:rsidP="00722F0B">
      <w:pPr>
        <w:rPr>
          <w:lang w:val="en-US"/>
        </w:rPr>
      </w:pPr>
    </w:p>
    <w:p w14:paraId="3C4A7C11" w14:textId="77777777" w:rsidR="00AF233D" w:rsidRDefault="00AF233D" w:rsidP="00722F0B">
      <w:pPr>
        <w:rPr>
          <w:lang w:val="en-US"/>
        </w:rPr>
      </w:pPr>
    </w:p>
    <w:tbl>
      <w:tblPr>
        <w:tblStyle w:val="Tabelacomgrade"/>
        <w:tblW w:w="0" w:type="auto"/>
        <w:tblLook w:val="04A0" w:firstRow="1" w:lastRow="0" w:firstColumn="1" w:lastColumn="0" w:noHBand="0" w:noVBand="1"/>
      </w:tblPr>
      <w:tblGrid>
        <w:gridCol w:w="4813"/>
        <w:gridCol w:w="4814"/>
      </w:tblGrid>
      <w:tr w:rsidR="00AF233D" w:rsidRPr="00325551" w14:paraId="1309E19F" w14:textId="77777777" w:rsidTr="00A5448C">
        <w:trPr>
          <w:trHeight w:val="454"/>
        </w:trPr>
        <w:tc>
          <w:tcPr>
            <w:tcW w:w="4813" w:type="dxa"/>
            <w:vAlign w:val="center"/>
          </w:tcPr>
          <w:p w14:paraId="4175645C" w14:textId="72298A4F" w:rsidR="00AF233D" w:rsidRPr="009752A3" w:rsidRDefault="00AF233D" w:rsidP="00A5448C">
            <w:pPr>
              <w:pStyle w:val="Tabelan10"/>
              <w:jc w:val="left"/>
              <w:rPr>
                <w:lang w:val="en-US"/>
              </w:rPr>
            </w:pPr>
            <w:r w:rsidRPr="002A0307">
              <w:rPr>
                <w:b/>
                <w:bCs/>
                <w:lang w:val="en-US"/>
              </w:rPr>
              <w:t>Model Name</w:t>
            </w:r>
            <w:r w:rsidRPr="002A0307">
              <w:rPr>
                <w:lang w:val="en-US"/>
              </w:rPr>
              <w:t xml:space="preserve">: </w:t>
            </w:r>
            <w:r w:rsidR="009752A3" w:rsidRPr="009752A3">
              <w:rPr>
                <w:lang w:val="en-US"/>
              </w:rPr>
              <w:t>modified Flory-Erman</w:t>
            </w:r>
          </w:p>
        </w:tc>
        <w:tc>
          <w:tcPr>
            <w:tcW w:w="4814" w:type="dxa"/>
            <w:vAlign w:val="center"/>
          </w:tcPr>
          <w:p w14:paraId="4F97F11E" w14:textId="12145BC6" w:rsidR="00AF233D" w:rsidRPr="00A33EE7" w:rsidRDefault="00AF233D" w:rsidP="00A5448C">
            <w:pPr>
              <w:pStyle w:val="Tabelan10"/>
              <w:jc w:val="left"/>
              <w:rPr>
                <w:lang w:val="en-US"/>
              </w:rPr>
            </w:pPr>
            <w:r w:rsidRPr="000B3E5A">
              <w:rPr>
                <w:b/>
                <w:bCs/>
                <w:lang w:val="en-US"/>
              </w:rPr>
              <w:t>Source</w:t>
            </w:r>
            <w:r w:rsidRPr="000B3E5A">
              <w:rPr>
                <w:lang w:val="en-US"/>
              </w:rPr>
              <w:t xml:space="preserve">: </w:t>
            </w:r>
            <w:r>
              <w:fldChar w:fldCharType="begin"/>
            </w:r>
            <w:r w:rsidR="006A3D4B">
              <w:rPr>
                <w:lang w:val="en-US"/>
              </w:rPr>
              <w:instrText xml:space="preserve"> ADDIN ZOTERO_ITEM CSL_CITATION {"citationID":"rMlnozYA","properties":{"formattedCitation":"(Boyce; Arruda, 2000; Edwards, 1967)","plainCitation":"(Boyce; Arruda, 2000; Edwards, 1967)","noteIndex":0},"citationItems":[{"id":907,"uris":["http://zotero.org/users/14777946/items/LAWH3PU9"],"itemData":{"id":907,"type":"article-journal","abstract":"A review of constitutive models for the finite deformation response of rubbery materials is given. Several recent and classic statistical mechanics and continuum mechanics models of incompressible rubber elasticity are discussed and compared to experimental data. A hybrid of the Flory—Erman model for low stretch deformation and the Arruda—Boyce model for large stretch deformation is shown to give an accurate, predictive description of Treloar's classical data over the entire stretch range for all deformation states. The modeling of compressibility is also addressed.","container-title":"Rubber Chemistry and Technology","DOI":"10.5254/1.3547602","ISSN":"0035-9475","issue":"3","journalAbbreviation":"Rubber Chemistry and Technology","page":"504-523","source":"Silverchair","title":"Constitutive Models of Rubber Elasticity: A Review","title-short":"Constitutive Models of Rubber Elasticity","volume":"73","author":[{"family":"Boyce","given":"Mary C."},{"family":"Arruda","given":"Ellen M."}],"issued":{"date-parts":[["2000",7,1]]}}},{"id":886,"uris":["http://zotero.org/users/14777946/items/XDC5TS5E"],"itemData":{"id":886,"type":"article-journal","abstract":"It is argued that a solid consisting of fully entangled long chain molecules will show elastic properties similar to those of cross linked, i.e. vulcanized material, provided that elastic moduli are studied in periods short compared with creep times. An appropriate formula for the free energy is deduced, and calculated for a model in which each chain is confined to an environment formed by the others. Under deformation this environment changes and the elastic energy can be deduced. If ε1, ε2, ε3 are the principal strains, that part of the free energy due to the polymer entanglements is shown to be ΔF = - BκT(ε 12 + ε22 + ε 32)L(σl/m)1/2 for small strains, where B is a numerical constant, L is the total length of polymer present, σ the density of polymer, and l, m the effective length and mass of one of the submolecules from which the polymer is made. An expression is also given for the case of a strain of arbitrary size.","archive":"Scopus","container-title":"Proceedings of the Physical Society","DOI":"10.1088/0370-1328/92/1/303","issue":"1","page":"9-16","source":"Scopus","title":"The statistical mechanics of polymerized material","volume":"92","author":[{"family":"Edwards","given":"S.F."}],"issued":{"date-parts":[["1967"]]}}}],"schema":"https://github.com/citation-style-language/schema/raw/master/csl-citation.json"} </w:instrText>
            </w:r>
            <w:r>
              <w:fldChar w:fldCharType="separate"/>
            </w:r>
            <w:r w:rsidR="006A3D4B" w:rsidRPr="006A3D4B">
              <w:rPr>
                <w:rFonts w:cs="Times New Roman"/>
              </w:rPr>
              <w:t>(Boyce; Arruda, 2000; Edwards, 1967)</w:t>
            </w:r>
            <w:r>
              <w:fldChar w:fldCharType="end"/>
            </w:r>
            <w:r w:rsidRPr="00A33EE7">
              <w:rPr>
                <w:lang w:val="en-US"/>
              </w:rPr>
              <w:t xml:space="preserve"> </w:t>
            </w:r>
          </w:p>
        </w:tc>
      </w:tr>
      <w:tr w:rsidR="00AF233D" w:rsidRPr="00325551" w14:paraId="723C2549" w14:textId="77777777" w:rsidTr="00A5448C">
        <w:trPr>
          <w:trHeight w:val="1134"/>
        </w:trPr>
        <w:tc>
          <w:tcPr>
            <w:tcW w:w="9627" w:type="dxa"/>
            <w:gridSpan w:val="2"/>
          </w:tcPr>
          <w:p w14:paraId="7D213C71" w14:textId="77777777" w:rsidR="00AF233D" w:rsidRPr="00895498" w:rsidRDefault="00AF233D" w:rsidP="00A5448C">
            <w:pPr>
              <w:pStyle w:val="Tabelan10"/>
              <w:jc w:val="left"/>
              <w:rPr>
                <w:lang w:val="en-US"/>
              </w:rPr>
            </w:pPr>
            <w:r w:rsidRPr="00895498">
              <w:rPr>
                <w:b/>
                <w:bCs/>
                <w:lang w:val="en-US"/>
              </w:rPr>
              <w:t>Equation</w:t>
            </w:r>
            <w:r w:rsidRPr="00895498">
              <w:rPr>
                <w:lang w:val="en-US"/>
              </w:rPr>
              <w:t>:</w:t>
            </w:r>
          </w:p>
          <w:p w14:paraId="7F18B747" w14:textId="231FCB2C" w:rsidR="00AF233D"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r>
                        <w:rPr>
                          <w:rFonts w:ascii="Cambria Math" w:hAnsi="Cambria Math"/>
                        </w:rPr>
                        <m:t>W</m:t>
                      </m:r>
                    </m:e>
                    <m:e>
                      <m: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8</m:t>
                          </m:r>
                          <m:r>
                            <w:rPr>
                              <w:rFonts w:ascii="Cambria Math" w:hAnsi="Cambria Math"/>
                            </w:rPr>
                            <m:t>ch</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r>
                            <w:rPr>
                              <w:rFonts w:ascii="Cambria Math" w:hAnsi="Cambria Math"/>
                            </w:rPr>
                            <m:t>μ</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1</m:t>
                              </m:r>
                            </m:e>
                          </m:d>
                          <m:r>
                            <m:rPr>
                              <m:sty m:val="p"/>
                            </m:rP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e>
                  </m:mr>
                  <m:mr>
                    <m:e>
                      <m:sSub>
                        <m:sSubPr>
                          <m:ctrlPr>
                            <w:rPr>
                              <w:rFonts w:ascii="Cambria Math" w:hAnsi="Cambria Math"/>
                            </w:rPr>
                          </m:ctrlPr>
                        </m:sSubPr>
                        <m:e>
                          <m:r>
                            <w:rPr>
                              <w:rFonts w:ascii="Cambria Math" w:hAnsi="Cambria Math"/>
                            </w:rPr>
                            <m:t>B</m:t>
                          </m:r>
                        </m:e>
                        <m:sub>
                          <m:r>
                            <w:rPr>
                              <w:rFonts w:ascii="Cambria Math" w:hAnsi="Cambria Math"/>
                            </w:rPr>
                            <m:t>t</m:t>
                          </m:r>
                        </m:sub>
                      </m:sSub>
                    </m:e>
                    <m:e>
                      <m:r>
                        <w:rPr>
                          <w:rFonts w:ascii="Cambria Math" w:hAnsi="Cambria Math"/>
                        </w:rPr>
                        <m:t xml:space="preserve"> </m:t>
                      </m:r>
                      <m:r>
                        <m:rPr>
                          <m:sty m:val="p"/>
                        </m:rPr>
                        <w:rPr>
                          <w:rFonts w:ascii="Cambria Math" w:hAnsi="Cambria Math"/>
                        </w:rPr>
                        <m:t>=</m:t>
                      </m:r>
                      <m:sSup>
                        <m:sSupPr>
                          <m:ctrlPr>
                            <w:rPr>
                              <w:rFonts w:ascii="Cambria Math" w:hAnsi="Cambria Math"/>
                            </w:rPr>
                          </m:ctrlPr>
                        </m:sSupPr>
                        <m:e>
                          <m:r>
                            <w:rPr>
                              <w:rFonts w:ascii="Cambria Math" w:hAnsi="Cambria Math"/>
                            </w:rPr>
                            <m:t>κ</m:t>
                          </m:r>
                        </m:e>
                        <m:sup>
                          <m:r>
                            <m:rPr>
                              <m:sty m:val="p"/>
                            </m:rPr>
                            <w:rPr>
                              <w:rFonts w:ascii="Cambria Math" w:hAnsi="Cambria Math"/>
                            </w:rPr>
                            <m:t>2</m:t>
                          </m:r>
                        </m:sup>
                      </m:sSup>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e>
                          </m:d>
                        </m:e>
                        <m:sup>
                          <m:r>
                            <m:rPr>
                              <m:sty m:val="p"/>
                            </m:rPr>
                            <w:rPr>
                              <w:rFonts w:ascii="Cambria Math" w:hAnsi="Cambria Math"/>
                            </w:rPr>
                            <m:t>-2</m:t>
                          </m:r>
                        </m:sup>
                      </m:sSup>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r>
                        <w:rPr>
                          <w:rFonts w:ascii="Cambria Math" w:hAnsi="Cambria Math"/>
                        </w:rPr>
                        <m:t>κ</m:t>
                      </m:r>
                    </m:e>
                  </m:mr>
                </m:m>
              </m:oMath>
            </m:oMathPara>
          </w:p>
        </w:tc>
      </w:tr>
      <w:tr w:rsidR="00AF233D" w:rsidRPr="00325551" w14:paraId="3449C4DA" w14:textId="77777777" w:rsidTr="00A5448C">
        <w:trPr>
          <w:trHeight w:val="454"/>
        </w:trPr>
        <w:tc>
          <w:tcPr>
            <w:tcW w:w="9627" w:type="dxa"/>
            <w:gridSpan w:val="2"/>
            <w:vAlign w:val="center"/>
          </w:tcPr>
          <w:p w14:paraId="086F6386" w14:textId="4AA464D8" w:rsidR="00AF233D" w:rsidRPr="003D637C" w:rsidRDefault="00AF233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κ</m:t>
              </m:r>
            </m:oMath>
          </w:p>
        </w:tc>
      </w:tr>
    </w:tbl>
    <w:p w14:paraId="547D6BD6"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6A3D4B" w:rsidRPr="00325551" w14:paraId="04131421" w14:textId="77777777" w:rsidTr="00A5448C">
        <w:trPr>
          <w:trHeight w:val="454"/>
        </w:trPr>
        <w:tc>
          <w:tcPr>
            <w:tcW w:w="4813" w:type="dxa"/>
            <w:vAlign w:val="center"/>
          </w:tcPr>
          <w:p w14:paraId="2F037877" w14:textId="409B2FD5" w:rsidR="006A3D4B" w:rsidRPr="009752A3" w:rsidRDefault="006A3D4B" w:rsidP="00A5448C">
            <w:pPr>
              <w:pStyle w:val="Tabelan10"/>
              <w:jc w:val="left"/>
              <w:rPr>
                <w:lang w:val="en-US"/>
              </w:rPr>
            </w:pPr>
            <w:r w:rsidRPr="002A0307">
              <w:rPr>
                <w:b/>
                <w:bCs/>
                <w:lang w:val="en-US"/>
              </w:rPr>
              <w:t>Model Name</w:t>
            </w:r>
            <w:r w:rsidRPr="002A0307">
              <w:rPr>
                <w:lang w:val="en-US"/>
              </w:rPr>
              <w:t xml:space="preserve">: </w:t>
            </w:r>
            <w:proofErr w:type="spellStart"/>
            <w:r w:rsidR="00392EF4">
              <w:t>Extended</w:t>
            </w:r>
            <w:proofErr w:type="spellEnd"/>
            <w:r w:rsidR="00392EF4">
              <w:t>-Tube</w:t>
            </w:r>
          </w:p>
        </w:tc>
        <w:tc>
          <w:tcPr>
            <w:tcW w:w="4814" w:type="dxa"/>
            <w:vAlign w:val="center"/>
          </w:tcPr>
          <w:p w14:paraId="33314439" w14:textId="546D8C56" w:rsidR="006A3D4B" w:rsidRPr="00A33EE7" w:rsidRDefault="006A3D4B" w:rsidP="00A5448C">
            <w:pPr>
              <w:pStyle w:val="Tabelan10"/>
              <w:jc w:val="left"/>
              <w:rPr>
                <w:lang w:val="en-US"/>
              </w:rPr>
            </w:pPr>
            <w:r w:rsidRPr="000B3E5A">
              <w:rPr>
                <w:b/>
                <w:bCs/>
                <w:lang w:val="en-US"/>
              </w:rPr>
              <w:t>Source</w:t>
            </w:r>
            <w:r w:rsidRPr="000B3E5A">
              <w:rPr>
                <w:lang w:val="en-US"/>
              </w:rPr>
              <w:t xml:space="preserve">: </w:t>
            </w:r>
            <w:r>
              <w:fldChar w:fldCharType="begin"/>
            </w:r>
            <w:r w:rsidR="00DF0F28">
              <w:rPr>
                <w:lang w:val="en-US"/>
              </w:rPr>
              <w:instrText xml:space="preserve"> ADDIN ZOTERO_ITEM CSL_CITATION {"citationID":"sSrS5dxS","properties":{"formattedCitation":"(Kaliske; Heinrich, 1999)","plainCitation":"(Kaliske; Heinrich, 1999)","noteIndex":0},"citationItems":[{"id":912,"uris":["http://zotero.org/users/14777946/items/SBREYWXM"],"itemData":{"id":912,"type":"article-journal","abstract":"A novel model of rubber elasticity—the extended tube-model—is introduced. The model considers the topological constraints as well as the limited chain extensibility of network chains in filled rubbers. It is supplied by a formulation suitable for an implementation into a finite element code. Homogeneous states of deformation are evaluated analytically to yield expressions required e.g., for parameter identification algorithms. Finally, large scale finite element computations compare the extended tube-model with experimental investigations and with the phenomenological strain energy function of the Yeoh-model. The extended tube-model can be considered as an interesting approach introducing physical considerations on the molecular scale into the formulation of the strain energy function which is on the other hand the starting point for the numerical realization on the structural level. Thus, the gap between physics and numerics is bridged. Nevertheless, this study reveals the importance of a proper parameter identification and adapted experiments.","container-title":"Rubber Chemistry and Technology","DOI":"10.5254/1.3538822","ISSN":"0035-9475","issue":"4","journalAbbreviation":"Rubber Chemistry and Technology","page":"602-632","source":"Silverchair","title":"An Extended Tube-Model for Rubber Elasticity: Statistical-Mechanical Theory and Finite Element Implementation","title-short":"An Extended Tube-Model for Rubber Elasticity","volume":"72","author":[{"family":"Kaliske","given":"M."},{"family":"Heinrich","given":"G."}],"issued":{"date-parts":[["1999",9,1]]}}}],"schema":"https://github.com/citation-style-language/schema/raw/master/csl-citation.json"} </w:instrText>
            </w:r>
            <w:r>
              <w:fldChar w:fldCharType="separate"/>
            </w:r>
            <w:r w:rsidR="00DF0F28" w:rsidRPr="00DF0F28">
              <w:rPr>
                <w:rFonts w:cs="Times New Roman"/>
              </w:rPr>
              <w:t>(Kaliske; Heinrich, 1999)</w:t>
            </w:r>
            <w:r>
              <w:fldChar w:fldCharType="end"/>
            </w:r>
            <w:r w:rsidRPr="00A33EE7">
              <w:rPr>
                <w:lang w:val="en-US"/>
              </w:rPr>
              <w:t xml:space="preserve"> </w:t>
            </w:r>
          </w:p>
        </w:tc>
      </w:tr>
      <w:tr w:rsidR="006A3D4B" w:rsidRPr="00325551" w14:paraId="5E879A85" w14:textId="77777777" w:rsidTr="00A5448C">
        <w:trPr>
          <w:trHeight w:val="1134"/>
        </w:trPr>
        <w:tc>
          <w:tcPr>
            <w:tcW w:w="9627" w:type="dxa"/>
            <w:gridSpan w:val="2"/>
          </w:tcPr>
          <w:p w14:paraId="6AF7EC29" w14:textId="77777777" w:rsidR="006A3D4B" w:rsidRPr="00895498" w:rsidRDefault="006A3D4B" w:rsidP="00A5448C">
            <w:pPr>
              <w:pStyle w:val="Tabelan10"/>
              <w:jc w:val="left"/>
              <w:rPr>
                <w:lang w:val="en-US"/>
              </w:rPr>
            </w:pPr>
            <w:r w:rsidRPr="00895498">
              <w:rPr>
                <w:b/>
                <w:bCs/>
                <w:lang w:val="en-US"/>
              </w:rPr>
              <w:lastRenderedPageBreak/>
              <w:t>Equation</w:t>
            </w:r>
            <w:r w:rsidRPr="00895498">
              <w:rPr>
                <w:lang w:val="en-US"/>
              </w:rPr>
              <w:t>:</w:t>
            </w:r>
          </w:p>
          <w:p w14:paraId="442BC73F" w14:textId="79C3B46A" w:rsidR="006A3D4B" w:rsidRPr="00895498" w:rsidRDefault="0056149F"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G</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oMath>
            </m:oMathPara>
          </w:p>
        </w:tc>
      </w:tr>
      <w:tr w:rsidR="006A3D4B" w:rsidRPr="008E52D1" w14:paraId="1133E6EB" w14:textId="77777777" w:rsidTr="00A5448C">
        <w:trPr>
          <w:trHeight w:val="454"/>
        </w:trPr>
        <w:tc>
          <w:tcPr>
            <w:tcW w:w="9627" w:type="dxa"/>
            <w:gridSpan w:val="2"/>
            <w:vAlign w:val="center"/>
          </w:tcPr>
          <w:p w14:paraId="133FC9F8" w14:textId="7CFB1B5F" w:rsidR="006A3D4B" w:rsidRPr="003D637C" w:rsidRDefault="006A3D4B"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δ</m:t>
              </m:r>
              <m:r>
                <m:rPr>
                  <m:sty m:val="p"/>
                </m:rPr>
                <w:rPr>
                  <w:rFonts w:ascii="Cambria Math" w:hAnsi="Cambria Math"/>
                  <w:lang w:val="en-US"/>
                </w:rPr>
                <m:t>,</m:t>
              </m:r>
              <m:r>
                <w:rPr>
                  <w:rFonts w:ascii="Cambria Math" w:hAnsi="Cambria Math"/>
                </w:rPr>
                <m:t>β</m:t>
              </m:r>
            </m:oMath>
          </w:p>
        </w:tc>
      </w:tr>
    </w:tbl>
    <w:p w14:paraId="67BA9437"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363102" w:rsidRPr="00325551" w14:paraId="0F49EB92" w14:textId="77777777" w:rsidTr="00A5448C">
        <w:trPr>
          <w:trHeight w:val="454"/>
        </w:trPr>
        <w:tc>
          <w:tcPr>
            <w:tcW w:w="4813" w:type="dxa"/>
            <w:vAlign w:val="center"/>
          </w:tcPr>
          <w:p w14:paraId="07CBEF90" w14:textId="033F737E" w:rsidR="00363102" w:rsidRPr="009752A3" w:rsidRDefault="00363102" w:rsidP="00A5448C">
            <w:pPr>
              <w:pStyle w:val="Tabelan10"/>
              <w:jc w:val="left"/>
              <w:rPr>
                <w:lang w:val="en-US"/>
              </w:rPr>
            </w:pPr>
            <w:r w:rsidRPr="002A0307">
              <w:rPr>
                <w:b/>
                <w:bCs/>
                <w:lang w:val="en-US"/>
              </w:rPr>
              <w:t>Model Name</w:t>
            </w:r>
            <w:r w:rsidRPr="002A0307">
              <w:rPr>
                <w:lang w:val="en-US"/>
              </w:rPr>
              <w:t xml:space="preserve">: </w:t>
            </w:r>
            <w:proofErr w:type="spellStart"/>
            <w:r w:rsidR="00A46202">
              <w:rPr>
                <w:rFonts w:eastAsia="Georgia" w:hAnsi="Georgia" w:cs="Georgia"/>
              </w:rPr>
              <w:t>Meissner-Mat</w:t>
            </w:r>
            <w:r w:rsidR="00A46202">
              <w:rPr>
                <w:rFonts w:eastAsia="Georgia" w:hAnsi="Georgia" w:cs="Georgia"/>
              </w:rPr>
              <w:t>ě</w:t>
            </w:r>
            <w:r w:rsidR="00A46202">
              <w:rPr>
                <w:rFonts w:eastAsia="Georgia" w:hAnsi="Georgia" w:cs="Georgia"/>
              </w:rPr>
              <w:t>jka</w:t>
            </w:r>
            <w:proofErr w:type="spellEnd"/>
          </w:p>
        </w:tc>
        <w:tc>
          <w:tcPr>
            <w:tcW w:w="4814" w:type="dxa"/>
            <w:vAlign w:val="center"/>
          </w:tcPr>
          <w:p w14:paraId="35B22BDF" w14:textId="3FC3912D" w:rsidR="00363102" w:rsidRPr="00A33EE7" w:rsidRDefault="00363102" w:rsidP="00A5448C">
            <w:pPr>
              <w:pStyle w:val="Tabelan10"/>
              <w:jc w:val="left"/>
              <w:rPr>
                <w:lang w:val="en-US"/>
              </w:rPr>
            </w:pPr>
            <w:r w:rsidRPr="000B3E5A">
              <w:rPr>
                <w:b/>
                <w:bCs/>
                <w:lang w:val="en-US"/>
              </w:rPr>
              <w:t>Source</w:t>
            </w:r>
            <w:r w:rsidRPr="000B3E5A">
              <w:rPr>
                <w:lang w:val="en-US"/>
              </w:rPr>
              <w:t xml:space="preserve">: </w:t>
            </w:r>
            <w:r>
              <w:fldChar w:fldCharType="begin"/>
            </w:r>
            <w:r w:rsidR="003167CA">
              <w:rPr>
                <w:lang w:val="en-US"/>
              </w:rPr>
              <w:instrText xml:space="preserve"> ADDIN ZOTERO_ITEM CSL_CITATION {"citationID":"XCJHSYsF","properties":{"formattedCitation":"(Meissner; Mat\\uc0\\u283{}jka, 2003, 2004)","plainCitation":"(Meissner; Matějka, 2003, 2004)","noteIndex":0},"citationItems":[{"id":914,"uris":["http://zotero.org/users/14777946/items/Q57EXGVB"],"itemData":{"id":914,"type":"article-journal","abstract":"A structure-based constitutive equation for rubberlike networks is proposed. It is obtained by combining the Langevin-statistics-based theory of Arruda and Boyce (AB) with a term based on the first invariant of the generalized deformation tensor which follows from some theoretical treatments of the constraint effect. The combined (ABGI) four-parameter strain–energy function has been found to give (with the exception of the very-low strain region) a very good description (deviations&lt;5–8%) of a representative selection of published biaxial stress–strain data obtained on networks of isoprene and natural rubbers at low and medium strains. For the description of biaxial extension data up to high strains, the concept of a strain-induced increase in the network mesh size (strain-dependent finite extensibility parameter) used previously for tensile strains, is shown to apply generally to all deformation modes. It also enables a prediction of the retraction behavior. Reasonable values were obtained for the network parameters; the exponent in the strain invariant assumes values at the higher limit of the Kaliske and Heinrich extended tube theory prediction or even somewhat outside the limits.","container-title":"Polymer","DOI":"10.1016/S0032-3861(03)00411-7","ISSN":"0032-3861","issue":"16","journalAbbreviation":"Polymer","page":"4599-4610","source":"ScienceDirect","title":"A Langevin-elasticity-theory-based constitutive equation for rubberlike networks and its comparison with biaxial stress–strain data. Part I","volume":"44","author":[{"family":"Meissner","given":"Bohumil"},{"family":"Matějka","given":"Libor"}],"issued":{"date-parts":[["2003",7,1]]}}},{"id":915,"uris":["http://zotero.org/users/14777946/items/2K87KT9X"],"itemData":{"id":915,"type":"article-journal","abstract":"A structure-based constitutive equation for rubberlike networks (ABGIL) was proposed in Part I of this communication. It is a combination of the connectivity term based on Langevin statistics (Arruda and Boyce, AB) and a constraint term which follows from some theoretical treatments and may be expressed in the form of the first invariant of the generalized deformation tensor (GI). The ABGIL equation was tested in Part I using published biaxial stress–strain data on networks of natural and isoprene rubbers and further tests are performed in Part II on networks of poly (dimethylsiloxane) and styrene–butadiene rubber. Parameters of the equation were obtained from the fitting procedure. Apart from the region of very low (&lt;10%) strains, a good, or even very good description (less than 5% deviation) of the experimental biaxial stress–strain behavior was obtained. In the region of very high strains, the previously introduced concept of a strain-dependent finite-extensibility parameter was applied. The effects of polymer and network structure and presence of a diluent in the course of endlinking on the fitted parameter values are discussed. The values of the exponent n in the constraint term were found to lie in a rather wide range (−0.2 to +1) which includes predictions of four different tube theories.","container-title":"Polymer","DOI":"10.1016/j.polymer.2004.08.029","ISSN":"0032-3861","issue":"21","journalAbbreviation":"Polymer","page":"7247-7260","source":"ScienceDirect","title":"A Langevin-elasticity-theory-based constitutive equation for rubberlike networks and its comparison with biaxial stress–strain data. Part II","volume":"45","author":[{"family":"Meissner","given":"Bohumil"},{"family":"Matějka","given":"Libor"}],"issued":{"date-parts":[["2004",9,29]]}}}],"schema":"https://github.com/citation-style-language/schema/raw/master/csl-citation.json"} </w:instrText>
            </w:r>
            <w:r>
              <w:fldChar w:fldCharType="separate"/>
            </w:r>
            <w:r w:rsidR="003167CA" w:rsidRPr="003167CA">
              <w:rPr>
                <w:rFonts w:cs="Times New Roman"/>
              </w:rPr>
              <w:t>(Meissner; Matějka, 2003, 2004)</w:t>
            </w:r>
            <w:r>
              <w:fldChar w:fldCharType="end"/>
            </w:r>
            <w:r w:rsidRPr="00A33EE7">
              <w:rPr>
                <w:lang w:val="en-US"/>
              </w:rPr>
              <w:t xml:space="preserve"> </w:t>
            </w:r>
          </w:p>
        </w:tc>
      </w:tr>
      <w:tr w:rsidR="00363102" w:rsidRPr="00325551" w14:paraId="350343BE" w14:textId="77777777" w:rsidTr="00A5448C">
        <w:trPr>
          <w:trHeight w:val="1134"/>
        </w:trPr>
        <w:tc>
          <w:tcPr>
            <w:tcW w:w="9627" w:type="dxa"/>
            <w:gridSpan w:val="2"/>
          </w:tcPr>
          <w:p w14:paraId="21DF068C" w14:textId="77777777" w:rsidR="00363102" w:rsidRPr="00895498" w:rsidRDefault="00363102" w:rsidP="00A5448C">
            <w:pPr>
              <w:pStyle w:val="Tabelan10"/>
              <w:jc w:val="left"/>
              <w:rPr>
                <w:lang w:val="en-US"/>
              </w:rPr>
            </w:pPr>
            <w:r w:rsidRPr="00895498">
              <w:rPr>
                <w:b/>
                <w:bCs/>
                <w:lang w:val="en-US"/>
              </w:rPr>
              <w:t>Equation</w:t>
            </w:r>
            <w:r w:rsidRPr="00895498">
              <w:rPr>
                <w:lang w:val="en-US"/>
              </w:rPr>
              <w:t>:</w:t>
            </w:r>
          </w:p>
          <w:p w14:paraId="040AFFC8" w14:textId="5AC2A062" w:rsidR="00363102" w:rsidRPr="00895498" w:rsidRDefault="001D38CA" w:rsidP="00A5448C">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N</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λ</m:t>
                        </m:r>
                      </m:e>
                      <m:sub>
                        <m:r>
                          <w:rPr>
                            <w:rFonts w:ascii="Cambria Math" w:hAnsi="Cambria Math"/>
                          </w:rPr>
                          <m:t>c</m:t>
                        </m:r>
                        <m:r>
                          <m:rPr>
                            <m:sty m:val="p"/>
                          </m:rPr>
                          <w:rPr>
                            <w:rFonts w:ascii="Cambria Math" w:hAnsi="Cambria Math"/>
                          </w:rPr>
                          <m:t>,</m:t>
                        </m:r>
                        <m:r>
                          <w:rPr>
                            <w:rFonts w:ascii="Cambria Math" w:hAnsi="Cambria Math"/>
                          </w:rPr>
                          <m:t>r</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γ</m:t>
                            </m:r>
                          </m:num>
                          <m:den>
                            <m:r>
                              <m:rPr>
                                <m:sty m:val="p"/>
                              </m:rPr>
                              <w:rPr>
                                <w:rFonts w:ascii="Cambria Math" w:hAnsi="Cambria Math"/>
                              </w:rPr>
                              <m:t>sinh⁡</m:t>
                            </m:r>
                            <m:r>
                              <w:rPr>
                                <w:rFonts w:ascii="Cambria Math" w:hAnsi="Cambria Math"/>
                              </w:rPr>
                              <m:t>γ</m:t>
                            </m:r>
                          </m:den>
                        </m:f>
                      </m:e>
                    </m:d>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oMath>
            </m:oMathPara>
          </w:p>
        </w:tc>
      </w:tr>
      <w:tr w:rsidR="00363102" w:rsidRPr="000D5A37" w14:paraId="2168E931" w14:textId="77777777" w:rsidTr="00A5448C">
        <w:trPr>
          <w:trHeight w:val="454"/>
        </w:trPr>
        <w:tc>
          <w:tcPr>
            <w:tcW w:w="9627" w:type="dxa"/>
            <w:gridSpan w:val="2"/>
            <w:vAlign w:val="center"/>
          </w:tcPr>
          <w:p w14:paraId="594AB0AE" w14:textId="5D760462" w:rsidR="00363102" w:rsidRPr="003D637C" w:rsidRDefault="00363102"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e</m:t>
                  </m:r>
                </m:sub>
              </m:sSub>
              <m:r>
                <m:rPr>
                  <m:sty m:val="p"/>
                </m:rPr>
                <w:rPr>
                  <w:rFonts w:ascii="Cambria Math" w:hAnsi="Cambria Math"/>
                  <w:lang w:val="en-US"/>
                </w:rPr>
                <m:t>,</m:t>
              </m:r>
              <m:r>
                <w:rPr>
                  <w:rFonts w:ascii="Cambria Math" w:hAnsi="Cambria Math"/>
                </w:rPr>
                <m:t>β</m:t>
              </m:r>
            </m:oMath>
          </w:p>
        </w:tc>
      </w:tr>
    </w:tbl>
    <w:p w14:paraId="31BC850C"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C401DF" w:rsidRPr="008E52D1" w14:paraId="4782AF30" w14:textId="77777777" w:rsidTr="00A5448C">
        <w:trPr>
          <w:trHeight w:val="454"/>
        </w:trPr>
        <w:tc>
          <w:tcPr>
            <w:tcW w:w="4813" w:type="dxa"/>
            <w:vAlign w:val="center"/>
          </w:tcPr>
          <w:p w14:paraId="2DC831CF" w14:textId="252B47B4" w:rsidR="00C401DF" w:rsidRPr="009752A3" w:rsidRDefault="00C401DF" w:rsidP="00A5448C">
            <w:pPr>
              <w:pStyle w:val="Tabelan10"/>
              <w:jc w:val="left"/>
              <w:rPr>
                <w:lang w:val="en-US"/>
              </w:rPr>
            </w:pPr>
            <w:r w:rsidRPr="002A0307">
              <w:rPr>
                <w:b/>
                <w:bCs/>
                <w:lang w:val="en-US"/>
              </w:rPr>
              <w:t>Model Name</w:t>
            </w:r>
            <w:r w:rsidRPr="002A0307">
              <w:rPr>
                <w:lang w:val="en-US"/>
              </w:rPr>
              <w:t xml:space="preserve">: </w:t>
            </w:r>
            <w:proofErr w:type="spellStart"/>
            <w:r w:rsidR="00C34632">
              <w:t>Micro-Sphere</w:t>
            </w:r>
            <w:proofErr w:type="spellEnd"/>
          </w:p>
        </w:tc>
        <w:tc>
          <w:tcPr>
            <w:tcW w:w="4814" w:type="dxa"/>
            <w:vAlign w:val="center"/>
          </w:tcPr>
          <w:p w14:paraId="742B9867" w14:textId="0EDBAB3A" w:rsidR="00C401DF" w:rsidRPr="00A33EE7" w:rsidRDefault="00C401DF" w:rsidP="00A5448C">
            <w:pPr>
              <w:pStyle w:val="Tabelan10"/>
              <w:jc w:val="left"/>
              <w:rPr>
                <w:lang w:val="en-US"/>
              </w:rPr>
            </w:pPr>
            <w:r w:rsidRPr="000B3E5A">
              <w:rPr>
                <w:b/>
                <w:bCs/>
                <w:lang w:val="en-US"/>
              </w:rPr>
              <w:t>Source</w:t>
            </w:r>
            <w:r w:rsidRPr="000B3E5A">
              <w:rPr>
                <w:lang w:val="en-US"/>
              </w:rPr>
              <w:t xml:space="preserve">: </w:t>
            </w:r>
            <w:r>
              <w:fldChar w:fldCharType="begin"/>
            </w:r>
            <w:r w:rsidR="00965A95">
              <w:rPr>
                <w:lang w:val="en-US"/>
              </w:rPr>
              <w:instrText xml:space="preserve"> ADDIN ZOTERO_ITEM CSL_CITATION {"citationID":"T8wxT2Vm","properties":{"formattedCitation":"(Miehe; G\\uc0\\u246{}ktepe; Lulei, 2004)","plainCitation":"(Miehe; Göktepe; Lulei, 2004)","noteIndex":0},"citationItems":[{"id":918,"uris":["http://zotero.org/users/14777946/items/ZW6UBCE8"],"itemData":{"id":918,"type":"article-journal","abstract":"The contribution presents a new micro-mechanically based network model for the description of the elastic response of rubbery polymers at large strains and considers details of its numerical implementation. The approach models a rubber-like material based on a micro-structure that can be symbolized by a micro-sphere where the surface represents a continuous distribution of chain orientations in space. Core of the model is a new two-dimensional constitutive setting of the micro-mechanical response of a single polymer chain in a constrained environment defined by two micro-kinematic variables: the stretch of the chain and the contraction of the cross section of a micro-tube that contains the chain. The second key feature is a new non-affine micro-to-macro transition that defines the three-dimensional overall response of the polymer network based on a characteristic homogenization procedure of micro-variables defined on the micro-sphere of space orientations. It determines a stretch fluctuation field on the micro-sphere by a principle of minimum averaged free energy and links the two micro-kinematic variables in a non-affine format to the line-stretch and the area-stretch of the macro-continuum. Hence, the new model describes two superimposed contributions resulting from free chain motions and their topological constraints in an attractive dual geometric structure on both the micro- and the macro-level. Averaging operations on the micro-sphere are directly evaluated by an efficient numerical integration scheme. The overall model contains five effective material parameters obtained from the single chain statistics and properties of the network with clearly identifiable relationships to characteristic phenomena observed in stress–strain experiments. The approach advances features of the affine full network and the eight chain models by a substantial improvement of their modeling capacity. The excellent predictive performance is illustrated by comparative studies with previously developed network models and by fitting of various available experimental data of homogeneous and non-homogeneous tests.","container-title":"Journal of the Mechanics and Physics of Solids","DOI":"10.1016/j.jmps.2004.03.011","ISSN":"0022-5096","issue":"11","journalAbbreviation":"Journal of the Mechanics and Physics of Solids","page":"2617-2660","source":"ScienceDirect","title":"A micro-macro approach to rubber-like materials—Part I: the non-affine micro-sphere model of rubber elasticity","title-short":"A micro-macro approach to rubber-like materials—Part I","volume":"52","author":[{"family":"Miehe","given":"C."},{"family":"Göktepe","given":"S."},{"family":"Lulei","given":"F."}],"issued":{"date-parts":[["2004",11,1]]}}}],"schema":"https://github.com/citation-style-language/schema/raw/master/csl-citation.json"} </w:instrText>
            </w:r>
            <w:r>
              <w:fldChar w:fldCharType="separate"/>
            </w:r>
            <w:r w:rsidR="00965A95" w:rsidRPr="00B74AE4">
              <w:rPr>
                <w:rFonts w:cs="Times New Roman"/>
                <w:lang w:val="en-US"/>
              </w:rPr>
              <w:t>(Miehe; Göktepe; Lulei, 2004)</w:t>
            </w:r>
            <w:r>
              <w:fldChar w:fldCharType="end"/>
            </w:r>
            <w:r w:rsidRPr="00A33EE7">
              <w:rPr>
                <w:lang w:val="en-US"/>
              </w:rPr>
              <w:t xml:space="preserve"> </w:t>
            </w:r>
          </w:p>
        </w:tc>
      </w:tr>
      <w:tr w:rsidR="00C401DF" w:rsidRPr="008E52D1" w14:paraId="37D75E56" w14:textId="77777777" w:rsidTr="00A5448C">
        <w:trPr>
          <w:trHeight w:val="1134"/>
        </w:trPr>
        <w:tc>
          <w:tcPr>
            <w:tcW w:w="9627" w:type="dxa"/>
            <w:gridSpan w:val="2"/>
          </w:tcPr>
          <w:p w14:paraId="7B87A35E" w14:textId="77777777" w:rsidR="00C401DF" w:rsidRPr="00895498" w:rsidRDefault="00C401DF" w:rsidP="00A5448C">
            <w:pPr>
              <w:pStyle w:val="Tabelan10"/>
              <w:jc w:val="left"/>
              <w:rPr>
                <w:lang w:val="en-US"/>
              </w:rPr>
            </w:pPr>
            <w:r w:rsidRPr="00895498">
              <w:rPr>
                <w:b/>
                <w:bCs/>
                <w:lang w:val="en-US"/>
              </w:rPr>
              <w:t>Equation</w:t>
            </w:r>
            <w:r w:rsidRPr="00895498">
              <w:rPr>
                <w:lang w:val="en-US"/>
              </w:rPr>
              <w:t>:</w:t>
            </w:r>
          </w:p>
          <w:p w14:paraId="1D9352AC" w14:textId="09E7CB74" w:rsidR="00C401DF" w:rsidRPr="00895498" w:rsidRDefault="00E62135"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r>
                      <m:rPr>
                        <m:sty m:val="p"/>
                      </m:rPr>
                      <w:rPr>
                        <w:rFonts w:ascii="Cambria Math" w:hAnsi="Cambria Math"/>
                        <w:lang w:val="en-US"/>
                      </w:rPr>
                      <m:t>+ln⁡</m:t>
                    </m:r>
                    <m:f>
                      <m:fPr>
                        <m:ctrlPr>
                          <w:rPr>
                            <w:rFonts w:ascii="Cambria Math" w:hAnsi="Cambria Math"/>
                          </w:rPr>
                        </m:ctrlPr>
                      </m:fPr>
                      <m:num>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num>
                      <m:den>
                        <m:r>
                          <m:rPr>
                            <m:sty m:val="p"/>
                          </m:rPr>
                          <w:rPr>
                            <w:rFonts w:ascii="Cambria Math" w:hAnsi="Cambria Math"/>
                            <w:lang w:val="en-US"/>
                          </w:rPr>
                          <m:t>sinh⁡</m:t>
                        </m:r>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den>
                    </m:f>
                  </m:e>
                </m:d>
              </m:oMath>
            </m:oMathPara>
          </w:p>
        </w:tc>
      </w:tr>
      <w:tr w:rsidR="00C401DF" w:rsidRPr="008E52D1" w14:paraId="3E612089" w14:textId="77777777" w:rsidTr="00A5448C">
        <w:trPr>
          <w:trHeight w:val="454"/>
        </w:trPr>
        <w:tc>
          <w:tcPr>
            <w:tcW w:w="9627" w:type="dxa"/>
            <w:gridSpan w:val="2"/>
            <w:vAlign w:val="center"/>
          </w:tcPr>
          <w:p w14:paraId="5C4AD884" w14:textId="34E79AFF" w:rsidR="00C401DF" w:rsidRPr="003D637C" w:rsidRDefault="00C401DF"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U</m:t>
              </m:r>
              <m:r>
                <m:rPr>
                  <m:sty m:val="p"/>
                </m:rPr>
                <w:rPr>
                  <w:rFonts w:ascii="Cambria Math" w:hAnsi="Cambria Math"/>
                  <w:lang w:val="en-US"/>
                </w:rPr>
                <m:t>,</m:t>
              </m:r>
              <m:r>
                <w:rPr>
                  <w:rFonts w:ascii="Cambria Math" w:hAnsi="Cambria Math"/>
                </w:rPr>
                <m:t>q</m:t>
              </m:r>
            </m:oMath>
          </w:p>
        </w:tc>
      </w:tr>
    </w:tbl>
    <w:p w14:paraId="0F0FD5EE"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965A95" w:rsidRPr="008E52D1" w14:paraId="1F55085C" w14:textId="77777777" w:rsidTr="00A5448C">
        <w:trPr>
          <w:trHeight w:val="454"/>
        </w:trPr>
        <w:tc>
          <w:tcPr>
            <w:tcW w:w="4813" w:type="dxa"/>
            <w:vAlign w:val="center"/>
          </w:tcPr>
          <w:p w14:paraId="677DF0B1" w14:textId="2A42557F" w:rsidR="00965A95" w:rsidRPr="009752A3" w:rsidRDefault="00965A95" w:rsidP="00A5448C">
            <w:pPr>
              <w:pStyle w:val="Tabelan10"/>
              <w:jc w:val="left"/>
              <w:rPr>
                <w:lang w:val="en-US"/>
              </w:rPr>
            </w:pPr>
            <w:r w:rsidRPr="002A0307">
              <w:rPr>
                <w:b/>
                <w:bCs/>
                <w:lang w:val="en-US"/>
              </w:rPr>
              <w:t>Model Name</w:t>
            </w:r>
            <w:r w:rsidRPr="002A0307">
              <w:rPr>
                <w:lang w:val="en-US"/>
              </w:rPr>
              <w:t xml:space="preserve">: </w:t>
            </w:r>
            <w:r w:rsidR="00174797" w:rsidRPr="00B74AE4">
              <w:rPr>
                <w:lang w:val="en-US"/>
              </w:rPr>
              <w:t>Bootstrapped-8-Chain</w:t>
            </w:r>
          </w:p>
        </w:tc>
        <w:tc>
          <w:tcPr>
            <w:tcW w:w="4814" w:type="dxa"/>
            <w:vAlign w:val="center"/>
          </w:tcPr>
          <w:p w14:paraId="6587A1BF" w14:textId="54938E24" w:rsidR="00965A95" w:rsidRPr="00A33EE7" w:rsidRDefault="00965A95" w:rsidP="00A5448C">
            <w:pPr>
              <w:pStyle w:val="Tabelan10"/>
              <w:jc w:val="left"/>
              <w:rPr>
                <w:lang w:val="en-US"/>
              </w:rPr>
            </w:pPr>
            <w:r w:rsidRPr="000B3E5A">
              <w:rPr>
                <w:b/>
                <w:bCs/>
                <w:lang w:val="en-US"/>
              </w:rPr>
              <w:t>Source</w:t>
            </w:r>
            <w:r w:rsidRPr="000B3E5A">
              <w:rPr>
                <w:lang w:val="en-US"/>
              </w:rPr>
              <w:t xml:space="preserve">: </w:t>
            </w:r>
            <w:r>
              <w:fldChar w:fldCharType="begin"/>
            </w:r>
            <w:r w:rsidR="00066BEF">
              <w:rPr>
                <w:lang w:val="en-US"/>
              </w:rPr>
              <w:instrText xml:space="preserve"> ADDIN ZOTERO_ITEM CSL_CITATION {"citationID":"v3Feq0JY","properties":{"formattedCitation":"(Miroshnychenko; Green, 2009; Miroshnychenko; Green; Turner, 2005)","plainCitation":"(Miroshnychenko; Green, 2009; Miroshnychenko; Green; Turner, 2005)","noteIndex":0},"citationItems":[{"id":921,"uris":["http://zotero.org/users/14777946/items/T8RCXMXG"],"itemData":{"id":921,"type":"article-journal","abstract":"In this work, a new, quasi-structural model – bootstrapped eight-chain model – is proposed as a modification to the strain energy of eight-chain model [Arruda, E.M., Boyce, M.C., 1993. A three-dimensional constitutive model for the large stretch behaviour of rubber elastic materials. J. Mech. Phys. Solids 41, 389—412] that invokes the Langevin chain statistics. This development has been led to by our heuristic search into how the strain energy of eight-chain model may be adapted in order to account better for the mechanical behaviour of elastomeric materials in both linear and nonlinear elastic regimes [Treloar, L.R.G., 1944. Stress–strain data for vulcanised rubber under various types of deformation. Trans. Faraday Soc. 40, 59–70]. The eight-chain model appears to produce very similar results in predicting biaxial stress to those of a first stretch-invariant model that gives a good fit in uniaxial extension and, thus, it is shown that the former can not be significantly enhanced within the limitation of the latter. Evaluation of predictive capability for an additive invariant-separated form of strain energy shows that an explicit inclusion of a second stretch-invariant function would not work and that any thus added term ought to be dependent on both the first and second stretch-invariants of deformation tensor, and hints that an improvement is possibly needed at low strain. The composite and filament models [Miroshnychenko, D., Green, W.A., Turner, D.M., 2005. Composite and filament models for the mechanical behaviour of elastomeric materials. J. Mech. Phys. Solids 53 (4), 748–770] have their strain-energy functions in that suggested form and cope very well with predicting the experimental data of Treloar (1944). We use the form of strain energy for the filament model, that proved to be successful, to bootstrap the strain energy of eight-chain model in order to improve the performance of the latter at low strain. Thus, we derive a new model – bootstrapped eight-chain model – that requires only two material parameters – a rubber modulus and a limiting chain extensibility. The proposed model is quasi-structural due to bootstrapping and it retains the best traits and corrects the faults of the eight-chain model, conforming more closely to the classical experimental data of Treloar (1944).","container-title":"International Journal of Solids and Structures","DOI":"10.1016/j.ijsolstr.2008.08.037","ISSN":"0020-7683","issue":"2","journalAbbreviation":"International Journal of Solids and Structures","page":"271-286","source":"ScienceDirect","title":"Heuristic search for a predictive strain-energy function in nonlinear elasticity","volume":"46","author":[{"family":"Miroshnychenko","given":"Dmitri"},{"family":"Green","given":"W. A."}],"issued":{"date-parts":[["2009",1,15]]}}},{"id":920,"uris":["http://zotero.org/users/14777946/items/P7W8D6YR"],"itemData":{"id":920,"type":"article-journal","abstract":"In this work we present a composite model, which combines the approach of Poisson's function with the filament theory and requires three material parameters. We also suggest the form for a strain-energy function that approximates the constitutive equations of the composite model. Furthermore, a simple asymptotic analysis allows us to reduce the number of material constants to only two, thus, forming a new filament model. The predictive capability of the two models to reproduce the mechanical behaviour of elastomeric materials in deformation experiments is evaluated against the extensive data of Kawabata et al. (Macromolecules 14 (1981) 154). The models give excellent agreement in not only uniaxial and equibiaxial but also non-equibiaxial extension. Although being rather more simplistic in comparison with some successful network models involving non-Gaussian chain statistics, the two models conform much more closely to the classical experimental data of Treloar (Trans. Faraday Soc. 40 (1944) 59).","container-title":"Journal of the Mechanics and Physics of Solids","DOI":"10.1016/j.jmps.2004.10.006","ISSN":"0022-5096","issue":"4","journalAbbreviation":"Journal of the Mechanics and Physics of Solids","page":"748-770","source":"ScienceDirect","title":"Composite and filament models for the mechanical behaviour of elastomeric materials","volume":"53","author":[{"family":"Miroshnychenko","given":"Dmitri"},{"family":"Green","given":"W. A."},{"family":"Turner","given":"D. M."}],"issued":{"date-parts":[["2005",4,1]]}}}],"schema":"https://github.com/citation-style-language/schema/raw/master/csl-citation.json"} </w:instrText>
            </w:r>
            <w:r>
              <w:fldChar w:fldCharType="separate"/>
            </w:r>
            <w:r w:rsidR="00066BEF" w:rsidRPr="00066BEF">
              <w:rPr>
                <w:rFonts w:cs="Times New Roman"/>
                <w:lang w:val="en-US"/>
              </w:rPr>
              <w:t>(Miroshnychenko; Green, 2009; Miroshnychenko; Green; Turner, 2005)</w:t>
            </w:r>
            <w:r>
              <w:fldChar w:fldCharType="end"/>
            </w:r>
            <w:r w:rsidRPr="00A33EE7">
              <w:rPr>
                <w:lang w:val="en-US"/>
              </w:rPr>
              <w:t xml:space="preserve"> </w:t>
            </w:r>
          </w:p>
        </w:tc>
      </w:tr>
      <w:tr w:rsidR="00965A95" w:rsidRPr="008E52D1" w14:paraId="1B252BCE" w14:textId="77777777" w:rsidTr="00A5448C">
        <w:trPr>
          <w:trHeight w:val="1134"/>
        </w:trPr>
        <w:tc>
          <w:tcPr>
            <w:tcW w:w="9627" w:type="dxa"/>
            <w:gridSpan w:val="2"/>
          </w:tcPr>
          <w:p w14:paraId="1C2E8173" w14:textId="77777777" w:rsidR="00965A95" w:rsidRPr="00895498" w:rsidRDefault="00965A95" w:rsidP="00A5448C">
            <w:pPr>
              <w:pStyle w:val="Tabelan10"/>
              <w:jc w:val="left"/>
              <w:rPr>
                <w:lang w:val="en-US"/>
              </w:rPr>
            </w:pPr>
            <w:r w:rsidRPr="00895498">
              <w:rPr>
                <w:b/>
                <w:bCs/>
                <w:lang w:val="en-US"/>
              </w:rPr>
              <w:t>Equation</w:t>
            </w:r>
            <w:r w:rsidRPr="00895498">
              <w:rPr>
                <w:lang w:val="en-US"/>
              </w:rPr>
              <w:t>:</w:t>
            </w:r>
          </w:p>
          <w:p w14:paraId="3F28CBF4" w14:textId="77777777" w:rsidR="00965A95" w:rsidRPr="00895498" w:rsidRDefault="00965A95"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r>
                      <m:rPr>
                        <m:sty m:val="p"/>
                      </m:rPr>
                      <w:rPr>
                        <w:rFonts w:ascii="Cambria Math" w:hAnsi="Cambria Math"/>
                        <w:lang w:val="en-US"/>
                      </w:rPr>
                      <m:t>+ln⁡</m:t>
                    </m:r>
                    <m:f>
                      <m:fPr>
                        <m:ctrlPr>
                          <w:rPr>
                            <w:rFonts w:ascii="Cambria Math" w:hAnsi="Cambria Math"/>
                          </w:rPr>
                        </m:ctrlPr>
                      </m:fPr>
                      <m:num>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num>
                      <m:den>
                        <m:r>
                          <m:rPr>
                            <m:sty m:val="p"/>
                          </m:rPr>
                          <w:rPr>
                            <w:rFonts w:ascii="Cambria Math" w:hAnsi="Cambria Math"/>
                            <w:lang w:val="en-US"/>
                          </w:rPr>
                          <m:t>sinh⁡</m:t>
                        </m:r>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den>
                    </m:f>
                  </m:e>
                </m:d>
              </m:oMath>
            </m:oMathPara>
          </w:p>
        </w:tc>
      </w:tr>
      <w:tr w:rsidR="00965A95" w:rsidRPr="008E52D1" w14:paraId="49EDC00F" w14:textId="77777777" w:rsidTr="00A5448C">
        <w:trPr>
          <w:trHeight w:val="454"/>
        </w:trPr>
        <w:tc>
          <w:tcPr>
            <w:tcW w:w="9627" w:type="dxa"/>
            <w:gridSpan w:val="2"/>
            <w:vAlign w:val="center"/>
          </w:tcPr>
          <w:p w14:paraId="7C0E4158" w14:textId="77777777" w:rsidR="00965A95" w:rsidRPr="003D637C" w:rsidRDefault="00965A9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U</m:t>
              </m:r>
              <m:r>
                <m:rPr>
                  <m:sty m:val="p"/>
                </m:rPr>
                <w:rPr>
                  <w:rFonts w:ascii="Cambria Math" w:hAnsi="Cambria Math"/>
                  <w:lang w:val="en-US"/>
                </w:rPr>
                <m:t>,</m:t>
              </m:r>
              <m:r>
                <w:rPr>
                  <w:rFonts w:ascii="Cambria Math" w:hAnsi="Cambria Math"/>
                </w:rPr>
                <m:t>q</m:t>
              </m:r>
            </m:oMath>
          </w:p>
        </w:tc>
      </w:tr>
    </w:tbl>
    <w:p w14:paraId="1B19EE03"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066BEF" w:rsidRPr="00325551" w14:paraId="305D698E" w14:textId="77777777" w:rsidTr="00A5448C">
        <w:trPr>
          <w:trHeight w:val="454"/>
        </w:trPr>
        <w:tc>
          <w:tcPr>
            <w:tcW w:w="4813" w:type="dxa"/>
            <w:vAlign w:val="center"/>
          </w:tcPr>
          <w:p w14:paraId="36750FDE" w14:textId="1D2F9B53" w:rsidR="00066BEF" w:rsidRPr="009752A3" w:rsidRDefault="00066BEF" w:rsidP="00A5448C">
            <w:pPr>
              <w:pStyle w:val="Tabelan10"/>
              <w:jc w:val="left"/>
              <w:rPr>
                <w:lang w:val="en-US"/>
              </w:rPr>
            </w:pPr>
            <w:r w:rsidRPr="002A0307">
              <w:rPr>
                <w:b/>
                <w:bCs/>
                <w:lang w:val="en-US"/>
              </w:rPr>
              <w:t>Model Name</w:t>
            </w:r>
            <w:r w:rsidRPr="002A0307">
              <w:rPr>
                <w:lang w:val="en-US"/>
              </w:rPr>
              <w:t xml:space="preserve">: </w:t>
            </w:r>
            <w:r w:rsidR="00C2170A" w:rsidRPr="00B74AE4">
              <w:rPr>
                <w:lang w:val="en-US"/>
              </w:rPr>
              <w:t>Davidson-Goulbourne</w:t>
            </w:r>
          </w:p>
        </w:tc>
        <w:tc>
          <w:tcPr>
            <w:tcW w:w="4814" w:type="dxa"/>
            <w:vAlign w:val="center"/>
          </w:tcPr>
          <w:p w14:paraId="43EE847C" w14:textId="15D9FA84" w:rsidR="00066BEF" w:rsidRPr="00A33EE7" w:rsidRDefault="00066BEF" w:rsidP="00A5448C">
            <w:pPr>
              <w:pStyle w:val="Tabelan10"/>
              <w:jc w:val="left"/>
              <w:rPr>
                <w:lang w:val="en-US"/>
              </w:rPr>
            </w:pPr>
            <w:r w:rsidRPr="000B3E5A">
              <w:rPr>
                <w:b/>
                <w:bCs/>
                <w:lang w:val="en-US"/>
              </w:rPr>
              <w:t>Source</w:t>
            </w:r>
            <w:r w:rsidRPr="000B3E5A">
              <w:rPr>
                <w:lang w:val="en-US"/>
              </w:rPr>
              <w:t xml:space="preserve">: </w:t>
            </w:r>
            <w:r>
              <w:fldChar w:fldCharType="begin"/>
            </w:r>
            <w:r w:rsidR="00775DE1">
              <w:rPr>
                <w:lang w:val="en-US"/>
              </w:rPr>
              <w:instrText xml:space="preserve"> ADDIN ZOTERO_ITEM CSL_CITATION {"citationID":"zo7W1FVJ","properties":{"formattedCitation":"(Davidson; Goulbourne, 2013)","plainCitation":"(Davidson; Goulbourne, 2013)","noteIndex":0},"citationItems":[{"id":926,"uris":["http://zotero.org/users/14777946/items/RGPET86N"],"itemData":{"id":926,"type":"article-journal","abstract":"In this work, we construct a new physics-based model of rubber elasticity to capture the strain softening, strain hardening, and deformation-state dependent response of rubber materials undergoing finite deformations. This model is unique in its ability to capture large-stretch mechanical behavior with parameters that are connected to the polymer chemistry and can also be easily identified with the important characteristics of the macroscopic stress–stretch response. The microscopic picture consists of two components: a crosslinked network of Langevin chains and an entangled network with chains confined to a nonaffine tube. These represent, respectively, changes in entropy due to thermally averaged chain conformations and changes in entropy due to the magnitude of these conformational fluctuations. A simple analytical form for the strain energy density is obtained using Rubinstein and Panyukov's single-chain description of network behavior. The model only depends on three parameters that together define the initial modulus, extent of strain softening, and the onset of strain hardening. Fits to large stretch data for natural rubber, silicone rubber, VHB 4905 (polyacrylate rubber), and b186 rubber (a carbon black-filled rubber) are presented, and a comparison is made with other similar constitutive models of large-stretch rubber elasticity. We demonstrate that the proposed model provides a complete description of elastomers undergoing large deformations for different applied loading configurations. Moreover, since the strain energy is obtained using a clear set of physical assumptions, this model may be tested and used to interpret the results of computer simulation and experiments on polymers of known microscopic structure.","container-title":"Journal of the Mechanics and Physics of Solids","DOI":"10.1016/j.jmps.2013.03.009","ISSN":"0022-5096","issue":"8","journalAbbreviation":"Journal of the Mechanics and Physics of Solids","page":"1784-1797","source":"ScienceDirect","title":"A nonaffine network model for elastomers undergoing finite deformations","volume":"61","author":[{"family":"Davidson","given":"Jacob D."},{"family":"Goulbourne","given":"N. C."}],"issued":{"date-parts":[["2013",8,1]]}}}],"schema":"https://github.com/citation-style-language/schema/raw/master/csl-citation.json"} </w:instrText>
            </w:r>
            <w:r>
              <w:fldChar w:fldCharType="separate"/>
            </w:r>
            <w:r w:rsidR="00775DE1" w:rsidRPr="00775DE1">
              <w:rPr>
                <w:rFonts w:cs="Times New Roman"/>
              </w:rPr>
              <w:t>(Davidson; Goulbourne, 2013)</w:t>
            </w:r>
            <w:r>
              <w:fldChar w:fldCharType="end"/>
            </w:r>
            <w:r w:rsidRPr="00A33EE7">
              <w:rPr>
                <w:lang w:val="en-US"/>
              </w:rPr>
              <w:t xml:space="preserve"> </w:t>
            </w:r>
          </w:p>
        </w:tc>
      </w:tr>
      <w:tr w:rsidR="00066BEF" w:rsidRPr="008E52D1" w14:paraId="07E26415" w14:textId="77777777" w:rsidTr="00A5448C">
        <w:trPr>
          <w:trHeight w:val="1134"/>
        </w:trPr>
        <w:tc>
          <w:tcPr>
            <w:tcW w:w="9627" w:type="dxa"/>
            <w:gridSpan w:val="2"/>
          </w:tcPr>
          <w:p w14:paraId="0AA744A1" w14:textId="77777777" w:rsidR="00066BEF" w:rsidRPr="00895498" w:rsidRDefault="00066BEF" w:rsidP="00A5448C">
            <w:pPr>
              <w:pStyle w:val="Tabelan10"/>
              <w:jc w:val="left"/>
              <w:rPr>
                <w:lang w:val="en-US"/>
              </w:rPr>
            </w:pPr>
            <w:r w:rsidRPr="00895498">
              <w:rPr>
                <w:b/>
                <w:bCs/>
                <w:lang w:val="en-US"/>
              </w:rPr>
              <w:t>Equation</w:t>
            </w:r>
            <w:r w:rsidRPr="00895498">
              <w:rPr>
                <w:lang w:val="en-US"/>
              </w:rPr>
              <w:t>:</w:t>
            </w:r>
          </w:p>
          <w:p w14:paraId="4E00985F" w14:textId="3705AFF9" w:rsidR="00066BEF" w:rsidRPr="00895498" w:rsidRDefault="002B1EAC"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6</m:t>
                    </m:r>
                  </m:den>
                </m:f>
                <m:sSub>
                  <m:sSubPr>
                    <m:ctrlPr>
                      <w:rPr>
                        <w:rFonts w:ascii="Cambria Math" w:hAnsi="Cambria Math"/>
                      </w:rPr>
                    </m:ctrlPr>
                  </m:sSubPr>
                  <m:e>
                    <m:r>
                      <w:rPr>
                        <w:rFonts w:ascii="Cambria Math" w:hAnsi="Cambria Math"/>
                      </w:rPr>
                      <m:t>G</m:t>
                    </m:r>
                  </m:e>
                  <m:sub>
                    <m:r>
                      <w:rPr>
                        <w:rFonts w:ascii="Cambria Math" w:hAnsi="Cambria Math"/>
                      </w:rPr>
                      <m:t>c</m:t>
                    </m:r>
                  </m:sub>
                </m:sSub>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sSubSup>
                  <m:sSubSupPr>
                    <m:ctrlPr>
                      <w:rPr>
                        <w:rFonts w:ascii="Cambria Math" w:hAnsi="Cambria Math"/>
                      </w:rPr>
                    </m:ctrlPr>
                  </m:sSubSupPr>
                  <m:e>
                    <m:r>
                      <w:rPr>
                        <w:rFonts w:ascii="Cambria Math" w:hAnsi="Cambria Math"/>
                      </w:rPr>
                      <m:t>λ</m:t>
                    </m:r>
                  </m:e>
                  <m:sub>
                    <m:r>
                      <m:rPr>
                        <m:nor/>
                      </m:rPr>
                      <w:rPr>
                        <w:lang w:val="en-US"/>
                      </w:rPr>
                      <m:t>max </m:t>
                    </m:r>
                  </m:sub>
                  <m:sup>
                    <m:r>
                      <m:rPr>
                        <m:sty m:val="p"/>
                      </m:rPr>
                      <w:rPr>
                        <w:rFonts w:ascii="Cambria Math" w:hAnsi="Cambria Math"/>
                        <w:lang w:val="en-US"/>
                      </w:rPr>
                      <m:t>2</m:t>
                    </m:r>
                  </m:sup>
                </m:sSubSup>
                <m:r>
                  <m:rPr>
                    <m:sty m:val="p"/>
                  </m:rPr>
                  <w:rPr>
                    <w:rFonts w:ascii="Cambria Math" w:hAnsi="Cambria Math"/>
                    <w:lang w:val="en-US"/>
                  </w:rPr>
                  <m:t>ln⁡</m:t>
                </m:r>
                <m:d>
                  <m:dPr>
                    <m:ctrlPr>
                      <w:rPr>
                        <w:rFonts w:ascii="Cambria Math" w:hAnsi="Cambria Math"/>
                      </w:rPr>
                    </m:ctrlPr>
                  </m:dPr>
                  <m:e>
                    <m:r>
                      <m:rPr>
                        <m:sty m:val="p"/>
                      </m:rPr>
                      <w:rPr>
                        <w:rFonts w:ascii="Cambria Math" w:hAnsi="Cambria Math"/>
                        <w:lang w:val="en-US"/>
                      </w:rPr>
                      <m:t>3</m:t>
                    </m:r>
                    <m:sSubSup>
                      <m:sSubSupPr>
                        <m:ctrlPr>
                          <w:rPr>
                            <w:rFonts w:ascii="Cambria Math" w:hAnsi="Cambria Math"/>
                          </w:rPr>
                        </m:ctrlPr>
                      </m:sSubSupPr>
                      <m:e>
                        <m:r>
                          <w:rPr>
                            <w:rFonts w:ascii="Cambria Math" w:hAnsi="Cambria Math"/>
                          </w:rPr>
                          <m:t>λ</m:t>
                        </m:r>
                      </m:e>
                      <m:sub>
                        <m:r>
                          <m:rPr>
                            <m:nor/>
                          </m:rPr>
                          <w:rPr>
                            <w:lang w:val="en-US"/>
                          </w:rPr>
                          <m:t>max </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e>
                </m:d>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sSub>
                  <m:sSubPr>
                    <m:ctrlPr>
                      <w:rPr>
                        <w:rFonts w:ascii="Cambria Math" w:hAnsi="Cambria Math"/>
                      </w:rPr>
                    </m:ctrlPr>
                  </m:sSubPr>
                  <m:e>
                    <m:r>
                      <m:rPr>
                        <m:sty m:val="p"/>
                      </m:rPr>
                      <w:rPr>
                        <w:rFonts w:ascii="Cambria Math" w:hAnsi="Cambria Math"/>
                        <w:lang w:val="en-US"/>
                      </w:rPr>
                      <m:t>∑</m:t>
                    </m:r>
                  </m:e>
                  <m:sub>
                    <m:r>
                      <w:rPr>
                        <w:rFonts w:ascii="Cambria Math" w:hAnsi="Cambria Math"/>
                      </w:rPr>
                      <m:t>i</m:t>
                    </m:r>
                  </m:sub>
                </m:sSub>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e>
                </m:d>
              </m:oMath>
            </m:oMathPara>
          </w:p>
        </w:tc>
      </w:tr>
      <w:tr w:rsidR="00066BEF" w:rsidRPr="008E52D1" w14:paraId="3D4677D5" w14:textId="77777777" w:rsidTr="00A5448C">
        <w:trPr>
          <w:trHeight w:val="454"/>
        </w:trPr>
        <w:tc>
          <w:tcPr>
            <w:tcW w:w="9627" w:type="dxa"/>
            <w:gridSpan w:val="2"/>
            <w:vAlign w:val="center"/>
          </w:tcPr>
          <w:p w14:paraId="13263EDE" w14:textId="1F8ED2D5" w:rsidR="00066BEF" w:rsidRPr="003D637C" w:rsidRDefault="00066BEF"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sSub>
                <m:sSubPr>
                  <m:ctrlPr>
                    <w:rPr>
                      <w:rFonts w:ascii="Cambria Math" w:hAnsi="Cambria Math"/>
                    </w:rPr>
                  </m:ctrlPr>
                </m:sSubPr>
                <m:e>
                  <m:r>
                    <w:rPr>
                      <w:rFonts w:ascii="Cambria Math" w:hAnsi="Cambria Math"/>
                    </w:rPr>
                    <m:t>λ</m:t>
                  </m:r>
                </m:e>
                <m:sub>
                  <m:r>
                    <m:rPr>
                      <m:sty m:val="p"/>
                    </m:rPr>
                    <w:rPr>
                      <w:rFonts w:ascii="Cambria Math" w:hAnsi="Cambria Math"/>
                      <w:lang w:val="en-US"/>
                    </w:rPr>
                    <m:t>max</m:t>
                  </m:r>
                </m:sub>
              </m:sSub>
            </m:oMath>
          </w:p>
        </w:tc>
      </w:tr>
    </w:tbl>
    <w:p w14:paraId="64AA09CA"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9D45A5" w:rsidRPr="00325551" w14:paraId="7968DB8F" w14:textId="77777777" w:rsidTr="00A5448C">
        <w:trPr>
          <w:trHeight w:val="454"/>
        </w:trPr>
        <w:tc>
          <w:tcPr>
            <w:tcW w:w="4813" w:type="dxa"/>
            <w:vAlign w:val="center"/>
          </w:tcPr>
          <w:p w14:paraId="08CA5C36" w14:textId="684CF55B" w:rsidR="009D45A5" w:rsidRPr="00F97A8C" w:rsidRDefault="009D45A5" w:rsidP="00A5448C">
            <w:pPr>
              <w:pStyle w:val="Tabelan10"/>
              <w:jc w:val="left"/>
              <w:rPr>
                <w:lang w:val="en-US"/>
              </w:rPr>
            </w:pPr>
            <w:r w:rsidRPr="002A0307">
              <w:rPr>
                <w:b/>
                <w:bCs/>
                <w:lang w:val="en-US"/>
              </w:rPr>
              <w:t>Model Name</w:t>
            </w:r>
            <w:r w:rsidRPr="002A0307">
              <w:rPr>
                <w:lang w:val="en-US"/>
              </w:rPr>
              <w:t xml:space="preserve">: </w:t>
            </w:r>
            <w:r w:rsidR="00F97A8C" w:rsidRPr="00F97A8C">
              <w:rPr>
                <w:lang w:val="en-US"/>
              </w:rPr>
              <w:t>Network Averaging Tube</w:t>
            </w:r>
          </w:p>
        </w:tc>
        <w:tc>
          <w:tcPr>
            <w:tcW w:w="4814" w:type="dxa"/>
            <w:vAlign w:val="center"/>
          </w:tcPr>
          <w:p w14:paraId="56403CC9" w14:textId="3E807B8D" w:rsidR="009D45A5" w:rsidRPr="00A33EE7" w:rsidRDefault="009D45A5" w:rsidP="00A5448C">
            <w:pPr>
              <w:pStyle w:val="Tabelan10"/>
              <w:jc w:val="left"/>
              <w:rPr>
                <w:lang w:val="en-US"/>
              </w:rPr>
            </w:pPr>
            <w:r w:rsidRPr="000B3E5A">
              <w:rPr>
                <w:b/>
                <w:bCs/>
                <w:lang w:val="en-US"/>
              </w:rPr>
              <w:t>Source</w:t>
            </w:r>
            <w:r w:rsidRPr="000B3E5A">
              <w:rPr>
                <w:lang w:val="en-US"/>
              </w:rPr>
              <w:t xml:space="preserve">: </w:t>
            </w:r>
            <w:r w:rsidR="00354644">
              <w:fldChar w:fldCharType="begin"/>
            </w:r>
            <w:r w:rsidR="00775DE1">
              <w:rPr>
                <w:lang w:val="en-US"/>
              </w:rPr>
              <w:instrText xml:space="preserve"> ADDIN ZOTERO_ITEM CSL_CITATION {"citationID":"mwY141vB","properties":{"formattedCitation":"(Khi\\uc0\\u234{}m; Itskov, 2016)","plainCitation":"(Khiêm; Itskov, 2016)","noteIndex":0},"citationItems":[{"id":924,"uris":["http://zotero.org/users/14777946/items/JSDHWNE9"],"itemData":{"id":924,"type":"article-journal","abstract":"In this paper, a micromechanical model for rubber elasticity is proposed on the basis of analytical network-averaging of the tube model and by applying a closed-form of the Rayleigh exact distribution function for non-Gaussian chains. This closed-form is derived by considering the polymer chain as a coarse-grained model on the basis of the quantum mechanical solution for finitely extensible dumbbells (Ilg et al., 2000). The proposed model includes very few physically motivated material constants and demonstrates good agreement with experimental data on biaxial tension as well as simple shear tests.","container-title":"Journal of the Mechanics and Physics of Solids","DOI":"10.1016/j.jmps.2016.05.030","ISSN":"0022-5096","journalAbbreviation":"Journal of the Mechanics and Physics of Solids","page":"254-269","source":"ScienceDirect","title":"Analytical network-averaging of the tube model:: Rubber elasticity","title-short":"Analytical network-averaging of the tube model","volume":"95","author":[{"family":"Khiêm","given":"Vu Ngoc"},{"family":"Itskov","given":"Mikhail"}],"issued":{"date-parts":[["2016",10,1]]}}}],"schema":"https://github.com/citation-style-language/schema/raw/master/csl-citation.json"} </w:instrText>
            </w:r>
            <w:r w:rsidR="00354644">
              <w:fldChar w:fldCharType="separate"/>
            </w:r>
            <w:r w:rsidR="00354644" w:rsidRPr="009D45A5">
              <w:rPr>
                <w:rFonts w:cs="Times New Roman"/>
              </w:rPr>
              <w:t>(Khiêm; Itskov, 2016)</w:t>
            </w:r>
            <w:r w:rsidR="00354644">
              <w:fldChar w:fldCharType="end"/>
            </w:r>
            <w:r w:rsidRPr="00A33EE7">
              <w:rPr>
                <w:lang w:val="en-US"/>
              </w:rPr>
              <w:t xml:space="preserve"> </w:t>
            </w:r>
          </w:p>
        </w:tc>
      </w:tr>
      <w:tr w:rsidR="009D45A5" w:rsidRPr="00325551" w14:paraId="07AEC136" w14:textId="77777777" w:rsidTr="00A5448C">
        <w:trPr>
          <w:trHeight w:val="1134"/>
        </w:trPr>
        <w:tc>
          <w:tcPr>
            <w:tcW w:w="9627" w:type="dxa"/>
            <w:gridSpan w:val="2"/>
          </w:tcPr>
          <w:p w14:paraId="46BBF668" w14:textId="77777777" w:rsidR="009D45A5" w:rsidRPr="00895498" w:rsidRDefault="009D45A5" w:rsidP="00A5448C">
            <w:pPr>
              <w:pStyle w:val="Tabelan10"/>
              <w:jc w:val="left"/>
              <w:rPr>
                <w:lang w:val="en-US"/>
              </w:rPr>
            </w:pPr>
            <w:r w:rsidRPr="00895498">
              <w:rPr>
                <w:b/>
                <w:bCs/>
                <w:lang w:val="en-US"/>
              </w:rPr>
              <w:t>Equation</w:t>
            </w:r>
            <w:r w:rsidRPr="00895498">
              <w:rPr>
                <w:lang w:val="en-US"/>
              </w:rPr>
              <w:t>:</w:t>
            </w:r>
          </w:p>
          <w:p w14:paraId="33E8DE8E" w14:textId="455DD7A0" w:rsidR="009D45A5" w:rsidRPr="00895498" w:rsidRDefault="002448CF"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c</m:t>
                    </m:r>
                  </m:sub>
                </m:sSub>
                <m:r>
                  <w:rPr>
                    <w:rFonts w:ascii="Cambria Math" w:hAnsi="Cambria Math"/>
                  </w:rPr>
                  <m:t>κn</m:t>
                </m:r>
                <m:r>
                  <m:rPr>
                    <m:sty m:val="p"/>
                  </m:rPr>
                  <w:rPr>
                    <w:rFonts w:ascii="Cambria Math" w:hAnsi="Cambria Math"/>
                  </w:rPr>
                  <m:t>ln⁡</m:t>
                </m:r>
                <m:f>
                  <m:fPr>
                    <m:ctrlPr>
                      <w:rPr>
                        <w:rFonts w:ascii="Cambria Math" w:hAnsi="Cambria Math"/>
                      </w:rPr>
                    </m:ctrlPr>
                  </m:fPr>
                  <m:num>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π</m:t>
                            </m:r>
                          </m:num>
                          <m:den>
                            <m:rad>
                              <m:radPr>
                                <m:degHide m:val="1"/>
                                <m:ctrlPr>
                                  <w:rPr>
                                    <w:rFonts w:ascii="Cambria Math" w:hAnsi="Cambria Math"/>
                                  </w:rPr>
                                </m:ctrlPr>
                              </m:radPr>
                              <m:deg/>
                              <m:e>
                                <m:r>
                                  <w:rPr>
                                    <w:rFonts w:ascii="Cambria Math" w:hAnsi="Cambria Math"/>
                                  </w:rPr>
                                  <m:t>n</m:t>
                                </m:r>
                              </m:e>
                            </m:ra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f>
                          <m:fPr>
                            <m:ctrlPr>
                              <w:rPr>
                                <w:rFonts w:ascii="Cambria Math" w:hAnsi="Cambria Math"/>
                              </w:rPr>
                            </m:ctrlPr>
                          </m:fPr>
                          <m:num>
                            <m:r>
                              <w:rPr>
                                <w:rFonts w:ascii="Cambria Math" w:hAnsi="Cambria Math"/>
                              </w:rPr>
                              <m:t>q</m:t>
                            </m:r>
                          </m:num>
                          <m:den>
                            <m:r>
                              <m:rPr>
                                <m:sty m:val="p"/>
                              </m:rPr>
                              <w:rPr>
                                <w:rFonts w:ascii="Cambria Math" w:hAnsi="Cambria Math"/>
                              </w:rPr>
                              <m:t>2</m:t>
                            </m:r>
                          </m:den>
                        </m:f>
                      </m:sup>
                    </m:sSup>
                  </m:num>
                  <m:den>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π</m:t>
                            </m:r>
                          </m:num>
                          <m:den>
                            <m:rad>
                              <m:radPr>
                                <m:degHide m:val="1"/>
                                <m:ctrlPr>
                                  <w:rPr>
                                    <w:rFonts w:ascii="Cambria Math" w:hAnsi="Cambria Math"/>
                                  </w:rPr>
                                </m:ctrlPr>
                              </m:radPr>
                              <m:deg/>
                              <m:e>
                                <m:r>
                                  <w:rPr>
                                    <w:rFonts w:ascii="Cambria Math" w:hAnsi="Cambria Math"/>
                                  </w:rPr>
                                  <m:t>n</m:t>
                                </m:r>
                              </m:e>
                            </m:rad>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f>
                              <m:fPr>
                                <m:ctrlPr>
                                  <w:rPr>
                                    <w:rFonts w:ascii="Cambria Math" w:hAnsi="Cambria Math"/>
                                  </w:rPr>
                                </m:ctrlPr>
                              </m:fPr>
                              <m:num>
                                <m:r>
                                  <w:rPr>
                                    <w:rFonts w:ascii="Cambria Math" w:hAnsi="Cambria Math"/>
                                  </w:rPr>
                                  <m:t>q</m:t>
                                </m:r>
                              </m:num>
                              <m:den>
                                <m:r>
                                  <m:rPr>
                                    <m:sty m:val="p"/>
                                  </m:rPr>
                                  <w:rPr>
                                    <w:rFonts w:ascii="Cambria Math" w:hAnsi="Cambria Math"/>
                                  </w:rPr>
                                  <m:t>2</m:t>
                                </m:r>
                              </m:den>
                            </m:f>
                          </m:sup>
                        </m:sSup>
                      </m:e>
                    </m:d>
                  </m:den>
                </m:f>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t</m:t>
                    </m:r>
                  </m:sub>
                </m:sSub>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e>
                </m:d>
              </m:oMath>
            </m:oMathPara>
          </w:p>
        </w:tc>
      </w:tr>
      <w:tr w:rsidR="009D45A5" w:rsidRPr="008E52D1" w14:paraId="11C94589" w14:textId="77777777" w:rsidTr="00A5448C">
        <w:trPr>
          <w:trHeight w:val="454"/>
        </w:trPr>
        <w:tc>
          <w:tcPr>
            <w:tcW w:w="9627" w:type="dxa"/>
            <w:gridSpan w:val="2"/>
            <w:vAlign w:val="center"/>
          </w:tcPr>
          <w:p w14:paraId="5636DD01" w14:textId="1FF01CE8" w:rsidR="009D45A5" w:rsidRPr="003D637C" w:rsidRDefault="009D45A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w:rPr>
                      <w:rFonts w:ascii="Cambria Math" w:hAnsi="Cambria Math"/>
                    </w:rPr>
                    <m:t>c</m:t>
                  </m:r>
                </m:sub>
              </m:sSub>
              <m:r>
                <w:rPr>
                  <w:rFonts w:ascii="Cambria Math" w:hAnsi="Cambria Math"/>
                </w:rPr>
                <m:t>κ</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q</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t</m:t>
                  </m:r>
                </m:sub>
              </m:sSub>
            </m:oMath>
          </w:p>
        </w:tc>
      </w:tr>
    </w:tbl>
    <w:p w14:paraId="17D606AA" w14:textId="77777777" w:rsidR="009D45A5" w:rsidRDefault="009D45A5" w:rsidP="00722F0B">
      <w:pPr>
        <w:rPr>
          <w:lang w:val="en-US"/>
        </w:rPr>
      </w:pPr>
    </w:p>
    <w:tbl>
      <w:tblPr>
        <w:tblStyle w:val="Tabelacomgrade"/>
        <w:tblW w:w="0" w:type="auto"/>
        <w:tblLook w:val="04A0" w:firstRow="1" w:lastRow="0" w:firstColumn="1" w:lastColumn="0" w:noHBand="0" w:noVBand="1"/>
      </w:tblPr>
      <w:tblGrid>
        <w:gridCol w:w="4813"/>
        <w:gridCol w:w="4814"/>
      </w:tblGrid>
      <w:tr w:rsidR="0025695E" w:rsidRPr="00325551" w14:paraId="41AFAAD0" w14:textId="77777777" w:rsidTr="00A5448C">
        <w:trPr>
          <w:trHeight w:val="454"/>
        </w:trPr>
        <w:tc>
          <w:tcPr>
            <w:tcW w:w="4813" w:type="dxa"/>
            <w:vAlign w:val="center"/>
          </w:tcPr>
          <w:p w14:paraId="010ADAC7" w14:textId="0B5C77EF" w:rsidR="0025695E" w:rsidRPr="00F97A8C" w:rsidRDefault="0025695E" w:rsidP="00A5448C">
            <w:pPr>
              <w:pStyle w:val="Tabelan10"/>
              <w:jc w:val="left"/>
              <w:rPr>
                <w:lang w:val="en-US"/>
              </w:rPr>
            </w:pPr>
            <w:r w:rsidRPr="002A0307">
              <w:rPr>
                <w:b/>
                <w:bCs/>
                <w:lang w:val="en-US"/>
              </w:rPr>
              <w:lastRenderedPageBreak/>
              <w:t>Model Name</w:t>
            </w:r>
            <w:r w:rsidRPr="002A0307">
              <w:rPr>
                <w:lang w:val="en-US"/>
              </w:rPr>
              <w:t xml:space="preserve">: </w:t>
            </w:r>
            <w:proofErr w:type="spellStart"/>
            <w:r w:rsidR="004F2B3D">
              <w:t>SpT</w:t>
            </w:r>
            <w:proofErr w:type="spellEnd"/>
          </w:p>
        </w:tc>
        <w:tc>
          <w:tcPr>
            <w:tcW w:w="4814" w:type="dxa"/>
            <w:vAlign w:val="center"/>
          </w:tcPr>
          <w:p w14:paraId="1877A989" w14:textId="7451EE76" w:rsidR="0025695E" w:rsidRPr="00A33EE7" w:rsidRDefault="0025695E" w:rsidP="00A5448C">
            <w:pPr>
              <w:pStyle w:val="Tabelan10"/>
              <w:jc w:val="left"/>
              <w:rPr>
                <w:lang w:val="en-US"/>
              </w:rPr>
            </w:pPr>
            <w:r w:rsidRPr="000B3E5A">
              <w:rPr>
                <w:b/>
                <w:bCs/>
                <w:lang w:val="en-US"/>
              </w:rPr>
              <w:t>Source</w:t>
            </w:r>
            <w:r w:rsidRPr="000B3E5A">
              <w:rPr>
                <w:lang w:val="en-US"/>
              </w:rPr>
              <w:t xml:space="preserve">: </w:t>
            </w:r>
            <w:r>
              <w:fldChar w:fldCharType="begin"/>
            </w:r>
            <w:r w:rsidR="00054064">
              <w:rPr>
                <w:lang w:val="en-US"/>
              </w:rPr>
              <w:instrText xml:space="preserve"> ADDIN ZOTERO_ITEM CSL_CITATION {"citationID":"kD9c8n5f","properties":{"formattedCitation":"(Xiang et al., 2018)","plainCitation":"(Xiang et al., 2018)","noteIndex":0},"citationItems":[{"id":928,"uris":["http://zotero.org/users/14777946/items/TYCGZKGN"],"itemData":{"id":928,"type":"article-journal","abstract":"It is a long-standing challenge to predict the general constitutive behaviors of soft elastomers under finite deformation, since most of the constitutive relations calibrated from uniaxial tension tests cannot accurately characterize the responses under complex deformation states. In this paper, we develop a general constitutive model of soft elastomers based on a new microscopic picture, in which the free energy is decomposed into two parts: one comes from the cross-linked network and the other from the entangled network. To calibrate and verify the proposed constitutive model, we test several kinds of materials including vulcanized rubber, natural rubber, Entec Enflex S4035A TPE, silicone rubber, and Tera-PEG gel. The results are compared with those from other similar constitutive models (extended tube model and nonaffine network model). With only three material parameters, our model not only captures the softening with a stress plateau and hardening with a sharp rise in stress, but also accurately characterizes the constitutive behaviors of soft rubberlike materials under various deformation states. As an example, we show that the model can predict well the inhomogeneous deformation of an inflated balloon diagram. This constitutive model possesses considerable advantages in the applications of soft robots, soft electronics, elastomeric transducers, etc.","container-title":"Journal of the Mechanics and Physics of Solids","DOI":"10.1016/j.jmps.2018.04.016","ISSN":"0022-5096","journalAbbreviation":"Journal of the Mechanics and Physics of Solids","page":"110-122","source":"ScienceDirect","title":"A general constitutive model of soft elastomers","volume":"117","author":[{"family":"Xiang","given":"Yuhai"},{"family":"Zhong","given":"Danming"},{"family":"Wang","given":"Peng"},{"family":"Mao","given":"Guoyong"},{"family":"Yu","given":"Honghui"},{"family":"Qu","given":"Shaoxing"}],"issued":{"date-parts":[["2018",8,1]]}}}],"schema":"https://github.com/citation-style-language/schema/raw/master/csl-citation.json"} </w:instrText>
            </w:r>
            <w:r>
              <w:fldChar w:fldCharType="separate"/>
            </w:r>
            <w:r w:rsidR="00054064" w:rsidRPr="00054064">
              <w:rPr>
                <w:rFonts w:cs="Times New Roman"/>
              </w:rPr>
              <w:t>(Xiang et al., 2018)</w:t>
            </w:r>
            <w:r>
              <w:fldChar w:fldCharType="end"/>
            </w:r>
            <w:r w:rsidRPr="00A33EE7">
              <w:rPr>
                <w:lang w:val="en-US"/>
              </w:rPr>
              <w:t xml:space="preserve"> </w:t>
            </w:r>
          </w:p>
        </w:tc>
      </w:tr>
      <w:tr w:rsidR="0025695E" w:rsidRPr="00325551" w14:paraId="4BFBAF93" w14:textId="77777777" w:rsidTr="00A5448C">
        <w:trPr>
          <w:trHeight w:val="1134"/>
        </w:trPr>
        <w:tc>
          <w:tcPr>
            <w:tcW w:w="9627" w:type="dxa"/>
            <w:gridSpan w:val="2"/>
          </w:tcPr>
          <w:p w14:paraId="0B38BBD4" w14:textId="77777777" w:rsidR="0025695E" w:rsidRPr="00895498" w:rsidRDefault="0025695E" w:rsidP="00A5448C">
            <w:pPr>
              <w:pStyle w:val="Tabelan10"/>
              <w:jc w:val="left"/>
              <w:rPr>
                <w:lang w:val="en-US"/>
              </w:rPr>
            </w:pPr>
            <w:r w:rsidRPr="00895498">
              <w:rPr>
                <w:b/>
                <w:bCs/>
                <w:lang w:val="en-US"/>
              </w:rPr>
              <w:t>Equation</w:t>
            </w:r>
            <w:r w:rsidRPr="00895498">
              <w:rPr>
                <w:lang w:val="en-US"/>
              </w:rPr>
              <w:t>:</w:t>
            </w:r>
          </w:p>
          <w:p w14:paraId="1A8A701C" w14:textId="14067A10" w:rsidR="0025695E" w:rsidRPr="00895498" w:rsidRDefault="00542713"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N</m:t>
                </m:r>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3</m:t>
                        </m:r>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m:t>
                    </m:r>
                  </m:sub>
                </m:sSub>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oMath>
            </m:oMathPara>
          </w:p>
        </w:tc>
      </w:tr>
      <w:tr w:rsidR="0025695E" w:rsidRPr="008E52D1" w14:paraId="2BDDB861" w14:textId="77777777" w:rsidTr="00A5448C">
        <w:trPr>
          <w:trHeight w:val="454"/>
        </w:trPr>
        <w:tc>
          <w:tcPr>
            <w:tcW w:w="9627" w:type="dxa"/>
            <w:gridSpan w:val="2"/>
            <w:vAlign w:val="center"/>
          </w:tcPr>
          <w:p w14:paraId="118B663C" w14:textId="7C8F4887" w:rsidR="0025695E" w:rsidRPr="003D637C" w:rsidRDefault="0025695E"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N</m:t>
              </m:r>
            </m:oMath>
          </w:p>
        </w:tc>
      </w:tr>
    </w:tbl>
    <w:p w14:paraId="5DC92D2F" w14:textId="77777777" w:rsidR="008601FA" w:rsidRDefault="008601FA" w:rsidP="00722F0B">
      <w:pPr>
        <w:rPr>
          <w:lang w:val="en-US"/>
        </w:rPr>
      </w:pPr>
    </w:p>
    <w:tbl>
      <w:tblPr>
        <w:tblStyle w:val="Tabelacomgrade"/>
        <w:tblW w:w="0" w:type="auto"/>
        <w:tblLook w:val="04A0" w:firstRow="1" w:lastRow="0" w:firstColumn="1" w:lastColumn="0" w:noHBand="0" w:noVBand="1"/>
      </w:tblPr>
      <w:tblGrid>
        <w:gridCol w:w="4813"/>
        <w:gridCol w:w="4814"/>
      </w:tblGrid>
      <w:tr w:rsidR="00305CCE" w:rsidRPr="00325551" w14:paraId="2C5F8B47" w14:textId="77777777" w:rsidTr="00087F79">
        <w:trPr>
          <w:trHeight w:val="454"/>
        </w:trPr>
        <w:tc>
          <w:tcPr>
            <w:tcW w:w="4813" w:type="dxa"/>
            <w:vAlign w:val="center"/>
          </w:tcPr>
          <w:p w14:paraId="7A685ADF" w14:textId="263D87FA" w:rsidR="00305CCE" w:rsidRPr="00F97A8C" w:rsidRDefault="00305CCE" w:rsidP="00087F79">
            <w:pPr>
              <w:pStyle w:val="Tabelan10"/>
              <w:jc w:val="left"/>
              <w:rPr>
                <w:lang w:val="en-US"/>
              </w:rPr>
            </w:pPr>
            <w:r w:rsidRPr="002A0307">
              <w:rPr>
                <w:b/>
                <w:bCs/>
                <w:lang w:val="en-US"/>
              </w:rPr>
              <w:t>Model Name</w:t>
            </w:r>
            <w:r w:rsidRPr="002A0307">
              <w:rPr>
                <w:lang w:val="en-US"/>
              </w:rPr>
              <w:t>:</w:t>
            </w:r>
            <w:r>
              <w:rPr>
                <w:lang w:val="en-US"/>
              </w:rPr>
              <w:t xml:space="preserve"> </w:t>
            </w:r>
            <w:r w:rsidRPr="00305CCE">
              <w:rPr>
                <w:lang w:val="en-US"/>
              </w:rPr>
              <w:t>Dobrynin &amp; Carrillo</w:t>
            </w:r>
          </w:p>
        </w:tc>
        <w:tc>
          <w:tcPr>
            <w:tcW w:w="4814" w:type="dxa"/>
            <w:vAlign w:val="center"/>
          </w:tcPr>
          <w:p w14:paraId="10732503" w14:textId="627D90D2" w:rsidR="00305CCE" w:rsidRPr="00A33EE7" w:rsidRDefault="00305CCE" w:rsidP="00087F79">
            <w:pPr>
              <w:pStyle w:val="Tabelan10"/>
              <w:jc w:val="left"/>
              <w:rPr>
                <w:lang w:val="en-US"/>
              </w:rPr>
            </w:pPr>
            <w:r w:rsidRPr="000B3E5A">
              <w:rPr>
                <w:b/>
                <w:bCs/>
                <w:lang w:val="en-US"/>
              </w:rPr>
              <w:t>Source</w:t>
            </w:r>
            <w:r w:rsidRPr="000B3E5A">
              <w:rPr>
                <w:lang w:val="en-US"/>
              </w:rPr>
              <w:t xml:space="preserve">: </w:t>
            </w:r>
            <w:r>
              <w:fldChar w:fldCharType="begin"/>
            </w:r>
            <w:r w:rsidR="00543412">
              <w:rPr>
                <w:lang w:val="en-US"/>
              </w:rPr>
              <w:instrText xml:space="preserve"> ADDIN ZOTERO_ITEM CSL_CITATION {"citationID":"gqomhAbd","properties":{"formattedCitation":"(Dobrynin; Carrillo, 2011)","plainCitation":"(Dobrynin; Carrillo, 2011)","noteIndex":0},"citationItems":[{"id":977,"uris":["http://zotero.org/users/14777946/items/2NPE6IDD"],"itemData":{"id":977,"type":"article-journal","abstract":"Networks and gels are part of our everyday experience starting from automotive tires and rubber bands to biological tissues and cells. Biological and polymeric networks show remarkably high deformability at relatively small stresses and can sustain reversible deformations up to 10 times their initial size. A distinctive feature of these materials is highly nonlinear stress−strain curves leading to material hardening with increasing deformation. This differentiates networks and gels from conventional materials, such as metals and glasses, showing linear stress−strain relationship in the reversible deformation regime. Using theoretical analysis and molecular dynamics simulations, we propose and test a theory that describes nonlinear mechanical properties of a broad variety of biological and polymeric networks and gels by relating their macroscopic strain-hardening behavior with molecular parameters of the network strands. This theory provides a universal relationship between the strain-dependent network modulus and the network deformation and explains strain-hardening of natural rubber, synthetic polymeric networks, and biopolymer networks of actin, collagen, fibrin, vimentin, and neurofilaments.","container-title":"Macromolecules","DOI":"10.1021/ma102154u","ISSN":"0024-9297","issue":"1","journalAbbreviation":"Macromolecules","note":"publisher: American Chemical Society","page":"140-146","source":"ACS Publications","title":"Universality in Nonlinear Elasticity of Biological and Polymeric Networks and Gels","volume":"44","author":[{"family":"Dobrynin","given":"Andrey V."},{"family":"Carrillo","given":"Jan-Michael Y."}],"issued":{"date-parts":[["2011",1,11]]}}}],"schema":"https://github.com/citation-style-language/schema/raw/master/csl-citation.json"} </w:instrText>
            </w:r>
            <w:r>
              <w:fldChar w:fldCharType="separate"/>
            </w:r>
            <w:r w:rsidR="00543412" w:rsidRPr="00543412">
              <w:rPr>
                <w:rFonts w:cs="Times New Roman"/>
              </w:rPr>
              <w:t>(Dobrynin; Carrillo, 2011)</w:t>
            </w:r>
            <w:r>
              <w:fldChar w:fldCharType="end"/>
            </w:r>
            <w:r w:rsidRPr="00A33EE7">
              <w:rPr>
                <w:lang w:val="en-US"/>
              </w:rPr>
              <w:t xml:space="preserve"> </w:t>
            </w:r>
          </w:p>
        </w:tc>
      </w:tr>
      <w:tr w:rsidR="00305CCE" w:rsidRPr="00325551" w14:paraId="7E14182D" w14:textId="77777777" w:rsidTr="00087F79">
        <w:trPr>
          <w:trHeight w:val="1134"/>
        </w:trPr>
        <w:tc>
          <w:tcPr>
            <w:tcW w:w="9627" w:type="dxa"/>
            <w:gridSpan w:val="2"/>
          </w:tcPr>
          <w:p w14:paraId="686EFC8E" w14:textId="77777777" w:rsidR="00305CCE" w:rsidRPr="00895498" w:rsidRDefault="00305CCE" w:rsidP="00087F79">
            <w:pPr>
              <w:pStyle w:val="Tabelan10"/>
              <w:jc w:val="left"/>
              <w:rPr>
                <w:lang w:val="en-US"/>
              </w:rPr>
            </w:pPr>
            <w:r w:rsidRPr="00895498">
              <w:rPr>
                <w:b/>
                <w:bCs/>
                <w:lang w:val="en-US"/>
              </w:rPr>
              <w:t>Equation</w:t>
            </w:r>
            <w:r w:rsidRPr="00895498">
              <w:rPr>
                <w:lang w:val="en-US"/>
              </w:rPr>
              <w:t>:</w:t>
            </w:r>
          </w:p>
          <w:p w14:paraId="04DBC4A8" w14:textId="07515860" w:rsidR="00305CCE" w:rsidRPr="00895498" w:rsidRDefault="00000000" w:rsidP="00087F79">
            <w:pPr>
              <w:pStyle w:val="Tabelan10"/>
              <w:jc w:val="left"/>
              <w:rPr>
                <w:lang w:val="en-US"/>
              </w:rPr>
            </w:pPr>
            <m:oMathPara>
              <m:oMath>
                <m:f>
                  <m:fPr>
                    <m:ctrlPr>
                      <w:rPr>
                        <w:rFonts w:ascii="Cambria Math" w:hAnsi="Cambria Math"/>
                      </w:rPr>
                    </m:ctrlPr>
                  </m:fPr>
                  <m:num>
                    <m:r>
                      <w:rPr>
                        <w:rFonts w:ascii="Cambria Math" w:hAnsi="Cambria Math"/>
                      </w:rPr>
                      <m:t>G</m:t>
                    </m:r>
                  </m:num>
                  <m:den>
                    <m:r>
                      <m:rPr>
                        <m:sty m:val="p"/>
                      </m:rPr>
                      <w:rPr>
                        <w:rFonts w:ascii="Cambria Math" w:hAnsi="Cambria Math"/>
                      </w:rPr>
                      <m:t>2</m:t>
                    </m:r>
                  </m:den>
                </m:f>
                <m:d>
                  <m:dPr>
                    <m:ctrlPr>
                      <w:rPr>
                        <w:rFonts w:ascii="Cambria Math" w:hAnsi="Cambria Math"/>
                      </w:rPr>
                    </m:ctrlPr>
                  </m:dP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num>
                      <m:den>
                        <m:r>
                          <m:rPr>
                            <m:sty m:val="p"/>
                          </m:rPr>
                          <w:rPr>
                            <w:rFonts w:ascii="Cambria Math" w:hAnsi="Cambria Math"/>
                          </w:rPr>
                          <m:t>(</m:t>
                        </m:r>
                        <m:r>
                          <w:rPr>
                            <w:rFonts w:ascii="Cambria Math" w:hAnsi="Cambria Math"/>
                          </w:rPr>
                          <m:t>β</m:t>
                        </m:r>
                        <m:r>
                          <m:rPr>
                            <m:sty m:val="p"/>
                          </m:rPr>
                          <w:rPr>
                            <w:rFonts w:ascii="Cambria Math" w:hAnsi="Cambria Math"/>
                          </w:rPr>
                          <m:t>-1)</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bar>
                            <m:r>
                              <m:rPr>
                                <m:sty m:val="p"/>
                              </m:rPr>
                              <w:rPr>
                                <w:rFonts w:ascii="Cambria Math" w:hAnsi="Cambria Math"/>
                              </w:rPr>
                              <m:t>-3</m:t>
                            </m:r>
                          </m:e>
                        </m:d>
                      </m:den>
                    </m:f>
                  </m:e>
                </m:d>
              </m:oMath>
            </m:oMathPara>
          </w:p>
        </w:tc>
      </w:tr>
      <w:tr w:rsidR="00305CCE" w:rsidRPr="00325551" w14:paraId="1934E5AA" w14:textId="77777777" w:rsidTr="00087F79">
        <w:trPr>
          <w:trHeight w:val="454"/>
        </w:trPr>
        <w:tc>
          <w:tcPr>
            <w:tcW w:w="9627" w:type="dxa"/>
            <w:gridSpan w:val="2"/>
            <w:vAlign w:val="center"/>
          </w:tcPr>
          <w:p w14:paraId="63F06A8F" w14:textId="588FA1A8" w:rsidR="00305CCE" w:rsidRPr="00305CCE" w:rsidRDefault="00305CCE" w:rsidP="00087F79">
            <w:pPr>
              <w:pStyle w:val="Tabelan10"/>
              <w:jc w:val="left"/>
              <w:rPr>
                <w:rFonts w:eastAsiaTheme="minorEastAsia"/>
                <w:lang w:val="en-US"/>
              </w:rPr>
            </w:pPr>
            <w:r>
              <w:rPr>
                <w:b/>
                <w:bCs/>
                <w:lang w:val="en-US"/>
              </w:rPr>
              <w:t>Parameters</w:t>
            </w:r>
            <w:r w:rsidRPr="00796C88">
              <w:rPr>
                <w:lang w:val="en-US"/>
              </w:rPr>
              <w:t>:</w:t>
            </w:r>
            <w:r>
              <w:rPr>
                <w:lang w:val="en-US"/>
              </w:rPr>
              <w:t xml:space="preserve"> </w:t>
            </w:r>
            <m:oMath>
              <m:r>
                <w:rPr>
                  <w:rFonts w:ascii="Cambria Math" w:hAnsi="Cambria Math"/>
                  <w:lang w:val="en-US"/>
                </w:rPr>
                <m:t>G</m:t>
              </m:r>
              <m:r>
                <w:rPr>
                  <w:rFonts w:ascii="Cambria Math" w:eastAsiaTheme="minorEastAsia" w:hAnsi="Cambria Math"/>
                  <w:lang w:val="en-US"/>
                </w:rPr>
                <m:t>, β</m:t>
              </m:r>
            </m:oMath>
          </w:p>
        </w:tc>
      </w:tr>
    </w:tbl>
    <w:p w14:paraId="76E00733" w14:textId="77777777" w:rsidR="008601FA" w:rsidRDefault="008601FA" w:rsidP="00722F0B">
      <w:pPr>
        <w:rPr>
          <w:lang w:val="en-US"/>
        </w:rPr>
      </w:pPr>
    </w:p>
    <w:tbl>
      <w:tblPr>
        <w:tblStyle w:val="Tabelacomgrade"/>
        <w:tblW w:w="0" w:type="auto"/>
        <w:tblLook w:val="04A0" w:firstRow="1" w:lastRow="0" w:firstColumn="1" w:lastColumn="0" w:noHBand="0" w:noVBand="1"/>
      </w:tblPr>
      <w:tblGrid>
        <w:gridCol w:w="4813"/>
        <w:gridCol w:w="4814"/>
      </w:tblGrid>
      <w:tr w:rsidR="00543412" w:rsidRPr="00325551" w14:paraId="01BC119A" w14:textId="77777777" w:rsidTr="00087F79">
        <w:trPr>
          <w:trHeight w:val="454"/>
        </w:trPr>
        <w:tc>
          <w:tcPr>
            <w:tcW w:w="4813" w:type="dxa"/>
            <w:vAlign w:val="center"/>
          </w:tcPr>
          <w:p w14:paraId="7A940876" w14:textId="0E09BCFA" w:rsidR="00543412" w:rsidRPr="00F97A8C" w:rsidRDefault="00543412" w:rsidP="00087F79">
            <w:pPr>
              <w:pStyle w:val="Tabelan10"/>
              <w:jc w:val="left"/>
              <w:rPr>
                <w:lang w:val="en-US"/>
              </w:rPr>
            </w:pPr>
            <w:r w:rsidRPr="002A0307">
              <w:rPr>
                <w:b/>
                <w:bCs/>
                <w:lang w:val="en-US"/>
              </w:rPr>
              <w:t>Model Name</w:t>
            </w:r>
            <w:r w:rsidRPr="002A0307">
              <w:rPr>
                <w:lang w:val="en-US"/>
              </w:rPr>
              <w:t>:</w:t>
            </w:r>
            <w:r>
              <w:rPr>
                <w:lang w:val="en-US"/>
              </w:rPr>
              <w:t xml:space="preserve"> </w:t>
            </w:r>
            <w:r w:rsidR="003F6CDC">
              <w:rPr>
                <w:lang w:val="en-US"/>
              </w:rPr>
              <w:t>S</w:t>
            </w:r>
            <w:r w:rsidR="003F6CDC" w:rsidRPr="003F6CDC">
              <w:rPr>
                <w:lang w:val="en-US"/>
              </w:rPr>
              <w:t xml:space="preserve">implified </w:t>
            </w:r>
            <w:r w:rsidR="003F6CDC">
              <w:rPr>
                <w:lang w:val="en-US"/>
              </w:rPr>
              <w:t>T</w:t>
            </w:r>
            <w:r w:rsidR="003F6CDC" w:rsidRPr="003F6CDC">
              <w:rPr>
                <w:lang w:val="en-US"/>
              </w:rPr>
              <w:t>ube</w:t>
            </w:r>
          </w:p>
        </w:tc>
        <w:tc>
          <w:tcPr>
            <w:tcW w:w="4814" w:type="dxa"/>
            <w:vAlign w:val="center"/>
          </w:tcPr>
          <w:p w14:paraId="1C158C82" w14:textId="2530C606" w:rsidR="00543412" w:rsidRPr="00A33EE7" w:rsidRDefault="00543412" w:rsidP="00087F79">
            <w:pPr>
              <w:pStyle w:val="Tabelan10"/>
              <w:jc w:val="left"/>
              <w:rPr>
                <w:lang w:val="en-US"/>
              </w:rPr>
            </w:pPr>
            <w:r w:rsidRPr="000B3E5A">
              <w:rPr>
                <w:b/>
                <w:bCs/>
                <w:lang w:val="en-US"/>
              </w:rPr>
              <w:t>Source</w:t>
            </w:r>
            <w:r w:rsidRPr="000B3E5A">
              <w:rPr>
                <w:lang w:val="en-US"/>
              </w:rPr>
              <w:t xml:space="preserve">: </w:t>
            </w:r>
            <w:r>
              <w:fldChar w:fldCharType="begin"/>
            </w:r>
            <w:r w:rsidR="00983FF8">
              <w:rPr>
                <w:lang w:val="en-US"/>
              </w:rPr>
              <w:instrText xml:space="preserve"> ADDIN ZOTERO_ITEM CSL_CITATION {"citationID":"i9jKmHsN","properties":{"formattedCitation":"(Plagge et al., 2020)","plainCitation":"(Plagge et al., 2020)","noteIndex":0},"citationItems":[{"id":979,"uris":["http://zotero.org/users/14777946/items/352BABUE"],"itemData":{"id":979,"type":"article-journal","abstract":"The mechanical response of filled rubber depends on load history, strain rate and state, temperature and even direction of previous loading. Although there is a plurality of both physical and phenomenological models, only few are able to reproduce this rich spectrum of effects. Moreover, many of them suffer from physical or mathematical inconsistencies. We present a model, which is based on physical ideas and plausible assumptions about the material’s microstructure, while being designed for high efficiency and robustness in finite element applications. It is shown by fits to extensive experimental data that it reproduces almost the full phenomenology of filled rubbers, both at low and high strains, for different deformation states and rates, holding times, and at different temperatures. The main modeling paradigm is the stress-induced breakdown and reorganization of microscopic structures which defines the time-dependent behavior of the material and allows to reproduce logarithmic relaxation effects. Moreover, its nine fit parameters evolve in a physically reasonable way under variation of filler and cross-linker content. A static limiting case of the model is derived, reducing the number of parameters and computational effort wherever necessary. Finally, a FE-implementation using computer-generated subroutines is presented and tested against experimental data of a simplified bushing under torsional, radial, cardanic and axial loading.","container-title":"International Journal of Engineering Science","DOI":"10.1016/j.ijengsci.2020.103291","ISSN":"0020-7225","journalAbbreviation":"International Journal of Engineering Science","page":"103291","source":"ScienceDirect","title":"Efficient modeling of filled rubber assuming stress-induced microscopic restructurization","volume":"151","author":[{"family":"Plagge","given":"J."},{"family":"Ricker","given":"A."},{"family":"Kröger","given":"N. H."},{"family":"Wriggers","given":"P."},{"family":"Klüppel","given":"M."}],"issued":{"date-parts":[["2020",6,1]]}}}],"schema":"https://github.com/citation-style-language/schema/raw/master/csl-citation.json"} </w:instrText>
            </w:r>
            <w:r>
              <w:fldChar w:fldCharType="separate"/>
            </w:r>
            <w:r w:rsidR="00983FF8" w:rsidRPr="00983FF8">
              <w:rPr>
                <w:rFonts w:cs="Times New Roman"/>
              </w:rPr>
              <w:t>(Plagge et al., 2020)</w:t>
            </w:r>
            <w:r>
              <w:fldChar w:fldCharType="end"/>
            </w:r>
            <w:r w:rsidRPr="00A33EE7">
              <w:rPr>
                <w:lang w:val="en-US"/>
              </w:rPr>
              <w:t xml:space="preserve"> </w:t>
            </w:r>
          </w:p>
        </w:tc>
      </w:tr>
      <w:tr w:rsidR="00543412" w:rsidRPr="00325551" w14:paraId="38FEFAC6" w14:textId="77777777" w:rsidTr="00087F79">
        <w:trPr>
          <w:trHeight w:val="1134"/>
        </w:trPr>
        <w:tc>
          <w:tcPr>
            <w:tcW w:w="9627" w:type="dxa"/>
            <w:gridSpan w:val="2"/>
          </w:tcPr>
          <w:p w14:paraId="26FBE12B" w14:textId="77777777" w:rsidR="00543412" w:rsidRPr="00895498" w:rsidRDefault="00543412" w:rsidP="00087F79">
            <w:pPr>
              <w:pStyle w:val="Tabelan10"/>
              <w:jc w:val="left"/>
              <w:rPr>
                <w:lang w:val="en-US"/>
              </w:rPr>
            </w:pPr>
            <w:r w:rsidRPr="00895498">
              <w:rPr>
                <w:b/>
                <w:bCs/>
                <w:lang w:val="en-US"/>
              </w:rPr>
              <w:t>Equation</w:t>
            </w:r>
            <w:r w:rsidRPr="00895498">
              <w:rPr>
                <w:lang w:val="en-US"/>
              </w:rPr>
              <w:t>:</w:t>
            </w:r>
          </w:p>
          <w:p w14:paraId="27F9E626" w14:textId="0DCC1AFA" w:rsidR="00543412" w:rsidRPr="00895498" w:rsidRDefault="00000000" w:rsidP="00087F79">
            <w:pPr>
              <w:pStyle w:val="Tabelan10"/>
              <w:jc w:val="left"/>
              <w:rPr>
                <w:lang w:val="en-US"/>
              </w:rPr>
            </w:pPr>
            <m:oMathPara>
              <m:oMath>
                <m:f>
                  <m:fPr>
                    <m:ctrlPr>
                      <w:rPr>
                        <w:rFonts w:ascii="Cambria Math" w:hAnsi="Cambria Math"/>
                      </w:rPr>
                    </m:ctrlPr>
                  </m:fPr>
                  <m:num>
                    <m:sSub>
                      <m:sSubPr>
                        <m:ctrlPr>
                          <w:rPr>
                            <w:rFonts w:ascii="Cambria Math" w:hAnsi="Cambria Math"/>
                          </w:rPr>
                        </m:ctrlPr>
                      </m:sSubPr>
                      <m:e>
                        <m:r>
                          <w:rPr>
                            <w:rFonts w:ascii="Cambria Math" w:hAnsi="Cambria Math"/>
                          </w:rPr>
                          <m:t>G</m:t>
                        </m:r>
                      </m:e>
                      <m:sub>
                        <m:r>
                          <m:rPr>
                            <m:sty m:val="p"/>
                          </m:rPr>
                          <w:rPr>
                            <w:rFonts w:ascii="Cambria Math" w:hAnsi="Cambria Math"/>
                          </w:rPr>
                          <m:t>c</m:t>
                        </m:r>
                      </m:sub>
                    </m:sSub>
                  </m:num>
                  <m:den>
                    <m:r>
                      <m:rPr>
                        <m:sty m:val="p"/>
                      </m:rPr>
                      <w:rPr>
                        <w:rFonts w:ascii="Cambria Math" w:hAnsi="Cambria Math"/>
                      </w:rPr>
                      <m:t>2</m:t>
                    </m:r>
                  </m:den>
                </m:f>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num>
                  <m:den>
                    <m:r>
                      <m:rPr>
                        <m:sty m:val="p"/>
                      </m:rPr>
                      <w:rPr>
                        <w:rFonts w:ascii="Cambria Math" w:hAnsi="Cambria Math"/>
                      </w:rPr>
                      <m:t>1-</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r>
                      <w:rPr>
                        <w:rFonts w:ascii="Cambria Math" w:hAnsi="Cambria Math"/>
                      </w:rPr>
                      <m:t>n</m:t>
                    </m:r>
                  </m:den>
                </m:f>
              </m:oMath>
            </m:oMathPara>
          </w:p>
        </w:tc>
      </w:tr>
      <w:tr w:rsidR="00543412" w:rsidRPr="00325551" w14:paraId="4DD71579" w14:textId="77777777" w:rsidTr="00087F79">
        <w:trPr>
          <w:trHeight w:val="454"/>
        </w:trPr>
        <w:tc>
          <w:tcPr>
            <w:tcW w:w="9627" w:type="dxa"/>
            <w:gridSpan w:val="2"/>
            <w:vAlign w:val="center"/>
          </w:tcPr>
          <w:p w14:paraId="28E755E6" w14:textId="1D902D04" w:rsidR="00543412" w:rsidRPr="00305CCE" w:rsidRDefault="00543412" w:rsidP="00087F79">
            <w:pPr>
              <w:pStyle w:val="Tabelan10"/>
              <w:jc w:val="left"/>
              <w:rPr>
                <w:rFonts w:eastAsiaTheme="minorEastAsia"/>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C</m:t>
                  </m:r>
                </m:sub>
              </m:sSub>
              <m:r>
                <w:rPr>
                  <w:rFonts w:ascii="Cambria Math" w:eastAsiaTheme="minorEastAsia" w:hAnsi="Cambria Math"/>
                  <w:lang w:val="en-US"/>
                </w:rPr>
                <m:t>, n</m:t>
              </m:r>
            </m:oMath>
          </w:p>
        </w:tc>
      </w:tr>
    </w:tbl>
    <w:p w14:paraId="56C5B973" w14:textId="77777777" w:rsidR="00305CCE" w:rsidRDefault="00305CCE" w:rsidP="00722F0B">
      <w:pPr>
        <w:rPr>
          <w:lang w:val="en-US"/>
        </w:rPr>
      </w:pPr>
    </w:p>
    <w:p w14:paraId="2B515B6E" w14:textId="50612551" w:rsidR="00C61D1C" w:rsidRDefault="00AA358D" w:rsidP="000F6F0B">
      <w:pPr>
        <w:pStyle w:val="Ttulo4"/>
        <w:rPr>
          <w:rFonts w:eastAsia="Times New Roman"/>
          <w:lang w:val="en-US" w:eastAsia="pt-BR"/>
        </w:rPr>
      </w:pPr>
      <w:r w:rsidRPr="00AA358D">
        <w:rPr>
          <w:rFonts w:eastAsia="Times New Roman"/>
          <w:lang w:val="en-US" w:eastAsia="pt-BR"/>
        </w:rPr>
        <w:t>Mixed Micromechanical Network Models</w:t>
      </w:r>
    </w:p>
    <w:p w14:paraId="137B5437"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AA358D" w:rsidRPr="008E52D1" w14:paraId="7F2D0368" w14:textId="77777777" w:rsidTr="00A5448C">
        <w:trPr>
          <w:trHeight w:val="454"/>
        </w:trPr>
        <w:tc>
          <w:tcPr>
            <w:tcW w:w="4813" w:type="dxa"/>
            <w:vAlign w:val="center"/>
          </w:tcPr>
          <w:p w14:paraId="266424A6" w14:textId="43506B4E" w:rsidR="00AA358D" w:rsidRPr="00824199" w:rsidRDefault="00AA358D" w:rsidP="00A5448C">
            <w:pPr>
              <w:pStyle w:val="Tabelan10"/>
              <w:jc w:val="left"/>
              <w:rPr>
                <w:lang w:val="en-US"/>
              </w:rPr>
            </w:pPr>
            <w:r w:rsidRPr="002A0307">
              <w:rPr>
                <w:b/>
                <w:bCs/>
                <w:lang w:val="en-US"/>
              </w:rPr>
              <w:t>Model Name</w:t>
            </w:r>
            <w:r w:rsidRPr="002A0307">
              <w:rPr>
                <w:lang w:val="en-US"/>
              </w:rPr>
              <w:t xml:space="preserve">: </w:t>
            </w:r>
            <w:r w:rsidR="00824199" w:rsidRPr="00824199">
              <w:rPr>
                <w:lang w:val="en-US"/>
              </w:rPr>
              <w:t>Wu-Giessen (Full Network)</w:t>
            </w:r>
          </w:p>
        </w:tc>
        <w:tc>
          <w:tcPr>
            <w:tcW w:w="4814" w:type="dxa"/>
            <w:vAlign w:val="center"/>
          </w:tcPr>
          <w:p w14:paraId="6ADEC4B3" w14:textId="7C7BCEC8" w:rsidR="00AA358D" w:rsidRPr="00A33EE7" w:rsidRDefault="00AA358D" w:rsidP="00A5448C">
            <w:pPr>
              <w:pStyle w:val="Tabelan10"/>
              <w:jc w:val="left"/>
              <w:rPr>
                <w:lang w:val="en-US"/>
              </w:rPr>
            </w:pPr>
            <w:r w:rsidRPr="000B3E5A">
              <w:rPr>
                <w:b/>
                <w:bCs/>
                <w:lang w:val="en-US"/>
              </w:rPr>
              <w:t>Source</w:t>
            </w:r>
            <w:r w:rsidRPr="000B3E5A">
              <w:rPr>
                <w:lang w:val="en-US"/>
              </w:rPr>
              <w:t xml:space="preserve">: </w:t>
            </w:r>
            <w:r>
              <w:fldChar w:fldCharType="begin"/>
            </w:r>
            <w:r w:rsidR="004327D9">
              <w:rPr>
                <w:lang w:val="en-US"/>
              </w:rPr>
              <w:instrText xml:space="preserve"> ADDIN ZOTERO_ITEM CSL_CITATION {"citationID":"nE25twyO","properties":{"formattedCitation":"(Treloar; Riding, 1997; Wu; Van der Giessen, 1992; Wu; Van Der Giessen, 1993)","plainCitation":"(Treloar; Riding, 1997; Wu; Van der Giessen, 1992; Wu; Van Der Giessen, 1993)","noteIndex":0},"citationItems":[{"id":930,"uris":["http://zotero.org/users/14777946/items/YD9V8374"],"itemData":{"id":930,"type":"article-journal","abstract":"The theory makes use of the inverse Langevin expression for the force-extension relation for the single chain of n randomly-jointed links. An affine deformatiom of chain vector lengths is assumed on subjection of the network to pure homogeneous strain. The equations for the principal stresses are solved by numerical computation, using the Gauss quadrature method for evaluation of the relevant integrals. Numerical data are given for the whole range of principal extension ratios in biaxial strain for n = 25 and 100, and also for the particular case of simple extension for n = 16, 25, 36, 64 and 100. The results account in a semi-quantitative manner for an important feature of experimental biaxial-strain data which has only recently been observed, and which is not accounted for by previous network theories.","container-title":"Proceedings of the Royal Society of London. A. Mathematical and Physical Sciences","DOI":"10.1098/rspa.1979.0163","issue":"1737","note":"publisher: Royal Society","page":"261-280","source":"royalsocietypublishing.org (Atypon)","title":"A non-Gaussian theory for rubber in biaxial strain. I. Mechanical properties","volume":"369","author":[{"family":"Treloar","given":"L. R. G."},{"family":"Riding","given":"G."}],"issued":{"date-parts":[["1997",1]]}}},{"id":932,"uris":["http://zotero.org/users/14777946/items/WQR9GY94"],"itemData":{"id":932,"type":"article-journal","container-title":"Mechanics Research Communications","DOI":"10.1016/0093-6413(92)90021-2","ISSN":"0093-6413","issue":"5","journalAbbreviation":"Mechanics Research Communications","page":"427-433","source":"ScienceDirect","title":"On improved 3-D non-Gaussian network models for rubber elasticity","volume":"19","author":[{"family":"Wu","given":"P. D."},{"family":"Giessen","given":"E.","non-dropping-particle":"van der"}],"issued":{"date-parts":[["1992",9,1]]}}},{"id":935,"uris":["http://zotero.org/users/14777946/items/MT4278IL"],"itemData":{"id":935,"type":"article-journal","abstract":"Three-dimensional molecular network theories are studied which use a non-Gaussian statistical mechanics model for the large strain extension of molecules. Invoking an affine deformation assumption, the evolution of the network — consisting of a large number of molecular chains per unit volume, which are initially randomly oriented in space — is shown to be governed by a balance equation in orientation space. Eulerian and Lagrangian type formulations of these balance equations are given, and the closed-form analytical solution for the so-called Chain Orientation Distribution Function is derived. This full network model is then used to describe the large strain inelastic behaviour of rubber-like materials. Detailed comparisons with experimental results and with two approximate models, namely the classical three-chain model and a very recently proposed eight-chain model, are provided for different types of deformation and rubbers. Finally, the network model is applied to describe the orientational hardening in amorphous glassy polymers, and confronted with experimental data for polycarbonate. The inherent physical limitations of the network theory for both applications are discussed.","container-title":"Journal of the Mechanics and Physics of Solids","DOI":"10.1016/0022-5096(93)90043-F","ISSN":"0022-5096","issue":"3","journalAbbreviation":"Journal of the Mechanics and Physics of Solids","page":"427-456","source":"ScienceDirect","title":"On improved network models for rubber elasticity and their applications to orientation hardening in glassy polymers","volume":"41","author":[{"family":"Wu","given":"P. D."},{"family":"Van Der Giessen","given":"E."}],"issued":{"date-parts":[["1993",3,1]]}}}],"schema":"https://github.com/citation-style-language/schema/raw/master/csl-citation.json"} </w:instrText>
            </w:r>
            <w:r>
              <w:fldChar w:fldCharType="separate"/>
            </w:r>
            <w:r w:rsidR="004327D9" w:rsidRPr="004327D9">
              <w:rPr>
                <w:rFonts w:cs="Times New Roman"/>
                <w:lang w:val="en-US"/>
              </w:rPr>
              <w:t>(Treloar; Riding, 1997; Wu; Van der Giessen, 1992; Wu; Van Der Giessen, 1993)</w:t>
            </w:r>
            <w:r>
              <w:fldChar w:fldCharType="end"/>
            </w:r>
            <w:r w:rsidRPr="00A33EE7">
              <w:rPr>
                <w:lang w:val="en-US"/>
              </w:rPr>
              <w:t xml:space="preserve"> </w:t>
            </w:r>
          </w:p>
        </w:tc>
      </w:tr>
      <w:tr w:rsidR="00AA358D" w:rsidRPr="00325551" w14:paraId="11245D5C" w14:textId="77777777" w:rsidTr="00A5448C">
        <w:trPr>
          <w:trHeight w:val="1134"/>
        </w:trPr>
        <w:tc>
          <w:tcPr>
            <w:tcW w:w="9627" w:type="dxa"/>
            <w:gridSpan w:val="2"/>
          </w:tcPr>
          <w:p w14:paraId="7CE89AB3" w14:textId="77777777" w:rsidR="00AA358D" w:rsidRPr="00895498" w:rsidRDefault="00AA358D" w:rsidP="00A5448C">
            <w:pPr>
              <w:pStyle w:val="Tabelan10"/>
              <w:jc w:val="left"/>
              <w:rPr>
                <w:lang w:val="en-US"/>
              </w:rPr>
            </w:pPr>
            <w:r w:rsidRPr="00895498">
              <w:rPr>
                <w:b/>
                <w:bCs/>
                <w:lang w:val="en-US"/>
              </w:rPr>
              <w:t>Equation</w:t>
            </w:r>
            <w:r w:rsidRPr="00895498">
              <w:rPr>
                <w:lang w:val="en-US"/>
              </w:rPr>
              <w:t>:</w:t>
            </w:r>
          </w:p>
          <w:p w14:paraId="0283B0DA" w14:textId="5DE95B3F" w:rsidR="00AA358D" w:rsidRPr="00895498" w:rsidRDefault="00427256"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m:t>
                    </m:r>
                  </m:num>
                  <m:den>
                    <m:r>
                      <m:rPr>
                        <m:sty m:val="p"/>
                      </m:rPr>
                      <w:rPr>
                        <w:rFonts w:ascii="Cambria Math" w:hAnsi="Cambria Math"/>
                        <w:lang w:val="en-US"/>
                      </w:rPr>
                      <m:t>3</m:t>
                    </m:r>
                  </m:den>
                </m:f>
                <m:rad>
                  <m:radPr>
                    <m:degHide m:val="1"/>
                    <m:ctrlPr>
                      <w:rPr>
                        <w:rFonts w:ascii="Cambria Math" w:hAnsi="Cambria Math"/>
                      </w:rPr>
                    </m:ctrlPr>
                  </m:radPr>
                  <m:deg/>
                  <m:e>
                    <m:r>
                      <w:rPr>
                        <w:rFonts w:ascii="Cambria Math" w:hAnsi="Cambria Math"/>
                      </w:rPr>
                      <m:t>N</m:t>
                    </m:r>
                  </m:e>
                </m:rad>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m:t>
                    </m:r>
                    <m:rad>
                      <m:radPr>
                        <m:degHide m:val="1"/>
                        <m:ctrlPr>
                          <w:rPr>
                            <w:rFonts w:ascii="Cambria Math" w:hAnsi="Cambria Math"/>
                          </w:rPr>
                        </m:ctrlPr>
                      </m:radPr>
                      <m:deg/>
                      <m:e>
                        <m:r>
                          <w:rPr>
                            <w:rFonts w:ascii="Cambria Math" w:hAnsi="Cambria Math"/>
                          </w:rPr>
                          <m:t>N</m:t>
                        </m:r>
                      </m:e>
                    </m:rad>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r>
                  <m:rPr>
                    <m:sty m:val="p"/>
                  </m:rPr>
                  <w:rPr>
                    <w:rFonts w:ascii="Cambria Math" w:hAnsi="Cambria Math"/>
                    <w:lang w:val="en-US"/>
                  </w:rPr>
                  <m:t>(1-</m:t>
                </m:r>
                <m:r>
                  <w:rPr>
                    <w:rFonts w:ascii="Cambria Math" w:hAnsi="Cambria Math"/>
                  </w:rPr>
                  <m:t>ρ</m:t>
                </m:r>
                <m:r>
                  <m:rPr>
                    <m:sty m:val="p"/>
                  </m:rPr>
                  <w:rPr>
                    <w:rFonts w:ascii="Cambria Math" w:hAnsi="Cambria Math"/>
                    <w:lang w:val="en-US"/>
                  </w:rPr>
                  <m:t>)+</m:t>
                </m:r>
                <m:r>
                  <w:rPr>
                    <w:rFonts w:ascii="Cambria Math" w:hAnsi="Cambria Math"/>
                  </w:rPr>
                  <m:t>μN</m:t>
                </m:r>
                <m:d>
                  <m:dPr>
                    <m:ctrlPr>
                      <w:rPr>
                        <w:rFonts w:ascii="Cambria Math" w:hAnsi="Cambria Math"/>
                      </w:rPr>
                    </m:ctrlPr>
                  </m:dPr>
                  <m:e>
                    <m:sSub>
                      <m:sSubPr>
                        <m:ctrlPr>
                          <w:rPr>
                            <w:rFonts w:ascii="Cambria Math" w:hAnsi="Cambria Math"/>
                          </w:rPr>
                        </m:ctrlPr>
                      </m:sSubPr>
                      <m:e>
                        <m:r>
                          <w:rPr>
                            <w:rFonts w:ascii="Cambria Math" w:hAnsi="Cambria Math"/>
                          </w:rPr>
                          <m:t>λ</m:t>
                        </m:r>
                      </m:e>
                      <m:sub>
                        <m:r>
                          <m:rPr>
                            <m:nor/>
                          </m:rPr>
                          <w:rPr>
                            <w:lang w:val="en-US"/>
                          </w:rPr>
                          <m:t>chain </m:t>
                        </m:r>
                      </m:sub>
                    </m:sSub>
                    <m:sSub>
                      <m:sSubPr>
                        <m:ctrlPr>
                          <w:rPr>
                            <w:rFonts w:ascii="Cambria Math" w:hAnsi="Cambria Math"/>
                          </w:rPr>
                        </m:ctrlPr>
                      </m:sSubPr>
                      <m:e>
                        <m:r>
                          <w:rPr>
                            <w:rFonts w:ascii="Cambria Math" w:hAnsi="Cambria Math"/>
                          </w:rPr>
                          <m:t>β</m:t>
                        </m:r>
                      </m:e>
                      <m:sub>
                        <m:r>
                          <m:rPr>
                            <m:nor/>
                          </m:rPr>
                          <w:rPr>
                            <w:lang w:val="en-US"/>
                          </w:rPr>
                          <m:t>chain </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m:rPr>
                                <m:nor/>
                              </m:rPr>
                              <w:rPr>
                                <w:lang w:val="en-US"/>
                              </w:rPr>
                              <m:t>chain </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m:rPr>
                                <m:nor/>
                              </m:rPr>
                              <w:rPr>
                                <w:lang w:val="en-US"/>
                              </w:rPr>
                              <m:t>chain </m:t>
                            </m:r>
                          </m:sub>
                        </m:sSub>
                      </m:den>
                    </m:f>
                  </m:e>
                </m:d>
                <m:r>
                  <w:rPr>
                    <w:rFonts w:ascii="Cambria Math" w:hAnsi="Cambria Math"/>
                  </w:rPr>
                  <m:t>ρ</m:t>
                </m:r>
              </m:oMath>
            </m:oMathPara>
          </w:p>
        </w:tc>
      </w:tr>
      <w:tr w:rsidR="00AA358D" w:rsidRPr="00325551" w14:paraId="15A8777F" w14:textId="77777777" w:rsidTr="00A5448C">
        <w:trPr>
          <w:trHeight w:val="454"/>
        </w:trPr>
        <w:tc>
          <w:tcPr>
            <w:tcW w:w="9627" w:type="dxa"/>
            <w:gridSpan w:val="2"/>
            <w:vAlign w:val="center"/>
          </w:tcPr>
          <w:p w14:paraId="3B1E54D0" w14:textId="3F900F36" w:rsidR="00AA358D" w:rsidRPr="003D637C" w:rsidRDefault="00AA358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ρ</m:t>
              </m:r>
            </m:oMath>
          </w:p>
        </w:tc>
      </w:tr>
    </w:tbl>
    <w:p w14:paraId="1175C565"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756377" w:rsidRPr="00325551" w14:paraId="04C5848D" w14:textId="77777777" w:rsidTr="00A5448C">
        <w:trPr>
          <w:trHeight w:val="454"/>
        </w:trPr>
        <w:tc>
          <w:tcPr>
            <w:tcW w:w="4813" w:type="dxa"/>
            <w:vAlign w:val="center"/>
          </w:tcPr>
          <w:p w14:paraId="70BD9064" w14:textId="7C2F2768" w:rsidR="00756377" w:rsidRPr="00824199" w:rsidRDefault="00756377" w:rsidP="00A5448C">
            <w:pPr>
              <w:pStyle w:val="Tabelan10"/>
              <w:jc w:val="left"/>
              <w:rPr>
                <w:lang w:val="en-US"/>
              </w:rPr>
            </w:pPr>
            <w:r w:rsidRPr="002A0307">
              <w:rPr>
                <w:b/>
                <w:bCs/>
                <w:lang w:val="en-US"/>
              </w:rPr>
              <w:t>Model Name</w:t>
            </w:r>
            <w:r w:rsidRPr="002A0307">
              <w:rPr>
                <w:lang w:val="en-US"/>
              </w:rPr>
              <w:t xml:space="preserve">: </w:t>
            </w:r>
            <w:r w:rsidR="0067582F">
              <w:t>Zuniga-Beatty</w:t>
            </w:r>
          </w:p>
        </w:tc>
        <w:tc>
          <w:tcPr>
            <w:tcW w:w="4814" w:type="dxa"/>
            <w:vAlign w:val="center"/>
          </w:tcPr>
          <w:p w14:paraId="335952AD" w14:textId="33CBD1BE" w:rsidR="00756377" w:rsidRPr="00A33EE7" w:rsidRDefault="00756377" w:rsidP="00A5448C">
            <w:pPr>
              <w:pStyle w:val="Tabelan10"/>
              <w:jc w:val="left"/>
              <w:rPr>
                <w:lang w:val="en-US"/>
              </w:rPr>
            </w:pPr>
            <w:r w:rsidRPr="000B3E5A">
              <w:rPr>
                <w:b/>
                <w:bCs/>
                <w:lang w:val="en-US"/>
              </w:rPr>
              <w:t>Source</w:t>
            </w:r>
            <w:r w:rsidRPr="000B3E5A">
              <w:rPr>
                <w:lang w:val="en-US"/>
              </w:rPr>
              <w:t xml:space="preserve">: </w:t>
            </w:r>
            <w:r>
              <w:fldChar w:fldCharType="begin"/>
            </w:r>
            <w:r w:rsidR="00843929">
              <w:rPr>
                <w:lang w:val="en-US"/>
              </w:rPr>
              <w:instrText xml:space="preserve"> ADDIN ZOTERO_ITEM CSL_CITATION {"citationID":"9oH6uBkb","properties":{"formattedCitation":"(El\\uc0\\u305{}\\uc0\\u769{}as-Z\\uc0\\u250{}\\uc0\\u241{}iga; Beatty, 2002)","plainCitation":"(Elı́as-Zúñiga; Beatty, 2002)","noteIndex":0},"citationItems":[{"id":938,"uris":["http://zotero.org/users/14777946/items/FZSE9JKI"],"itemData":{"id":938,"type":"article-journal","abstract":"New constitutive equations based on an amended form of the Kuhn–Grün probability distribution function due to Jernigan and Flory are derived from the standard James–Guth (JG) 3-chain and Arruda–Boyce (AB) 8-chain non-Gaussian molecular network models. The kinematics describing the stretch of a 1-chain model in an affine deformation shows that the relative stretch of a single molecular chain initially oriented along the diagonal of a cube is determined by the first principal invariant of the Cauchy–Green deformation tensor. The Kuhn–Grün probability distribution for a randomly oriented chain and its more general amended form due to Wang and Guth, are functions of only the relative chain stretch. Hence, any non-Gaussian network model for which the configurational entropy of all chains may be uniform is characterized by an elastic response function that depends on only the first principal invariant of the Cauchy–Green deformation tensor. Both the regular and amended AB 8-chain models are characterized by specific response functions in this class; the regular and amended JG 3-chain models, however, are not. An amended form of the phenomenological composite 3-chain/8-chain model suggested by Wu and van der Giessen is introduced. Analytical relations for several kinds of homogeneous deformations of the standard and amended models are compared with a variety of experimental data by others. It is found that results for the amended 3-chain and 8-chain models do not vary significantly from results for the corresponding regular models. The composite model, on the other hand, shows excellent overall agreement with the diverse data, including equibiaxial deformations for which other models show greater variance; but it offers no improvement in comparison with data for plane strain compression. Some remarks relating the chain parameters of the 3-chain and 8-chain network models, and the limiting chain and continuum stretches for these models are discussed in an appendix.","container-title":"International Journal of Engineering Science","DOI":"10.1016/S0020-7225(02)00140-4","ISSN":"0020-7225","issue":"20","journalAbbreviation":"International Journal of Engineering Science","page":"2265-2294","source":"ScienceDirect","title":"Constitutive equations for amended non-Gaussian network models of rubber elasticity","volume":"40","author":[{"family":"Elı́as-Zúñiga","given":"Alex"},{"family":"Beatty","given":"Millard F"}],"issued":{"date-parts":[["2002",12,1]]}}}],"schema":"https://github.com/citation-style-language/schema/raw/master/csl-citation.json"} </w:instrText>
            </w:r>
            <w:r>
              <w:fldChar w:fldCharType="separate"/>
            </w:r>
            <w:r w:rsidR="00843929" w:rsidRPr="00843929">
              <w:rPr>
                <w:rFonts w:cs="Times New Roman"/>
              </w:rPr>
              <w:t>(Elı́as-Zúñiga; Beatty, 2002)</w:t>
            </w:r>
            <w:r>
              <w:fldChar w:fldCharType="end"/>
            </w:r>
            <w:r w:rsidRPr="00A33EE7">
              <w:rPr>
                <w:lang w:val="en-US"/>
              </w:rPr>
              <w:t xml:space="preserve"> </w:t>
            </w:r>
          </w:p>
        </w:tc>
      </w:tr>
      <w:tr w:rsidR="00756377" w:rsidRPr="00325551" w14:paraId="31D7CE31" w14:textId="77777777" w:rsidTr="00A5448C">
        <w:trPr>
          <w:trHeight w:val="1134"/>
        </w:trPr>
        <w:tc>
          <w:tcPr>
            <w:tcW w:w="9627" w:type="dxa"/>
            <w:gridSpan w:val="2"/>
          </w:tcPr>
          <w:p w14:paraId="287AD690" w14:textId="77777777" w:rsidR="00756377" w:rsidRPr="00895498" w:rsidRDefault="00756377" w:rsidP="00A5448C">
            <w:pPr>
              <w:pStyle w:val="Tabelan10"/>
              <w:jc w:val="left"/>
              <w:rPr>
                <w:lang w:val="en-US"/>
              </w:rPr>
            </w:pPr>
            <w:r w:rsidRPr="00895498">
              <w:rPr>
                <w:b/>
                <w:bCs/>
                <w:lang w:val="en-US"/>
              </w:rPr>
              <w:t>Equation</w:t>
            </w:r>
            <w:r w:rsidRPr="00895498">
              <w:rPr>
                <w:lang w:val="en-US"/>
              </w:rPr>
              <w:t>:</w:t>
            </w:r>
          </w:p>
          <w:p w14:paraId="0B8614C7" w14:textId="537F9DE4" w:rsidR="00756377" w:rsidRPr="00895498" w:rsidRDefault="004B1D7F"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3</m:t>
                    </m:r>
                    <m:r>
                      <w:rPr>
                        <w:rFonts w:ascii="Cambria Math" w:hAnsi="Cambria Math"/>
                      </w:rPr>
                      <m:t>ch</m:t>
                    </m:r>
                  </m:sub>
                </m:sSub>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λ</m:t>
                            </m:r>
                          </m:e>
                          <m:sub>
                            <m:r>
                              <m:rPr>
                                <m:sty m:val="p"/>
                              </m:rPr>
                              <w:rPr>
                                <w:rFonts w:ascii="Cambria Math" w:hAnsi="Cambria Math"/>
                              </w:rPr>
                              <m:t>1</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m:rPr>
                                    <m:sty m:val="p"/>
                                  </m:rPr>
                                  <w:rPr>
                                    <w:rFonts w:ascii="Cambria Math" w:hAnsi="Cambria Math"/>
                                  </w:rPr>
                                  <m:t>3</m:t>
                                </m:r>
                              </m:sub>
                            </m:sSub>
                          </m:e>
                        </m:rad>
                      </m:den>
                    </m:f>
                  </m:e>
                </m:d>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8</m:t>
                    </m:r>
                    <m:r>
                      <w:rPr>
                        <w:rFonts w:ascii="Cambria Math" w:hAnsi="Cambria Math"/>
                      </w:rPr>
                      <m:t>ch</m:t>
                    </m:r>
                  </m:sub>
                </m:sSub>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3</m:t>
                        </m:r>
                        <m:sSub>
                          <m:sSubPr>
                            <m:ctrlPr>
                              <w:rPr>
                                <w:rFonts w:ascii="Cambria Math" w:hAnsi="Cambria Math"/>
                              </w:rPr>
                            </m:ctrlPr>
                          </m:sSubPr>
                          <m:e>
                            <m:r>
                              <w:rPr>
                                <w:rFonts w:ascii="Cambria Math" w:hAnsi="Cambria Math"/>
                              </w:rPr>
                              <m:t>N</m:t>
                            </m:r>
                          </m:e>
                          <m:sub>
                            <m:r>
                              <m:rPr>
                                <m:sty m:val="p"/>
                              </m:rPr>
                              <w:rPr>
                                <w:rFonts w:ascii="Cambria Math" w:hAnsi="Cambria Math"/>
                              </w:rPr>
                              <m:t>8</m:t>
                            </m:r>
                          </m:sub>
                        </m:sSub>
                      </m:den>
                    </m:f>
                  </m:e>
                </m:rad>
              </m:oMath>
            </m:oMathPara>
          </w:p>
        </w:tc>
      </w:tr>
      <w:tr w:rsidR="00756377" w:rsidRPr="00325551" w14:paraId="156DD11A" w14:textId="77777777" w:rsidTr="00A5448C">
        <w:trPr>
          <w:trHeight w:val="454"/>
        </w:trPr>
        <w:tc>
          <w:tcPr>
            <w:tcW w:w="9627" w:type="dxa"/>
            <w:gridSpan w:val="2"/>
            <w:vAlign w:val="center"/>
          </w:tcPr>
          <w:p w14:paraId="3F0DF49C" w14:textId="7DA8D21C" w:rsidR="00756377" w:rsidRPr="003D637C" w:rsidRDefault="0075637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8</m:t>
                  </m:r>
                </m:sub>
              </m:sSub>
            </m:oMath>
          </w:p>
        </w:tc>
      </w:tr>
    </w:tbl>
    <w:p w14:paraId="3B9A0EBD"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6D6FC8" w:rsidRPr="00325551" w14:paraId="43218EC6" w14:textId="77777777" w:rsidTr="00A5448C">
        <w:trPr>
          <w:trHeight w:val="454"/>
        </w:trPr>
        <w:tc>
          <w:tcPr>
            <w:tcW w:w="4813" w:type="dxa"/>
            <w:vAlign w:val="center"/>
          </w:tcPr>
          <w:p w14:paraId="3B8FE5F8" w14:textId="14A8F845" w:rsidR="006D6FC8" w:rsidRPr="00824199" w:rsidRDefault="006D6FC8" w:rsidP="00A5448C">
            <w:pPr>
              <w:pStyle w:val="Tabelan10"/>
              <w:jc w:val="left"/>
              <w:rPr>
                <w:lang w:val="en-US"/>
              </w:rPr>
            </w:pPr>
            <w:r w:rsidRPr="002A0307">
              <w:rPr>
                <w:b/>
                <w:bCs/>
                <w:lang w:val="en-US"/>
              </w:rPr>
              <w:t>Model Name</w:t>
            </w:r>
            <w:r w:rsidRPr="002A0307">
              <w:rPr>
                <w:lang w:val="en-US"/>
              </w:rPr>
              <w:t xml:space="preserve">: </w:t>
            </w:r>
            <w:proofErr w:type="spellStart"/>
            <w:r w:rsidR="00C93F0D">
              <w:t>Lim</w:t>
            </w:r>
            <w:proofErr w:type="spellEnd"/>
          </w:p>
        </w:tc>
        <w:tc>
          <w:tcPr>
            <w:tcW w:w="4814" w:type="dxa"/>
            <w:vAlign w:val="center"/>
          </w:tcPr>
          <w:p w14:paraId="1A763024" w14:textId="48511F33" w:rsidR="006D6FC8" w:rsidRPr="00A33EE7" w:rsidRDefault="006D6FC8" w:rsidP="00A5448C">
            <w:pPr>
              <w:pStyle w:val="Tabelan10"/>
              <w:jc w:val="left"/>
              <w:rPr>
                <w:lang w:val="en-US"/>
              </w:rPr>
            </w:pPr>
            <w:r w:rsidRPr="000B3E5A">
              <w:rPr>
                <w:b/>
                <w:bCs/>
                <w:lang w:val="en-US"/>
              </w:rPr>
              <w:t>Source</w:t>
            </w:r>
            <w:r w:rsidRPr="000B3E5A">
              <w:rPr>
                <w:lang w:val="en-US"/>
              </w:rPr>
              <w:t xml:space="preserve">: </w:t>
            </w:r>
            <w:r>
              <w:fldChar w:fldCharType="begin"/>
            </w:r>
            <w:r w:rsidR="00995607">
              <w:rPr>
                <w:lang w:val="en-US"/>
              </w:rPr>
              <w:instrText xml:space="preserve"> ADDIN ZOTERO_ITEM CSL_CITATION {"citationID":"rwfG17Nr","properties":{"formattedCitation":"(El\\uc0\\u305{}\\uc0\\u769{}as-Z\\uc0\\u250{}\\uc0\\u241{}iga; Beatty, 2002)","plainCitation":"(Elı́as-Zúñiga; Beatty, 2002)","noteIndex":0},"citationItems":[{"id":938,"uris":["http://zotero.org/users/14777946/items/FZSE9JKI"],"itemData":{"id":938,"type":"article-journal","abstract":"New constitutive equations based on an amended form of the Kuhn–Grün probability distribution function due to Jernigan and Flory are derived from the standard James–Guth (JG) 3-chain and Arruda–Boyce (AB) 8-chain non-Gaussian molecular network models. The kinematics describing the stretch of a 1-chain model in an affine deformation shows that the relative stretch of a single molecular chain initially oriented along the diagonal of a cube is determined by the first principal invariant of the Cauchy–Green deformation tensor. The Kuhn–Grün probability distribution for a randomly oriented chain and its more general amended form due to Wang and Guth, are functions of only the relative chain stretch. Hence, any non-Gaussian network model for which the configurational entropy of all chains may be uniform is characterized by an elastic response function that depends on only the first principal invariant of the Cauchy–Green deformation tensor. Both the regular and amended AB 8-chain models are characterized by specific response functions in this class; the regular and amended JG 3-chain models, however, are not. An amended form of the phenomenological composite 3-chain/8-chain model suggested by Wu and van der Giessen is introduced. Analytical relations for several kinds of homogeneous deformations of the standard and amended models are compared with a variety of experimental data by others. It is found that results for the amended 3-chain and 8-chain models do not vary significantly from results for the corresponding regular models. The composite model, on the other hand, shows excellent overall agreement with the diverse data, including equibiaxial deformations for which other models show greater variance; but it offers no improvement in comparison with data for plane strain compression. Some remarks relating the chain parameters of the 3-chain and 8-chain network models, and the limiting chain and continuum stretches for these models are discussed in an appendix.","container-title":"International Journal of Engineering Science","DOI":"10.1016/S0020-7225(02)00140-4","ISSN":"0020-7225","issue":"20","journalAbbreviation":"International Journal of Engineering Science","page":"2265-2294","source":"ScienceDirect","title":"Constitutive equations for amended non-Gaussian network models of rubber elasticity","volume":"40","author":[{"family":"Elı́as-Zúñiga","given":"Alex"},{"family":"Beatty","given":"Millard F"}],"issued":{"date-parts":[["2002",12,1]]}}}],"schema":"https://github.com/citation-style-language/schema/raw/master/csl-citation.json"} </w:instrText>
            </w:r>
            <w:r>
              <w:fldChar w:fldCharType="separate"/>
            </w:r>
            <w:r w:rsidRPr="00843929">
              <w:rPr>
                <w:rFonts w:cs="Times New Roman"/>
              </w:rPr>
              <w:t>(Elı́as-Zúñiga; Beatty, 2002)</w:t>
            </w:r>
            <w:r>
              <w:fldChar w:fldCharType="end"/>
            </w:r>
            <w:r w:rsidRPr="00A33EE7">
              <w:rPr>
                <w:lang w:val="en-US"/>
              </w:rPr>
              <w:t xml:space="preserve"> </w:t>
            </w:r>
          </w:p>
        </w:tc>
      </w:tr>
      <w:tr w:rsidR="006D6FC8" w:rsidRPr="008E52D1" w14:paraId="1F4BD735" w14:textId="77777777" w:rsidTr="00A5448C">
        <w:trPr>
          <w:trHeight w:val="1134"/>
        </w:trPr>
        <w:tc>
          <w:tcPr>
            <w:tcW w:w="9627" w:type="dxa"/>
            <w:gridSpan w:val="2"/>
          </w:tcPr>
          <w:p w14:paraId="796F1685" w14:textId="77777777" w:rsidR="006D6FC8" w:rsidRPr="00895498" w:rsidRDefault="006D6FC8" w:rsidP="00A5448C">
            <w:pPr>
              <w:pStyle w:val="Tabelan10"/>
              <w:jc w:val="left"/>
              <w:rPr>
                <w:lang w:val="en-US"/>
              </w:rPr>
            </w:pPr>
            <w:r w:rsidRPr="00895498">
              <w:rPr>
                <w:b/>
                <w:bCs/>
                <w:lang w:val="en-US"/>
              </w:rPr>
              <w:t>Equation</w:t>
            </w:r>
            <w:r w:rsidRPr="00895498">
              <w:rPr>
                <w:lang w:val="en-US"/>
              </w:rPr>
              <w:t>:</w:t>
            </w:r>
          </w:p>
          <w:p w14:paraId="35BFEF4B" w14:textId="7CCA2CC5" w:rsidR="006D6FC8" w:rsidRPr="00895498" w:rsidRDefault="00080AC0" w:rsidP="00A5448C">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Gaussian </m:t>
                    </m:r>
                  </m:sub>
                </m:sSub>
                <m:r>
                  <m:rPr>
                    <m:sty m:val="p"/>
                  </m:rPr>
                  <w:rPr>
                    <w:rFonts w:ascii="Cambria Math" w:hAnsi="Cambria Math"/>
                    <w:lang w:val="en-US"/>
                  </w:rPr>
                  <m:t>(1-</m:t>
                </m:r>
                <m:r>
                  <w:rPr>
                    <w:rFonts w:ascii="Cambria Math" w:hAnsi="Cambria Math"/>
                  </w:rPr>
                  <m:t>f</m:t>
                </m:r>
                <m:r>
                  <m:rPr>
                    <m:sty m:val="p"/>
                  </m:rPr>
                  <w:rPr>
                    <w:rFonts w:ascii="Cambria Math" w:hAnsi="Cambria Math"/>
                    <w:lang w:val="en-US"/>
                  </w:rPr>
                  <m:t>)+</m:t>
                </m:r>
                <m:r>
                  <w:rPr>
                    <w:rFonts w:ascii="Cambria Math" w:hAnsi="Cambria Math"/>
                  </w:rPr>
                  <m:t>f</m:t>
                </m:r>
                <m:sSub>
                  <m:sSubPr>
                    <m:ctrlPr>
                      <w:rPr>
                        <w:rFonts w:ascii="Cambria Math" w:hAnsi="Cambria Math"/>
                      </w:rPr>
                    </m:ctrlPr>
                  </m:sSubPr>
                  <m:e>
                    <m:r>
                      <w:rPr>
                        <w:rFonts w:ascii="Cambria Math" w:hAnsi="Cambria Math"/>
                      </w:rPr>
                      <m:t>W</m:t>
                    </m:r>
                  </m:e>
                  <m:sub>
                    <m:r>
                      <m:rPr>
                        <m:sty m:val="p"/>
                      </m:rPr>
                      <w:rPr>
                        <w:rFonts w:ascii="Cambria Math" w:hAnsi="Cambria Math"/>
                        <w:lang w:val="en-US"/>
                      </w:rPr>
                      <m:t>8</m:t>
                    </m:r>
                    <m:r>
                      <w:rPr>
                        <w:rFonts w:ascii="Cambria Math" w:hAnsi="Cambria Math"/>
                      </w:rPr>
                      <m:t>c</m:t>
                    </m:r>
                    <m:r>
                      <w:rPr>
                        <w:rFonts w:ascii="Cambria Math" w:hAnsi="Cambria Math"/>
                        <w:lang w:val="en-US"/>
                      </w:rPr>
                      <m:t>h</m:t>
                    </m:r>
                  </m:sub>
                </m:sSub>
              </m:oMath>
            </m:oMathPara>
          </w:p>
        </w:tc>
      </w:tr>
      <w:tr w:rsidR="006D6FC8" w:rsidRPr="008E52D1" w14:paraId="7B5B59B2" w14:textId="77777777" w:rsidTr="00A5448C">
        <w:trPr>
          <w:trHeight w:val="454"/>
        </w:trPr>
        <w:tc>
          <w:tcPr>
            <w:tcW w:w="9627" w:type="dxa"/>
            <w:gridSpan w:val="2"/>
            <w:vAlign w:val="center"/>
          </w:tcPr>
          <w:p w14:paraId="3B8BC041" w14:textId="170C62F4" w:rsidR="006D6FC8" w:rsidRPr="003D637C" w:rsidRDefault="006D6FC8" w:rsidP="00A5448C">
            <w:pPr>
              <w:pStyle w:val="Tabelan10"/>
              <w:jc w:val="left"/>
              <w:rPr>
                <w:b/>
                <w:bCs/>
                <w:lang w:val="en-US"/>
              </w:rPr>
            </w:pPr>
            <w:r>
              <w:rPr>
                <w:b/>
                <w:bCs/>
                <w:lang w:val="en-US"/>
              </w:rPr>
              <w:lastRenderedPageBreak/>
              <w:t>Parameters</w:t>
            </w:r>
            <w:r w:rsidRPr="00796C88">
              <w:rPr>
                <w:lang w:val="en-US"/>
              </w:rPr>
              <w:t>:</w:t>
            </w:r>
            <w:r>
              <w:rPr>
                <w:lang w:val="en-US"/>
              </w:rPr>
              <w:t xml:space="preserve"> </w:t>
            </w:r>
            <m:oMath>
              <m:r>
                <w:rPr>
                  <w:rFonts w:ascii="Cambria Math" w:hAnsi="Cambria Math"/>
                  <w:lang w:val="en-US"/>
                </w:rPr>
                <m:t>NkT</m:t>
              </m:r>
              <m:r>
                <m:rPr>
                  <m:sty m:val="p"/>
                </m:rPr>
                <w:rPr>
                  <w:rFonts w:ascii="Cambria Math" w:hAnsi="Cambria Math"/>
                  <w:lang w:val="en-US"/>
                </w:rPr>
                <m:t xml:space="preserve">, </m:t>
              </m:r>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f</m:t>
              </m:r>
            </m:oMath>
          </w:p>
        </w:tc>
      </w:tr>
    </w:tbl>
    <w:p w14:paraId="0EA608A9" w14:textId="77777777" w:rsidR="00AA358D" w:rsidRDefault="00AA358D" w:rsidP="00AA358D">
      <w:pPr>
        <w:rPr>
          <w:lang w:val="en-US" w:eastAsia="pt-BR"/>
        </w:rPr>
      </w:pPr>
    </w:p>
    <w:p w14:paraId="39A533D5" w14:textId="77777777" w:rsidR="00083E65" w:rsidRDefault="00083E65" w:rsidP="00AA358D">
      <w:pPr>
        <w:rPr>
          <w:lang w:val="en-US" w:eastAsia="pt-BR"/>
        </w:rPr>
      </w:pPr>
    </w:p>
    <w:p w14:paraId="0FE943AD"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FF3341" w:rsidRPr="00325551" w14:paraId="7BE49897" w14:textId="77777777" w:rsidTr="00A5448C">
        <w:trPr>
          <w:trHeight w:val="454"/>
        </w:trPr>
        <w:tc>
          <w:tcPr>
            <w:tcW w:w="4813" w:type="dxa"/>
            <w:vAlign w:val="center"/>
          </w:tcPr>
          <w:p w14:paraId="251360B7" w14:textId="77777777" w:rsidR="00FF3341" w:rsidRPr="00824199" w:rsidRDefault="00FF3341" w:rsidP="00A5448C">
            <w:pPr>
              <w:pStyle w:val="Tabelan10"/>
              <w:jc w:val="left"/>
              <w:rPr>
                <w:lang w:val="en-US"/>
              </w:rPr>
            </w:pPr>
            <w:r w:rsidRPr="002A0307">
              <w:rPr>
                <w:b/>
                <w:bCs/>
                <w:lang w:val="en-US"/>
              </w:rPr>
              <w:t>Model Name</w:t>
            </w:r>
            <w:r w:rsidRPr="002A0307">
              <w:rPr>
                <w:lang w:val="en-US"/>
              </w:rPr>
              <w:t xml:space="preserve">: </w:t>
            </w:r>
            <w:proofErr w:type="spellStart"/>
            <w:r>
              <w:t>Lim</w:t>
            </w:r>
            <w:proofErr w:type="spellEnd"/>
          </w:p>
        </w:tc>
        <w:tc>
          <w:tcPr>
            <w:tcW w:w="4814" w:type="dxa"/>
            <w:vAlign w:val="center"/>
          </w:tcPr>
          <w:p w14:paraId="73721D8D" w14:textId="67C18BD1" w:rsidR="00FF3341" w:rsidRPr="00A33EE7" w:rsidRDefault="00FF3341" w:rsidP="00A5448C">
            <w:pPr>
              <w:pStyle w:val="Tabelan10"/>
              <w:jc w:val="left"/>
              <w:rPr>
                <w:lang w:val="en-US"/>
              </w:rPr>
            </w:pPr>
            <w:r w:rsidRPr="000B3E5A">
              <w:rPr>
                <w:b/>
                <w:bCs/>
                <w:lang w:val="en-US"/>
              </w:rPr>
              <w:t>Source</w:t>
            </w:r>
            <w:r w:rsidRPr="000B3E5A">
              <w:rPr>
                <w:lang w:val="en-US"/>
              </w:rPr>
              <w:t xml:space="preserve">: </w:t>
            </w:r>
            <w:r>
              <w:fldChar w:fldCharType="begin"/>
            </w:r>
            <w:r w:rsidR="00995607">
              <w:rPr>
                <w:lang w:val="en-US"/>
              </w:rPr>
              <w:instrText xml:space="preserve"> ADDIN ZOTERO_ITEM CSL_CITATION {"citationID":"ioJRDcc1","properties":{"formattedCitation":"(Lim, {\\i{}[S.d.]})","plainCitation":"(Lim, [S.d.])","noteIndex":0},"citationItems":[{"id":940,"uris":["http://zotero.org/users/14777946/items/RHE5R3IK"],"itemData":{"id":940,"type":"thesis","abstract":"This dissertation work is focused on the analytical and numerical examination of the mechanical response of polypropylene (PP) under scratch deformation by a semispherical indenter. The finite element (FE) method is employed as the analysis technique and ABAQUS®, a commercial FE package is adopted to perform the analysis. Important physical and computational considerations on the implementation of FE analyses for the scratch problem are reviewed. It is shown through the discussion of the generated results that a good understanding can be gained on how different scratch conditions can affect scratch behavior of PP. A phenomenological deduction of the scratch damage process and mechanisms is also established. Considering the two main damage modes of polymers, shear yielding and crazing, it is shown that the two damage modes not only exist in the scratch deformation, and moreover, that they may compete against each other for dominance. A parametric study is also performed to assess the influence of material and surface properties on scratch response of material.\nA secondary research effort is also made to investigate the material constitutive modeling of polymers. Focusing on elastomeric or rubbery materials, a new mixed network model between the Gaussian and eight-chain non-Gaussian models is proposed. This mixed model inherently preserves the good predictive power of these two models and yields better predictions over a wider range of deformation than that of the rubber model adopted by ABAQUS® .","genre":"Ph.D.","language":"Inglês","license":"Database copyright ProQuest LLC; ProQuest does not claim copyright in the individual underlying works.","note":"ISBN: 9780542319693","number-of-pages":"172","source":"ProQuest","title":"Scratch behavior of polymers","URL":"https://www.proquest.com/docview/305361228/abstract/66C5FEBC68354E6APQ/1","author":[{"family":"Lim","given":"Goy Teck"}],"accessed":{"date-parts":[["2025",6,16]]}}}],"schema":"https://github.com/citation-style-language/schema/raw/master/csl-citation.json"} </w:instrText>
            </w:r>
            <w:r>
              <w:fldChar w:fldCharType="separate"/>
            </w:r>
            <w:r w:rsidR="00995607" w:rsidRPr="00995607">
              <w:rPr>
                <w:rFonts w:cs="Times New Roman"/>
              </w:rPr>
              <w:t xml:space="preserve">(Lim, </w:t>
            </w:r>
            <w:r w:rsidR="00995607" w:rsidRPr="00995607">
              <w:rPr>
                <w:rFonts w:cs="Times New Roman"/>
                <w:i/>
                <w:iCs/>
              </w:rPr>
              <w:t>[S.d.]</w:t>
            </w:r>
            <w:r w:rsidR="00995607" w:rsidRPr="00995607">
              <w:rPr>
                <w:rFonts w:cs="Times New Roman"/>
              </w:rPr>
              <w:t>)</w:t>
            </w:r>
            <w:r>
              <w:fldChar w:fldCharType="end"/>
            </w:r>
            <w:r w:rsidRPr="00A33EE7">
              <w:rPr>
                <w:lang w:val="en-US"/>
              </w:rPr>
              <w:t xml:space="preserve"> </w:t>
            </w:r>
          </w:p>
        </w:tc>
      </w:tr>
      <w:tr w:rsidR="00FF3341" w:rsidRPr="008E52D1" w14:paraId="57F7713B" w14:textId="77777777" w:rsidTr="00A5448C">
        <w:trPr>
          <w:trHeight w:val="1134"/>
        </w:trPr>
        <w:tc>
          <w:tcPr>
            <w:tcW w:w="9627" w:type="dxa"/>
            <w:gridSpan w:val="2"/>
          </w:tcPr>
          <w:p w14:paraId="0BBEC821" w14:textId="77777777" w:rsidR="00FF3341" w:rsidRPr="00895498" w:rsidRDefault="00FF3341" w:rsidP="00A5448C">
            <w:pPr>
              <w:pStyle w:val="Tabelan10"/>
              <w:jc w:val="left"/>
              <w:rPr>
                <w:lang w:val="en-US"/>
              </w:rPr>
            </w:pPr>
            <w:r w:rsidRPr="00895498">
              <w:rPr>
                <w:b/>
                <w:bCs/>
                <w:lang w:val="en-US"/>
              </w:rPr>
              <w:t>Equation</w:t>
            </w:r>
            <w:r w:rsidRPr="00895498">
              <w:rPr>
                <w:lang w:val="en-US"/>
              </w:rPr>
              <w:t>:</w:t>
            </w:r>
          </w:p>
          <w:p w14:paraId="3110436D" w14:textId="77777777" w:rsidR="00FF3341" w:rsidRPr="00895498" w:rsidRDefault="00FF3341" w:rsidP="00A5448C">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Gaussian </m:t>
                    </m:r>
                  </m:sub>
                </m:sSub>
                <m:r>
                  <m:rPr>
                    <m:sty m:val="p"/>
                  </m:rPr>
                  <w:rPr>
                    <w:rFonts w:ascii="Cambria Math" w:hAnsi="Cambria Math"/>
                    <w:lang w:val="en-US"/>
                  </w:rPr>
                  <m:t>(1-</m:t>
                </m:r>
                <m:r>
                  <w:rPr>
                    <w:rFonts w:ascii="Cambria Math" w:hAnsi="Cambria Math"/>
                  </w:rPr>
                  <m:t>f</m:t>
                </m:r>
                <m:r>
                  <m:rPr>
                    <m:sty m:val="p"/>
                  </m:rPr>
                  <w:rPr>
                    <w:rFonts w:ascii="Cambria Math" w:hAnsi="Cambria Math"/>
                    <w:lang w:val="en-US"/>
                  </w:rPr>
                  <m:t>)+</m:t>
                </m:r>
                <m:r>
                  <w:rPr>
                    <w:rFonts w:ascii="Cambria Math" w:hAnsi="Cambria Math"/>
                  </w:rPr>
                  <m:t>f</m:t>
                </m:r>
                <m:sSub>
                  <m:sSubPr>
                    <m:ctrlPr>
                      <w:rPr>
                        <w:rFonts w:ascii="Cambria Math" w:hAnsi="Cambria Math"/>
                      </w:rPr>
                    </m:ctrlPr>
                  </m:sSubPr>
                  <m:e>
                    <m:r>
                      <w:rPr>
                        <w:rFonts w:ascii="Cambria Math" w:hAnsi="Cambria Math"/>
                      </w:rPr>
                      <m:t>W</m:t>
                    </m:r>
                  </m:e>
                  <m:sub>
                    <m:r>
                      <m:rPr>
                        <m:sty m:val="p"/>
                      </m:rPr>
                      <w:rPr>
                        <w:rFonts w:ascii="Cambria Math" w:hAnsi="Cambria Math"/>
                        <w:lang w:val="en-US"/>
                      </w:rPr>
                      <m:t>8</m:t>
                    </m:r>
                    <m:r>
                      <w:rPr>
                        <w:rFonts w:ascii="Cambria Math" w:hAnsi="Cambria Math"/>
                      </w:rPr>
                      <m:t>c</m:t>
                    </m:r>
                    <m:r>
                      <w:rPr>
                        <w:rFonts w:ascii="Cambria Math" w:hAnsi="Cambria Math"/>
                        <w:lang w:val="en-US"/>
                      </w:rPr>
                      <m:t>h</m:t>
                    </m:r>
                  </m:sub>
                </m:sSub>
              </m:oMath>
            </m:oMathPara>
          </w:p>
        </w:tc>
      </w:tr>
      <w:tr w:rsidR="00FF3341" w:rsidRPr="008E52D1" w14:paraId="3B26BBC1" w14:textId="77777777" w:rsidTr="00A5448C">
        <w:trPr>
          <w:trHeight w:val="454"/>
        </w:trPr>
        <w:tc>
          <w:tcPr>
            <w:tcW w:w="9627" w:type="dxa"/>
            <w:gridSpan w:val="2"/>
            <w:vAlign w:val="center"/>
          </w:tcPr>
          <w:p w14:paraId="4ABFCCF5" w14:textId="77777777" w:rsidR="00FF3341" w:rsidRPr="003D637C" w:rsidRDefault="00FF3341"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NkT</m:t>
              </m:r>
              <m:r>
                <m:rPr>
                  <m:sty m:val="p"/>
                </m:rPr>
                <w:rPr>
                  <w:rFonts w:ascii="Cambria Math" w:hAnsi="Cambria Math"/>
                  <w:lang w:val="en-US"/>
                </w:rPr>
                <m:t xml:space="preserve">, </m:t>
              </m:r>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f</m:t>
              </m:r>
            </m:oMath>
          </w:p>
        </w:tc>
      </w:tr>
    </w:tbl>
    <w:p w14:paraId="65727D57"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083E65" w:rsidRPr="00325551" w14:paraId="3BCDFEC1" w14:textId="77777777" w:rsidTr="00A5448C">
        <w:trPr>
          <w:trHeight w:val="454"/>
        </w:trPr>
        <w:tc>
          <w:tcPr>
            <w:tcW w:w="4813" w:type="dxa"/>
            <w:vAlign w:val="center"/>
          </w:tcPr>
          <w:p w14:paraId="0D11B92E" w14:textId="1257B3B0" w:rsidR="00083E65" w:rsidRPr="00824199" w:rsidRDefault="00083E65" w:rsidP="00A5448C">
            <w:pPr>
              <w:pStyle w:val="Tabelan10"/>
              <w:jc w:val="left"/>
              <w:rPr>
                <w:lang w:val="en-US"/>
              </w:rPr>
            </w:pPr>
            <w:r w:rsidRPr="002A0307">
              <w:rPr>
                <w:b/>
                <w:bCs/>
                <w:lang w:val="en-US"/>
              </w:rPr>
              <w:t>Model Name</w:t>
            </w:r>
            <w:r w:rsidRPr="002A0307">
              <w:rPr>
                <w:lang w:val="en-US"/>
              </w:rPr>
              <w:t xml:space="preserve">: </w:t>
            </w:r>
            <w:r w:rsidR="007B772C">
              <w:t>Bechir-Chevalier</w:t>
            </w:r>
          </w:p>
        </w:tc>
        <w:tc>
          <w:tcPr>
            <w:tcW w:w="4814" w:type="dxa"/>
            <w:vAlign w:val="center"/>
          </w:tcPr>
          <w:p w14:paraId="7BF9DE31" w14:textId="3A369C49" w:rsidR="00083E65" w:rsidRPr="00A33EE7" w:rsidRDefault="00083E65" w:rsidP="00A5448C">
            <w:pPr>
              <w:pStyle w:val="Tabelan10"/>
              <w:jc w:val="left"/>
              <w:rPr>
                <w:lang w:val="en-US"/>
              </w:rPr>
            </w:pPr>
            <w:r w:rsidRPr="000B3E5A">
              <w:rPr>
                <w:b/>
                <w:bCs/>
                <w:lang w:val="en-US"/>
              </w:rPr>
              <w:t>Source</w:t>
            </w:r>
            <w:r w:rsidRPr="000B3E5A">
              <w:rPr>
                <w:lang w:val="en-US"/>
              </w:rPr>
              <w:t xml:space="preserve">: </w:t>
            </w:r>
            <w:r>
              <w:fldChar w:fldCharType="begin"/>
            </w:r>
            <w:r w:rsidR="00856015">
              <w:rPr>
                <w:lang w:val="en-US"/>
              </w:rPr>
              <w:instrText xml:space="preserve"> ADDIN ZOTERO_ITEM CSL_CITATION {"citationID":"TiLpDt3x","properties":{"formattedCitation":"(Bechir; Chevalier; Idjeri, 2010)","plainCitation":"(Bechir; Chevalier; Idjeri, 2010)","noteIndex":0},"citationItems":[{"id":942,"uris":["http://zotero.org/users/14777946/items/N8PHDZSB"],"itemData":{"id":942,"type":"article-journal","abstract":"We present a micro-mechanical model based on the network theory for the description of the elastic response of rubber-like materials at large strains. The material microstructure is characterized by chain-like macromolecules linked together at certain points; therefore an irregular three-dimensional network is formed. The material behaviour at the micro-level is usually described by means of statistical mechanics. Using certain assumptions for the certain distributions, one arrives at a continuum mechanical model of finite elasticity. However, the macromolecules interactions are neglected usually in these approaches. In the present contribution, we propose to add the effect of the interactions between chains of the cross-linked network. Following Arruda and Boyce (1993, 2000) [31], [2], a cubic unit cell is defined where the entanglements fluctuations are localised in the corners of the cubic sub unit cell. These entanglements are linked by chains which ensure the interactions between the chains of idealized network (without interactions). These interactions can be represented by chains which are located in the principal directions of the cubic sub unit cell in undeformed state. We assume the probability densities which describe the free chain response of idealized network, and, the chain of constraints networks are independent. Then, the free-energy of the entire network is obtained by adding the free-energies of the free idealized (without interactions) and constraints (due to the chains interactions) networks. The constraint network reduces to four of the three-chain model of James and Guth (1943) [4] in undeformed state. Therefore, the free-energy of constraint network is obtained using the standard three-chain model, and, the free-energy of the free idealized network is constructed by means of the eight-chain model. The constitutive model involves five physical material parameters, namely, the shear modulus at small strains (μ0), the numbers of links that form the macromolecular chain of the eight-chain, and three-chain models (N8,N3) respectively, a micro–macro variable Ki, and, non-dimensional parameters (η,ρ). In order to determine the material parameters, the Langevin function in the single chain configuration is replaced by its first order Padé approximant [see, Cohen (1991) [5]; Perrin (2000) [6]], and, the material parameters are identified. The excellent predictive performance of the proposed model is shown by comparative to various available experimental data of homogeneous tests. However, the present model requires a validation because the relationship between the micro and macro levels needs to be clarified. Indeed, the identification of the physical parameters (μf,μc,N8,N3) from experimental results data at micro is hoped in order to simulate the macroscopic (i.e. bulk) behaviour of the material.","container-title":"International Journal of Engineering Science","DOI":"10.1016/j.ijengsci.2009.10.004","ISSN":"0020-7225","issue":"3","journalAbbreviation":"International Journal of Engineering Science","page":"265-274","source":"ScienceDirect","title":"A three-dimensional network model for rubber elasticity: The effect of local entanglements constraints","title-short":"A three-dimensional network model for rubber elasticity","volume":"48","author":[{"family":"Bechir","given":"H."},{"family":"Chevalier","given":"L."},{"family":"Idjeri","given":"M."}],"issued":{"date-parts":[["2010",3,1]]}}}],"schema":"https://github.com/citation-style-language/schema/raw/master/csl-citation.json"} </w:instrText>
            </w:r>
            <w:r>
              <w:fldChar w:fldCharType="separate"/>
            </w:r>
            <w:r w:rsidR="00856015" w:rsidRPr="00856015">
              <w:rPr>
                <w:rFonts w:cs="Times New Roman"/>
              </w:rPr>
              <w:t>(Bechir; Chevalier; Idjeri, 2010)</w:t>
            </w:r>
            <w:r>
              <w:fldChar w:fldCharType="end"/>
            </w:r>
            <w:r w:rsidRPr="00A33EE7">
              <w:rPr>
                <w:lang w:val="en-US"/>
              </w:rPr>
              <w:t xml:space="preserve"> </w:t>
            </w:r>
          </w:p>
        </w:tc>
      </w:tr>
      <w:tr w:rsidR="00083E65" w:rsidRPr="00325551" w14:paraId="65B88589" w14:textId="77777777" w:rsidTr="00A5448C">
        <w:trPr>
          <w:trHeight w:val="1134"/>
        </w:trPr>
        <w:tc>
          <w:tcPr>
            <w:tcW w:w="9627" w:type="dxa"/>
            <w:gridSpan w:val="2"/>
          </w:tcPr>
          <w:p w14:paraId="68B2FCD1" w14:textId="77777777" w:rsidR="00083E65" w:rsidRPr="00895498" w:rsidRDefault="00083E65" w:rsidP="00A5448C">
            <w:pPr>
              <w:pStyle w:val="Tabelan10"/>
              <w:jc w:val="left"/>
              <w:rPr>
                <w:lang w:val="en-US"/>
              </w:rPr>
            </w:pPr>
            <w:r w:rsidRPr="00895498">
              <w:rPr>
                <w:b/>
                <w:bCs/>
                <w:lang w:val="en-US"/>
              </w:rPr>
              <w:t>Equation</w:t>
            </w:r>
            <w:r w:rsidRPr="00895498">
              <w:rPr>
                <w:lang w:val="en-US"/>
              </w:rPr>
              <w:t>:</w:t>
            </w:r>
          </w:p>
          <w:p w14:paraId="3599BB70" w14:textId="75D82728" w:rsidR="00083E65" w:rsidRPr="00895498" w:rsidRDefault="00433AAD"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f</m:t>
                    </m:r>
                  </m:sub>
                </m:sSub>
                <m:sSub>
                  <m:sSubPr>
                    <m:ctrlPr>
                      <w:rPr>
                        <w:rFonts w:ascii="Cambria Math" w:hAnsi="Cambria Math"/>
                      </w:rPr>
                    </m:ctrlPr>
                  </m:sSubPr>
                  <m:e>
                    <m:r>
                      <w:rPr>
                        <w:rFonts w:ascii="Cambria Math" w:hAnsi="Cambria Math"/>
                      </w:rPr>
                      <m:t>N</m:t>
                    </m:r>
                  </m:e>
                  <m:sub>
                    <m:r>
                      <m:rPr>
                        <m:sty m:val="p"/>
                      </m:rPr>
                      <w:rPr>
                        <w:rFonts w:ascii="Cambria Math" w:hAnsi="Cambria Math"/>
                      </w:rPr>
                      <m:t>8</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r>
                      <w:rPr>
                        <w:rFonts w:ascii="Cambria Math" w:hAnsi="Cambria Math"/>
                      </w:rPr>
                      <m:t>β</m:t>
                    </m:r>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β</m:t>
                            </m:r>
                          </m:num>
                          <m:den>
                            <m:r>
                              <m:rPr>
                                <m:sty m:val="p"/>
                              </m:rPr>
                              <w:rPr>
                                <w:rFonts w:ascii="Cambria Math" w:hAnsi="Cambria Math"/>
                              </w:rPr>
                              <m:t>sinh⁡</m:t>
                            </m:r>
                            <m:r>
                              <w:rPr>
                                <w:rFonts w:ascii="Cambria Math" w:hAnsi="Cambria Math"/>
                              </w:rPr>
                              <m:t>β</m:t>
                            </m:r>
                          </m:den>
                        </m:f>
                      </m:e>
                    </m:d>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c</m:t>
                        </m:r>
                      </m:sub>
                    </m:sSub>
                  </m:num>
                  <m:den>
                    <m:r>
                      <m:rPr>
                        <m:sty m:val="p"/>
                      </m:rPr>
                      <w:rPr>
                        <w:rFonts w:ascii="Cambria Math" w:hAnsi="Cambria Math"/>
                      </w:rPr>
                      <m:t>3</m:t>
                    </m:r>
                  </m:den>
                </m:f>
                <m:sSub>
                  <m:sSubPr>
                    <m:ctrlPr>
                      <w:rPr>
                        <w:rFonts w:ascii="Cambria Math" w:hAnsi="Cambria Math"/>
                      </w:rPr>
                    </m:ctrlPr>
                  </m:sSubPr>
                  <m:e>
                    <m:r>
                      <w:rPr>
                        <w:rFonts w:ascii="Cambria Math" w:hAnsi="Cambria Math"/>
                      </w:rPr>
                      <m:t>N</m:t>
                    </m:r>
                  </m:e>
                  <m:sub>
                    <m:r>
                      <m:rPr>
                        <m:sty m:val="p"/>
                      </m:rPr>
                      <w:rPr>
                        <w:rFonts w:ascii="Cambria Math" w:hAnsi="Cambria Math"/>
                      </w:rPr>
                      <m:t>3</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j</m:t>
                    </m:r>
                    <m:r>
                      <m:rPr>
                        <m:sty m:val="p"/>
                      </m:rPr>
                      <w:rPr>
                        <w:rFonts w:ascii="Cambria Math" w:hAnsi="Cambria Math"/>
                      </w:rPr>
                      <m:t>=3</m:t>
                    </m:r>
                  </m:sup>
                </m:sSubSup>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jr</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num>
                          <m:den>
                            <m:r>
                              <m:rPr>
                                <m:sty m:val="p"/>
                              </m:rPr>
                              <w:rPr>
                                <w:rFonts w:ascii="Cambria Math" w:hAnsi="Cambria Math"/>
                              </w:rPr>
                              <m:t>sinh⁡</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den>
                        </m:f>
                      </m:e>
                    </m:d>
                  </m:e>
                </m:d>
              </m:oMath>
            </m:oMathPara>
          </w:p>
        </w:tc>
      </w:tr>
      <w:tr w:rsidR="00083E65" w:rsidRPr="000D5A37" w14:paraId="41E64C5D" w14:textId="77777777" w:rsidTr="00A5448C">
        <w:trPr>
          <w:trHeight w:val="454"/>
        </w:trPr>
        <w:tc>
          <w:tcPr>
            <w:tcW w:w="9627" w:type="dxa"/>
            <w:gridSpan w:val="2"/>
            <w:vAlign w:val="center"/>
          </w:tcPr>
          <w:p w14:paraId="72E7CE67" w14:textId="541BB6B6" w:rsidR="00083E65" w:rsidRPr="003D637C" w:rsidRDefault="00083E6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m:rPr>
                      <m:sty m:val="p"/>
                    </m:rPr>
                    <w:rPr>
                      <w:rFonts w:ascii="Cambria Math" w:hAnsi="Cambria Math"/>
                      <w:lang w:val="en-US"/>
                    </w:rPr>
                    <m:t>0</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ρ</m:t>
              </m:r>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oMath>
          </w:p>
        </w:tc>
      </w:tr>
    </w:tbl>
    <w:p w14:paraId="3DCBBE6A"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B74AE4" w:rsidRPr="008E52D1" w14:paraId="14BA54F8" w14:textId="77777777" w:rsidTr="00087F79">
        <w:trPr>
          <w:trHeight w:val="454"/>
        </w:trPr>
        <w:tc>
          <w:tcPr>
            <w:tcW w:w="4813" w:type="dxa"/>
            <w:vAlign w:val="center"/>
          </w:tcPr>
          <w:p w14:paraId="216570B6" w14:textId="0F1F2B12" w:rsidR="00B74AE4" w:rsidRPr="00824199" w:rsidRDefault="00B74AE4" w:rsidP="00087F79">
            <w:pPr>
              <w:pStyle w:val="Tabelan10"/>
              <w:jc w:val="left"/>
              <w:rPr>
                <w:lang w:val="en-US"/>
              </w:rPr>
            </w:pPr>
            <w:r w:rsidRPr="002A0307">
              <w:rPr>
                <w:b/>
                <w:bCs/>
                <w:lang w:val="en-US"/>
              </w:rPr>
              <w:t>Model Name</w:t>
            </w:r>
            <w:r w:rsidRPr="002A0307">
              <w:rPr>
                <w:lang w:val="en-US"/>
              </w:rPr>
              <w:t xml:space="preserve">: </w:t>
            </w:r>
            <w:r w:rsidR="0038101D" w:rsidRPr="0038101D">
              <w:t>Davies</w:t>
            </w:r>
          </w:p>
        </w:tc>
        <w:tc>
          <w:tcPr>
            <w:tcW w:w="4814" w:type="dxa"/>
            <w:vAlign w:val="center"/>
          </w:tcPr>
          <w:p w14:paraId="4BA1AEC3" w14:textId="67918C40" w:rsidR="00B74AE4" w:rsidRPr="00A33EE7" w:rsidRDefault="00B74AE4" w:rsidP="00087F79">
            <w:pPr>
              <w:pStyle w:val="Tabelan10"/>
              <w:jc w:val="left"/>
              <w:rPr>
                <w:lang w:val="en-US"/>
              </w:rPr>
            </w:pPr>
            <w:r w:rsidRPr="000B3E5A">
              <w:rPr>
                <w:b/>
                <w:bCs/>
                <w:lang w:val="en-US"/>
              </w:rPr>
              <w:t>Source</w:t>
            </w:r>
            <w:r w:rsidRPr="000B3E5A">
              <w:rPr>
                <w:lang w:val="en-US"/>
              </w:rPr>
              <w:t xml:space="preserve">: </w:t>
            </w:r>
            <w:r>
              <w:fldChar w:fldCharType="begin"/>
            </w:r>
            <w:r w:rsidR="00B02911">
              <w:rPr>
                <w:lang w:val="en-US"/>
              </w:rPr>
              <w:instrText xml:space="preserve"> ADDIN ZOTERO_ITEM CSL_CITATION {"citationID":"emx1Sgnb","properties":{"formattedCitation":"(Bechir; Chevalier; Idjeri, 2010)","plainCitation":"(Bechir; Chevalier; Idjeri, 2010)","noteIndex":0},"citationItems":[{"id":942,"uris":["http://zotero.org/users/14777946/items/N8PHDZSB"],"itemData":{"id":942,"type":"article-journal","abstract":"We present a micro-mechanical model based on the network theory for the description of the elastic response of rubber-like materials at large strains. The material microstructure is characterized by chain-like macromolecules linked together at certain points; therefore an irregular three-dimensional network is formed. The material behaviour at the micro-level is usually described by means of statistical mechanics. Using certain assumptions for the certain distributions, one arrives at a continuum mechanical model of finite elasticity. However, the macromolecules interactions are neglected usually in these approaches. In the present contribution, we propose to add the effect of the interactions between chains of the cross-linked network. Following Arruda and Boyce (1993, 2000) [31], [2], a cubic unit cell is defined where the entanglements fluctuations are localised in the corners of the cubic sub unit cell. These entanglements are linked by chains which ensure the interactions between the chains of idealized network (without interactions). These interactions can be represented by chains which are located in the principal directions of the cubic sub unit cell in undeformed state. We assume the probability densities which describe the free chain response of idealized network, and, the chain of constraints networks are independent. Then, the free-energy of the entire network is obtained by adding the free-energies of the free idealized (without interactions) and constraints (due to the chains interactions) networks. The constraint network reduces to four of the three-chain model of James and Guth (1943) [4] in undeformed state. Therefore, the free-energy of constraint network is obtained using the standard three-chain model, and, the free-energy of the free idealized network is constructed by means of the eight-chain model. The constitutive model involves five physical material parameters, namely, the shear modulus at small strains (μ0), the numbers of links that form the macromolecular chain of the eight-chain, and three-chain models (N8,N3) respectively, a micro–macro variable Ki, and, non-dimensional parameters (η,ρ). In order to determine the material parameters, the Langevin function in the single chain configuration is replaced by its first order Padé approximant [see, Cohen (1991) [5]; Perrin (2000) [6]], and, the material parameters are identified. The excellent predictive performance of the proposed model is shown by comparative to various available experimental data of homogeneous tests. However, the present model requires a validation because the relationship between the micro and macro levels needs to be clarified. Indeed, the identification of the physical parameters (μf,μc,N8,N3) from experimental results data at micro is hoped in order to simulate the macroscopic (i.e. bulk) behaviour of the material.","container-title":"International Journal of Engineering Science","DOI":"10.1016/j.ijengsci.2009.10.004","ISSN":"0020-7225","issue":"3","journalAbbreviation":"International Journal of Engineering Science","page":"265-274","source":"ScienceDirect","title":"A three-dimensional network model for rubber elasticity: The effect of local entanglements constraints","title-short":"A three-dimensional network model for rubber elasticity","volume":"48","author":[{"family":"Bechir","given":"H."},{"family":"Chevalier","given":"L."},{"family":"Idjeri","given":"M."}],"issued":{"date-parts":[["2010",3,1]]}}}],"schema":"https://github.com/citation-style-language/schema/raw/master/csl-citation.json"} </w:instrText>
            </w:r>
            <w:r>
              <w:fldChar w:fldCharType="separate"/>
            </w:r>
            <w:r w:rsidRPr="00B02911">
              <w:rPr>
                <w:rFonts w:cs="Times New Roman"/>
                <w:lang w:val="en-US"/>
              </w:rPr>
              <w:t>(Bechir; Chevalier; Idjeri, 2010)</w:t>
            </w:r>
            <w:r>
              <w:fldChar w:fldCharType="end"/>
            </w:r>
            <w:r w:rsidRPr="00A33EE7">
              <w:rPr>
                <w:lang w:val="en-US"/>
              </w:rPr>
              <w:t xml:space="preserve"> </w:t>
            </w:r>
          </w:p>
        </w:tc>
      </w:tr>
      <w:tr w:rsidR="00B74AE4" w:rsidRPr="008E52D1" w14:paraId="72E5F840" w14:textId="77777777" w:rsidTr="00087F79">
        <w:trPr>
          <w:trHeight w:val="1134"/>
        </w:trPr>
        <w:tc>
          <w:tcPr>
            <w:tcW w:w="9627" w:type="dxa"/>
            <w:gridSpan w:val="2"/>
          </w:tcPr>
          <w:p w14:paraId="4B5A77AC" w14:textId="77777777" w:rsidR="00B74AE4" w:rsidRPr="00895498" w:rsidRDefault="00B74AE4" w:rsidP="00087F79">
            <w:pPr>
              <w:pStyle w:val="Tabelan10"/>
              <w:jc w:val="left"/>
              <w:rPr>
                <w:lang w:val="en-US"/>
              </w:rPr>
            </w:pPr>
            <w:r w:rsidRPr="00895498">
              <w:rPr>
                <w:b/>
                <w:bCs/>
                <w:lang w:val="en-US"/>
              </w:rPr>
              <w:t>Equation</w:t>
            </w:r>
            <w:r w:rsidRPr="00895498">
              <w:rPr>
                <w:lang w:val="en-US"/>
              </w:rPr>
              <w:t>:</w:t>
            </w:r>
          </w:p>
          <w:p w14:paraId="68ADE98F" w14:textId="77777777" w:rsidR="00B74AE4" w:rsidRPr="00895498" w:rsidRDefault="00B74AE4" w:rsidP="00087F79">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f</m:t>
                    </m:r>
                  </m:sub>
                </m:sSub>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r>
                      <w:rPr>
                        <w:rFonts w:ascii="Cambria Math" w:hAnsi="Cambria Math"/>
                      </w:rPr>
                      <m:t>β</m:t>
                    </m:r>
                    <m:r>
                      <m:rPr>
                        <m:sty m:val="p"/>
                      </m:rPr>
                      <w:rPr>
                        <w:rFonts w:ascii="Cambria Math" w:hAnsi="Cambria Math"/>
                        <w:lang w:val="en-US"/>
                      </w:rPr>
                      <m:t>+ln⁡</m:t>
                    </m:r>
                    <m:d>
                      <m:dPr>
                        <m:ctrlPr>
                          <w:rPr>
                            <w:rFonts w:ascii="Cambria Math" w:hAnsi="Cambria Math"/>
                          </w:rPr>
                        </m:ctrlPr>
                      </m:dPr>
                      <m:e>
                        <m:f>
                          <m:fPr>
                            <m:ctrlPr>
                              <w:rPr>
                                <w:rFonts w:ascii="Cambria Math" w:hAnsi="Cambria Math"/>
                              </w:rPr>
                            </m:ctrlPr>
                          </m:fPr>
                          <m:num>
                            <m:r>
                              <w:rPr>
                                <w:rFonts w:ascii="Cambria Math" w:hAnsi="Cambria Math"/>
                              </w:rPr>
                              <m:t>β</m:t>
                            </m:r>
                          </m:num>
                          <m:den>
                            <m:r>
                              <m:rPr>
                                <m:sty m:val="p"/>
                              </m:rPr>
                              <w:rPr>
                                <w:rFonts w:ascii="Cambria Math" w:hAnsi="Cambria Math"/>
                                <w:lang w:val="en-US"/>
                              </w:rPr>
                              <m:t>sinh⁡</m:t>
                            </m:r>
                            <m:r>
                              <w:rPr>
                                <w:rFonts w:ascii="Cambria Math" w:hAnsi="Cambria Math"/>
                              </w:rPr>
                              <m:t>β</m:t>
                            </m:r>
                          </m:den>
                        </m:f>
                      </m:e>
                    </m:d>
                  </m:e>
                </m:d>
                <m:r>
                  <m:rPr>
                    <m:sty m:val="p"/>
                  </m:rPr>
                  <w:rPr>
                    <w:rFonts w:ascii="Cambria Math" w:hAnsi="Cambria Math"/>
                    <w:lang w:val="en-US"/>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c</m:t>
                        </m:r>
                      </m:sub>
                    </m:sSub>
                  </m:num>
                  <m:den>
                    <m:r>
                      <m:rPr>
                        <m:sty m:val="p"/>
                      </m:rPr>
                      <w:rPr>
                        <w:rFonts w:ascii="Cambria Math" w:hAnsi="Cambria Math"/>
                        <w:lang w:val="en-US"/>
                      </w:rPr>
                      <m:t>3</m:t>
                    </m:r>
                  </m:den>
                </m:f>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j</m:t>
                    </m:r>
                    <m:r>
                      <m:rPr>
                        <m:sty m:val="p"/>
                      </m:rPr>
                      <w:rPr>
                        <w:rFonts w:ascii="Cambria Math" w:hAnsi="Cambria Math"/>
                        <w:lang w:val="en-US"/>
                      </w:rPr>
                      <m:t>=1</m:t>
                    </m:r>
                  </m:sub>
                  <m:sup>
                    <m:r>
                      <w:rPr>
                        <w:rFonts w:ascii="Cambria Math" w:hAnsi="Cambria Math"/>
                      </w:rPr>
                      <m:t>j</m:t>
                    </m:r>
                    <m:r>
                      <m:rPr>
                        <m:sty m:val="p"/>
                      </m:rPr>
                      <w:rPr>
                        <w:rFonts w:ascii="Cambria Math" w:hAnsi="Cambria Math"/>
                        <w:lang w:val="en-US"/>
                      </w:rPr>
                      <m:t>=3</m:t>
                    </m:r>
                  </m:sup>
                </m:sSubSup>
                <m:r>
                  <m:rPr>
                    <m:sty m:val="p"/>
                  </m:rPr>
                  <w:rPr>
                    <w:rFonts w:ascii="Cambria Math" w:hAnsi="Cambria Math"/>
                    <w:lang w:val="en-US"/>
                  </w:rPr>
                  <m:t> </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jr</m:t>
                        </m:r>
                      </m:sub>
                    </m:sSub>
                    <m:r>
                      <m:rPr>
                        <m:sty m:val="p"/>
                      </m:rPr>
                      <w:rPr>
                        <w:rFonts w:ascii="Cambria Math" w:hAnsi="Cambria Math"/>
                        <w:lang w:val="en-US"/>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num>
                          <m:den>
                            <m:r>
                              <m:rPr>
                                <m:sty m:val="p"/>
                              </m:rPr>
                              <w:rPr>
                                <w:rFonts w:ascii="Cambria Math" w:hAnsi="Cambria Math"/>
                                <w:lang w:val="en-US"/>
                              </w:rPr>
                              <m:t>sinh⁡</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den>
                        </m:f>
                      </m:e>
                    </m:d>
                  </m:e>
                </m:d>
              </m:oMath>
            </m:oMathPara>
          </w:p>
        </w:tc>
      </w:tr>
      <w:tr w:rsidR="00B74AE4" w:rsidRPr="008E52D1" w14:paraId="50F7E2D2" w14:textId="77777777" w:rsidTr="00087F79">
        <w:trPr>
          <w:trHeight w:val="454"/>
        </w:trPr>
        <w:tc>
          <w:tcPr>
            <w:tcW w:w="9627" w:type="dxa"/>
            <w:gridSpan w:val="2"/>
            <w:vAlign w:val="center"/>
          </w:tcPr>
          <w:p w14:paraId="7B719F44" w14:textId="77777777" w:rsidR="00B74AE4" w:rsidRPr="003D637C" w:rsidRDefault="00B74AE4" w:rsidP="00087F79">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m:rPr>
                      <m:sty m:val="p"/>
                    </m:rPr>
                    <w:rPr>
                      <w:rFonts w:ascii="Cambria Math" w:hAnsi="Cambria Math"/>
                      <w:lang w:val="en-US"/>
                    </w:rPr>
                    <m:t>0</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ρ</m:t>
              </m:r>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oMath>
          </w:p>
        </w:tc>
      </w:tr>
    </w:tbl>
    <w:p w14:paraId="6957B185" w14:textId="77777777" w:rsidR="006D6FC8" w:rsidRDefault="006D6FC8" w:rsidP="00AA358D">
      <w:pPr>
        <w:rPr>
          <w:lang w:val="en-US" w:eastAsia="pt-BR"/>
        </w:rPr>
      </w:pPr>
    </w:p>
    <w:p w14:paraId="7569AAE6" w14:textId="5D43F615" w:rsidR="00062DAA" w:rsidRDefault="008E52D1" w:rsidP="00062DAA">
      <w:pPr>
        <w:pStyle w:val="Ttulo3"/>
        <w:rPr>
          <w:lang w:val="en-US"/>
        </w:rPr>
      </w:pPr>
      <w:r>
        <w:rPr>
          <w:lang w:val="en-US"/>
        </w:rPr>
        <w:t>Hookean</w:t>
      </w:r>
      <w:r w:rsidR="00062DAA">
        <w:rPr>
          <w:lang w:val="en-US"/>
        </w:rPr>
        <w:t>-type Models</w:t>
      </w:r>
    </w:p>
    <w:p w14:paraId="41832D9A" w14:textId="77777777" w:rsidR="00062DAA" w:rsidRDefault="00062DAA" w:rsidP="00062DAA">
      <w:pPr>
        <w:rPr>
          <w:lang w:val="en-US"/>
        </w:rPr>
      </w:pPr>
    </w:p>
    <w:p w14:paraId="525808AA" w14:textId="43E19980" w:rsidR="003668B1" w:rsidRDefault="00264882" w:rsidP="00062DAA">
      <w:pPr>
        <w:rPr>
          <w:lang w:val="en"/>
        </w:rPr>
      </w:pPr>
      <w:r>
        <w:rPr>
          <w:lang w:val="en-US"/>
        </w:rPr>
        <w:t xml:space="preserve">Every Hookean-type hyperelastic model </w:t>
      </w:r>
      <w:r w:rsidR="00490E96" w:rsidRPr="00490E96">
        <w:rPr>
          <w:lang w:val="en"/>
        </w:rPr>
        <w:t xml:space="preserve">have mechanical behavior intrinsically linked to the </w:t>
      </w:r>
      <w:r w:rsidR="00A32138">
        <w:rPr>
          <w:lang w:val="en"/>
        </w:rPr>
        <w:t>used strain</w:t>
      </w:r>
      <w:r w:rsidR="00490E96" w:rsidRPr="00490E96">
        <w:rPr>
          <w:lang w:val="en"/>
        </w:rPr>
        <w:t xml:space="preserve"> measure</w:t>
      </w:r>
      <w:r w:rsidR="00C5044A">
        <w:rPr>
          <w:lang w:val="en"/>
        </w:rPr>
        <w:t xml:space="preserve">. The </w:t>
      </w:r>
      <w:r w:rsidR="007B256B">
        <w:rPr>
          <w:lang w:val="en"/>
        </w:rPr>
        <w:t xml:space="preserve">linear relationship between </w:t>
      </w:r>
      <w:r w:rsidR="00B00372">
        <w:rPr>
          <w:lang w:val="en"/>
        </w:rPr>
        <w:t xml:space="preserve">the </w:t>
      </w:r>
      <w:r w:rsidR="007B256B">
        <w:rPr>
          <w:lang w:val="en"/>
        </w:rPr>
        <w:t xml:space="preserve">conjugated </w:t>
      </w:r>
      <w:r w:rsidR="00B00372">
        <w:rPr>
          <w:lang w:val="en"/>
        </w:rPr>
        <w:t xml:space="preserve">pair of </w:t>
      </w:r>
      <w:r w:rsidR="007B256B">
        <w:rPr>
          <w:lang w:val="en"/>
        </w:rPr>
        <w:t xml:space="preserve">stress and </w:t>
      </w:r>
      <w:r w:rsidR="00B00372">
        <w:rPr>
          <w:lang w:val="en"/>
        </w:rPr>
        <w:t xml:space="preserve">strain, as well as the </w:t>
      </w:r>
      <w:r w:rsidR="00C5044A">
        <w:rPr>
          <w:lang w:val="en"/>
        </w:rPr>
        <w:t xml:space="preserve">Strain Energy Function </w:t>
      </w:r>
      <w:r w:rsidR="00423ABB">
        <w:rPr>
          <w:lang w:val="en"/>
        </w:rPr>
        <w:t xml:space="preserve">the represent the hyperelastic model are presented below. As one can see, every Hookean-type model has </w:t>
      </w:r>
      <w:r w:rsidR="00222844">
        <w:rPr>
          <w:lang w:val="en"/>
        </w:rPr>
        <w:t>at least two material parameters: Young’s modulus (</w:t>
      </w:r>
      <m:oMath>
        <m:r>
          <w:rPr>
            <w:rFonts w:ascii="Cambria Math" w:hAnsi="Cambria Math"/>
            <w:lang w:val="en"/>
          </w:rPr>
          <m:t>E</m:t>
        </m:r>
      </m:oMath>
      <w:r w:rsidR="00222844">
        <w:rPr>
          <w:lang w:val="en"/>
        </w:rPr>
        <w:t>) and Poisson’s ratio (</w:t>
      </w:r>
      <m:oMath>
        <m:r>
          <w:rPr>
            <w:rFonts w:ascii="Cambria Math" w:hAnsi="Cambria Math"/>
            <w:lang w:val="en"/>
          </w:rPr>
          <m:t>ν</m:t>
        </m:r>
      </m:oMath>
      <w:r w:rsidR="00222844">
        <w:rPr>
          <w:lang w:val="en"/>
        </w:rPr>
        <w:t>)</w:t>
      </w:r>
      <w:r w:rsidR="00B124B8">
        <w:rPr>
          <w:lang w:val="en"/>
        </w:rPr>
        <w:t>, which are used to define the Lamé Parameters (</w:t>
      </w:r>
      <m:oMath>
        <m:sSub>
          <m:sSubPr>
            <m:ctrlPr>
              <w:rPr>
                <w:rFonts w:ascii="Cambria Math" w:hAnsi="Cambria Math"/>
                <w:i/>
                <w:lang w:val="en"/>
              </w:rPr>
            </m:ctrlPr>
          </m:sSubPr>
          <m:e>
            <m:r>
              <w:rPr>
                <w:rFonts w:ascii="Cambria Math" w:hAnsi="Cambria Math"/>
                <w:lang w:val="en"/>
              </w:rPr>
              <m:t>L</m:t>
            </m:r>
          </m:e>
          <m:sub>
            <m:r>
              <w:rPr>
                <w:rFonts w:ascii="Cambria Math" w:hAnsi="Cambria Math"/>
                <w:lang w:val="en"/>
              </w:rPr>
              <m:t>1</m:t>
            </m:r>
          </m:sub>
        </m:sSub>
      </m:oMath>
      <w:r w:rsidR="00B124B8">
        <w:rPr>
          <w:rFonts w:eastAsiaTheme="minorEastAsia"/>
          <w:lang w:val="en"/>
        </w:rPr>
        <w:t xml:space="preserve"> and </w:t>
      </w:r>
      <m:oMath>
        <m:sSub>
          <m:sSubPr>
            <m:ctrlPr>
              <w:rPr>
                <w:rFonts w:ascii="Cambria Math" w:eastAsiaTheme="minorEastAsia" w:hAnsi="Cambria Math"/>
                <w:i/>
                <w:lang w:val="en"/>
              </w:rPr>
            </m:ctrlPr>
          </m:sSubPr>
          <m:e>
            <m:r>
              <w:rPr>
                <w:rFonts w:ascii="Cambria Math" w:eastAsiaTheme="minorEastAsia" w:hAnsi="Cambria Math"/>
                <w:lang w:val="en"/>
              </w:rPr>
              <m:t>L</m:t>
            </m:r>
          </m:e>
          <m:sub>
            <m:r>
              <w:rPr>
                <w:rFonts w:ascii="Cambria Math" w:eastAsiaTheme="minorEastAsia" w:hAnsi="Cambria Math"/>
                <w:lang w:val="en"/>
              </w:rPr>
              <m:t>2</m:t>
            </m:r>
          </m:sub>
        </m:sSub>
      </m:oMath>
      <w:r w:rsidR="00B124B8">
        <w:rPr>
          <w:lang w:val="en"/>
        </w:rPr>
        <w:t>)</w:t>
      </w:r>
      <w:r w:rsidR="005A6281">
        <w:rPr>
          <w:lang w:val="en"/>
        </w:rPr>
        <w:t xml:space="preserve">, so any other parameter necessary to define </w:t>
      </w:r>
      <w:r w:rsidR="00CB3757">
        <w:rPr>
          <w:lang w:val="en"/>
        </w:rPr>
        <w:t xml:space="preserve">the strain measure is added to those two. </w:t>
      </w:r>
    </w:p>
    <w:p w14:paraId="44852F79" w14:textId="77777777" w:rsidR="003668B1" w:rsidRDefault="003668B1" w:rsidP="00062DAA">
      <w:pPr>
        <w:rPr>
          <w:lang w:val="en"/>
        </w:rPr>
      </w:pPr>
    </w:p>
    <w:p w14:paraId="71939DB5" w14:textId="79A6810C" w:rsidR="00264882" w:rsidRDefault="003668B1" w:rsidP="00022F2C">
      <w:pPr>
        <w:jc w:val="center"/>
        <w:rPr>
          <w:lang w:val="en-US"/>
        </w:rPr>
      </w:pPr>
      <m:oMathPara>
        <m:oMath>
          <m:d>
            <m:dPr>
              <m:begChr m:val="["/>
              <m:endChr m:val="]"/>
              <m:ctrlPr>
                <w:rPr>
                  <w:rFonts w:ascii="Cambria Math" w:hAnsi="Cambria Math"/>
                  <w:b/>
                  <w:bCs/>
                  <w:i/>
                </w:rPr>
              </m:ctrlPr>
            </m:dPr>
            <m:e>
              <m:r>
                <m:rPr>
                  <m:sty m:val="bi"/>
                </m:rPr>
                <w:rPr>
                  <w:rStyle w:val="rynqvb"/>
                  <w:rFonts w:ascii="Cambria Math" w:hAnsi="Cambria Math"/>
                  <w:lang w:val="pt-PT"/>
                </w:rPr>
                <m:t>σ</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ctrlPr>
                <w:rPr>
                  <w:rFonts w:ascii="Cambria Math" w:hAnsi="Cambria Math"/>
                  <w:i/>
                </w:rPr>
              </m:ctrlPr>
            </m:dPr>
            <m:e>
              <m:r>
                <w:rPr>
                  <w:rFonts w:ascii="Cambria Math" w:hAnsi="Cambria Math"/>
                </w:rPr>
                <m:t>tr</m:t>
              </m:r>
              <m:d>
                <m:dPr>
                  <m:begChr m:val="["/>
                  <m:endChr m:val="]"/>
                  <m:ctrlPr>
                    <w:rPr>
                      <w:rFonts w:ascii="Cambria Math" w:hAnsi="Cambria Math"/>
                      <w:b/>
                      <w:bCs/>
                      <w:i/>
                    </w:rPr>
                  </m:ctrlPr>
                </m:dPr>
                <m:e>
                  <m:r>
                    <m:rPr>
                      <m:sty m:val="bi"/>
                    </m:rPr>
                    <w:rPr>
                      <w:rStyle w:val="rynqvb"/>
                      <w:rFonts w:ascii="Cambria Math" w:hAnsi="Cambria Math"/>
                      <w:lang w:val="pt-PT"/>
                    </w:rPr>
                    <m:t>ε</m:t>
                  </m:r>
                </m:e>
              </m:d>
              <m:ctrlPr>
                <w:rPr>
                  <w:rFonts w:ascii="Cambria Math" w:hAnsi="Cambria Math"/>
                  <w:b/>
                  <w:bCs/>
                  <w:i/>
                </w:rPr>
              </m:ctrlPr>
            </m:e>
          </m:d>
          <m:d>
            <m:dPr>
              <m:begChr m:val="["/>
              <m:endChr m:val="]"/>
              <m:ctrlPr>
                <w:rPr>
                  <w:rFonts w:ascii="Cambria Math" w:hAnsi="Cambria Math"/>
                  <w:b/>
                  <w:bCs/>
                  <w:i/>
                </w:rPr>
              </m:ctrlPr>
            </m:dPr>
            <m:e>
              <m:r>
                <m:rPr>
                  <m:sty m:val="bi"/>
                </m:rPr>
                <w:rPr>
                  <w:rFonts w:ascii="Cambria Math" w:hAnsi="Cambria Math"/>
                </w:rPr>
                <m:t>I</m:t>
              </m:r>
            </m:e>
          </m:d>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d>
            <m:dPr>
              <m:begChr m:val="["/>
              <m:endChr m:val="]"/>
              <m:ctrlPr>
                <w:rPr>
                  <w:rFonts w:ascii="Cambria Math" w:hAnsi="Cambria Math"/>
                  <w:b/>
                  <w:bCs/>
                  <w:i/>
                </w:rPr>
              </m:ctrlPr>
            </m:dPr>
            <m:e>
              <m:r>
                <m:rPr>
                  <m:sty m:val="bi"/>
                </m:rPr>
                <w:rPr>
                  <w:rStyle w:val="rynqvb"/>
                  <w:rFonts w:ascii="Cambria Math" w:hAnsi="Cambria Math"/>
                  <w:lang w:val="pt-PT"/>
                </w:rPr>
                <m:t>ε</m:t>
              </m:r>
            </m:e>
          </m:d>
          <m:r>
            <w:rPr>
              <w:rFonts w:ascii="Cambria Math" w:hAnsi="Cambria Math"/>
            </w:rPr>
            <m:t xml:space="preserve">     ou     </m:t>
          </m:r>
          <m:sSub>
            <m:sSubPr>
              <m:ctrlPr>
                <w:rPr>
                  <w:rFonts w:ascii="Cambria Math" w:hAnsi="Cambria Math"/>
                  <w:i/>
                </w:rPr>
              </m:ctrlPr>
            </m:sSubPr>
            <m:e>
              <m:r>
                <w:rPr>
                  <w:rStyle w:val="rynqvb"/>
                  <w:rFonts w:ascii="Cambria Math" w:hAnsi="Cambria Math"/>
                  <w:lang w:val="pt-PT"/>
                </w:rPr>
                <m:t>σ</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kk</m:t>
              </m:r>
            </m:sub>
          </m:sSub>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ij</m:t>
              </m:r>
            </m:sub>
          </m:sSub>
        </m:oMath>
      </m:oMathPara>
    </w:p>
    <w:p w14:paraId="33AA84BE" w14:textId="77777777" w:rsidR="00264882" w:rsidRDefault="00264882" w:rsidP="00062DAA">
      <w:pPr>
        <w:rPr>
          <w:lang w:val="en-US"/>
        </w:rPr>
      </w:pPr>
    </w:p>
    <w:p w14:paraId="51EDE932" w14:textId="3BB0AAFA" w:rsidR="00022F2C" w:rsidRDefault="007B256B" w:rsidP="00062DAA">
      <w:pPr>
        <w:rPr>
          <w:lang w:val="en-US"/>
        </w:rPr>
      </w:pPr>
      <m:oMathPara>
        <m:oMath>
          <m:r>
            <w:rPr>
              <w:rFonts w:ascii="Cambria Math" w:hAnsi="Cambria Math"/>
            </w:rPr>
            <m:t>ψ</m:t>
          </m:r>
          <m:d>
            <m:dPr>
              <m:ctrlPr>
                <w:rPr>
                  <w:rFonts w:ascii="Cambria Math" w:hAnsi="Cambria Math"/>
                  <w:i/>
                </w:rPr>
              </m:ctrlPr>
            </m:dPr>
            <m:e>
              <m:d>
                <m:dPr>
                  <m:begChr m:val="["/>
                  <m:endChr m:val="]"/>
                  <m:ctrlPr>
                    <w:rPr>
                      <w:rFonts w:ascii="Cambria Math" w:hAnsi="Cambria Math"/>
                      <w:b/>
                      <w:bCs/>
                      <w:i/>
                    </w:rPr>
                  </m:ctrlPr>
                </m:dPr>
                <m:e>
                  <m:r>
                    <m:rPr>
                      <m:sty m:val="bi"/>
                    </m:rPr>
                    <w:rPr>
                      <w:rStyle w:val="rynqvb"/>
                      <w:rFonts w:ascii="Cambria Math" w:hAnsi="Cambria Math"/>
                      <w:lang w:val="pt-PT"/>
                    </w:rPr>
                    <m:t>ε</m:t>
                  </m:r>
                </m:e>
              </m:d>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tr</m:t>
                  </m:r>
                  <m:d>
                    <m:dPr>
                      <m:begChr m:val="["/>
                      <m:endChr m:val="]"/>
                      <m:ctrlPr>
                        <w:rPr>
                          <w:rFonts w:ascii="Cambria Math" w:hAnsi="Cambria Math"/>
                          <w:b/>
                          <w:bCs/>
                          <w:i/>
                        </w:rPr>
                      </m:ctrlPr>
                    </m:dPr>
                    <m:e>
                      <m:r>
                        <m:rPr>
                          <m:sty m:val="bi"/>
                        </m:rPr>
                        <w:rPr>
                          <w:rStyle w:val="rynqvb"/>
                          <w:rFonts w:ascii="Cambria Math" w:hAnsi="Cambria Math"/>
                          <w:lang w:val="pt-PT"/>
                        </w:rPr>
                        <m:t>ε</m:t>
                      </m:r>
                    </m:e>
                  </m:d>
                  <m:ctrlPr>
                    <w:rPr>
                      <w:rFonts w:ascii="Cambria Math" w:hAnsi="Cambria Math"/>
                      <w:b/>
                      <w:bCs/>
                      <w:i/>
                    </w:rPr>
                  </m:ctrlPr>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r>
                <w:rPr>
                  <w:rFonts w:ascii="Cambria Math" w:hAnsi="Cambria Math"/>
                </w:rPr>
                <m:t>tr</m:t>
              </m:r>
              <m:sSup>
                <m:sSupPr>
                  <m:ctrlPr>
                    <w:rPr>
                      <w:rFonts w:ascii="Cambria Math" w:hAnsi="Cambria Math"/>
                      <w:b/>
                      <w:bCs/>
                      <w:i/>
                    </w:rPr>
                  </m:ctrlPr>
                </m:sSupPr>
                <m:e>
                  <m:d>
                    <m:dPr>
                      <m:begChr m:val="["/>
                      <m:endChr m:val="]"/>
                      <m:ctrlPr>
                        <w:rPr>
                          <w:rFonts w:ascii="Cambria Math" w:hAnsi="Cambria Math"/>
                          <w:b/>
                          <w:bCs/>
                          <w:i/>
                        </w:rPr>
                      </m:ctrlPr>
                    </m:dPr>
                    <m:e>
                      <m:r>
                        <m:rPr>
                          <m:sty m:val="bi"/>
                        </m:rPr>
                        <w:rPr>
                          <w:rStyle w:val="rynqvb"/>
                          <w:rFonts w:ascii="Cambria Math" w:hAnsi="Cambria Math"/>
                          <w:lang w:val="pt-PT"/>
                        </w:rPr>
                        <m:t>ε</m:t>
                      </m:r>
                    </m:e>
                  </m:d>
                </m:e>
                <m:sup>
                  <m:r>
                    <w:rPr>
                      <w:rFonts w:ascii="Cambria Math" w:hAnsi="Cambria Math"/>
                    </w:rPr>
                    <m:t>2</m:t>
                  </m:r>
                </m:sup>
              </m:sSup>
              <m:ctrlPr>
                <w:rPr>
                  <w:rFonts w:ascii="Cambria Math" w:hAnsi="Cambria Math"/>
                  <w:b/>
                  <w:bCs/>
                  <w:i/>
                </w:rPr>
              </m:ctrlPr>
            </m:e>
          </m:d>
          <m:r>
            <w:rPr>
              <w:rFonts w:ascii="Cambria Math" w:hAnsi="Cambria Math"/>
            </w:rPr>
            <m:t xml:space="preserve">     ou     ψ</m:t>
          </m:r>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i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kk</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lm</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ml</m:t>
                  </m:r>
                </m:sub>
              </m:sSub>
            </m:e>
          </m:d>
          <m:r>
            <w:rPr>
              <w:rFonts w:ascii="Cambria Math" w:hAnsi="Cambria Math"/>
            </w:rPr>
            <m:t xml:space="preserve">    </m:t>
          </m:r>
        </m:oMath>
      </m:oMathPara>
    </w:p>
    <w:p w14:paraId="44D3923C" w14:textId="77777777" w:rsidR="00022F2C" w:rsidRDefault="00022F2C" w:rsidP="00062DAA">
      <w:pPr>
        <w:rPr>
          <w:lang w:val="en-US"/>
        </w:rPr>
      </w:pPr>
    </w:p>
    <w:p w14:paraId="22E75C3B" w14:textId="0C189E00" w:rsidR="00987FB7" w:rsidRPr="00987FB7" w:rsidRDefault="00987FB7" w:rsidP="00062DA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ν</m:t>
              </m:r>
            </m:num>
            <m:den>
              <m:d>
                <m:dPr>
                  <m:ctrlPr>
                    <w:rPr>
                      <w:rFonts w:ascii="Cambria Math" w:eastAsiaTheme="minorEastAsia" w:hAnsi="Cambria Math"/>
                      <w:i/>
                    </w:rPr>
                  </m:ctrlPr>
                </m:dPr>
                <m:e>
                  <m:r>
                    <w:rPr>
                      <w:rFonts w:ascii="Cambria Math" w:eastAsiaTheme="minorEastAsia" w:hAnsi="Cambria Math"/>
                    </w:rPr>
                    <m:t>1+ν</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2.ν</m:t>
                  </m:r>
                </m:e>
              </m:d>
            </m:den>
          </m:f>
        </m:oMath>
      </m:oMathPara>
    </w:p>
    <w:p w14:paraId="29AA8FDF" w14:textId="77777777" w:rsidR="00987FB7" w:rsidRDefault="00987FB7" w:rsidP="00062DAA">
      <w:pPr>
        <w:rPr>
          <w:rFonts w:eastAsiaTheme="minorEastAsia"/>
        </w:rPr>
      </w:pPr>
    </w:p>
    <w:p w14:paraId="2C3E1B9E" w14:textId="33A5F76E" w:rsidR="00987FB7" w:rsidRDefault="005A6281" w:rsidP="00062DAA">
      <w:pPr>
        <w:rPr>
          <w:lang w:val="en-US"/>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1+ν</m:t>
                  </m:r>
                </m:e>
              </m:d>
            </m:den>
          </m:f>
        </m:oMath>
      </m:oMathPara>
    </w:p>
    <w:p w14:paraId="0156C032" w14:textId="77777777" w:rsidR="00987FB7" w:rsidRDefault="00987FB7" w:rsidP="00062DAA">
      <w:pPr>
        <w:rPr>
          <w:lang w:val="en-US"/>
        </w:rPr>
      </w:pPr>
    </w:p>
    <w:p w14:paraId="4B475F1C" w14:textId="77777777" w:rsidR="00987FB7" w:rsidRDefault="00987FB7" w:rsidP="00062DAA">
      <w:pPr>
        <w:rPr>
          <w:lang w:val="en-US"/>
        </w:rPr>
      </w:pPr>
    </w:p>
    <w:tbl>
      <w:tblPr>
        <w:tblStyle w:val="Tabelacomgrade"/>
        <w:tblW w:w="0" w:type="auto"/>
        <w:tblLook w:val="04A0" w:firstRow="1" w:lastRow="0" w:firstColumn="1" w:lastColumn="0" w:noHBand="0" w:noVBand="1"/>
      </w:tblPr>
      <w:tblGrid>
        <w:gridCol w:w="4813"/>
        <w:gridCol w:w="4814"/>
      </w:tblGrid>
      <w:tr w:rsidR="00062DAA" w:rsidRPr="00A94004" w14:paraId="64130C7B" w14:textId="77777777" w:rsidTr="006C70A4">
        <w:trPr>
          <w:trHeight w:val="454"/>
        </w:trPr>
        <w:tc>
          <w:tcPr>
            <w:tcW w:w="4813" w:type="dxa"/>
            <w:vAlign w:val="center"/>
          </w:tcPr>
          <w:p w14:paraId="59871DEF" w14:textId="0434EE23" w:rsidR="00062DAA" w:rsidRPr="00941221" w:rsidRDefault="006F574F" w:rsidP="006C70A4">
            <w:pPr>
              <w:pStyle w:val="Tabelan10"/>
              <w:jc w:val="left"/>
              <w:rPr>
                <w:lang w:val="en-US"/>
              </w:rPr>
            </w:pPr>
            <w:r>
              <w:rPr>
                <w:b/>
                <w:bCs/>
                <w:lang w:val="en-US"/>
              </w:rPr>
              <w:t>Strain Measure</w:t>
            </w:r>
            <w:r w:rsidR="00062DAA" w:rsidRPr="002A0307">
              <w:rPr>
                <w:lang w:val="en-US"/>
              </w:rPr>
              <w:t xml:space="preserve">: </w:t>
            </w:r>
            <w:r w:rsidR="00062DAA" w:rsidRPr="00941221">
              <w:rPr>
                <w:lang w:val="en-US"/>
              </w:rPr>
              <w:t>Generalized</w:t>
            </w:r>
            <w:r w:rsidR="00941221" w:rsidRPr="00941221">
              <w:rPr>
                <w:lang w:val="en-US"/>
              </w:rPr>
              <w:t xml:space="preserve"> Hyperbolic-S</w:t>
            </w:r>
            <w:r w:rsidR="00941221">
              <w:rPr>
                <w:lang w:val="en-US"/>
              </w:rPr>
              <w:t>ine</w:t>
            </w:r>
            <w:r w:rsidR="00AB221B">
              <w:rPr>
                <w:lang w:val="en-US"/>
              </w:rPr>
              <w:t xml:space="preserve"> (GHS)</w:t>
            </w:r>
          </w:p>
        </w:tc>
        <w:tc>
          <w:tcPr>
            <w:tcW w:w="4814" w:type="dxa"/>
            <w:vAlign w:val="center"/>
          </w:tcPr>
          <w:p w14:paraId="2F94371C" w14:textId="67B3827C" w:rsidR="00062DAA" w:rsidRPr="00A94004" w:rsidRDefault="00062DAA" w:rsidP="006C70A4">
            <w:pPr>
              <w:pStyle w:val="Tabelan10"/>
              <w:jc w:val="left"/>
            </w:pPr>
            <w:proofErr w:type="spellStart"/>
            <w:r w:rsidRPr="00A94004">
              <w:rPr>
                <w:b/>
                <w:bCs/>
              </w:rPr>
              <w:t>Source</w:t>
            </w:r>
            <w:proofErr w:type="spellEnd"/>
            <w:r w:rsidRPr="00A94004">
              <w:t xml:space="preserve">: </w:t>
            </w:r>
            <w:r w:rsidR="00A94004">
              <w:rPr>
                <w:lang w:val="en-US"/>
              </w:rPr>
              <w:fldChar w:fldCharType="begin"/>
            </w:r>
            <w:r w:rsidR="00A94004" w:rsidRPr="00A94004">
              <w:instrText xml:space="preserve"> ADDIN ZOTERO_ITEM CSL_CITATION {"citationID":"eocWbafD","properties":{"formattedCitation":"(Peixoto, 2024; Peixoto; Greco; Vasconcellos, 2024)","plainCitation":"(Peixoto, 2024; Peixoto; Greco; Vasconcellos, 2024)","noteIndex":0},"citationItems":[{"id":693,"uris":["http://zotero.org/users/14777946/items/X2KRBQ3P"],"itemData":{"id":693,"type":"thesis","event-place":"Belo Horizonte - MG","language":"Português","number-of-pages":"241","publisher":"Universidade Federal de Minas Gerais","publisher-place":"Belo Horizonte - MG","title":"Estudo sobre diferentes medidas de deformação e apresentação da família seno-hiperbólica generalizada, com aplicação na modelagem de polímeros, biomateriais e tecidos biológicos moles","URL":"http://hdl.handle.net/1843/74088","author":[{"family":"Peixoto","given":"D. H. N"}],"issued":{"date-parts":[["2024",6,14]]}}},{"id":270,"uris":["http://zotero.org/users/14777946/items/G5YHQNQZ"],"itemData":{"id":270,"type":"article-journal","abstract":"Abstract This work introduces a new family of strain tensors based on the hyperbolic sine function: The Generalized Hyperbolic Sine (GHS). This family is obtained by using any given strain measure as an argument in a normalized hyperbolic sine function. Particularly, this paper adopts the Seth-Hill family as an argument and shows how some drawbacks of the classical strain measures can be overcome by means of the proposed strain family. A broad analytical study of pure deformation modes (simple axial extension, equi-biaxial loading and simple shear) is presented to show the behavior of the proposed strain family and investigate the physical coherence of their responses. Obtained results are promising as the GHS family proved itself capable of enhancing the physical behavior of the Seth-Hill strain measures and providing versatility with the addition of just one material constant with clear physical meaning. Materials investigated in the article are isotropic and homogeneous. The proposed Hookean-type hyperelastic models can be applied for both incompressible and compressible materials without additional strain energy density function changes.","container-title":"Latin American Journal of Solids and Structures","DOI":"10.1590/1679-78257883","ISSN":"1679-7817, 1679-7825","journalAbbreviation":"Lat. Am. j. solids struct.","language":"en","note":"publisher: Individual owner","page":"e529","source":"SciELO","title":"A new family of strain tensors based on the hyperbolic sine function","volume":"21","author":[{"family":"Peixoto","given":"Daniel Henrique Nunes"},{"family":"Greco","given":"Marcelo"},{"family":"Vasconcellos","given":"Daniel Boy"}],"issued":{"date-parts":[["2024",3,1]]}}}],"schema":"https://github.com/citation-style-language/schema/raw/master/csl-citation.json"} </w:instrText>
            </w:r>
            <w:r w:rsidR="00A94004">
              <w:rPr>
                <w:lang w:val="en-US"/>
              </w:rPr>
              <w:fldChar w:fldCharType="separate"/>
            </w:r>
            <w:r w:rsidR="00A94004" w:rsidRPr="00A94004">
              <w:rPr>
                <w:rFonts w:cs="Times New Roman"/>
              </w:rPr>
              <w:t>(Peixoto, 2024; Peixoto; Greco; Vasconcellos, 2024)</w:t>
            </w:r>
            <w:r w:rsidR="00A94004">
              <w:rPr>
                <w:lang w:val="en-US"/>
              </w:rPr>
              <w:fldChar w:fldCharType="end"/>
            </w:r>
          </w:p>
        </w:tc>
      </w:tr>
      <w:tr w:rsidR="00062DAA" w:rsidRPr="008E52D1" w14:paraId="04429577" w14:textId="77777777" w:rsidTr="006C70A4">
        <w:trPr>
          <w:trHeight w:val="1134"/>
        </w:trPr>
        <w:tc>
          <w:tcPr>
            <w:tcW w:w="9627" w:type="dxa"/>
            <w:gridSpan w:val="2"/>
          </w:tcPr>
          <w:p w14:paraId="49D2A652" w14:textId="77777777" w:rsidR="00062DAA" w:rsidRPr="00895498" w:rsidRDefault="00062DAA" w:rsidP="006C70A4">
            <w:pPr>
              <w:pStyle w:val="Tabelan10"/>
              <w:jc w:val="left"/>
              <w:rPr>
                <w:lang w:val="en-US"/>
              </w:rPr>
            </w:pPr>
            <w:r w:rsidRPr="00895498">
              <w:rPr>
                <w:b/>
                <w:bCs/>
                <w:lang w:val="en-US"/>
              </w:rPr>
              <w:t>Equation</w:t>
            </w:r>
            <w:r w:rsidRPr="00895498">
              <w:rPr>
                <w:lang w:val="en-US"/>
              </w:rPr>
              <w:t>:</w:t>
            </w:r>
          </w:p>
          <w:p w14:paraId="01571C26" w14:textId="77777777" w:rsidR="00062DAA" w:rsidRPr="00325F7F" w:rsidRDefault="001076A0" w:rsidP="006C70A4">
            <w:pPr>
              <w:pStyle w:val="Tabelan10"/>
              <w:jc w:val="left"/>
              <w:rPr>
                <w:rFonts w:eastAsiaTheme="minorEastAsia"/>
                <w:lang w:val="en-US"/>
              </w:rPr>
            </w:pPr>
            <m:oMathPara>
              <m:oMath>
                <m:r>
                  <w:rPr>
                    <w:rFonts w:ascii="Cambria Math" w:hAnsi="Cambria Math"/>
                    <w:lang w:val="en-US"/>
                  </w:rPr>
                  <m:t>ε</m:t>
                </m:r>
                <m:d>
                  <m:dPr>
                    <m:ctrlPr>
                      <w:rPr>
                        <w:rFonts w:ascii="Cambria Math" w:hAnsi="Cambria Math"/>
                        <w:i/>
                        <w:lang w:val="en-US"/>
                      </w:rPr>
                    </m:ctrlPr>
                  </m:dPr>
                  <m:e>
                    <m:r>
                      <w:rPr>
                        <w:rFonts w:ascii="Cambria Math" w:hAnsi="Cambria Math"/>
                        <w:lang w:val="en-US"/>
                      </w:rPr>
                      <m:t>λ</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1</m:t>
                    </m:r>
                  </m:sup>
                </m:sSup>
                <m:func>
                  <m:funcPr>
                    <m:ctrlPr>
                      <w:rPr>
                        <w:rFonts w:ascii="Cambria Math" w:hAnsi="Cambria Math"/>
                        <w:i/>
                        <w:lang w:val="en-US"/>
                      </w:rPr>
                    </m:ctrlPr>
                  </m:funcPr>
                  <m:fName>
                    <m:r>
                      <m:rPr>
                        <m:sty m:val="p"/>
                      </m:rPr>
                      <w:rPr>
                        <w:rFonts w:ascii="Cambria Math" w:hAnsi="Cambria Math"/>
                        <w:lang w:val="en-US"/>
                      </w:rPr>
                      <m:t>sinh</m:t>
                    </m:r>
                  </m:fName>
                  <m:e>
                    <m:d>
                      <m:dPr>
                        <m:begChr m:val="["/>
                        <m:endChr m:val="]"/>
                        <m:ctrlPr>
                          <w:rPr>
                            <w:rFonts w:ascii="Cambria Math" w:hAnsi="Cambria Math"/>
                            <w:i/>
                            <w:lang w:val="en-US"/>
                          </w:rPr>
                        </m:ctrlPr>
                      </m:dPr>
                      <m:e>
                        <m:r>
                          <w:rPr>
                            <w:rFonts w:ascii="Cambria Math" w:hAnsi="Cambria Math"/>
                            <w:lang w:val="en-US"/>
                          </w:rPr>
                          <m:t>nf</m:t>
                        </m:r>
                        <m:d>
                          <m:dPr>
                            <m:ctrlPr>
                              <w:rPr>
                                <w:rFonts w:ascii="Cambria Math" w:hAnsi="Cambria Math"/>
                                <w:i/>
                                <w:lang w:val="en-US"/>
                              </w:rPr>
                            </m:ctrlPr>
                          </m:dPr>
                          <m:e>
                            <m:r>
                              <w:rPr>
                                <w:rFonts w:ascii="Cambria Math" w:hAnsi="Cambria Math"/>
                                <w:lang w:val="en-US"/>
                              </w:rPr>
                              <m:t>λ</m:t>
                            </m:r>
                          </m:e>
                        </m:d>
                      </m:e>
                    </m:d>
                  </m:e>
                </m:func>
                <m:r>
                  <w:rPr>
                    <w:rFonts w:ascii="Cambria Math" w:hAnsi="Cambria Math"/>
                    <w:lang w:val="en-US"/>
                  </w:rPr>
                  <m:t xml:space="preserve">      or </m:t>
                </m:r>
                <m:r>
                  <w:rPr>
                    <w:rFonts w:ascii="Cambria Math" w:hAnsi="Cambria Math"/>
                    <w:lang w:val="en-US"/>
                  </w:rPr>
                  <m:t xml:space="preserve"> </m:t>
                </m:r>
                <m:r>
                  <w:rPr>
                    <w:rFonts w:ascii="Cambria Math" w:hAnsi="Cambria Math"/>
                    <w:lang w:val="en-US"/>
                  </w:rPr>
                  <m:t xml:space="preserve">     </m:t>
                </m:r>
                <m:r>
                  <w:rPr>
                    <w:rFonts w:ascii="Cambria Math" w:hAnsi="Cambria Math"/>
                    <w:lang w:val="en-US"/>
                  </w:rPr>
                  <m:t>ε</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1</m:t>
                    </m:r>
                  </m:sup>
                </m:sSup>
                <m:func>
                  <m:funcPr>
                    <m:ctrlPr>
                      <w:rPr>
                        <w:rFonts w:ascii="Cambria Math" w:hAnsi="Cambria Math"/>
                        <w:i/>
                        <w:lang w:val="en-US"/>
                      </w:rPr>
                    </m:ctrlPr>
                  </m:funcPr>
                  <m:fName>
                    <m:r>
                      <m:rPr>
                        <m:sty m:val="p"/>
                      </m:rPr>
                      <w:rPr>
                        <w:rFonts w:ascii="Cambria Math" w:hAnsi="Cambria Math"/>
                        <w:lang w:val="en-US"/>
                      </w:rPr>
                      <m:t>sinh</m:t>
                    </m:r>
                  </m:fName>
                  <m:e>
                    <m:d>
                      <m:dPr>
                        <m:begChr m:val="["/>
                        <m:endChr m:val="]"/>
                        <m:ctrlPr>
                          <w:rPr>
                            <w:rFonts w:ascii="Cambria Math" w:hAnsi="Cambria Math"/>
                            <w:i/>
                            <w:lang w:val="en-US"/>
                          </w:rPr>
                        </m:ctrlPr>
                      </m:dPr>
                      <m:e>
                        <m:r>
                          <w:rPr>
                            <w:rFonts w:ascii="Cambria Math" w:hAnsi="Cambria Math"/>
                            <w:lang w:val="en-US"/>
                          </w:rPr>
                          <m:t>nf</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e>
                    </m:d>
                  </m:e>
                </m:func>
                <m:r>
                  <w:rPr>
                    <w:rFonts w:ascii="Cambria Math" w:hAnsi="Cambria Math"/>
                    <w:lang w:val="en-US"/>
                  </w:rPr>
                  <m:t xml:space="preserve">          n≠0</m:t>
                </m:r>
              </m:oMath>
            </m:oMathPara>
          </w:p>
          <w:p w14:paraId="6AB8E124" w14:textId="77777777" w:rsidR="00325F7F" w:rsidRDefault="00325F7F" w:rsidP="006C70A4">
            <w:pPr>
              <w:pStyle w:val="Tabelan10"/>
              <w:jc w:val="left"/>
              <w:rPr>
                <w:rFonts w:eastAsiaTheme="minorEastAsia"/>
                <w:lang w:val="en-US"/>
              </w:rPr>
            </w:pPr>
          </w:p>
          <w:p w14:paraId="31437740" w14:textId="64F20874" w:rsidR="00325F7F" w:rsidRPr="00895498" w:rsidRDefault="00F9679B" w:rsidP="006C70A4">
            <w:pPr>
              <w:pStyle w:val="Tabelan10"/>
              <w:jc w:val="left"/>
              <w:rPr>
                <w:lang w:val="en-US"/>
              </w:rPr>
            </w:pPr>
            <w:r>
              <w:rPr>
                <w:rFonts w:eastAsiaTheme="minorEastAsia"/>
                <w:lang w:val="en-US"/>
              </w:rPr>
              <w:t>*</w:t>
            </w:r>
            <m:oMath>
              <m:r>
                <w:rPr>
                  <w:rFonts w:ascii="Cambria Math" w:hAnsi="Cambria Math"/>
                  <w:lang w:val="en-US"/>
                </w:rPr>
                <m:t>f</m:t>
              </m:r>
              <m:d>
                <m:dPr>
                  <m:ctrlPr>
                    <w:rPr>
                      <w:rFonts w:ascii="Cambria Math" w:hAnsi="Cambria Math"/>
                      <w:i/>
                      <w:lang w:val="en-US"/>
                    </w:rPr>
                  </m:ctrlPr>
                </m:dPr>
                <m:e>
                  <m:r>
                    <w:rPr>
                      <w:rFonts w:ascii="Cambria Math" w:hAnsi="Cambria Math"/>
                      <w:lang w:val="en-US"/>
                    </w:rPr>
                    <m:t>λ</m:t>
                  </m:r>
                </m:e>
              </m:d>
            </m:oMath>
            <w:r>
              <w:rPr>
                <w:rFonts w:eastAsiaTheme="minorEastAsia"/>
                <w:lang w:val="en-US"/>
              </w:rPr>
              <w:t xml:space="preserve"> and </w:t>
            </w:r>
            <m:oMath>
              <m:r>
                <w:rPr>
                  <w:rFonts w:ascii="Cambria Math" w:hAnsi="Cambria Math"/>
                  <w:lang w:val="en-US"/>
                </w:rPr>
                <m:t>f</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oMath>
            <w:r>
              <w:rPr>
                <w:rFonts w:eastAsiaTheme="minorEastAsia"/>
                <w:lang w:val="en-US"/>
              </w:rPr>
              <w:t xml:space="preserve"> can be any given strain measure in its uniaxial and multiaxial format, respectively.</w:t>
            </w:r>
          </w:p>
        </w:tc>
      </w:tr>
      <w:tr w:rsidR="00062DAA" w:rsidRPr="008E52D1" w14:paraId="2852BAF4" w14:textId="77777777" w:rsidTr="006C70A4">
        <w:trPr>
          <w:trHeight w:val="454"/>
        </w:trPr>
        <w:tc>
          <w:tcPr>
            <w:tcW w:w="9627" w:type="dxa"/>
            <w:gridSpan w:val="2"/>
            <w:vAlign w:val="center"/>
          </w:tcPr>
          <w:p w14:paraId="096CA716" w14:textId="1C469B59" w:rsidR="00062DAA" w:rsidRPr="003D637C" w:rsidRDefault="00062DAA"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t>
              </m:r>
              <m:r>
                <w:rPr>
                  <w:rFonts w:ascii="Cambria Math" w:hAnsi="Cambria Math"/>
                  <w:lang w:val="en-US"/>
                </w:rPr>
                <m:t xml:space="preserve">, </m:t>
              </m:r>
              <m:r>
                <w:rPr>
                  <w:rFonts w:ascii="Cambria Math" w:hAnsi="Cambria Math"/>
                  <w:lang w:val="en-US"/>
                </w:rPr>
                <m:t>n</m:t>
              </m:r>
            </m:oMath>
          </w:p>
        </w:tc>
      </w:tr>
    </w:tbl>
    <w:p w14:paraId="7581F8CC" w14:textId="77777777" w:rsidR="00062DAA" w:rsidRPr="00062DAA" w:rsidRDefault="00062DAA" w:rsidP="00062DAA">
      <w:pPr>
        <w:rPr>
          <w:lang w:val="en-US"/>
        </w:rPr>
      </w:pPr>
    </w:p>
    <w:tbl>
      <w:tblPr>
        <w:tblStyle w:val="Tabelacomgrade"/>
        <w:tblW w:w="0" w:type="auto"/>
        <w:tblLook w:val="04A0" w:firstRow="1" w:lastRow="0" w:firstColumn="1" w:lastColumn="0" w:noHBand="0" w:noVBand="1"/>
      </w:tblPr>
      <w:tblGrid>
        <w:gridCol w:w="4813"/>
        <w:gridCol w:w="4814"/>
      </w:tblGrid>
      <w:tr w:rsidR="003F284D" w:rsidRPr="00941292" w14:paraId="01D2963B" w14:textId="77777777" w:rsidTr="006C70A4">
        <w:trPr>
          <w:trHeight w:val="454"/>
        </w:trPr>
        <w:tc>
          <w:tcPr>
            <w:tcW w:w="4813" w:type="dxa"/>
            <w:vAlign w:val="center"/>
          </w:tcPr>
          <w:p w14:paraId="4E1BE111" w14:textId="40CAAC8D" w:rsidR="003F284D" w:rsidRPr="00941221" w:rsidRDefault="003E10DD" w:rsidP="006C70A4">
            <w:pPr>
              <w:pStyle w:val="Tabelan10"/>
              <w:jc w:val="left"/>
              <w:rPr>
                <w:lang w:val="en-US"/>
              </w:rPr>
            </w:pPr>
            <w:r>
              <w:rPr>
                <w:b/>
                <w:bCs/>
                <w:lang w:val="en-US"/>
              </w:rPr>
              <w:t>Strain Measure</w:t>
            </w:r>
            <w:r w:rsidR="003F284D" w:rsidRPr="002A0307">
              <w:rPr>
                <w:lang w:val="en-US"/>
              </w:rPr>
              <w:t xml:space="preserve">: </w:t>
            </w:r>
            <w:r w:rsidR="00704873">
              <w:rPr>
                <w:lang w:val="en-US"/>
              </w:rPr>
              <w:t>Seth-Hill (Doyle-</w:t>
            </w:r>
            <w:proofErr w:type="spellStart"/>
            <w:r w:rsidR="00704873">
              <w:rPr>
                <w:lang w:val="en-US"/>
              </w:rPr>
              <w:t>Ericken</w:t>
            </w:r>
            <w:proofErr w:type="spellEnd"/>
            <w:r w:rsidR="00704873">
              <w:rPr>
                <w:lang w:val="en-US"/>
              </w:rPr>
              <w:t xml:space="preserve"> or Classical</w:t>
            </w:r>
            <w:r w:rsidR="00CB3757">
              <w:rPr>
                <w:lang w:val="en-US"/>
              </w:rPr>
              <w:t>)</w:t>
            </w:r>
          </w:p>
        </w:tc>
        <w:tc>
          <w:tcPr>
            <w:tcW w:w="4814" w:type="dxa"/>
            <w:vAlign w:val="center"/>
          </w:tcPr>
          <w:p w14:paraId="1E9629E9" w14:textId="066C45BD" w:rsidR="003F284D" w:rsidRPr="00941292" w:rsidRDefault="003F284D" w:rsidP="006C70A4">
            <w:pPr>
              <w:pStyle w:val="Tabelan10"/>
              <w:jc w:val="left"/>
              <w:rPr>
                <w:lang w:val="en-US"/>
              </w:rPr>
            </w:pPr>
            <w:r w:rsidRPr="00941292">
              <w:rPr>
                <w:b/>
                <w:bCs/>
                <w:lang w:val="en-US"/>
              </w:rPr>
              <w:t>Source</w:t>
            </w:r>
            <w:r w:rsidR="00B0773C" w:rsidRPr="00941292">
              <w:rPr>
                <w:b/>
                <w:bCs/>
                <w:lang w:val="en-US"/>
              </w:rPr>
              <w:t xml:space="preserve">: </w:t>
            </w:r>
            <w:r w:rsidR="00292C6E">
              <w:fldChar w:fldCharType="begin"/>
            </w:r>
            <w:r w:rsidR="00C55A41">
              <w:rPr>
                <w:lang w:val="en-US"/>
              </w:rPr>
              <w:instrText xml:space="preserve"> ADDIN ZOTERO_ITEM CSL_CITATION {"citationID":"A7jgUDxH","properties":{"formattedCitation":"(1961)","plainCitation":"(1961)","dontUpdate":true,"noteIndex":0},"citationItems":[{"id":190,"uris":["http://zotero.org/users/local/clQ1eBtq/items/6YATLVXZ","http://zotero.org/users/14777946/items/6YATLVXZ"],"itemData":{"id":190,"type":"report","event-place":"Wisconsin Univ-Madison Mathematics Research Center","language":"en","note":"section: Technical Reports","publisher-place":"Wisconsin Univ-Madison Mathematics Research Center","source":"apps.dtic.mil","title":"GENERALIZED STRAIN MEASURE WITH APPLICATIONS TO PHYSICAL PROBLEMS","URL":"https://apps.dtic.mil/sti/citations/AD0266913","author":[{"family":"Seth","given":"B. R."}],"accessed":{"date-parts":[["2023",5,11]]},"issued":{"date-parts":[["1961"]]}},"suppress-author":true},{"id":189,"uris":["http://zotero.org/users/local/clQ1eBtq/items/CFBUUTMD","http://zotero.org/users/14777946/items/CFBUUTMD"],"itemData":{"id":189,"type":"book","language":"en","note":"Google-Books-ID: zRioAQAACAAJ","number-of-pages":"63","publisher":"ACADEMIC PRESS","source":"Google Books","title":"NONLINEAR ELASTICITY.","author":[{"family":"Doyle","given":"T. C."},{"family":"Ericksen","given":"Jerald L."}],"issued":{"date-parts":[["1956"]]}}},{"id":223,"uris":["http://zotero.org/users/local/clQ1eBtq/items/5ZVMNBQV","http://zotero.org/users/14777946/items/5ZVMNBQV"],"itemData":{"id":223,"type":"article-journal","abstract":"Some pragmatic postulates of material behaviour, not given by thermodynamics, are reviewed critically. The postulates typically state lower bounds to the work expended on infinitesimal or finite paths of deformation. It is pointed out that such bounds implicitly depend on arbitrary choices of the strain measure. This dependence is investigated in the general context of conjugate stress and strain variables. Possible improvements to the inequalities are explored, having regard to the available evidence for actual materials. Part I is mainly concerned with elastic solids.","container-title":"Journal of the Mechanics and Physics of Solids","DOI":"10.1016/0022-5096(68)90031-8","ISSN":"0022-5096","issue":"4","journalAbbreviation":"Journal of the Mechanics and Physics of Solids","language":"en","page":"229-242","source":"ScienceDirect","title":"On constitutive inequalities for simple materials—I","volume":"16","author":[{"family":"Hill","given":"R."}],"issued":{"date-parts":[["1968",8,1]]}},"label":"page"}],"schema":"https://github.com/citation-style-language/schema/raw/master/csl-citation.json"} </w:instrText>
            </w:r>
            <w:r w:rsidR="00292C6E">
              <w:fldChar w:fldCharType="separate"/>
            </w:r>
            <w:r w:rsidR="00292C6E">
              <w:fldChar w:fldCharType="end"/>
            </w:r>
            <w:r w:rsidR="007A08C6" w:rsidRPr="00941292">
              <w:rPr>
                <w:lang w:val="en-US"/>
              </w:rPr>
              <w:t xml:space="preserve">  </w:t>
            </w:r>
            <w:r w:rsidR="00203A59">
              <w:rPr>
                <w:lang w:val="en-US"/>
              </w:rPr>
              <w:fldChar w:fldCharType="begin"/>
            </w:r>
            <w:r w:rsidR="00203A59">
              <w:rPr>
                <w:lang w:val="en-US"/>
              </w:rPr>
              <w:instrText xml:space="preserve"> ADDIN ZOTERO_ITEM CSL_CITATION {"citationID":"giPP6bQM","properties":{"formattedCitation":"(Doyle; Ericksen, 1956; Hill, 1968; Seth, 1961)","plainCitation":"(Doyle; Ericksen, 1956; Hill, 1968; Seth, 1961)","noteIndex":0},"citationItems":[{"id":189,"uris":["http://zotero.org/users/local/clQ1eBtq/items/CFBUUTMD","http://zotero.org/users/14777946/items/CFBUUTMD"],"itemData":{"id":189,"type":"book","language":"en","note":"Google-Books-ID: zRioAQAACAAJ","number-of-pages":"63","publisher":"ACADEMIC PRESS","source":"Google Books","title":"NONLINEAR ELASTICITY.","author":[{"family":"Doyle","given":"T. C."},{"family":"Ericksen","given":"Jerald L."}],"issued":{"date-parts":[["1956"]]}}},{"id":223,"uris":["http://zotero.org/users/local/clQ1eBtq/items/5ZVMNBQV","http://zotero.org/users/14777946/items/5ZVMNBQV"],"itemData":{"id":223,"type":"article-journal","abstract":"Some pragmatic postulates of material behaviour, not given by thermodynamics, are reviewed critically. The postulates typically state lower bounds to the work expended on infinitesimal or finite paths of deformation. It is pointed out that such bounds implicitly depend on arbitrary choices of the strain measure. This dependence is investigated in the general context of conjugate stress and strain variables. Possible improvements to the inequalities are explored, having regard to the available evidence for actual materials. Part I is mainly concerned with elastic solids.","container-title":"Journal of the Mechanics and Physics of Solids","DOI":"10.1016/0022-5096(68)90031-8","ISSN":"0022-5096","issue":"4","journalAbbreviation":"Journal of the Mechanics and Physics of Solids","language":"en","page":"229-242","source":"ScienceDirect","title":"On constitutive inequalities for simple materials—I","volume":"16","author":[{"family":"Hill","given":"R."}],"issued":{"date-parts":[["1968",8,1]]}}},{"id":190,"uris":["http://zotero.org/users/local/clQ1eBtq/items/6YATLVXZ","http://zotero.org/users/14777946/items/6YATLVXZ"],"itemData":{"id":190,"type":"report","event-place":"Wisconsin Univ-Madison Mathematics Research Center","language":"en","note":"section: Technical Reports","publisher-place":"Wisconsin Univ-Madison Mathematics Research Center","source":"apps.dtic.mil","title":"GENERALIZED STRAIN MEASURE WITH APPLICATIONS TO PHYSICAL PROBLEMS","URL":"https://apps.dtic.mil/sti/citations/AD0266913","author":[{"family":"Seth","given":"B. R."}],"accessed":{"date-parts":[["2023",5,11]]},"issued":{"date-parts":[["1961"]]}}}],"schema":"https://github.com/citation-style-language/schema/raw/master/csl-citation.json"} </w:instrText>
            </w:r>
            <w:r w:rsidR="00203A59">
              <w:rPr>
                <w:lang w:val="en-US"/>
              </w:rPr>
              <w:fldChar w:fldCharType="separate"/>
            </w:r>
            <w:r w:rsidR="00203A59" w:rsidRPr="00203A59">
              <w:rPr>
                <w:rFonts w:cs="Times New Roman"/>
                <w:lang w:val="en-US"/>
              </w:rPr>
              <w:t>(Doyle; Ericksen, 1956; Hill, 1968; Seth, 1961)</w:t>
            </w:r>
            <w:r w:rsidR="00203A59">
              <w:rPr>
                <w:lang w:val="en-US"/>
              </w:rPr>
              <w:fldChar w:fldCharType="end"/>
            </w:r>
          </w:p>
        </w:tc>
      </w:tr>
      <w:tr w:rsidR="003F284D" w:rsidRPr="008E52D1" w14:paraId="72259CD5" w14:textId="77777777" w:rsidTr="006F7F2B">
        <w:trPr>
          <w:trHeight w:val="2041"/>
        </w:trPr>
        <w:tc>
          <w:tcPr>
            <w:tcW w:w="9627" w:type="dxa"/>
            <w:gridSpan w:val="2"/>
          </w:tcPr>
          <w:p w14:paraId="06DA0CF6" w14:textId="77777777" w:rsidR="003F284D" w:rsidRPr="00895498" w:rsidRDefault="003F284D" w:rsidP="006C70A4">
            <w:pPr>
              <w:pStyle w:val="Tabelan10"/>
              <w:jc w:val="left"/>
              <w:rPr>
                <w:lang w:val="en-US"/>
              </w:rPr>
            </w:pPr>
            <w:r w:rsidRPr="00895498">
              <w:rPr>
                <w:b/>
                <w:bCs/>
                <w:lang w:val="en-US"/>
              </w:rPr>
              <w:t>Equation</w:t>
            </w:r>
            <w:r w:rsidRPr="00895498">
              <w:rPr>
                <w:lang w:val="en-US"/>
              </w:rPr>
              <w:t>:</w:t>
            </w:r>
          </w:p>
          <w:p w14:paraId="254AFDE8" w14:textId="5EE73307" w:rsidR="003F284D" w:rsidRPr="00203A59" w:rsidRDefault="007B63C9" w:rsidP="006C70A4">
            <w:pPr>
              <w:pStyle w:val="Tabelan10"/>
              <w:jc w:val="left"/>
              <w:rPr>
                <w:rFonts w:eastAsiaTheme="minorEastAsia"/>
                <w:lang w:val="en-US"/>
              </w:rPr>
            </w:pPr>
            <m:oMathPara>
              <m:oMath>
                <m:r>
                  <w:rPr>
                    <w:rFonts w:ascii="Cambria Math" w:eastAsiaTheme="minorEastAsia" w:hAnsi="Cambria Math"/>
                  </w:rPr>
                  <m:t>ε</m:t>
                </m:r>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m:t>
                                  </m:r>
                                </m:sup>
                              </m:sSup>
                              <m:r>
                                <w:rPr>
                                  <w:rFonts w:ascii="Cambria Math" w:eastAsiaTheme="minorEastAsia" w:hAnsi="Cambria Math"/>
                                  <w:lang w:val="en-US"/>
                                </w:rPr>
                                <m:t>-1</m:t>
                              </m:r>
                            </m:e>
                          </m:d>
                          <m:r>
                            <w:rPr>
                              <w:rFonts w:ascii="Cambria Math" w:eastAsiaTheme="minorEastAsia" w:hAnsi="Cambria Math"/>
                              <w:lang w:val="en-US"/>
                            </w:rPr>
                            <m:t xml:space="preserve">      </m:t>
                          </m:r>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r>
                                    <w:rPr>
                                      <w:rFonts w:ascii="Cambria Math" w:eastAsiaTheme="minorEastAsia" w:hAnsi="Cambria Math"/>
                                    </w:rPr>
                                    <m:t>λ</m:t>
                                  </m:r>
                                </m:e>
                              </m:d>
                            </m:e>
                          </m:func>
                          <m:r>
                            <w:rPr>
                              <w:rFonts w:ascii="Cambria Math" w:eastAsiaTheme="minorEastAsia" w:hAnsi="Cambria Math"/>
                              <w:lang w:val="en-US"/>
                            </w:rPr>
                            <m:t xml:space="preserve">                </m:t>
                          </m:r>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p w14:paraId="6D2AFFA8" w14:textId="77777777" w:rsidR="00E21980" w:rsidRDefault="00E21980" w:rsidP="006C70A4">
            <w:pPr>
              <w:pStyle w:val="Tabelan10"/>
              <w:jc w:val="left"/>
              <w:rPr>
                <w:rFonts w:eastAsiaTheme="minorEastAsia"/>
                <w:lang w:val="en-US"/>
              </w:rPr>
            </w:pPr>
          </w:p>
          <w:p w14:paraId="48FB7789" w14:textId="5F230F7F" w:rsidR="003F284D" w:rsidRPr="00141254" w:rsidRDefault="00141254" w:rsidP="006C70A4">
            <w:pPr>
              <w:pStyle w:val="Tabelan10"/>
              <w:jc w:val="left"/>
              <w:rPr>
                <w:rFonts w:eastAsiaTheme="minorEastAsia"/>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eastAsiaTheme="minorEastAsia" w:hAnsi="Cambria Math"/>
                                    </w:rPr>
                                    <m:t>m</m:t>
                                  </m:r>
                                </m:sup>
                              </m:sSup>
                              <m:r>
                                <w:rPr>
                                  <w:rFonts w:ascii="Cambria Math" w:eastAsiaTheme="minorEastAsia" w:hAnsi="Cambria Math"/>
                                  <w:lang w:val="en-US"/>
                                </w:rPr>
                                <m:t>-1</m:t>
                              </m:r>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d>
                            </m:e>
                          </m:func>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tc>
      </w:tr>
      <w:tr w:rsidR="003F284D" w:rsidRPr="008E52D1" w14:paraId="6932ED1A" w14:textId="77777777" w:rsidTr="006C70A4">
        <w:trPr>
          <w:trHeight w:val="454"/>
        </w:trPr>
        <w:tc>
          <w:tcPr>
            <w:tcW w:w="9627" w:type="dxa"/>
            <w:gridSpan w:val="2"/>
            <w:vAlign w:val="center"/>
          </w:tcPr>
          <w:p w14:paraId="27FE7DF5" w14:textId="2D1A931C" w:rsidR="003F284D" w:rsidRPr="003D637C" w:rsidRDefault="003F284D"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t>
              </m:r>
              <m:r>
                <w:rPr>
                  <w:rFonts w:ascii="Cambria Math" w:hAnsi="Cambria Math"/>
                  <w:lang w:val="en-US"/>
                </w:rPr>
                <m:t>, m</m:t>
              </m:r>
            </m:oMath>
          </w:p>
        </w:tc>
      </w:tr>
    </w:tbl>
    <w:p w14:paraId="6AE88530" w14:textId="77777777" w:rsidR="009A5739" w:rsidRDefault="009A5739" w:rsidP="00722F0B">
      <w:pPr>
        <w:rPr>
          <w:lang w:val="en-US"/>
        </w:rPr>
      </w:pPr>
    </w:p>
    <w:tbl>
      <w:tblPr>
        <w:tblStyle w:val="Tabelacomgrade"/>
        <w:tblW w:w="0" w:type="auto"/>
        <w:tblLook w:val="04A0" w:firstRow="1" w:lastRow="0" w:firstColumn="1" w:lastColumn="0" w:noHBand="0" w:noVBand="1"/>
      </w:tblPr>
      <w:tblGrid>
        <w:gridCol w:w="4813"/>
        <w:gridCol w:w="4814"/>
      </w:tblGrid>
      <w:tr w:rsidR="00704873" w:rsidRPr="00A94004" w14:paraId="255B22A2" w14:textId="77777777" w:rsidTr="006C70A4">
        <w:trPr>
          <w:trHeight w:val="454"/>
        </w:trPr>
        <w:tc>
          <w:tcPr>
            <w:tcW w:w="4813" w:type="dxa"/>
            <w:vAlign w:val="center"/>
          </w:tcPr>
          <w:p w14:paraId="6B191B01" w14:textId="02E434AF" w:rsidR="00704873" w:rsidRPr="00941221" w:rsidRDefault="00CA0545" w:rsidP="006C70A4">
            <w:pPr>
              <w:pStyle w:val="Tabelan10"/>
              <w:jc w:val="left"/>
              <w:rPr>
                <w:lang w:val="en-US"/>
              </w:rPr>
            </w:pPr>
            <w:r>
              <w:rPr>
                <w:b/>
                <w:bCs/>
                <w:lang w:val="en-US"/>
              </w:rPr>
              <w:t>Strain Measure</w:t>
            </w:r>
            <w:r w:rsidR="00704873" w:rsidRPr="002A0307">
              <w:rPr>
                <w:lang w:val="en-US"/>
              </w:rPr>
              <w:t xml:space="preserve">: </w:t>
            </w:r>
            <w:r w:rsidR="00704873">
              <w:rPr>
                <w:lang w:val="en-US"/>
              </w:rPr>
              <w:t>GHS</w:t>
            </w:r>
            <w:r w:rsidR="007B63C9">
              <w:rPr>
                <w:lang w:val="en-US"/>
              </w:rPr>
              <w:t>–Seth-Hill</w:t>
            </w:r>
          </w:p>
        </w:tc>
        <w:tc>
          <w:tcPr>
            <w:tcW w:w="4814" w:type="dxa"/>
            <w:vAlign w:val="center"/>
          </w:tcPr>
          <w:p w14:paraId="3D2DE947" w14:textId="0B345C05" w:rsidR="00704873" w:rsidRPr="00A94004" w:rsidRDefault="00704873" w:rsidP="006C70A4">
            <w:pPr>
              <w:pStyle w:val="Tabelan10"/>
              <w:jc w:val="left"/>
            </w:pPr>
            <w:r w:rsidRPr="00203A59">
              <w:rPr>
                <w:b/>
                <w:bCs/>
                <w:lang w:val="en-US"/>
              </w:rPr>
              <w:t>Source</w:t>
            </w:r>
            <w:r w:rsidRPr="00203A59">
              <w:rPr>
                <w:lang w:val="en-US"/>
              </w:rPr>
              <w:t xml:space="preserve">: </w:t>
            </w:r>
            <w:r>
              <w:rPr>
                <w:lang w:val="en-US"/>
              </w:rPr>
              <w:fldChar w:fldCharType="begin"/>
            </w:r>
            <w:r w:rsidR="007A08C6" w:rsidRPr="00203A59">
              <w:rPr>
                <w:lang w:val="en-US"/>
              </w:rPr>
              <w:instrText xml:space="preserve"> ADDIN ZOTERO_ITEM CSL_CITATION {"citationID":"cRjXKpvd","properties":{"formattedCitation":"(Peixoto, 2024; Peixoto; Greco; Vasconcellos, 2024)","plainCitation":"(Peixoto, 2024; Peixoto; Greco; Vasconcellos, 2024)","noteIndex":0},"citationItems":[{"id":693,"uris":["http://zotero.org/users/14777946/items/X2KRBQ3P"],"itemData":{"id":693,"type":"thesis","event-place":"Belo Horizonte - MG","language":"Português","number-of-pages":"241","publisher":"Universidade Federal de Minas Gerais","publisher-place":"Belo Horizonte - MG","title":"Estudo sobre diferentes medidas de deformação e apresentação da família seno-hiperbólica generalizada, com aplicação na modelagem de polímeros, biomateriais e tecidos biológicos moles","URL":"http://hdl.handle.net/1843/74088","author":[{"family":"Peixoto","given":"D. H. N"}],"issued":{"date-parts":[["2024",6,14]]}}},{"id":270,"uris":["http://zotero.org/users/14777946/items/G5YHQNQZ"],"itemData":{"id":270,"type":"article-journal","abstract":"Abstract This work introduces a new family of strain tensors based on the hyperbolic sine function: The Generalized Hyperbolic Sine (GHS). This family is obtained by using any given strain measure as an argument in a </w:instrText>
            </w:r>
            <w:r w:rsidR="007A08C6">
              <w:instrText xml:space="preserve">normalized hyperbolic sine function. Particularly, this paper adopts the Seth-Hill family as an argument and shows how some drawbacks of the classical strain measures can be overcome by means of the proposed strain family. A broad analytical study of pure deformation modes (simple axial extension, equi-biaxial loading and simple shear) is presented to show the behavior of the proposed strain family and investigate the physical coherence of their responses. Obtained results are promising as the GHS family proved itself capable of enhancing the physical behavior of the Seth-Hill strain measures and providing versatility with the addition of just one material constant with clear physical meaning. Materials investigated in the article are isotropic and homogeneous. The proposed Hookean-type hyperelastic models can be applied for both incompressible and compressible materials without additional strain energy density function changes.","container-title":"Latin American Journal of Solids and Structures","DOI":"10.1590/1679-78257883","ISSN":"1679-7817, 1679-7825","journalAbbreviation":"Lat. Am. j. solids struct.","language":"en","note":"publisher: Individual owner","page":"e529","source":"SciELO","title":"A new family of strain tensors based on the hyperbolic sine function","volume":"21","author":[{"family":"Peixoto","given":"Daniel Henrique Nunes"},{"family":"Greco","given":"Marcelo"},{"family":"Vasconcellos","given":"Daniel Boy"}],"issued":{"date-parts":[["2024",3,1]]}}}],"schema":"https://github.com/citation-style-language/schema/raw/master/csl-citation.json"} </w:instrText>
            </w:r>
            <w:r>
              <w:rPr>
                <w:lang w:val="en-US"/>
              </w:rPr>
              <w:fldChar w:fldCharType="separate"/>
            </w:r>
            <w:r w:rsidRPr="00A94004">
              <w:rPr>
                <w:rFonts w:cs="Times New Roman"/>
              </w:rPr>
              <w:t>(Peixoto, 2024; Peixoto; Greco; Vasconcellos, 2024)</w:t>
            </w:r>
            <w:r>
              <w:rPr>
                <w:lang w:val="en-US"/>
              </w:rPr>
              <w:fldChar w:fldCharType="end"/>
            </w:r>
          </w:p>
        </w:tc>
      </w:tr>
      <w:tr w:rsidR="00704873" w:rsidRPr="008E52D1" w14:paraId="0C45FCFC" w14:textId="77777777" w:rsidTr="00E70FA8">
        <w:trPr>
          <w:trHeight w:val="2154"/>
        </w:trPr>
        <w:tc>
          <w:tcPr>
            <w:tcW w:w="9627" w:type="dxa"/>
            <w:gridSpan w:val="2"/>
          </w:tcPr>
          <w:p w14:paraId="00E835CC" w14:textId="515E133B" w:rsidR="00141254" w:rsidRPr="00895498" w:rsidRDefault="00704873" w:rsidP="00141254">
            <w:pPr>
              <w:pStyle w:val="Tabelan10"/>
              <w:jc w:val="left"/>
              <w:rPr>
                <w:lang w:val="en-US"/>
              </w:rPr>
            </w:pPr>
            <w:r w:rsidRPr="00895498">
              <w:rPr>
                <w:b/>
                <w:bCs/>
                <w:lang w:val="en-US"/>
              </w:rPr>
              <w:t>Equation</w:t>
            </w:r>
            <w:r w:rsidRPr="00895498">
              <w:rPr>
                <w:lang w:val="en-US"/>
              </w:rPr>
              <w:t>:</w:t>
            </w:r>
          </w:p>
          <w:p w14:paraId="67648A7B" w14:textId="2D8F59D3" w:rsidR="00141254" w:rsidRPr="00CF4E03" w:rsidRDefault="007B63C9" w:rsidP="00141254">
            <w:pPr>
              <w:pStyle w:val="Tabelan10"/>
              <w:jc w:val="left"/>
              <w:rPr>
                <w:rFonts w:eastAsiaTheme="minorEastAsia"/>
                <w:lang w:val="en-US"/>
              </w:rPr>
            </w:pPr>
            <m:oMathPara>
              <m:oMath>
                <m:r>
                  <w:rPr>
                    <w:rFonts w:ascii="Cambria Math" w:eastAsiaTheme="minorEastAsia" w:hAnsi="Cambria Math"/>
                  </w:rPr>
                  <m:t>ε</m:t>
                </m:r>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p>
                            <m:sSupPr>
                              <m:ctrlPr>
                                <w:rPr>
                                  <w:rFonts w:ascii="Cambria Math" w:hAnsi="Cambria Math"/>
                                  <w:i/>
                                </w:rPr>
                              </m:ctrlPr>
                            </m:sSupPr>
                            <m:e>
                              <m:r>
                                <w:rPr>
                                  <w:rFonts w:ascii="Cambria Math" w:hAnsi="Cambria Math"/>
                                </w:rPr>
                                <m:t>n</m:t>
                              </m:r>
                            </m:e>
                            <m:sup>
                              <m:r>
                                <w:rPr>
                                  <w:rFonts w:ascii="Cambria Math" w:hAnsi="Cambria Math"/>
                                  <w:lang w:val="en-US"/>
                                </w:rPr>
                                <m:t>-1</m:t>
                              </m:r>
                            </m:sup>
                          </m:sSup>
                          <m:r>
                            <m:rPr>
                              <m:sty m:val="p"/>
                            </m:rPr>
                            <w:rPr>
                              <w:rFonts w:ascii="Cambria Math" w:eastAsiaTheme="minorEastAsia" w:hAnsi="Cambria Math"/>
                              <w:lang w:val="en-US"/>
                            </w:rPr>
                            <m:t>senh</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m:t>
                                      </m:r>
                                    </m:sup>
                                  </m:sSup>
                                  <m:r>
                                    <w:rPr>
                                      <w:rFonts w:ascii="Cambria Math" w:eastAsiaTheme="minorEastAsia" w:hAnsi="Cambria Math"/>
                                      <w:lang w:val="en-US"/>
                                    </w:rPr>
                                    <m:t>-1</m:t>
                                  </m:r>
                                </m:e>
                              </m:d>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sSup>
                            <m:sSupPr>
                              <m:ctrlPr>
                                <w:rPr>
                                  <w:rFonts w:ascii="Cambria Math" w:hAnsi="Cambria Math"/>
                                  <w:i/>
                                </w:rPr>
                              </m:ctrlPr>
                            </m:sSupPr>
                            <m:e>
                              <m:r>
                                <w:rPr>
                                  <w:rFonts w:ascii="Cambria Math" w:hAnsi="Cambria Math"/>
                                </w:rPr>
                                <m:t>n</m:t>
                              </m:r>
                            </m:e>
                            <m:sup>
                              <m:r>
                                <w:rPr>
                                  <w:rFonts w:ascii="Cambria Math" w:hAnsi="Cambria Math"/>
                                  <w:lang w:val="en-US"/>
                                </w:rPr>
                                <m:t>-1</m:t>
                              </m:r>
                            </m:sup>
                          </m:sSup>
                          <m:r>
                            <m:rPr>
                              <m:sty m:val="p"/>
                            </m:rPr>
                            <w:rPr>
                              <w:rFonts w:ascii="Cambria Math" w:eastAsiaTheme="minorEastAsia" w:hAnsi="Cambria Math"/>
                              <w:lang w:val="en-US"/>
                            </w:rPr>
                            <m:t>senh</m:t>
                          </m:r>
                          <m:d>
                            <m:dPr>
                              <m:begChr m:val="["/>
                              <m:endChr m:val="]"/>
                              <m:ctrlPr>
                                <w:rPr>
                                  <w:rFonts w:ascii="Cambria Math" w:eastAsiaTheme="minorEastAsia" w:hAnsi="Cambria Math"/>
                                  <w:i/>
                                </w:rPr>
                              </m:ctrlPr>
                            </m:dPr>
                            <m:e>
                              <m:r>
                                <w:rPr>
                                  <w:rFonts w:ascii="Cambria Math" w:eastAsiaTheme="minorEastAsia" w:hAnsi="Cambria Math"/>
                                </w:rPr>
                                <m:t>n</m:t>
                              </m:r>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r>
                                        <w:rPr>
                                          <w:rFonts w:ascii="Cambria Math" w:eastAsiaTheme="minorEastAsia" w:hAnsi="Cambria Math"/>
                                        </w:rPr>
                                        <m:t>λ</m:t>
                                      </m:r>
                                    </m:e>
                                  </m:d>
                                </m:e>
                              </m:func>
                            </m:e>
                          </m:d>
                          <m:r>
                            <w:rPr>
                              <w:rFonts w:ascii="Cambria Math" w:eastAsiaTheme="minorEastAsia" w:hAnsi="Cambria Math"/>
                              <w:lang w:val="en-US"/>
                            </w:rPr>
                            <m:t>=</m:t>
                          </m:r>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lang w:val="en-US"/>
                                </w:rPr>
                                <m:t>2</m:t>
                              </m:r>
                              <m:r>
                                <w:rPr>
                                  <w:rFonts w:ascii="Cambria Math" w:eastAsiaTheme="minorEastAsia" w:hAnsi="Cambria Math"/>
                                </w:rPr>
                                <m:t>n</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n</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lang w:val="en-US"/>
                                    </w:rPr>
                                    <m:t>-</m:t>
                                  </m:r>
                                  <m:r>
                                    <w:rPr>
                                      <w:rFonts w:ascii="Cambria Math" w:eastAsiaTheme="minorEastAsia" w:hAnsi="Cambria Math"/>
                                    </w:rPr>
                                    <m:t>n</m:t>
                                  </m:r>
                                </m:sup>
                              </m:sSup>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p w14:paraId="17217371" w14:textId="77777777" w:rsidR="00141254" w:rsidRDefault="00141254" w:rsidP="00141254">
            <w:pPr>
              <w:pStyle w:val="Tabelan10"/>
              <w:jc w:val="left"/>
              <w:rPr>
                <w:rFonts w:eastAsiaTheme="minorEastAsia"/>
                <w:lang w:val="en-US"/>
              </w:rPr>
            </w:pPr>
          </w:p>
          <w:p w14:paraId="1FEAC2F5" w14:textId="5DCEEFCE" w:rsidR="00704873" w:rsidRPr="00895498" w:rsidRDefault="00141254" w:rsidP="00141254">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p>
                            <m:sSupPr>
                              <m:ctrlPr>
                                <w:rPr>
                                  <w:rFonts w:ascii="Cambria Math" w:hAnsi="Cambria Math"/>
                                  <w:i/>
                                </w:rPr>
                              </m:ctrlPr>
                            </m:sSupPr>
                            <m:e>
                              <m:r>
                                <w:rPr>
                                  <w:rFonts w:ascii="Cambria Math" w:hAnsi="Cambria Math"/>
                                </w:rPr>
                                <m:t>n</m:t>
                              </m:r>
                            </m:e>
                            <m:sup>
                              <m:r>
                                <w:rPr>
                                  <w:rFonts w:ascii="Cambria Math" w:hAnsi="Cambria Math"/>
                                </w:rPr>
                                <m:t>-1</m:t>
                              </m:r>
                            </m:sup>
                          </m:sSup>
                          <m:r>
                            <m:rPr>
                              <m:sty m:val="p"/>
                            </m:rPr>
                            <w:rPr>
                              <w:rFonts w:ascii="Cambria Math" w:eastAsiaTheme="minorEastAsia" w:hAnsi="Cambria Math"/>
                            </w:rPr>
                            <m:t>senh</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eastAsiaTheme="minorEastAsia" w:hAnsi="Cambria Math"/>
                                        </w:rPr>
                                        <m:t>m</m:t>
                                      </m:r>
                                    </m:sup>
                                  </m:sSup>
                                  <m:r>
                                    <w:rPr>
                                      <w:rFonts w:ascii="Cambria Math" w:eastAsiaTheme="minorEastAsia" w:hAnsi="Cambria Math"/>
                                    </w:rPr>
                                    <m:t>-1</m:t>
                                  </m:r>
                                </m:e>
                              </m:d>
                            </m:e>
                          </m:d>
                          <m:r>
                            <w:rPr>
                              <w:rFonts w:ascii="Cambria Math" w:eastAsiaTheme="minorEastAsia" w:hAnsi="Cambria Math"/>
                            </w:rPr>
                            <m:t xml:space="preserve">           para m≠0</m:t>
                          </m:r>
                        </m:e>
                      </m:mr>
                      <m:mr>
                        <m:e>
                          <m:sSup>
                            <m:sSupPr>
                              <m:ctrlPr>
                                <w:rPr>
                                  <w:rFonts w:ascii="Cambria Math" w:hAnsi="Cambria Math"/>
                                  <w:i/>
                                </w:rPr>
                              </m:ctrlPr>
                            </m:sSupPr>
                            <m:e>
                              <m:r>
                                <w:rPr>
                                  <w:rFonts w:ascii="Cambria Math" w:hAnsi="Cambria Math"/>
                                </w:rPr>
                                <m:t>n</m:t>
                              </m:r>
                            </m:e>
                            <m:sup>
                              <m:r>
                                <w:rPr>
                                  <w:rFonts w:ascii="Cambria Math" w:hAnsi="Cambria Math"/>
                                </w:rPr>
                                <m:t>-1</m:t>
                              </m:r>
                            </m:sup>
                          </m:sSup>
                          <m:r>
                            <m:rPr>
                              <m:sty m:val="p"/>
                            </m:rPr>
                            <w:rPr>
                              <w:rFonts w:ascii="Cambria Math" w:eastAsiaTheme="minorEastAsia" w:hAnsi="Cambria Math"/>
                            </w:rPr>
                            <m:t>senh</m:t>
                          </m:r>
                          <m:d>
                            <m:dPr>
                              <m:begChr m:val="["/>
                              <m:endChr m:val="]"/>
                              <m:ctrlPr>
                                <w:rPr>
                                  <w:rFonts w:ascii="Cambria Math" w:eastAsiaTheme="minorEastAsia" w:hAnsi="Cambria Math"/>
                                  <w:i/>
                                </w:rPr>
                              </m:ctrlPr>
                            </m:dPr>
                            <m:e>
                              <m:r>
                                <w:rPr>
                                  <w:rFonts w:ascii="Cambria Math" w:eastAsiaTheme="minorEastAsia" w:hAnsi="Cambria Math"/>
                                </w:rPr>
                                <m:t>n</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d>
                                </m:e>
                              </m:func>
                            </m:e>
                          </m:d>
                          <m:r>
                            <w:rPr>
                              <w:rFonts w:ascii="Cambria Math" w:eastAsiaTheme="minorEastAsia" w:hAnsi="Cambria Math"/>
                            </w:rPr>
                            <m:t xml:space="preserve">                     para m=0</m:t>
                          </m:r>
                        </m:e>
                      </m:mr>
                    </m:m>
                  </m:e>
                </m:d>
              </m:oMath>
            </m:oMathPara>
          </w:p>
        </w:tc>
      </w:tr>
      <w:tr w:rsidR="00704873" w:rsidRPr="008E52D1" w14:paraId="4D1A02B2" w14:textId="77777777" w:rsidTr="006C70A4">
        <w:trPr>
          <w:trHeight w:val="454"/>
        </w:trPr>
        <w:tc>
          <w:tcPr>
            <w:tcW w:w="9627" w:type="dxa"/>
            <w:gridSpan w:val="2"/>
            <w:vAlign w:val="center"/>
          </w:tcPr>
          <w:p w14:paraId="74070A10" w14:textId="78EFA8C4" w:rsidR="00704873" w:rsidRPr="003D637C" w:rsidRDefault="00704873"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t>
              </m:r>
              <m:r>
                <w:rPr>
                  <w:rFonts w:ascii="Cambria Math" w:hAnsi="Cambria Math"/>
                  <w:lang w:val="en-US"/>
                </w:rPr>
                <m:t>,</m:t>
              </m:r>
              <m:r>
                <w:rPr>
                  <w:rFonts w:ascii="Cambria Math" w:hAnsi="Cambria Math"/>
                  <w:lang w:val="en-US"/>
                </w:rPr>
                <m:t>n, m</m:t>
              </m:r>
            </m:oMath>
          </w:p>
        </w:tc>
      </w:tr>
    </w:tbl>
    <w:p w14:paraId="5130E0DB" w14:textId="750DA2AF"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A511D2" w:rsidRPr="00A94004" w14:paraId="725EEF4C" w14:textId="77777777" w:rsidTr="006C70A4">
        <w:trPr>
          <w:trHeight w:val="454"/>
        </w:trPr>
        <w:tc>
          <w:tcPr>
            <w:tcW w:w="4813" w:type="dxa"/>
            <w:vAlign w:val="center"/>
          </w:tcPr>
          <w:p w14:paraId="2A45C713" w14:textId="486AEE7F" w:rsidR="00A511D2" w:rsidRPr="00941221" w:rsidRDefault="00CA0545" w:rsidP="006C70A4">
            <w:pPr>
              <w:pStyle w:val="Tabelan10"/>
              <w:jc w:val="left"/>
              <w:rPr>
                <w:lang w:val="en-US"/>
              </w:rPr>
            </w:pPr>
            <w:r>
              <w:rPr>
                <w:b/>
                <w:bCs/>
                <w:lang w:val="en-US"/>
              </w:rPr>
              <w:t>Strain Measure</w:t>
            </w:r>
            <w:r w:rsidR="00A511D2" w:rsidRPr="002A0307">
              <w:rPr>
                <w:lang w:val="en-US"/>
              </w:rPr>
              <w:t xml:space="preserve">: </w:t>
            </w:r>
            <w:proofErr w:type="spellStart"/>
            <w:r w:rsidR="00A511D2">
              <w:rPr>
                <w:lang w:val="en-US"/>
              </w:rPr>
              <w:t>Curnier-Zysset</w:t>
            </w:r>
            <w:proofErr w:type="spellEnd"/>
            <w:r w:rsidR="000643AF">
              <w:rPr>
                <w:lang w:val="en-US"/>
              </w:rPr>
              <w:t xml:space="preserve"> Metric Family</w:t>
            </w:r>
          </w:p>
        </w:tc>
        <w:tc>
          <w:tcPr>
            <w:tcW w:w="4814" w:type="dxa"/>
            <w:vAlign w:val="center"/>
          </w:tcPr>
          <w:p w14:paraId="51F3004A" w14:textId="4DCAB940" w:rsidR="00A511D2" w:rsidRPr="00A94004" w:rsidRDefault="00A511D2" w:rsidP="006C70A4">
            <w:pPr>
              <w:pStyle w:val="Tabelan10"/>
              <w:jc w:val="left"/>
            </w:pPr>
            <w:proofErr w:type="spellStart"/>
            <w:r w:rsidRPr="00A94004">
              <w:rPr>
                <w:b/>
                <w:bCs/>
              </w:rPr>
              <w:t>Source</w:t>
            </w:r>
            <w:proofErr w:type="spellEnd"/>
            <w:r w:rsidRPr="00A94004">
              <w:t xml:space="preserve">: </w:t>
            </w:r>
            <w:r>
              <w:rPr>
                <w:lang w:val="en-US"/>
              </w:rPr>
              <w:fldChar w:fldCharType="begin"/>
            </w:r>
            <w:r w:rsidR="00F054EF">
              <w:instrText xml:space="preserve"> ADDIN ZOTERO_ITEM CSL_CITATION {"citationID":"Yx8b7wBH","properties":{"formattedCitation":"(Curnier; Zysset, 2006)","plainCitation":"(Curnier; Zysset, 2006)","noteIndex":0},"citationItems":[{"id":208,"uris":["http://zotero.org/users/14777946/items/BXBLP6SL"],"itemData":{"id":208,"type":"article-journal","abstract":"A new family of simple generalized strains and conjugate stresses based on the material metric (right Cauchy–Green) tensor is proposed. It includes an interesting quasilinear pair. It is a close approximation of the Seth–Hill family, with the advantage of being easier to calculate. It extends the realm of application of the classical theories of linear elasticity and perfect plasticity from small to large transformations for isotropic and anisotropic materials without any modification.","container-title":"International Journal of Solids and Structures","DOI":"10.1016/j.ijsolstr.2005.06.015","ISSN":"0020-7683","issue":"10","journalAbbreviation":"International Journal of Solids and Structures","language":"en","page":"3057-3086","source":"ScienceDirect","title":"A family of metric strains and conjugate stresses, prolonging usual material laws from small to large transformations","volume":"43","author":[{"family":"Curnier","given":"A."},{"family":"Zysset","given":"Ph."}],"issued":{"date-parts":[["2006",5,1]]}}}],"schema":"https://github.com/citation-style-language/schema/raw/master/csl-citation.json"} </w:instrText>
            </w:r>
            <w:r>
              <w:rPr>
                <w:lang w:val="en-US"/>
              </w:rPr>
              <w:fldChar w:fldCharType="separate"/>
            </w:r>
            <w:r w:rsidR="00F054EF" w:rsidRPr="00F054EF">
              <w:rPr>
                <w:rFonts w:cs="Times New Roman"/>
              </w:rPr>
              <w:t>(</w:t>
            </w:r>
            <w:proofErr w:type="spellStart"/>
            <w:r w:rsidR="00F054EF" w:rsidRPr="00F054EF">
              <w:rPr>
                <w:rFonts w:cs="Times New Roman"/>
              </w:rPr>
              <w:t>Curnier</w:t>
            </w:r>
            <w:proofErr w:type="spellEnd"/>
            <w:r w:rsidR="00F054EF" w:rsidRPr="00F054EF">
              <w:rPr>
                <w:rFonts w:cs="Times New Roman"/>
              </w:rPr>
              <w:t xml:space="preserve">; </w:t>
            </w:r>
            <w:proofErr w:type="spellStart"/>
            <w:r w:rsidR="00F054EF" w:rsidRPr="00F054EF">
              <w:rPr>
                <w:rFonts w:cs="Times New Roman"/>
              </w:rPr>
              <w:t>Zysset</w:t>
            </w:r>
            <w:proofErr w:type="spellEnd"/>
            <w:r w:rsidR="00F054EF" w:rsidRPr="00F054EF">
              <w:rPr>
                <w:rFonts w:cs="Times New Roman"/>
              </w:rPr>
              <w:t>, 2006)</w:t>
            </w:r>
            <w:r>
              <w:rPr>
                <w:lang w:val="en-US"/>
              </w:rPr>
              <w:fldChar w:fldCharType="end"/>
            </w:r>
          </w:p>
        </w:tc>
      </w:tr>
      <w:tr w:rsidR="00A511D2" w:rsidRPr="008E52D1" w14:paraId="5AE26EBF" w14:textId="77777777" w:rsidTr="006C70A4">
        <w:trPr>
          <w:trHeight w:val="1134"/>
        </w:trPr>
        <w:tc>
          <w:tcPr>
            <w:tcW w:w="9627" w:type="dxa"/>
            <w:gridSpan w:val="2"/>
          </w:tcPr>
          <w:p w14:paraId="3F0F1D56" w14:textId="77777777" w:rsidR="00A511D2" w:rsidRPr="00895498" w:rsidRDefault="00A511D2" w:rsidP="006C70A4">
            <w:pPr>
              <w:pStyle w:val="Tabelan10"/>
              <w:jc w:val="left"/>
              <w:rPr>
                <w:lang w:val="en-US"/>
              </w:rPr>
            </w:pPr>
            <w:r w:rsidRPr="00895498">
              <w:rPr>
                <w:b/>
                <w:bCs/>
                <w:lang w:val="en-US"/>
              </w:rPr>
              <w:t>Equation</w:t>
            </w:r>
            <w:r w:rsidRPr="00895498">
              <w:rPr>
                <w:lang w:val="en-US"/>
              </w:rPr>
              <w:t>:</w:t>
            </w:r>
          </w:p>
          <w:p w14:paraId="41E54748" w14:textId="77777777" w:rsidR="00A511D2" w:rsidRPr="00895498" w:rsidRDefault="00A511D2" w:rsidP="006C70A4">
            <w:pPr>
              <w:pStyle w:val="Tabelan10"/>
              <w:jc w:val="left"/>
              <w:rPr>
                <w:lang w:val="en-US"/>
              </w:rPr>
            </w:pPr>
          </w:p>
          <w:p w14:paraId="13EC633C" w14:textId="348D6875" w:rsidR="000643AF" w:rsidRPr="00895498" w:rsidRDefault="005E1C87" w:rsidP="000643AF">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f>
                  <m:fPr>
                    <m:ctrlPr>
                      <w:rPr>
                        <w:rFonts w:ascii="Cambria Math" w:hAnsi="Cambria Math"/>
                        <w:lang w:val="en-US"/>
                      </w:rPr>
                    </m:ctrlPr>
                  </m:fPr>
                  <m:num>
                    <m:r>
                      <w:rPr>
                        <w:rFonts w:ascii="Cambria Math" w:hAnsi="Cambria Math"/>
                        <w:lang w:val="en-US"/>
                      </w:rPr>
                      <m:t>2+n</m:t>
                    </m:r>
                  </m:num>
                  <m:den>
                    <m:r>
                      <w:rPr>
                        <w:rFonts w:ascii="Cambria Math" w:hAnsi="Cambria Math"/>
                        <w:lang w:val="en-US"/>
                      </w:rPr>
                      <m:t>8</m:t>
                    </m:r>
                  </m:den>
                </m:f>
                <m:d>
                  <m:dPr>
                    <m:begChr m:val="["/>
                    <m:endChr m:val="]"/>
                    <m:ctrlPr>
                      <w:rPr>
                        <w:rFonts w:ascii="Cambria Math" w:hAnsi="Cambria Math"/>
                        <w:b/>
                        <w:lang w:val="en-US"/>
                      </w:rPr>
                    </m:ctrlPr>
                  </m:dPr>
                  <m:e>
                    <m:r>
                      <m:rPr>
                        <m:sty m:val="b"/>
                      </m:rPr>
                      <w:rPr>
                        <w:rFonts w:ascii="Cambria Math" w:hAnsi="Cambria Math"/>
                        <w:lang w:val="en-US"/>
                      </w:rPr>
                      <m:t>C</m:t>
                    </m:r>
                  </m:e>
                </m:d>
                <m:r>
                  <w:rPr>
                    <w:rFonts w:ascii="Cambria Math" w:hAnsi="Cambria Math"/>
                    <w:lang w:val="en-US"/>
                  </w:rPr>
                  <m:t>-</m:t>
                </m:r>
                <m:f>
                  <m:fPr>
                    <m:ctrlPr>
                      <w:rPr>
                        <w:rFonts w:ascii="Cambria Math" w:hAnsi="Cambria Math"/>
                        <w:lang w:val="en-US"/>
                      </w:rPr>
                    </m:ctrlPr>
                  </m:fPr>
                  <m:num>
                    <m:r>
                      <w:rPr>
                        <w:rFonts w:ascii="Cambria Math" w:hAnsi="Cambria Math"/>
                        <w:lang w:val="en-US"/>
                      </w:rPr>
                      <m:t>n</m:t>
                    </m:r>
                  </m:num>
                  <m:den>
                    <m:r>
                      <w:rPr>
                        <w:rFonts w:ascii="Cambria Math" w:hAnsi="Cambria Math"/>
                        <w:lang w:val="en-US"/>
                      </w:rPr>
                      <m:t>4</m:t>
                    </m:r>
                  </m:den>
                </m:f>
                <m:d>
                  <m:dPr>
                    <m:begChr m:val="["/>
                    <m:endChr m:val="]"/>
                    <m:ctrlPr>
                      <w:rPr>
                        <w:rFonts w:ascii="Cambria Math" w:hAnsi="Cambria Math"/>
                        <w:b/>
                        <w:lang w:val="en-US"/>
                      </w:rPr>
                    </m:ctrlPr>
                  </m:dPr>
                  <m:e>
                    <m:r>
                      <m:rPr>
                        <m:sty m:val="b"/>
                      </m:rPr>
                      <w:rPr>
                        <w:rFonts w:ascii="Cambria Math" w:hAnsi="Cambria Math"/>
                        <w:lang w:val="en-US"/>
                      </w:rPr>
                      <m:t>I</m:t>
                    </m:r>
                  </m:e>
                </m:d>
                <m:r>
                  <w:rPr>
                    <w:rFonts w:ascii="Cambria Math" w:hAnsi="Cambria Math"/>
                    <w:lang w:val="en-US"/>
                  </w:rPr>
                  <m:t>-</m:t>
                </m:r>
                <m:f>
                  <m:fPr>
                    <m:ctrlPr>
                      <w:rPr>
                        <w:rFonts w:ascii="Cambria Math" w:hAnsi="Cambria Math"/>
                        <w:lang w:val="en-US"/>
                      </w:rPr>
                    </m:ctrlPr>
                  </m:fPr>
                  <m:num>
                    <m:r>
                      <w:rPr>
                        <w:rFonts w:ascii="Cambria Math" w:hAnsi="Cambria Math"/>
                        <w:lang w:val="en-US"/>
                      </w:rPr>
                      <m:t>2-n</m:t>
                    </m:r>
                  </m:num>
                  <m:den>
                    <m:r>
                      <w:rPr>
                        <w:rFonts w:ascii="Cambria Math" w:hAnsi="Cambria Math"/>
                        <w:lang w:val="en-US"/>
                      </w:rPr>
                      <m:t>8</m:t>
                    </m:r>
                  </m:den>
                </m:f>
                <m:sSup>
                  <m:sSupPr>
                    <m:ctrlPr>
                      <w:rPr>
                        <w:rFonts w:ascii="Cambria Math" w:hAnsi="Cambria Math"/>
                        <w:lang w:val="en-US"/>
                      </w:rPr>
                    </m:ctrlPr>
                  </m:sSupPr>
                  <m:e>
                    <m:d>
                      <m:dPr>
                        <m:begChr m:val="["/>
                        <m:endChr m:val="]"/>
                        <m:ctrlPr>
                          <w:rPr>
                            <w:rFonts w:ascii="Cambria Math" w:hAnsi="Cambria Math"/>
                            <w:b/>
                            <w:lang w:val="en-US"/>
                          </w:rPr>
                        </m:ctrlPr>
                      </m:dPr>
                      <m:e>
                        <m:r>
                          <m:rPr>
                            <m:sty m:val="b"/>
                          </m:rPr>
                          <w:rPr>
                            <w:rFonts w:ascii="Cambria Math" w:hAnsi="Cambria Math"/>
                            <w:lang w:val="en-US"/>
                          </w:rPr>
                          <m:t>C</m:t>
                        </m:r>
                      </m:e>
                    </m:d>
                  </m:e>
                  <m:sup>
                    <m:r>
                      <w:rPr>
                        <w:rFonts w:ascii="Cambria Math" w:hAnsi="Cambria Math"/>
                        <w:lang w:val="en-US"/>
                      </w:rPr>
                      <m:t>-1</m:t>
                    </m:r>
                  </m:sup>
                </m:sSup>
                <m:r>
                  <w:rPr>
                    <w:rFonts w:ascii="Cambria Math" w:hAnsi="Cambria Math"/>
                    <w:lang w:val="en-US"/>
                  </w:rPr>
                  <m:t xml:space="preserve">; </m:t>
                </m:r>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d>
                  <m:dPr>
                    <m:begChr m:val="["/>
                    <m:endChr m:val="]"/>
                    <m:ctrlPr>
                      <w:rPr>
                        <w:rFonts w:ascii="Cambria Math" w:hAnsi="Cambria Math"/>
                        <w:i/>
                        <w:lang w:val="en-US"/>
                      </w:rPr>
                    </m:ctrlPr>
                  </m:dPr>
                  <m:e>
                    <m:r>
                      <m:rPr>
                        <m:sty m:val="b"/>
                      </m:rPr>
                      <w:rPr>
                        <w:rFonts w:ascii="Cambria Math" w:hAnsi="Cambria Math"/>
                        <w:lang w:val="en-US"/>
                      </w:rPr>
                      <m:t>O</m:t>
                    </m:r>
                    <m:ctrlPr>
                      <w:rPr>
                        <w:rFonts w:ascii="Cambria Math" w:hAnsi="Cambria Math"/>
                        <w:b/>
                        <w:lang w:val="en-US"/>
                      </w:rPr>
                    </m:ctrlPr>
                  </m:e>
                </m:d>
                <m:r>
                  <m:rPr>
                    <m:sty m:val="b"/>
                  </m:rPr>
                  <w:rPr>
                    <w:rFonts w:ascii="Cambria Math" w:hAnsi="Cambria Math"/>
                    <w:lang w:val="en-US"/>
                  </w:rPr>
                  <m:t xml:space="preserve"> </m:t>
                </m:r>
                <m:r>
                  <m:rPr>
                    <m:sty m:val="p"/>
                  </m:rPr>
                  <w:rPr>
                    <w:rFonts w:ascii="Cambria Math" w:hAnsi="Cambria Math"/>
                    <w:lang w:val="en-US"/>
                  </w:rPr>
                  <m:t>se</m:t>
                </m:r>
                <m:r>
                  <m:rPr>
                    <m:sty m:val="b"/>
                  </m:rPr>
                  <w:rPr>
                    <w:rFonts w:ascii="Cambria Math" w:hAnsi="Cambria Math"/>
                    <w:lang w:val="en-US"/>
                  </w:rPr>
                  <m:t xml:space="preserve"> </m:t>
                </m:r>
                <m:d>
                  <m:dPr>
                    <m:begChr m:val="["/>
                    <m:endChr m:val="]"/>
                    <m:ctrlPr>
                      <w:rPr>
                        <w:rFonts w:ascii="Cambria Math" w:hAnsi="Cambria Math"/>
                        <w:b/>
                        <w:lang w:val="en-US"/>
                      </w:rPr>
                    </m:ctrlPr>
                  </m:dPr>
                  <m:e>
                    <m:r>
                      <m:rPr>
                        <m:sty m:val="b"/>
                      </m:rPr>
                      <w:rPr>
                        <w:rFonts w:ascii="Cambria Math" w:hAnsi="Cambria Math"/>
                        <w:lang w:val="en-US"/>
                      </w:rPr>
                      <m:t>U</m:t>
                    </m:r>
                  </m:e>
                </m:d>
                <m:r>
                  <m:rPr>
                    <m:sty m:val="b"/>
                  </m:rPr>
                  <w:rPr>
                    <w:rFonts w:ascii="Cambria Math" w:hAnsi="Cambria Math"/>
                    <w:lang w:val="en-US"/>
                  </w:rPr>
                  <m:t>=</m:t>
                </m:r>
                <m:d>
                  <m:dPr>
                    <m:begChr m:val="["/>
                    <m:endChr m:val="]"/>
                    <m:ctrlPr>
                      <w:rPr>
                        <w:rFonts w:ascii="Cambria Math" w:hAnsi="Cambria Math"/>
                        <w:b/>
                        <w:lang w:val="en-US"/>
                      </w:rPr>
                    </m:ctrlPr>
                  </m:dPr>
                  <m:e>
                    <m:r>
                      <m:rPr>
                        <m:sty m:val="bi"/>
                      </m:rPr>
                      <w:rPr>
                        <w:rFonts w:ascii="Cambria Math" w:hAnsi="Cambria Math"/>
                        <w:lang w:val="en-US"/>
                      </w:rPr>
                      <m:t>C</m:t>
                    </m:r>
                  </m:e>
                </m:d>
                <m:r>
                  <m:rPr>
                    <m:sty m:val="b"/>
                  </m:rPr>
                  <w:rPr>
                    <w:rFonts w:ascii="Cambria Math" w:hAnsi="Cambria Math"/>
                    <w:lang w:val="en-US"/>
                  </w:rPr>
                  <m:t>=</m:t>
                </m:r>
                <m:d>
                  <m:dPr>
                    <m:begChr m:val="["/>
                    <m:endChr m:val="]"/>
                    <m:ctrlPr>
                      <w:rPr>
                        <w:rFonts w:ascii="Cambria Math" w:hAnsi="Cambria Math"/>
                        <w:b/>
                        <w:lang w:val="en-US"/>
                      </w:rPr>
                    </m:ctrlPr>
                  </m:dPr>
                  <m:e>
                    <m:r>
                      <m:rPr>
                        <m:sty m:val="bi"/>
                      </m:rPr>
                      <w:rPr>
                        <w:rFonts w:ascii="Cambria Math" w:hAnsi="Cambria Math"/>
                        <w:lang w:val="en-US"/>
                      </w:rPr>
                      <m:t>I</m:t>
                    </m:r>
                  </m:e>
                </m:d>
                <m:r>
                  <m:rPr>
                    <m:sty m:val="b"/>
                  </m:rPr>
                  <w:rPr>
                    <w:rFonts w:ascii="Cambria Math" w:hAnsi="Cambria Math"/>
                    <w:lang w:val="en-US"/>
                  </w:rPr>
                  <m:t xml:space="preserve">  </m:t>
                </m:r>
                <m:r>
                  <m:rPr>
                    <m:sty m:val="b"/>
                  </m:rPr>
                  <w:rPr>
                    <w:rFonts w:ascii="Cambria Math" w:hAnsi="Cambria Math"/>
                    <w:lang w:val="en-US"/>
                  </w:rPr>
                  <m:t>;</m:t>
                </m:r>
                <m:r>
                  <m:rPr>
                    <m:sty m:val="b"/>
                  </m:rPr>
                  <w:rPr>
                    <w:rFonts w:ascii="Cambria Math" w:hAnsi="Cambria Math"/>
                    <w:lang w:val="en-US"/>
                  </w:rPr>
                  <m:t xml:space="preserve"> </m:t>
                </m:r>
                <m:r>
                  <w:rPr>
                    <w:rFonts w:ascii="Cambria Math" w:hAnsi="Cambria Math"/>
                    <w:lang w:val="en-US"/>
                  </w:rPr>
                  <m:t>(-2⩽n⩽2)</m:t>
                </m:r>
              </m:oMath>
            </m:oMathPara>
          </w:p>
          <w:p w14:paraId="327C0541" w14:textId="3C81F21C" w:rsidR="00A511D2" w:rsidRPr="00895498" w:rsidRDefault="00A511D2" w:rsidP="006C70A4">
            <w:pPr>
              <w:pStyle w:val="Tabelan10"/>
              <w:jc w:val="left"/>
              <w:rPr>
                <w:lang w:val="en-US"/>
              </w:rPr>
            </w:pPr>
          </w:p>
        </w:tc>
      </w:tr>
      <w:tr w:rsidR="00A511D2" w:rsidRPr="008E52D1" w14:paraId="3A5CF2C5" w14:textId="77777777" w:rsidTr="006C70A4">
        <w:trPr>
          <w:trHeight w:val="454"/>
        </w:trPr>
        <w:tc>
          <w:tcPr>
            <w:tcW w:w="9627" w:type="dxa"/>
            <w:gridSpan w:val="2"/>
            <w:vAlign w:val="center"/>
          </w:tcPr>
          <w:p w14:paraId="3BBF70F3" w14:textId="0B816042" w:rsidR="00A511D2" w:rsidRPr="003D637C" w:rsidRDefault="00A511D2"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n</m:t>
              </m:r>
            </m:oMath>
          </w:p>
        </w:tc>
      </w:tr>
    </w:tbl>
    <w:p w14:paraId="35652A48"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453F40" w:rsidRPr="00B538E2" w14:paraId="49639F77" w14:textId="77777777" w:rsidTr="006C70A4">
        <w:trPr>
          <w:trHeight w:val="454"/>
        </w:trPr>
        <w:tc>
          <w:tcPr>
            <w:tcW w:w="4813" w:type="dxa"/>
            <w:vAlign w:val="center"/>
          </w:tcPr>
          <w:p w14:paraId="55DF81BE" w14:textId="035C8AF9" w:rsidR="00453F40" w:rsidRPr="000F6C54" w:rsidRDefault="00453F40" w:rsidP="006C70A4">
            <w:pPr>
              <w:pStyle w:val="Tabelan10"/>
              <w:jc w:val="left"/>
              <w:rPr>
                <w:lang w:val="en-US"/>
              </w:rPr>
            </w:pPr>
            <w:r>
              <w:rPr>
                <w:b/>
                <w:bCs/>
                <w:lang w:val="en-US"/>
              </w:rPr>
              <w:t>Strain Measure</w:t>
            </w:r>
            <w:r w:rsidRPr="002A0307">
              <w:rPr>
                <w:lang w:val="en-US"/>
              </w:rPr>
              <w:t xml:space="preserve">: </w:t>
            </w:r>
            <w:proofErr w:type="spellStart"/>
            <w:r w:rsidRPr="00453F40">
              <w:rPr>
                <w:lang w:val="en-US"/>
              </w:rPr>
              <w:t>Curnier</w:t>
            </w:r>
            <w:proofErr w:type="spellEnd"/>
            <w:r w:rsidR="00CD339A">
              <w:rPr>
                <w:lang w:val="en-US"/>
              </w:rPr>
              <w:t>-</w:t>
            </w:r>
            <w:r w:rsidRPr="00453F40">
              <w:rPr>
                <w:lang w:val="en-US"/>
              </w:rPr>
              <w:t>Rakotomanana</w:t>
            </w:r>
            <w:r w:rsidR="000F6C54">
              <w:rPr>
                <w:lang w:val="en-US"/>
              </w:rPr>
              <w:t xml:space="preserve"> Family</w:t>
            </w:r>
            <w:r>
              <w:rPr>
                <w:lang w:val="en-US"/>
              </w:rPr>
              <w:t xml:space="preserve"> </w:t>
            </w:r>
            <w:r w:rsidR="00CD339A">
              <w:rPr>
                <w:lang w:val="en-US"/>
              </w:rPr>
              <w:t>(</w:t>
            </w:r>
            <w:proofErr w:type="spellStart"/>
            <w:r w:rsidR="00CD339A">
              <w:rPr>
                <w:lang w:val="en-US"/>
              </w:rPr>
              <w:t>Darijani-</w:t>
            </w:r>
            <w:r w:rsidR="000F6C54" w:rsidRPr="000F6C54">
              <w:rPr>
                <w:lang w:val="en-US"/>
              </w:rPr>
              <w:t>Naghdabadi</w:t>
            </w:r>
            <w:proofErr w:type="spellEnd"/>
            <w:r w:rsidR="000F6C54">
              <w:rPr>
                <w:lang w:val="en-US"/>
              </w:rPr>
              <w:t xml:space="preserve"> Power Family)</w:t>
            </w:r>
          </w:p>
        </w:tc>
        <w:tc>
          <w:tcPr>
            <w:tcW w:w="4814" w:type="dxa"/>
            <w:vAlign w:val="center"/>
          </w:tcPr>
          <w:p w14:paraId="7A8131E2" w14:textId="639CA103" w:rsidR="00453F40" w:rsidRPr="00B538E2" w:rsidRDefault="00453F40" w:rsidP="006C70A4">
            <w:pPr>
              <w:pStyle w:val="Tabelan10"/>
              <w:jc w:val="left"/>
              <w:rPr>
                <w:lang w:val="en-US"/>
              </w:rPr>
            </w:pPr>
            <w:proofErr w:type="spellStart"/>
            <w:r w:rsidRPr="00A94004">
              <w:rPr>
                <w:b/>
                <w:bCs/>
              </w:rPr>
              <w:t>Source</w:t>
            </w:r>
            <w:proofErr w:type="spellEnd"/>
            <w:r w:rsidRPr="00A94004">
              <w:t xml:space="preserve">: </w:t>
            </w:r>
            <w:r>
              <w:rPr>
                <w:lang w:val="en-US"/>
              </w:rPr>
              <w:fldChar w:fldCharType="begin"/>
            </w:r>
            <w:r w:rsidR="00B538E2">
              <w:instrText xml:space="preserve"> ADDIN ZOTERO_ITEM CSL_CITATION {"citationID":"0fNz05Pc","properties":{"formattedCitation":"(Curnier; Rakotomanana, 1991; Darijani; Naghdabadi, 2013)","plainCitation":"(Curnier; Rakotomanana, 1991; Darijani; Naghdabadi, 2013)","noteIndex":0},"citationItems":[{"id":209,"uris":["http://zotero.org/users/14777946/items/AW6X3WRE"],"itemData":{"id":209,"type":"article-journal","abstract":"Four basic principles: objectivity, isotropy, consistency and regularity are proposed to res tri.et the concepts of generalized strain and (more originally) of generalized stress. These principles are used to derive two general representations of the corresponding strain and stress functions. Based on a materiaI definition of conjugacy, each candidate strain is then placed in one-to-one correspondence with a certain conjugate stress and vice versa. Besides the classical strain-stress pairs already current in the literature, an interesting family of new strains and conjugate stresses is disclosed in the process. The main contributions of this paper, however, are to demonstrate the superiority of a particular class of strain and stress measures, herein called \"congruent\", and to reveal the coexistence of different definitions of conjugacy, which is a source of confusion.","container-title":"Engineering Transactions","ISSN":"2450-8071","issue":"3-4","license":"Copyright on any open access article in the Engineering Transactions published by Polish Academy of Sciences and Institute of Fundamental Technological Research Polish Acoustical Society is retained by the author(s).  Authors grant Institute of Fundamental Technological Research Polish Academy of Sciences a license to publish the article and identify itself as the original publisher.  Authors also grant any user the right to use the article freely as long as its integrity is maintained and its original authors, citation details and publisher are identified.       The Creative Commons Attribution License-ShareAlike 4.0 formalizes these and other terms and conditions of publishing articles.   Exceptions to copyright policy   For the articles which were previously published, before year 2019, policies that are different from the above. In all such, access to these articles is free from fees or any other access restrictions.  Permissions for the use of the texts published in that journal may be sought directly from the Editorial Office of Engineering Transactions    .","note":"number: 3-4","page":"461-538","source":"et.ippt.gov.pl","title":"Generalized Strain and Stress Measures: Critical Survey and New Results","title-short":"Generalized Strain and Stress Measures","volume":"39","author":[{"family":"Curnier","given":"A."},{"family":"Rakotomanana","given":"L."}],"issued":{"date-parts":[["1991",12,31]]}}},{"id":188,"uris":["http://zotero.org/users/14777946/items/2E2VUWB7"],"itemData":{"id":188,"type":"article-journal","abstract":"Solids usually show complex material behavior. If deformation is finite, the description of the kinematics makes the mechanical model complicated. In fact, one of the basic questions in the formulation and analysis procedures of finite deformation thermoelasticity is: “How can the finite deformation thermoelasticity response be best accounted for in the kinematic formulation?” A rather attractive way to proceed is to use the approach of small strain analysis, and decompose the total strain into a mechanical part and a thermal part. In this paper, based on the multiplicative decomposition of the deformation gradient, the mechanical and thermal strains are defined in the power and exponential forms. Also, the decomposition of the total strain into the mechanical and thermal strains is investigated for extension of various constitutive models at small deformatio</w:instrText>
            </w:r>
            <w:r w:rsidR="00B538E2" w:rsidRPr="00B538E2">
              <w:rPr>
                <w:lang w:val="en-US"/>
              </w:rPr>
              <w:instrText xml:space="preserve">n to the finite deformation thermoelasticity. In order to model the mechanical behavior of thermoelastic continua in the stress-producing process of nonisothermal deformation, an isothermal effective stress–strain equation based on the proposed strains is considered. Regards to this constitutive equation and assuming a linear dependence of the specific heat on temperature, the state functions including the internal energy, free energy, entropy and stress tensor are derived in the case of finite deformation thermoelasticity. Based on this decomposition and the proposed strains, it can be seen that these state functions are an extension from small deformation to finite deformation thermoelasticity. In addition, the mechanical and thermal material parameters are determined using the mechanical tests done at constant and the free thermal expansion test data, respectively.","container-title":"International Journal of Engineering Science","DOI":"10.1016/j.ijengsci.2012.07.001","ISSN":"0020-7225","journalAbbreviation":"International Journal of Engineering Science","language":"en","page":"56-69","source":"ScienceDirect","title":"Kinematics and kinetics modeling of thermoelastic continua based on the multiplicative decomposition of the deformation gradient","volume":"62","author":[{"family":"Darijani","given":"H."},{"family":"Naghdabadi","given":"R."}],"issued":{"date-parts":[["2013",1,1]]}}}],"schema":"https://github.com/citation-style-language/schema/raw/master/csl-citation.json"} </w:instrText>
            </w:r>
            <w:r>
              <w:rPr>
                <w:lang w:val="en-US"/>
              </w:rPr>
              <w:fldChar w:fldCharType="separate"/>
            </w:r>
            <w:r w:rsidR="00B538E2" w:rsidRPr="00B538E2">
              <w:rPr>
                <w:rFonts w:cs="Times New Roman"/>
                <w:lang w:val="en-US"/>
              </w:rPr>
              <w:t>(</w:t>
            </w:r>
            <w:proofErr w:type="spellStart"/>
            <w:r w:rsidR="00B538E2" w:rsidRPr="00B538E2">
              <w:rPr>
                <w:rFonts w:cs="Times New Roman"/>
                <w:lang w:val="en-US"/>
              </w:rPr>
              <w:t>Curnier</w:t>
            </w:r>
            <w:proofErr w:type="spellEnd"/>
            <w:r w:rsidR="00B538E2" w:rsidRPr="00B538E2">
              <w:rPr>
                <w:rFonts w:cs="Times New Roman"/>
                <w:lang w:val="en-US"/>
              </w:rPr>
              <w:t xml:space="preserve">; Rakotomanana, 1991; </w:t>
            </w:r>
            <w:proofErr w:type="spellStart"/>
            <w:r w:rsidR="00B538E2" w:rsidRPr="00B538E2">
              <w:rPr>
                <w:rFonts w:cs="Times New Roman"/>
                <w:lang w:val="en-US"/>
              </w:rPr>
              <w:t>Darijani</w:t>
            </w:r>
            <w:proofErr w:type="spellEnd"/>
            <w:r w:rsidR="00B538E2" w:rsidRPr="00B538E2">
              <w:rPr>
                <w:rFonts w:cs="Times New Roman"/>
                <w:lang w:val="en-US"/>
              </w:rPr>
              <w:t xml:space="preserve">; </w:t>
            </w:r>
            <w:proofErr w:type="spellStart"/>
            <w:r w:rsidR="00B538E2" w:rsidRPr="00B538E2">
              <w:rPr>
                <w:rFonts w:cs="Times New Roman"/>
                <w:lang w:val="en-US"/>
              </w:rPr>
              <w:t>Naghdabadi</w:t>
            </w:r>
            <w:proofErr w:type="spellEnd"/>
            <w:r w:rsidR="00B538E2" w:rsidRPr="00B538E2">
              <w:rPr>
                <w:rFonts w:cs="Times New Roman"/>
                <w:lang w:val="en-US"/>
              </w:rPr>
              <w:t>, 2013)</w:t>
            </w:r>
            <w:r>
              <w:rPr>
                <w:lang w:val="en-US"/>
              </w:rPr>
              <w:fldChar w:fldCharType="end"/>
            </w:r>
          </w:p>
        </w:tc>
      </w:tr>
      <w:tr w:rsidR="00453F40" w:rsidRPr="008E52D1" w14:paraId="14F6605F" w14:textId="77777777" w:rsidTr="006C70A4">
        <w:trPr>
          <w:trHeight w:val="1134"/>
        </w:trPr>
        <w:tc>
          <w:tcPr>
            <w:tcW w:w="9627" w:type="dxa"/>
            <w:gridSpan w:val="2"/>
          </w:tcPr>
          <w:p w14:paraId="0DE97585" w14:textId="77777777" w:rsidR="00453F40" w:rsidRPr="00895498" w:rsidRDefault="00453F40" w:rsidP="006C70A4">
            <w:pPr>
              <w:pStyle w:val="Tabelan10"/>
              <w:jc w:val="left"/>
              <w:rPr>
                <w:lang w:val="en-US"/>
              </w:rPr>
            </w:pPr>
            <w:r w:rsidRPr="00895498">
              <w:rPr>
                <w:b/>
                <w:bCs/>
                <w:lang w:val="en-US"/>
              </w:rPr>
              <w:lastRenderedPageBreak/>
              <w:t>Equation</w:t>
            </w:r>
            <w:r w:rsidRPr="00895498">
              <w:rPr>
                <w:lang w:val="en-US"/>
              </w:rPr>
              <w:t>:</w:t>
            </w:r>
          </w:p>
          <w:p w14:paraId="504E2843" w14:textId="77777777" w:rsidR="00453F40" w:rsidRPr="00895498" w:rsidRDefault="00453F40" w:rsidP="006C70A4">
            <w:pPr>
              <w:pStyle w:val="Tabelan10"/>
              <w:jc w:val="left"/>
              <w:rPr>
                <w:lang w:val="en-US"/>
              </w:rPr>
            </w:pPr>
          </w:p>
          <w:p w14:paraId="616B6DFA" w14:textId="75688C64" w:rsidR="00453F40" w:rsidRPr="00895498" w:rsidRDefault="006F7F2B" w:rsidP="006C70A4">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r>
                      <w:rPr>
                        <w:rFonts w:ascii="Cambria Math" w:hAnsi="Cambria Math"/>
                        <w:lang w:val="en-US"/>
                      </w:rPr>
                      <m:t>m+n</m:t>
                    </m:r>
                  </m:den>
                </m:f>
                <m:d>
                  <m:dPr>
                    <m:ctrlPr>
                      <w:rPr>
                        <w:rFonts w:ascii="Cambria Math" w:hAnsi="Cambria Math"/>
                        <w:lang w:val="en-US"/>
                      </w:rPr>
                    </m:ctrlPr>
                  </m:dPr>
                  <m:e>
                    <m:sSup>
                      <m:sSupPr>
                        <m:ctrlPr>
                          <w:rPr>
                            <w:rFonts w:ascii="Cambria Math" w:hAnsi="Cambria Math"/>
                            <w:lang w:val="en-US"/>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hAnsi="Cambria Math"/>
                            <w:lang w:val="en-US"/>
                          </w:rPr>
                          <m:t>m</m:t>
                        </m:r>
                      </m:sup>
                    </m:sSup>
                    <m:r>
                      <w:rPr>
                        <w:rFonts w:ascii="Cambria Math" w:hAnsi="Cambria Math"/>
                        <w:lang w:val="en-US"/>
                      </w:rPr>
                      <m:t>-</m:t>
                    </m:r>
                    <m:sSup>
                      <m:sSupPr>
                        <m:ctrlPr>
                          <w:rPr>
                            <w:rFonts w:ascii="Cambria Math" w:hAnsi="Cambria Math"/>
                            <w:lang w:val="en-US"/>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hAnsi="Cambria Math"/>
                            <w:lang w:val="en-US"/>
                          </w:rPr>
                          <m:t>-n</m:t>
                        </m:r>
                      </m:sup>
                    </m:sSup>
                  </m:e>
                </m:d>
                <m:r>
                  <w:rPr>
                    <w:rFonts w:ascii="Cambria Math" w:hAnsi="Cambria Math"/>
                    <w:lang w:val="en-US"/>
                  </w:rPr>
                  <m:t xml:space="preserve">; </m:t>
                </m:r>
                <m:r>
                  <w:rPr>
                    <w:rFonts w:ascii="Cambria Math" w:hAnsi="Cambria Math"/>
                    <w:lang w:val="en-US"/>
                  </w:rPr>
                  <m:t>mn&gt;0</m:t>
                </m:r>
                <m:r>
                  <m:rPr>
                    <m:nor/>
                  </m:rPr>
                  <w:rPr>
                    <w:lang w:val="en-US"/>
                  </w:rPr>
                  <m:t xml:space="preserve"> or </m:t>
                </m:r>
                <m:r>
                  <w:rPr>
                    <w:rFonts w:ascii="Cambria Math" w:hAnsi="Cambria Math"/>
                    <w:lang w:val="en-US"/>
                  </w:rPr>
                  <m:t>m,n=0</m:t>
                </m:r>
              </m:oMath>
            </m:oMathPara>
          </w:p>
          <w:p w14:paraId="7166EF47" w14:textId="77777777" w:rsidR="00453F40" w:rsidRPr="00895498" w:rsidRDefault="00453F40" w:rsidP="006C70A4">
            <w:pPr>
              <w:pStyle w:val="Tabelan10"/>
              <w:jc w:val="left"/>
              <w:rPr>
                <w:lang w:val="en-US"/>
              </w:rPr>
            </w:pPr>
          </w:p>
        </w:tc>
      </w:tr>
      <w:tr w:rsidR="00453F40" w:rsidRPr="008E52D1" w14:paraId="6D6532FA" w14:textId="77777777" w:rsidTr="006C70A4">
        <w:trPr>
          <w:trHeight w:val="454"/>
        </w:trPr>
        <w:tc>
          <w:tcPr>
            <w:tcW w:w="9627" w:type="dxa"/>
            <w:gridSpan w:val="2"/>
            <w:vAlign w:val="center"/>
          </w:tcPr>
          <w:p w14:paraId="4ADBCD71" w14:textId="6C3181A7" w:rsidR="00453F40" w:rsidRPr="003D637C" w:rsidRDefault="00453F40"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t>
              </m:r>
              <m:r>
                <w:rPr>
                  <w:rFonts w:ascii="Cambria Math" w:hAnsi="Cambria Math"/>
                  <w:lang w:val="en-US"/>
                </w:rPr>
                <m:t>m,</m:t>
              </m:r>
              <m:r>
                <w:rPr>
                  <w:rFonts w:ascii="Cambria Math" w:hAnsi="Cambria Math"/>
                  <w:lang w:val="en-US"/>
                </w:rPr>
                <m:t>n</m:t>
              </m:r>
            </m:oMath>
          </w:p>
        </w:tc>
      </w:tr>
    </w:tbl>
    <w:p w14:paraId="5A7A209D"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B538E2" w:rsidRPr="00B538E2" w14:paraId="0ADCEE92" w14:textId="77777777" w:rsidTr="006C70A4">
        <w:trPr>
          <w:trHeight w:val="454"/>
        </w:trPr>
        <w:tc>
          <w:tcPr>
            <w:tcW w:w="4813" w:type="dxa"/>
            <w:vAlign w:val="center"/>
          </w:tcPr>
          <w:p w14:paraId="74540531" w14:textId="0AB51C3B" w:rsidR="00B538E2" w:rsidRPr="000F6C54" w:rsidRDefault="00B538E2" w:rsidP="006C70A4">
            <w:pPr>
              <w:pStyle w:val="Tabelan10"/>
              <w:jc w:val="left"/>
              <w:rPr>
                <w:lang w:val="en-US"/>
              </w:rPr>
            </w:pPr>
            <w:r>
              <w:rPr>
                <w:b/>
                <w:bCs/>
                <w:lang w:val="en-US"/>
              </w:rPr>
              <w:t>Strain Measure</w:t>
            </w:r>
            <w:r w:rsidRPr="002A0307">
              <w:rPr>
                <w:lang w:val="en-US"/>
              </w:rPr>
              <w:t xml:space="preserve">: </w:t>
            </w:r>
            <w:proofErr w:type="spellStart"/>
            <w:r>
              <w:rPr>
                <w:lang w:val="en-US"/>
              </w:rPr>
              <w:t>Darijani-</w:t>
            </w:r>
            <w:r w:rsidRPr="000F6C54">
              <w:rPr>
                <w:lang w:val="en-US"/>
              </w:rPr>
              <w:t>Naghdabadi</w:t>
            </w:r>
            <w:proofErr w:type="spellEnd"/>
            <w:r>
              <w:rPr>
                <w:lang w:val="en-US"/>
              </w:rPr>
              <w:t xml:space="preserve"> </w:t>
            </w:r>
            <w:proofErr w:type="spellStart"/>
            <w:r>
              <w:rPr>
                <w:lang w:val="en-US"/>
              </w:rPr>
              <w:t>Exponencial</w:t>
            </w:r>
            <w:proofErr w:type="spellEnd"/>
            <w:r>
              <w:rPr>
                <w:lang w:val="en-US"/>
              </w:rPr>
              <w:t xml:space="preserve"> Family</w:t>
            </w:r>
          </w:p>
        </w:tc>
        <w:tc>
          <w:tcPr>
            <w:tcW w:w="4814" w:type="dxa"/>
            <w:vAlign w:val="center"/>
          </w:tcPr>
          <w:p w14:paraId="56580C4E" w14:textId="2F6A2F6F" w:rsidR="00B538E2" w:rsidRPr="00B538E2" w:rsidRDefault="00B538E2" w:rsidP="006C70A4">
            <w:pPr>
              <w:pStyle w:val="Tabelan10"/>
              <w:jc w:val="left"/>
              <w:rPr>
                <w:lang w:val="en-US"/>
              </w:rPr>
            </w:pPr>
            <w:proofErr w:type="spellStart"/>
            <w:r w:rsidRPr="00A94004">
              <w:rPr>
                <w:b/>
                <w:bCs/>
              </w:rPr>
              <w:t>Source</w:t>
            </w:r>
            <w:proofErr w:type="spellEnd"/>
            <w:r w:rsidRPr="00A94004">
              <w:t xml:space="preserve">: </w:t>
            </w:r>
            <w:r>
              <w:rPr>
                <w:lang w:val="en-US"/>
              </w:rPr>
              <w:fldChar w:fldCharType="begin"/>
            </w:r>
            <w:r w:rsidR="003E6998">
              <w:instrText xml:space="preserve"> ADDIN ZOTERO_ITEM CSL_CITATION {"citationID":"oVIFbBAl","properties":{"formattedCitation":"(Darijani; Naghdabadi, 2013)","plainCitation":"(Darijani; Naghdabadi, 2013)","noteIndex":0},"citationItems":[{"id":188,"uris":["http://zotero.org/users/14777946/items/2E2VUWB7"],"itemData":{"id":188,"type":"article-journal","abstract":"Solids usually show complex material behavior. If deformation is finite, the description of the kinematics makes the mechanical model complicated. In fact, one of the basic questions in the formulation and analysis procedures of finite deformation thermoelasticity is: “How can the finite deformation thermoelasticity response be best accounted for in the kinematic formulation?” A rather attractive way to proceed is to use the approach of small strain analysis, and decompose the total strain into a mechanical part and a thermal part. In this paper, based on the multiplicative decomposition of the deformation gradient, the mechanical and thermal strains are defined in the power and exponential forms. Also, the decomposition of the total strain into the mechanical and thermal strains is investigated for extension of various constitutive models at small deformation to the finite deformation thermoelasticity. In order to model the mechanical behavior of thermoelastic continua in the stress-producing process of nonisothermal deformation, an isothermal effective stress–strain equation based on the proposed strains is considered. Regards to this constitutive equation and assuming a linear dependence of the specific heat on temperature, the state functions including the internal energy, free energy, entropy and stress tensor are derived in the case of finite deformation thermoelasticity. Based on this decomposition and the proposed strains, it can be seen that these state functions are an extension from small deformation to finite deformation thermoelasticity. In addition, the mechanical and thermal material parameters are determined using the mechanical tests done at constant and the free thermal expansion test data, respectively.","container-title":"International Journal of Engineering Science","DOI":"10.1016/j.ijengsci.2012.07.001","ISSN":"0020-7225","journalAbbreviation":"International Journal of Engineering Science","language":"en","page":"56-69","source":"ScienceDirect","title":"Kinematics and kinetics modeling of thermoelastic continua based on the multiplicative decomposition of the deformation gradient","volume":"62","author":[{"family":"Darijani","given":"H."},{"family":"Naghdabadi","given":"R."}],"issued":{"date-parts":[["2013",1,1]]}}}],"schema":"https://github.com/citation-style-language/schema/raw/master/csl-citation.json"} </w:instrText>
            </w:r>
            <w:r>
              <w:rPr>
                <w:lang w:val="en-US"/>
              </w:rPr>
              <w:fldChar w:fldCharType="separate"/>
            </w:r>
            <w:r w:rsidR="003E6998" w:rsidRPr="003E6998">
              <w:rPr>
                <w:rFonts w:cs="Times New Roman"/>
                <w:lang w:val="en-US"/>
              </w:rPr>
              <w:t>(</w:t>
            </w:r>
            <w:proofErr w:type="spellStart"/>
            <w:r w:rsidR="003E6998" w:rsidRPr="003E6998">
              <w:rPr>
                <w:rFonts w:cs="Times New Roman"/>
                <w:lang w:val="en-US"/>
              </w:rPr>
              <w:t>Darijani</w:t>
            </w:r>
            <w:proofErr w:type="spellEnd"/>
            <w:r w:rsidR="003E6998" w:rsidRPr="003E6998">
              <w:rPr>
                <w:rFonts w:cs="Times New Roman"/>
                <w:lang w:val="en-US"/>
              </w:rPr>
              <w:t xml:space="preserve">; </w:t>
            </w:r>
            <w:proofErr w:type="spellStart"/>
            <w:r w:rsidR="003E6998" w:rsidRPr="003E6998">
              <w:rPr>
                <w:rFonts w:cs="Times New Roman"/>
                <w:lang w:val="en-US"/>
              </w:rPr>
              <w:t>Naghdabadi</w:t>
            </w:r>
            <w:proofErr w:type="spellEnd"/>
            <w:r w:rsidR="003E6998" w:rsidRPr="003E6998">
              <w:rPr>
                <w:rFonts w:cs="Times New Roman"/>
                <w:lang w:val="en-US"/>
              </w:rPr>
              <w:t>, 2013)</w:t>
            </w:r>
            <w:r>
              <w:rPr>
                <w:lang w:val="en-US"/>
              </w:rPr>
              <w:fldChar w:fldCharType="end"/>
            </w:r>
          </w:p>
        </w:tc>
      </w:tr>
      <w:tr w:rsidR="00B538E2" w:rsidRPr="008E52D1" w14:paraId="31395E30" w14:textId="77777777" w:rsidTr="006C70A4">
        <w:trPr>
          <w:trHeight w:val="1134"/>
        </w:trPr>
        <w:tc>
          <w:tcPr>
            <w:tcW w:w="9627" w:type="dxa"/>
            <w:gridSpan w:val="2"/>
          </w:tcPr>
          <w:p w14:paraId="58B90F89" w14:textId="77777777" w:rsidR="00B538E2" w:rsidRPr="00895498" w:rsidRDefault="00B538E2" w:rsidP="006C70A4">
            <w:pPr>
              <w:pStyle w:val="Tabelan10"/>
              <w:jc w:val="left"/>
              <w:rPr>
                <w:lang w:val="en-US"/>
              </w:rPr>
            </w:pPr>
            <w:r w:rsidRPr="00895498">
              <w:rPr>
                <w:b/>
                <w:bCs/>
                <w:lang w:val="en-US"/>
              </w:rPr>
              <w:t>Equation</w:t>
            </w:r>
            <w:r w:rsidRPr="00895498">
              <w:rPr>
                <w:lang w:val="en-US"/>
              </w:rPr>
              <w:t>:</w:t>
            </w:r>
          </w:p>
          <w:p w14:paraId="4E95D2F6" w14:textId="77777777" w:rsidR="00B538E2" w:rsidRPr="00895498" w:rsidRDefault="00B538E2" w:rsidP="006C70A4">
            <w:pPr>
              <w:pStyle w:val="Tabelan10"/>
              <w:jc w:val="left"/>
              <w:rPr>
                <w:lang w:val="en-US"/>
              </w:rPr>
            </w:pPr>
          </w:p>
          <w:p w14:paraId="64CAF930" w14:textId="15017566" w:rsidR="00B538E2" w:rsidRPr="00895498" w:rsidRDefault="00B538E2" w:rsidP="006C70A4">
            <w:pPr>
              <w:pStyle w:val="Tabelan10"/>
              <w:jc w:val="left"/>
              <w:rPr>
                <w:lang w:val="en-US"/>
              </w:rPr>
            </w:pPr>
            <m:oMathPara>
              <m:oMath>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ε</m:t>
                    </m:r>
                  </m:e>
                </m:d>
                <m:r>
                  <w:rPr>
                    <w:rFonts w:ascii="Cambria Math" w:hAnsi="Cambria Math"/>
                    <w:sz w:val="22"/>
                    <w:szCs w:val="24"/>
                    <w:lang w:val="en-US"/>
                  </w:rPr>
                  <m:t>=</m:t>
                </m:r>
                <m:f>
                  <m:fPr>
                    <m:ctrlPr>
                      <w:rPr>
                        <w:rFonts w:ascii="Cambria Math" w:hAnsi="Cambria Math"/>
                        <w:sz w:val="22"/>
                        <w:szCs w:val="24"/>
                        <w:lang w:val="en-US"/>
                      </w:rPr>
                    </m:ctrlPr>
                  </m:fPr>
                  <m:num>
                    <m:r>
                      <w:rPr>
                        <w:rFonts w:ascii="Cambria Math" w:hAnsi="Cambria Math"/>
                        <w:sz w:val="22"/>
                        <w:szCs w:val="24"/>
                        <w:lang w:val="en-US"/>
                      </w:rPr>
                      <m:t>1</m:t>
                    </m:r>
                  </m:num>
                  <m:den>
                    <m:r>
                      <w:rPr>
                        <w:rFonts w:ascii="Cambria Math" w:hAnsi="Cambria Math"/>
                        <w:sz w:val="22"/>
                        <w:szCs w:val="24"/>
                        <w:lang w:val="en-US"/>
                      </w:rPr>
                      <m:t>m+n</m:t>
                    </m:r>
                  </m:den>
                </m:f>
                <m:d>
                  <m:dPr>
                    <m:ctrlPr>
                      <w:rPr>
                        <w:rFonts w:ascii="Cambria Math" w:hAnsi="Cambria Math"/>
                        <w:sz w:val="22"/>
                        <w:szCs w:val="24"/>
                        <w:lang w:val="en-US"/>
                      </w:rPr>
                    </m:ctrlPr>
                  </m:dPr>
                  <m:e>
                    <m:sSup>
                      <m:sSupPr>
                        <m:ctrlPr>
                          <w:rPr>
                            <w:rFonts w:ascii="Cambria Math" w:hAnsi="Cambria Math"/>
                            <w:i/>
                            <w:sz w:val="22"/>
                            <w:szCs w:val="24"/>
                            <w:lang w:val="en-US"/>
                          </w:rPr>
                        </m:ctrlPr>
                      </m:sSupPr>
                      <m:e>
                        <m:r>
                          <w:rPr>
                            <w:rFonts w:ascii="Cambria Math" w:hAnsi="Cambria Math"/>
                            <w:sz w:val="22"/>
                            <w:szCs w:val="24"/>
                            <w:lang w:val="en-US"/>
                          </w:rPr>
                          <m:t>e</m:t>
                        </m:r>
                      </m:e>
                      <m:sup>
                        <m:r>
                          <w:rPr>
                            <w:rFonts w:ascii="Cambria Math" w:hAnsi="Cambria Math"/>
                            <w:sz w:val="22"/>
                            <w:szCs w:val="24"/>
                            <w:lang w:val="en-US"/>
                          </w:rPr>
                          <m:t>m</m:t>
                        </m:r>
                        <m:d>
                          <m:dPr>
                            <m:ctrlPr>
                              <w:rPr>
                                <w:rFonts w:ascii="Cambria Math" w:hAnsi="Cambria Math"/>
                                <w:i/>
                                <w:sz w:val="22"/>
                                <w:szCs w:val="24"/>
                                <w:lang w:val="en-US"/>
                              </w:rPr>
                            </m:ctrlPr>
                          </m:dPr>
                          <m:e>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U</m:t>
                                </m:r>
                              </m:e>
                            </m:d>
                            <m:r>
                              <m:rPr>
                                <m:sty m:val="bi"/>
                              </m:rPr>
                              <w:rPr>
                                <w:rFonts w:ascii="Cambria Math" w:eastAsiaTheme="minorEastAsia" w:hAnsi="Cambria Math"/>
                                <w:sz w:val="22"/>
                                <w:szCs w:val="24"/>
                              </w:rPr>
                              <m:t>-</m:t>
                            </m:r>
                            <m:d>
                              <m:dPr>
                                <m:begChr m:val="["/>
                                <m:endChr m:val="]"/>
                                <m:ctrlPr>
                                  <w:rPr>
                                    <w:rFonts w:ascii="Cambria Math" w:hAnsi="Cambria Math"/>
                                    <w:b/>
                                    <w:sz w:val="22"/>
                                    <w:szCs w:val="24"/>
                                    <w:lang w:val="en-US"/>
                                  </w:rPr>
                                </m:ctrlPr>
                              </m:dPr>
                              <m:e>
                                <m:r>
                                  <m:rPr>
                                    <m:sty m:val="bi"/>
                                  </m:rPr>
                                  <w:rPr>
                                    <w:rFonts w:ascii="Cambria Math" w:hAnsi="Cambria Math"/>
                                    <w:sz w:val="22"/>
                                    <w:szCs w:val="24"/>
                                    <w:lang w:val="en-US"/>
                                  </w:rPr>
                                  <m:t>I</m:t>
                                </m:r>
                              </m:e>
                            </m:d>
                          </m:e>
                        </m:d>
                      </m:sup>
                    </m:sSup>
                    <m:r>
                      <w:rPr>
                        <w:rFonts w:ascii="Cambria Math" w:hAnsi="Cambria Math"/>
                        <w:sz w:val="22"/>
                        <w:szCs w:val="24"/>
                        <w:lang w:val="en-US"/>
                      </w:rPr>
                      <m:t>-</m:t>
                    </m:r>
                    <m:sSup>
                      <m:sSupPr>
                        <m:ctrlPr>
                          <w:rPr>
                            <w:rFonts w:ascii="Cambria Math" w:hAnsi="Cambria Math"/>
                            <w:i/>
                            <w:sz w:val="22"/>
                            <w:szCs w:val="24"/>
                            <w:lang w:val="en-US"/>
                          </w:rPr>
                        </m:ctrlPr>
                      </m:sSupPr>
                      <m:e>
                        <m:r>
                          <w:rPr>
                            <w:rFonts w:ascii="Cambria Math" w:hAnsi="Cambria Math"/>
                            <w:sz w:val="22"/>
                            <w:szCs w:val="24"/>
                            <w:lang w:val="en-US"/>
                          </w:rPr>
                          <m:t>e</m:t>
                        </m:r>
                      </m:e>
                      <m:sup>
                        <m:r>
                          <w:rPr>
                            <w:rFonts w:ascii="Cambria Math" w:hAnsi="Cambria Math"/>
                            <w:sz w:val="22"/>
                            <w:szCs w:val="24"/>
                            <w:lang w:val="en-US"/>
                          </w:rPr>
                          <m:t>n</m:t>
                        </m:r>
                        <m:d>
                          <m:dPr>
                            <m:ctrlPr>
                              <w:rPr>
                                <w:rFonts w:ascii="Cambria Math" w:hAnsi="Cambria Math"/>
                                <w:i/>
                                <w:sz w:val="22"/>
                                <w:szCs w:val="24"/>
                                <w:lang w:val="en-US"/>
                              </w:rPr>
                            </m:ctrlPr>
                          </m:dPr>
                          <m:e>
                            <m:sSup>
                              <m:sSupPr>
                                <m:ctrlPr>
                                  <w:rPr>
                                    <w:rFonts w:ascii="Cambria Math" w:eastAsiaTheme="minorEastAsia" w:hAnsi="Cambria Math"/>
                                    <w:b/>
                                    <w:bCs/>
                                    <w:i/>
                                    <w:sz w:val="22"/>
                                    <w:szCs w:val="24"/>
                                  </w:rPr>
                                </m:ctrlPr>
                              </m:sSupPr>
                              <m:e>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U</m:t>
                                    </m:r>
                                  </m:e>
                                </m:d>
                              </m:e>
                              <m:sup>
                                <m:r>
                                  <m:rPr>
                                    <m:sty m:val="bi"/>
                                  </m:rPr>
                                  <w:rPr>
                                    <w:rFonts w:ascii="Cambria Math" w:eastAsiaTheme="minorEastAsia" w:hAnsi="Cambria Math"/>
                                    <w:sz w:val="22"/>
                                    <w:szCs w:val="24"/>
                                  </w:rPr>
                                  <m:t>-1</m:t>
                                </m:r>
                              </m:sup>
                            </m:sSup>
                            <m:r>
                              <m:rPr>
                                <m:sty m:val="bi"/>
                              </m:rPr>
                              <w:rPr>
                                <w:rFonts w:ascii="Cambria Math" w:eastAsiaTheme="minorEastAsia" w:hAnsi="Cambria Math"/>
                                <w:sz w:val="22"/>
                                <w:szCs w:val="24"/>
                              </w:rPr>
                              <m:t>-</m:t>
                            </m:r>
                            <m:d>
                              <m:dPr>
                                <m:begChr m:val="["/>
                                <m:endChr m:val="]"/>
                                <m:ctrlPr>
                                  <w:rPr>
                                    <w:rFonts w:ascii="Cambria Math" w:hAnsi="Cambria Math"/>
                                    <w:b/>
                                    <w:sz w:val="22"/>
                                    <w:szCs w:val="24"/>
                                    <w:lang w:val="en-US"/>
                                  </w:rPr>
                                </m:ctrlPr>
                              </m:dPr>
                              <m:e>
                                <m:r>
                                  <m:rPr>
                                    <m:sty m:val="bi"/>
                                  </m:rPr>
                                  <w:rPr>
                                    <w:rFonts w:ascii="Cambria Math" w:hAnsi="Cambria Math"/>
                                    <w:sz w:val="22"/>
                                    <w:szCs w:val="24"/>
                                    <w:lang w:val="en-US"/>
                                  </w:rPr>
                                  <m:t>I</m:t>
                                </m:r>
                              </m:e>
                            </m:d>
                          </m:e>
                        </m:d>
                      </m:sup>
                    </m:sSup>
                  </m:e>
                </m:d>
                <m:r>
                  <w:rPr>
                    <w:rFonts w:ascii="Cambria Math" w:hAnsi="Cambria Math"/>
                    <w:sz w:val="22"/>
                    <w:szCs w:val="24"/>
                    <w:lang w:val="en-US"/>
                  </w:rPr>
                  <m:t>; mn&gt;0</m:t>
                </m:r>
                <m:r>
                  <m:rPr>
                    <m:nor/>
                  </m:rPr>
                  <w:rPr>
                    <w:sz w:val="22"/>
                    <w:szCs w:val="24"/>
                    <w:lang w:val="en-US"/>
                  </w:rPr>
                  <m:t xml:space="preserve"> or </m:t>
                </m:r>
                <m:r>
                  <w:rPr>
                    <w:rFonts w:ascii="Cambria Math" w:hAnsi="Cambria Math"/>
                    <w:sz w:val="22"/>
                    <w:szCs w:val="24"/>
                    <w:lang w:val="en-US"/>
                  </w:rPr>
                  <m:t>m,n=0</m:t>
                </m:r>
              </m:oMath>
            </m:oMathPara>
          </w:p>
          <w:p w14:paraId="59C68DC3" w14:textId="77777777" w:rsidR="00B538E2" w:rsidRPr="00895498" w:rsidRDefault="00B538E2" w:rsidP="006C70A4">
            <w:pPr>
              <w:pStyle w:val="Tabelan10"/>
              <w:jc w:val="left"/>
              <w:rPr>
                <w:lang w:val="en-US"/>
              </w:rPr>
            </w:pPr>
          </w:p>
        </w:tc>
      </w:tr>
      <w:tr w:rsidR="00B538E2" w:rsidRPr="008E52D1" w14:paraId="0B72997D" w14:textId="77777777" w:rsidTr="006C70A4">
        <w:trPr>
          <w:trHeight w:val="454"/>
        </w:trPr>
        <w:tc>
          <w:tcPr>
            <w:tcW w:w="9627" w:type="dxa"/>
            <w:gridSpan w:val="2"/>
            <w:vAlign w:val="center"/>
          </w:tcPr>
          <w:p w14:paraId="00DF23F2" w14:textId="77777777" w:rsidR="00B538E2" w:rsidRPr="003D637C" w:rsidRDefault="00B538E2"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n</m:t>
              </m:r>
            </m:oMath>
          </w:p>
        </w:tc>
      </w:tr>
    </w:tbl>
    <w:p w14:paraId="74D738A0"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A63D54" w:rsidRPr="00B538E2" w14:paraId="5E23E9D4" w14:textId="77777777" w:rsidTr="006C70A4">
        <w:trPr>
          <w:trHeight w:val="454"/>
        </w:trPr>
        <w:tc>
          <w:tcPr>
            <w:tcW w:w="4813" w:type="dxa"/>
            <w:vAlign w:val="center"/>
          </w:tcPr>
          <w:p w14:paraId="3196EE04" w14:textId="10654DFE" w:rsidR="00A63D54" w:rsidRPr="000F6C54" w:rsidRDefault="00A63D54" w:rsidP="006C70A4">
            <w:pPr>
              <w:pStyle w:val="Tabelan10"/>
              <w:jc w:val="left"/>
              <w:rPr>
                <w:lang w:val="en-US"/>
              </w:rPr>
            </w:pPr>
            <w:r>
              <w:rPr>
                <w:b/>
                <w:bCs/>
                <w:lang w:val="en-US"/>
              </w:rPr>
              <w:t>Strain Measure</w:t>
            </w:r>
            <w:r w:rsidRPr="002A0307">
              <w:rPr>
                <w:lang w:val="en-US"/>
              </w:rPr>
              <w:t xml:space="preserve">: </w:t>
            </w:r>
            <w:proofErr w:type="spellStart"/>
            <w:r>
              <w:rPr>
                <w:lang w:val="en-US"/>
              </w:rPr>
              <w:t>Beex</w:t>
            </w:r>
            <w:proofErr w:type="spellEnd"/>
            <w:r>
              <w:rPr>
                <w:lang w:val="en-US"/>
              </w:rPr>
              <w:t xml:space="preserve"> Family</w:t>
            </w:r>
          </w:p>
        </w:tc>
        <w:tc>
          <w:tcPr>
            <w:tcW w:w="4814" w:type="dxa"/>
            <w:vAlign w:val="center"/>
          </w:tcPr>
          <w:p w14:paraId="0635EF24" w14:textId="118B0BF0" w:rsidR="00A63D54" w:rsidRPr="00B538E2" w:rsidRDefault="00A63D54" w:rsidP="006C70A4">
            <w:pPr>
              <w:pStyle w:val="Tabelan10"/>
              <w:jc w:val="left"/>
              <w:rPr>
                <w:lang w:val="en-US"/>
              </w:rPr>
            </w:pPr>
            <w:proofErr w:type="spellStart"/>
            <w:r w:rsidRPr="00A94004">
              <w:rPr>
                <w:b/>
                <w:bCs/>
              </w:rPr>
              <w:t>Source</w:t>
            </w:r>
            <w:proofErr w:type="spellEnd"/>
            <w:r w:rsidRPr="00A94004">
              <w:t xml:space="preserve">: </w:t>
            </w:r>
            <w:r>
              <w:rPr>
                <w:lang w:val="en-US"/>
              </w:rPr>
              <w:fldChar w:fldCharType="begin"/>
            </w:r>
            <w:r w:rsidR="0007752A">
              <w:instrText xml:space="preserve"> ADDIN ZOTERO_ITEM CSL_CITATION {"citationID":"zOqevFWM","properties":{"formattedCitation":"(Beex, 2019)","plainCitation":"(Beex, 2019)","noteIndex":0},"citationItems":[{"id":220,"uris":["http://zotero.org/users/14777946/items/L62EHM6S"],"itemData":{"id":220,"type":"article-journal","abstract":"Strain energy densities based on the Seth–Hill strain tensors are often used to describe the hyperelastic mechanical behaviours of isotropic, transversely isotropic and orthotropic materials for relatively large deformations. Since one parameter distinguishes which strain tensor of the Seth–Hill family is used, one has in theory the possibility to fit the material response in the nonlinear regime. Most often for compressible deformations however, this parameter is selected such that the Hencky strain tensor is recovered, because it yields rather physical stress-strain responses. Hence, the response in the nonlinear regime is in practise not often tailored to match experimental data. To ensure that elastic responses in the nonlinear regime can more accurately be controlled, this contribution proposes three generalisations that combine several Seth–Hill strain tensors. The generalisations are formulated such that the stress-strain responses for infinitesimal deformations remain unchanged. Consequently, the identification of the Young’s moduli, Poisson’s ratios and shear moduli is not affected. 3D finite element simulations are performed for isotropy and orthotropy, with an emphasis on the identification of the new material parameters.","container-title":"International Journal of Mechanical Sciences","DOI":"10.1016/j.ijmecsci.2019.105072","ISSN":"0020-7403","journalAbbreviation":"International Journal of Mechanical Sciences","language":"en","page":"105072","source":"ScienceDirect","title":"Fusing the Seth–Hill strain tensors to fit compressible elastic material responses in the nonlinear regime","volume":"163","author":[{"family":"Beex","given":"L. A. A."}],"issued":{"date-parts":[["2019",11,1]]}}}],"schema":"https://github.com/citation-style-language/schema/raw/master/csl-citation.json"} </w:instrText>
            </w:r>
            <w:r>
              <w:rPr>
                <w:lang w:val="en-US"/>
              </w:rPr>
              <w:fldChar w:fldCharType="separate"/>
            </w:r>
            <w:r w:rsidR="0007752A" w:rsidRPr="0007752A">
              <w:rPr>
                <w:rFonts w:cs="Times New Roman"/>
              </w:rPr>
              <w:t>(</w:t>
            </w:r>
            <w:proofErr w:type="spellStart"/>
            <w:r w:rsidR="0007752A" w:rsidRPr="0007752A">
              <w:rPr>
                <w:rFonts w:cs="Times New Roman"/>
              </w:rPr>
              <w:t>Beex</w:t>
            </w:r>
            <w:proofErr w:type="spellEnd"/>
            <w:r w:rsidR="0007752A" w:rsidRPr="0007752A">
              <w:rPr>
                <w:rFonts w:cs="Times New Roman"/>
              </w:rPr>
              <w:t>, 2019)</w:t>
            </w:r>
            <w:r>
              <w:rPr>
                <w:lang w:val="en-US"/>
              </w:rPr>
              <w:fldChar w:fldCharType="end"/>
            </w:r>
          </w:p>
        </w:tc>
      </w:tr>
      <w:tr w:rsidR="00A63D54" w:rsidRPr="008E52D1" w14:paraId="0CED4C9F" w14:textId="77777777" w:rsidTr="006404E7">
        <w:trPr>
          <w:trHeight w:val="1587"/>
        </w:trPr>
        <w:tc>
          <w:tcPr>
            <w:tcW w:w="9627" w:type="dxa"/>
            <w:gridSpan w:val="2"/>
          </w:tcPr>
          <w:p w14:paraId="22CE5B3C" w14:textId="77777777" w:rsidR="00A63D54" w:rsidRPr="00895498" w:rsidRDefault="00A63D54" w:rsidP="006C70A4">
            <w:pPr>
              <w:pStyle w:val="Tabelan10"/>
              <w:jc w:val="left"/>
              <w:rPr>
                <w:lang w:val="en-US"/>
              </w:rPr>
            </w:pPr>
            <w:r w:rsidRPr="00895498">
              <w:rPr>
                <w:b/>
                <w:bCs/>
                <w:lang w:val="en-US"/>
              </w:rPr>
              <w:t>Equation</w:t>
            </w:r>
            <w:r w:rsidRPr="00895498">
              <w:rPr>
                <w:lang w:val="en-US"/>
              </w:rPr>
              <w:t>:</w:t>
            </w:r>
          </w:p>
          <w:p w14:paraId="618ED1E1" w14:textId="77777777" w:rsidR="00A63D54" w:rsidRPr="00895498" w:rsidRDefault="00A63D54" w:rsidP="006C70A4">
            <w:pPr>
              <w:pStyle w:val="Tabelan10"/>
              <w:jc w:val="left"/>
              <w:rPr>
                <w:lang w:val="en-US"/>
              </w:rPr>
            </w:pPr>
          </w:p>
          <w:p w14:paraId="3F1690B6" w14:textId="3F4E6616" w:rsidR="00A63D54" w:rsidRPr="00CF45EC" w:rsidRDefault="00CF45EC" w:rsidP="006C70A4">
            <w:pPr>
              <w:pStyle w:val="Tabelan10"/>
              <w:jc w:val="left"/>
              <w:rPr>
                <w:lang w:val="en-US"/>
              </w:rPr>
            </w:pPr>
            <m:oMathPara>
              <m:oMath>
                <m:r>
                  <w:rPr>
                    <w:rFonts w:ascii="Cambria Math" w:eastAsiaTheme="minorEastAsia" w:hAnsi="Cambria Math"/>
                    <w:sz w:val="22"/>
                    <w:szCs w:val="24"/>
                  </w:rPr>
                  <m:t>ε=</m:t>
                </m:r>
                <m:nary>
                  <m:naryPr>
                    <m:chr m:val="∑"/>
                    <m:limLoc m:val="undOvr"/>
                    <m:supHide m:val="1"/>
                    <m:ctrlPr>
                      <w:rPr>
                        <w:rFonts w:ascii="Cambria Math" w:eastAsiaTheme="minorEastAsia" w:hAnsi="Cambria Math"/>
                        <w:i/>
                        <w:sz w:val="22"/>
                        <w:szCs w:val="24"/>
                      </w:rPr>
                    </m:ctrlPr>
                  </m:naryPr>
                  <m:sub>
                    <m:r>
                      <w:rPr>
                        <w:rFonts w:ascii="Cambria Math" w:eastAsiaTheme="minorEastAsia" w:hAnsi="Cambria Math"/>
                        <w:sz w:val="22"/>
                        <w:szCs w:val="24"/>
                      </w:rPr>
                      <m:t>m</m:t>
                    </m:r>
                    <m:r>
                      <w:rPr>
                        <w:rFonts w:ascii="Cambria Math" w:eastAsiaTheme="minorEastAsia" w:hAnsi="Cambria Math"/>
                        <w:sz w:val="22"/>
                        <w:szCs w:val="24"/>
                      </w:rPr>
                      <m:t xml:space="preserve"> </m:t>
                    </m:r>
                    <m:r>
                      <w:rPr>
                        <w:rFonts w:ascii="Cambria Math" w:eastAsiaTheme="minorEastAsia" w:hAnsi="Cambria Math"/>
                        <w:sz w:val="22"/>
                        <w:szCs w:val="24"/>
                      </w:rPr>
                      <m:t>∈</m:t>
                    </m:r>
                    <m:r>
                      <w:rPr>
                        <w:rFonts w:ascii="Cambria Math" w:eastAsiaTheme="minorEastAsia" w:hAnsi="Cambria Math"/>
                        <w:sz w:val="22"/>
                        <w:szCs w:val="24"/>
                      </w:rPr>
                      <m:t xml:space="preserve"> </m:t>
                    </m:r>
                    <m:r>
                      <m:rPr>
                        <m:sty m:val="bi"/>
                      </m:rPr>
                      <w:rPr>
                        <w:rFonts w:ascii="Cambria Math" w:eastAsiaTheme="minorEastAsia" w:hAnsi="Cambria Math"/>
                        <w:sz w:val="22"/>
                        <w:szCs w:val="24"/>
                      </w:rPr>
                      <m:t>A</m:t>
                    </m:r>
                  </m:sub>
                  <m:sup/>
                  <m:e>
                    <m:sSub>
                      <m:sSubPr>
                        <m:ctrlPr>
                          <w:rPr>
                            <w:rFonts w:ascii="Cambria Math" w:eastAsiaTheme="minorEastAsia" w:hAnsi="Cambria Math"/>
                            <w:i/>
                            <w:sz w:val="22"/>
                            <w:szCs w:val="24"/>
                          </w:rPr>
                        </m:ctrlPr>
                      </m:sSubPr>
                      <m:e>
                        <m:r>
                          <w:rPr>
                            <w:rFonts w:ascii="Cambria Math" w:eastAsiaTheme="minorEastAsia" w:hAnsi="Cambria Math"/>
                            <w:sz w:val="22"/>
                            <w:szCs w:val="24"/>
                          </w:rPr>
                          <m:t>s</m:t>
                        </m:r>
                      </m:e>
                      <m:sub>
                        <m:r>
                          <w:rPr>
                            <w:rFonts w:ascii="Cambria Math" w:eastAsiaTheme="minorEastAsia" w:hAnsi="Cambria Math"/>
                            <w:sz w:val="22"/>
                            <w:szCs w:val="24"/>
                          </w:rPr>
                          <m:t>m</m:t>
                        </m:r>
                      </m:sub>
                    </m:sSub>
                    <m:sSub>
                      <m:sSubPr>
                        <m:ctrlPr>
                          <w:rPr>
                            <w:rFonts w:ascii="Cambria Math" w:eastAsiaTheme="minorEastAsia" w:hAnsi="Cambria Math"/>
                            <w:i/>
                            <w:sz w:val="22"/>
                            <w:szCs w:val="24"/>
                          </w:rPr>
                        </m:ctrlPr>
                      </m:sSubPr>
                      <m:e>
                        <m:r>
                          <w:rPr>
                            <w:rFonts w:ascii="Cambria Math" w:eastAsiaTheme="minorEastAsia" w:hAnsi="Cambria Math"/>
                            <w:sz w:val="22"/>
                            <w:szCs w:val="24"/>
                          </w:rPr>
                          <m:t>ε</m:t>
                        </m:r>
                      </m:e>
                      <m:sub>
                        <m:r>
                          <w:rPr>
                            <w:rFonts w:ascii="Cambria Math" w:eastAsiaTheme="minorEastAsia" w:hAnsi="Cambria Math"/>
                            <w:sz w:val="22"/>
                            <w:szCs w:val="24"/>
                          </w:rPr>
                          <m:t>m</m:t>
                        </m:r>
                      </m:sub>
                    </m:sSub>
                  </m:e>
                </m:nary>
                <m:r>
                  <w:rPr>
                    <w:rFonts w:ascii="Cambria Math" w:eastAsiaTheme="minorEastAsia" w:hAnsi="Cambria Math"/>
                    <w:sz w:val="22"/>
                    <w:szCs w:val="24"/>
                  </w:rPr>
                  <m:t xml:space="preserve"> ; </m:t>
                </m:r>
                <m:nary>
                  <m:naryPr>
                    <m:chr m:val="∑"/>
                    <m:limLoc m:val="undOvr"/>
                    <m:supHide m:val="1"/>
                    <m:ctrlPr>
                      <w:rPr>
                        <w:rFonts w:ascii="Cambria Math" w:eastAsiaTheme="minorEastAsia" w:hAnsi="Cambria Math"/>
                        <w:i/>
                        <w:sz w:val="22"/>
                        <w:szCs w:val="24"/>
                      </w:rPr>
                    </m:ctrlPr>
                  </m:naryPr>
                  <m:sub>
                    <m:r>
                      <w:rPr>
                        <w:rFonts w:ascii="Cambria Math" w:eastAsiaTheme="minorEastAsia" w:hAnsi="Cambria Math"/>
                        <w:sz w:val="22"/>
                        <w:szCs w:val="24"/>
                      </w:rPr>
                      <m:t>m</m:t>
                    </m:r>
                    <m:r>
                      <w:rPr>
                        <w:rFonts w:ascii="Cambria Math" w:eastAsiaTheme="minorEastAsia" w:hAnsi="Cambria Math"/>
                        <w:sz w:val="22"/>
                        <w:szCs w:val="24"/>
                      </w:rPr>
                      <m:t xml:space="preserve"> </m:t>
                    </m:r>
                    <m:r>
                      <w:rPr>
                        <w:rFonts w:ascii="Cambria Math" w:eastAsiaTheme="minorEastAsia" w:hAnsi="Cambria Math"/>
                        <w:sz w:val="22"/>
                        <w:szCs w:val="24"/>
                      </w:rPr>
                      <m:t>∈</m:t>
                    </m:r>
                    <m:r>
                      <w:rPr>
                        <w:rFonts w:ascii="Cambria Math" w:eastAsiaTheme="minorEastAsia" w:hAnsi="Cambria Math"/>
                        <w:sz w:val="22"/>
                        <w:szCs w:val="24"/>
                      </w:rPr>
                      <m:t xml:space="preserve"> </m:t>
                    </m:r>
                    <m:r>
                      <m:rPr>
                        <m:sty m:val="bi"/>
                      </m:rPr>
                      <w:rPr>
                        <w:rFonts w:ascii="Cambria Math" w:eastAsiaTheme="minorEastAsia" w:hAnsi="Cambria Math"/>
                        <w:sz w:val="22"/>
                        <w:szCs w:val="24"/>
                      </w:rPr>
                      <m:t>A</m:t>
                    </m:r>
                  </m:sub>
                  <m:sup/>
                  <m:e>
                    <m:sSub>
                      <m:sSubPr>
                        <m:ctrlPr>
                          <w:rPr>
                            <w:rFonts w:ascii="Cambria Math" w:eastAsiaTheme="minorEastAsia" w:hAnsi="Cambria Math"/>
                            <w:i/>
                            <w:sz w:val="22"/>
                            <w:szCs w:val="24"/>
                          </w:rPr>
                        </m:ctrlPr>
                      </m:sSubPr>
                      <m:e>
                        <m:r>
                          <w:rPr>
                            <w:rFonts w:ascii="Cambria Math" w:eastAsiaTheme="minorEastAsia" w:hAnsi="Cambria Math"/>
                            <w:sz w:val="22"/>
                            <w:szCs w:val="24"/>
                          </w:rPr>
                          <m:t>s</m:t>
                        </m:r>
                      </m:e>
                      <m:sub>
                        <m:r>
                          <w:rPr>
                            <w:rFonts w:ascii="Cambria Math" w:eastAsiaTheme="minorEastAsia" w:hAnsi="Cambria Math"/>
                            <w:sz w:val="22"/>
                            <w:szCs w:val="24"/>
                          </w:rPr>
                          <m:t>m</m:t>
                        </m:r>
                      </m:sub>
                    </m:sSub>
                  </m:e>
                </m:nary>
                <m:r>
                  <w:rPr>
                    <w:rFonts w:ascii="Cambria Math" w:eastAsiaTheme="minorEastAsia" w:hAnsi="Cambria Math"/>
                    <w:sz w:val="22"/>
                    <w:szCs w:val="24"/>
                  </w:rPr>
                  <m:t>=1 ;</m:t>
                </m:r>
              </m:oMath>
            </m:oMathPara>
          </w:p>
          <w:p w14:paraId="04E2E9E0" w14:textId="77777777" w:rsidR="00A63D54" w:rsidRDefault="00A63D54" w:rsidP="006C70A4">
            <w:pPr>
              <w:pStyle w:val="Tabelan10"/>
              <w:jc w:val="left"/>
              <w:rPr>
                <w:lang w:val="en-US"/>
              </w:rPr>
            </w:pPr>
          </w:p>
          <w:p w14:paraId="5FBA6624" w14:textId="20633F79" w:rsidR="008870DC" w:rsidRPr="00895498" w:rsidRDefault="008870DC" w:rsidP="006C70A4">
            <w:pPr>
              <w:pStyle w:val="Tabelan10"/>
              <w:jc w:val="left"/>
              <w:rPr>
                <w:lang w:val="en-US"/>
              </w:rPr>
            </w:pPr>
            <w:r w:rsidRPr="006404E7">
              <w:rPr>
                <w:lang w:val="en-US"/>
              </w:rPr>
              <w:t>*</w:t>
            </w:r>
            <w:r w:rsidRPr="008870DC">
              <w:rPr>
                <w:rFonts w:ascii="Cambria Math" w:eastAsiaTheme="minorEastAsia" w:hAnsi="Cambria Math"/>
                <w:b/>
                <w:bCs/>
                <w:i/>
                <w:sz w:val="22"/>
                <w:szCs w:val="24"/>
                <w:lang w:val="en-US"/>
              </w:rPr>
              <w:t xml:space="preserve"> </w:t>
            </w:r>
            <m:oMath>
              <m:r>
                <m:rPr>
                  <m:sty m:val="bi"/>
                </m:rPr>
                <w:rPr>
                  <w:rFonts w:ascii="Cambria Math" w:eastAsiaTheme="minorEastAsia" w:hAnsi="Cambria Math"/>
                  <w:sz w:val="22"/>
                  <w:szCs w:val="24"/>
                </w:rPr>
                <m:t>A</m:t>
              </m:r>
            </m:oMath>
            <w:r w:rsidRPr="008870DC">
              <w:rPr>
                <w:rFonts w:ascii="Cambria Math" w:eastAsiaTheme="minorEastAsia" w:hAnsi="Cambria Math"/>
                <w:b/>
                <w:bCs/>
                <w:i/>
                <w:sz w:val="22"/>
                <w:szCs w:val="24"/>
                <w:lang w:val="en-US"/>
              </w:rPr>
              <w:t xml:space="preserve"> </w:t>
            </w:r>
            <w:r w:rsidRPr="006404E7">
              <w:rPr>
                <w:rFonts w:ascii="Cambria Math" w:eastAsiaTheme="minorEastAsia" w:hAnsi="Cambria Math"/>
                <w:iCs/>
                <w:sz w:val="22"/>
                <w:szCs w:val="24"/>
                <w:lang w:val="en-US"/>
              </w:rPr>
              <w:t>is a set</w:t>
            </w:r>
            <w:r w:rsidRPr="008870DC">
              <w:rPr>
                <w:rFonts w:ascii="Cambria Math" w:eastAsiaTheme="minorEastAsia" w:hAnsi="Cambria Math"/>
                <w:i/>
                <w:sz w:val="22"/>
                <w:szCs w:val="24"/>
                <w:lang w:val="en-US"/>
              </w:rPr>
              <w:t xml:space="preserve">: </w:t>
            </w:r>
            <m:oMath>
              <m:r>
                <m:rPr>
                  <m:sty m:val="bi"/>
                </m:rPr>
                <w:rPr>
                  <w:rFonts w:ascii="Cambria Math" w:eastAsiaTheme="minorEastAsia" w:hAnsi="Cambria Math"/>
                  <w:sz w:val="22"/>
                  <w:szCs w:val="24"/>
                  <w:lang w:val="en-US"/>
                </w:rPr>
                <m:t xml:space="preserve"> </m:t>
              </m:r>
              <m:r>
                <m:rPr>
                  <m:sty m:val="bi"/>
                </m:rPr>
                <w:rPr>
                  <w:rFonts w:ascii="Cambria Math" w:eastAsiaTheme="minorEastAsia" w:hAnsi="Cambria Math"/>
                  <w:sz w:val="22"/>
                  <w:szCs w:val="24"/>
                </w:rPr>
                <m:t>A</m:t>
              </m:r>
              <m:r>
                <w:rPr>
                  <w:rFonts w:ascii="Cambria Math" w:eastAsiaTheme="minorEastAsia" w:hAnsi="Cambria Math"/>
                  <w:sz w:val="22"/>
                  <w:szCs w:val="24"/>
                  <w:lang w:val="en-US"/>
                </w:rPr>
                <m:t>=</m:t>
              </m:r>
              <m:d>
                <m:dPr>
                  <m:begChr m:val="{"/>
                  <m:endChr m:val="}"/>
                  <m:ctrlPr>
                    <w:rPr>
                      <w:rFonts w:ascii="Cambria Math" w:eastAsiaTheme="minorEastAsia" w:hAnsi="Cambria Math"/>
                      <w:i/>
                      <w:sz w:val="22"/>
                      <w:szCs w:val="24"/>
                    </w:rPr>
                  </m:ctrlPr>
                </m:dPr>
                <m:e>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lang w:val="en-US"/>
                        </w:rPr>
                        <m:t>1</m:t>
                      </m:r>
                    </m:sub>
                  </m:sSub>
                  <m:r>
                    <w:rPr>
                      <w:rFonts w:ascii="Cambria Math" w:eastAsiaTheme="minorEastAsia" w:hAnsi="Cambria Math"/>
                      <w:sz w:val="22"/>
                      <w:szCs w:val="24"/>
                      <w:lang w:val="en-US"/>
                    </w:rPr>
                    <m:t>,</m:t>
                  </m:r>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lang w:val="en-US"/>
                        </w:rPr>
                        <m:t>2</m:t>
                      </m:r>
                    </m:sub>
                  </m:sSub>
                  <m:r>
                    <w:rPr>
                      <w:rFonts w:ascii="Cambria Math" w:eastAsiaTheme="minorEastAsia" w:hAnsi="Cambria Math"/>
                      <w:sz w:val="22"/>
                      <w:szCs w:val="24"/>
                      <w:lang w:val="en-US"/>
                    </w:rPr>
                    <m:t xml:space="preserve">, …, </m:t>
                  </m:r>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rPr>
                        <m:t>n</m:t>
                      </m:r>
                    </m:sub>
                  </m:sSub>
                </m:e>
              </m:d>
              <m:r>
                <w:rPr>
                  <w:rFonts w:ascii="Cambria Math" w:eastAsiaTheme="minorEastAsia" w:hAnsi="Cambria Math"/>
                  <w:sz w:val="22"/>
                  <w:szCs w:val="24"/>
                  <w:lang w:val="en-US"/>
                </w:rPr>
                <m:t xml:space="preserve"> </m:t>
              </m:r>
            </m:oMath>
            <w:r w:rsidRPr="006404E7">
              <w:rPr>
                <w:rFonts w:ascii="Cambria Math" w:eastAsiaTheme="minorEastAsia" w:hAnsi="Cambria Math"/>
                <w:iCs/>
                <w:sz w:val="22"/>
                <w:szCs w:val="24"/>
                <w:lang w:val="en-US"/>
              </w:rPr>
              <w:t xml:space="preserve">and </w:t>
            </w:r>
            <m:oMath>
              <m:r>
                <w:rPr>
                  <w:rFonts w:ascii="Cambria Math" w:eastAsiaTheme="minorEastAsia" w:hAnsi="Cambria Math"/>
                  <w:sz w:val="22"/>
                  <w:szCs w:val="24"/>
                  <w:lang w:val="en-US"/>
                </w:rPr>
                <m:t xml:space="preserve"> </m:t>
              </m:r>
              <m:sSub>
                <m:sSubPr>
                  <m:ctrlPr>
                    <w:rPr>
                      <w:rFonts w:ascii="Cambria Math" w:eastAsiaTheme="minorEastAsia" w:hAnsi="Cambria Math"/>
                      <w:i/>
                      <w:sz w:val="22"/>
                      <w:szCs w:val="24"/>
                    </w:rPr>
                  </m:ctrlPr>
                </m:sSubPr>
                <m:e>
                  <m:r>
                    <w:rPr>
                      <w:rFonts w:ascii="Cambria Math" w:eastAsiaTheme="minorEastAsia" w:hAnsi="Cambria Math"/>
                      <w:sz w:val="22"/>
                      <w:szCs w:val="24"/>
                    </w:rPr>
                    <m:t>ε</m:t>
                  </m:r>
                </m:e>
                <m:sub>
                  <m:r>
                    <w:rPr>
                      <w:rFonts w:ascii="Cambria Math" w:eastAsiaTheme="minorEastAsia" w:hAnsi="Cambria Math"/>
                      <w:sz w:val="22"/>
                      <w:szCs w:val="24"/>
                    </w:rPr>
                    <m:t>m</m:t>
                  </m:r>
                </m:sub>
              </m:sSub>
              <m:r>
                <w:rPr>
                  <w:rFonts w:ascii="Cambria Math" w:eastAsiaTheme="minorEastAsia" w:hAnsi="Cambria Math"/>
                  <w:sz w:val="22"/>
                  <w:szCs w:val="24"/>
                  <w:lang w:val="en-US"/>
                </w:rPr>
                <m:t xml:space="preserve"> </m:t>
              </m:r>
            </m:oMath>
            <w:r w:rsidR="006404E7" w:rsidRPr="006404E7">
              <w:rPr>
                <w:rFonts w:ascii="Cambria Math" w:eastAsiaTheme="minorEastAsia" w:hAnsi="Cambria Math"/>
                <w:sz w:val="22"/>
                <w:szCs w:val="24"/>
                <w:lang w:val="en-US"/>
              </w:rPr>
              <w:t xml:space="preserve">are the Seth-Hill </w:t>
            </w:r>
            <w:r w:rsidR="006404E7">
              <w:rPr>
                <w:rFonts w:ascii="Cambria Math" w:eastAsiaTheme="minorEastAsia" w:hAnsi="Cambria Math"/>
                <w:sz w:val="22"/>
                <w:szCs w:val="24"/>
                <w:lang w:val="en-US"/>
              </w:rPr>
              <w:t>strain measures.</w:t>
            </w:r>
          </w:p>
        </w:tc>
      </w:tr>
      <w:tr w:rsidR="00A63D54" w:rsidRPr="008E52D1" w14:paraId="6F2AC8D2" w14:textId="77777777" w:rsidTr="006C70A4">
        <w:trPr>
          <w:trHeight w:val="454"/>
        </w:trPr>
        <w:tc>
          <w:tcPr>
            <w:tcW w:w="9627" w:type="dxa"/>
            <w:gridSpan w:val="2"/>
            <w:vAlign w:val="center"/>
          </w:tcPr>
          <w:p w14:paraId="06A12590" w14:textId="11E1A046" w:rsidR="00A63D54" w:rsidRPr="003D637C" w:rsidRDefault="00A63D54"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t>
              </m:r>
              <m:r>
                <w:rPr>
                  <w:rFonts w:ascii="Cambria Math" w:hAnsi="Cambria Math"/>
                  <w:lang w:val="en-US"/>
                </w:rPr>
                <m:t>n</m:t>
              </m:r>
              <m:r>
                <w:rPr>
                  <w:rFonts w:ascii="Cambria Math" w:hAnsi="Cambria Math"/>
                  <w:lang w:val="en-US"/>
                </w:rPr>
                <m:t xml:space="preserve">, </m:t>
              </m:r>
              <m:r>
                <w:rPr>
                  <w:rFonts w:ascii="Cambria Math" w:hAnsi="Cambria Math"/>
                  <w:lang w:val="en-US"/>
                </w:rPr>
                <m:t>m,</m:t>
              </m:r>
              <m:r>
                <w:rPr>
                  <w:rFonts w:ascii="Cambria Math" w:hAnsi="Cambria Math"/>
                  <w:lang w:val="en-US"/>
                </w:rPr>
                <m:t>s</m:t>
              </m:r>
            </m:oMath>
          </w:p>
        </w:tc>
      </w:tr>
    </w:tbl>
    <w:p w14:paraId="5C8D028E" w14:textId="77777777" w:rsidR="00281BC9" w:rsidRDefault="00281BC9" w:rsidP="00722F0B">
      <w:pPr>
        <w:rPr>
          <w:lang w:val="en-US"/>
        </w:rPr>
      </w:pPr>
    </w:p>
    <w:p w14:paraId="2AF11719" w14:textId="77777777" w:rsidR="00281BC9" w:rsidRDefault="00281BC9" w:rsidP="00722F0B">
      <w:pPr>
        <w:rPr>
          <w:lang w:val="en-US"/>
        </w:rPr>
      </w:pPr>
    </w:p>
    <w:p w14:paraId="01C24EF4" w14:textId="77777777" w:rsidR="00C01FFE" w:rsidRDefault="00C01FFE" w:rsidP="00722F0B">
      <w:pPr>
        <w:rPr>
          <w:lang w:val="en-US"/>
        </w:rPr>
      </w:pPr>
    </w:p>
    <w:p w14:paraId="652C437E" w14:textId="187D7323" w:rsidR="00C01FFE" w:rsidRPr="00C01FFE" w:rsidRDefault="00C01FFE" w:rsidP="00C01FFE">
      <w:pPr>
        <w:pStyle w:val="Ttulo1"/>
        <w:rPr>
          <w:lang w:val="en-US"/>
        </w:rPr>
      </w:pPr>
      <w:r>
        <w:rPr>
          <w:lang w:val="en-US"/>
        </w:rPr>
        <w:t>Referências</w:t>
      </w:r>
    </w:p>
    <w:p w14:paraId="270DF170" w14:textId="77777777" w:rsidR="00C01FFE" w:rsidRPr="00C01FFE" w:rsidRDefault="00C01FFE" w:rsidP="00C01FFE">
      <w:pPr>
        <w:rPr>
          <w:lang w:val="en-US"/>
        </w:rPr>
      </w:pPr>
    </w:p>
    <w:p w14:paraId="444A0321" w14:textId="77777777" w:rsidR="0063385C" w:rsidRPr="0063385C" w:rsidRDefault="005B4291" w:rsidP="0063385C">
      <w:pPr>
        <w:pStyle w:val="Bibliografia"/>
        <w:rPr>
          <w:lang w:val="en-US"/>
        </w:rPr>
      </w:pPr>
      <w:r>
        <w:rPr>
          <w:lang w:val="en-US"/>
        </w:rPr>
        <w:fldChar w:fldCharType="begin"/>
      </w:r>
      <w:r w:rsidR="0063385C">
        <w:rPr>
          <w:lang w:val="en-US"/>
        </w:rPr>
        <w:instrText xml:space="preserve"> ADDIN ZOTERO_BIBL {"uncited":[],"omitted":[],"custom":[]} CSL_BIBLIOGRAPHY </w:instrText>
      </w:r>
      <w:r>
        <w:rPr>
          <w:lang w:val="en-US"/>
        </w:rPr>
        <w:fldChar w:fldCharType="separate"/>
      </w:r>
      <w:r w:rsidR="0063385C" w:rsidRPr="0063385C">
        <w:rPr>
          <w:lang w:val="en-US"/>
        </w:rPr>
        <w:t xml:space="preserve">ALEXANDER, H. A constitutive relation for rubber-like materials. </w:t>
      </w:r>
      <w:r w:rsidR="0063385C" w:rsidRPr="0063385C">
        <w:rPr>
          <w:b/>
          <w:bCs/>
          <w:lang w:val="en-US"/>
        </w:rPr>
        <w:t>International Journal of Engineering Science</w:t>
      </w:r>
      <w:r w:rsidR="0063385C" w:rsidRPr="0063385C">
        <w:rPr>
          <w:lang w:val="en-US"/>
        </w:rPr>
        <w:t xml:space="preserve">, v. 6, n. 9, p. 549–563, 1 set. 1968. </w:t>
      </w:r>
    </w:p>
    <w:p w14:paraId="6666F1A9" w14:textId="77777777" w:rsidR="0063385C" w:rsidRPr="0063385C" w:rsidRDefault="0063385C" w:rsidP="0063385C">
      <w:pPr>
        <w:pStyle w:val="Bibliografia"/>
        <w:rPr>
          <w:lang w:val="en-US"/>
        </w:rPr>
      </w:pPr>
      <w:r w:rsidRPr="0063385C">
        <w:rPr>
          <w:lang w:val="en-US"/>
        </w:rPr>
        <w:t xml:space="preserve">AMIN, A. F. M. S. </w:t>
      </w:r>
      <w:r w:rsidRPr="0063385C">
        <w:rPr>
          <w:i/>
          <w:iCs/>
          <w:lang w:val="en-US"/>
        </w:rPr>
        <w:t>et al.</w:t>
      </w:r>
      <w:r w:rsidRPr="0063385C">
        <w:rPr>
          <w:lang w:val="en-US"/>
        </w:rPr>
        <w:t xml:space="preserve"> Hyperelasticity model for finite element analysis of natural and high damping rubbers in compression and shear. </w:t>
      </w:r>
      <w:r w:rsidRPr="0063385C">
        <w:rPr>
          <w:b/>
          <w:bCs/>
          <w:lang w:val="en-US"/>
        </w:rPr>
        <w:t>Journal of Engineering Mechanics</w:t>
      </w:r>
      <w:r w:rsidRPr="0063385C">
        <w:rPr>
          <w:lang w:val="en-US"/>
        </w:rPr>
        <w:t xml:space="preserve">, v. 132, n. 1, p. 54–64, 2006. </w:t>
      </w:r>
    </w:p>
    <w:p w14:paraId="1651D715" w14:textId="77777777" w:rsidR="0063385C" w:rsidRDefault="0063385C" w:rsidP="0063385C">
      <w:pPr>
        <w:pStyle w:val="Bibliografia"/>
      </w:pPr>
      <w:r w:rsidRPr="0063385C">
        <w:rPr>
          <w:lang w:val="en-US"/>
        </w:rPr>
        <w:t xml:space="preserve">ARNOUX, P. J. </w:t>
      </w:r>
      <w:r w:rsidRPr="0063385C">
        <w:rPr>
          <w:b/>
          <w:bCs/>
          <w:lang w:val="en-US"/>
        </w:rPr>
        <w:t>Modélisation des ligaments des membres porteurs.</w:t>
      </w:r>
      <w:r w:rsidRPr="0063385C">
        <w:rPr>
          <w:lang w:val="en-US"/>
        </w:rPr>
        <w:t xml:space="preserve"> </w:t>
      </w:r>
      <w:r>
        <w:rPr>
          <w:i/>
          <w:iCs/>
        </w:rPr>
        <w:t>[</w:t>
      </w:r>
      <w:proofErr w:type="spellStart"/>
      <w:r>
        <w:rPr>
          <w:i/>
          <w:iCs/>
        </w:rPr>
        <w:t>S.l</w:t>
      </w:r>
      <w:proofErr w:type="spellEnd"/>
      <w:r>
        <w:rPr>
          <w:i/>
          <w:iCs/>
        </w:rPr>
        <w:t>.]</w:t>
      </w:r>
      <w:r>
        <w:t xml:space="preserve">: </w:t>
      </w:r>
      <w:proofErr w:type="spellStart"/>
      <w:r>
        <w:t>Université</w:t>
      </w:r>
      <w:proofErr w:type="spellEnd"/>
      <w:r>
        <w:t xml:space="preserve"> de </w:t>
      </w:r>
      <w:proofErr w:type="spellStart"/>
      <w:r>
        <w:t>la</w:t>
      </w:r>
      <w:proofErr w:type="spellEnd"/>
      <w:r>
        <w:t xml:space="preserve"> Méditerranée, 2000.</w:t>
      </w:r>
    </w:p>
    <w:p w14:paraId="5CB50FAD" w14:textId="77777777" w:rsidR="0063385C" w:rsidRPr="0063385C" w:rsidRDefault="0063385C" w:rsidP="0063385C">
      <w:pPr>
        <w:pStyle w:val="Bibliografia"/>
        <w:rPr>
          <w:lang w:val="en-US"/>
        </w:rPr>
      </w:pPr>
      <w:r w:rsidRPr="0063385C">
        <w:rPr>
          <w:lang w:val="en-US"/>
        </w:rPr>
        <w:t xml:space="preserve">ARNOUX, P. J. </w:t>
      </w:r>
      <w:r w:rsidRPr="0063385C">
        <w:rPr>
          <w:i/>
          <w:iCs/>
          <w:lang w:val="en-US"/>
        </w:rPr>
        <w:t>et al.</w:t>
      </w:r>
      <w:r w:rsidRPr="0063385C">
        <w:rPr>
          <w:lang w:val="en-US"/>
        </w:rPr>
        <w:t xml:space="preserve"> A Visco-hyperelastic Model With Damage for the Knee Ligaments Under Dynamic Constraints. </w:t>
      </w:r>
      <w:r w:rsidRPr="0063385C">
        <w:rPr>
          <w:b/>
          <w:bCs/>
          <w:lang w:val="en-US"/>
        </w:rPr>
        <w:t>Computer Methods in Biomechanics and Biomedical Engineering</w:t>
      </w:r>
      <w:r w:rsidRPr="0063385C">
        <w:rPr>
          <w:lang w:val="en-US"/>
        </w:rPr>
        <w:t xml:space="preserve">, v. 5, n. 2, p. 167–174, 1 jan. 2002. </w:t>
      </w:r>
    </w:p>
    <w:p w14:paraId="292751E4" w14:textId="77777777" w:rsidR="0063385C" w:rsidRPr="0063385C" w:rsidRDefault="0063385C" w:rsidP="0063385C">
      <w:pPr>
        <w:pStyle w:val="Bibliografia"/>
        <w:rPr>
          <w:lang w:val="en-US"/>
        </w:rPr>
      </w:pPr>
      <w:r w:rsidRPr="0063385C">
        <w:rPr>
          <w:lang w:val="en-US"/>
        </w:rPr>
        <w:t xml:space="preserve">ARRUDA, Ellen M.; BOYCE, Mary C. A three-dimensional constitutive model for the large stretch behavior of rubber elastic materials. </w:t>
      </w:r>
      <w:r w:rsidRPr="0063385C">
        <w:rPr>
          <w:b/>
          <w:bCs/>
          <w:lang w:val="en-US"/>
        </w:rPr>
        <w:t>Journal of the Mechanics and Physics of Solids</w:t>
      </w:r>
      <w:r w:rsidRPr="0063385C">
        <w:rPr>
          <w:lang w:val="en-US"/>
        </w:rPr>
        <w:t xml:space="preserve">, v. 41, n. 2, p. 389–412, 1 fev. 1993. </w:t>
      </w:r>
    </w:p>
    <w:p w14:paraId="647D5CD6" w14:textId="77777777" w:rsidR="0063385C" w:rsidRPr="0063385C" w:rsidRDefault="0063385C" w:rsidP="0063385C">
      <w:pPr>
        <w:pStyle w:val="Bibliografia"/>
        <w:rPr>
          <w:lang w:val="en-US"/>
        </w:rPr>
      </w:pPr>
      <w:r w:rsidRPr="0063385C">
        <w:rPr>
          <w:lang w:val="en-US"/>
        </w:rPr>
        <w:t xml:space="preserve">ATTARD, Mario M.; HUNT, Giles W. Hyperelastic constitutive modeling under finite strain. </w:t>
      </w:r>
      <w:r w:rsidRPr="0063385C">
        <w:rPr>
          <w:b/>
          <w:bCs/>
          <w:lang w:val="en-US"/>
        </w:rPr>
        <w:t>International Journal of Solids and Structures</w:t>
      </w:r>
      <w:r w:rsidRPr="0063385C">
        <w:rPr>
          <w:lang w:val="en-US"/>
        </w:rPr>
        <w:t xml:space="preserve">, v. 41, n. 18, p. 5327–5350, 1 set. 2004. </w:t>
      </w:r>
    </w:p>
    <w:p w14:paraId="385F62BF" w14:textId="77777777" w:rsidR="0063385C" w:rsidRPr="0063385C" w:rsidRDefault="0063385C" w:rsidP="0063385C">
      <w:pPr>
        <w:pStyle w:val="Bibliografia"/>
        <w:rPr>
          <w:lang w:val="en-US"/>
        </w:rPr>
      </w:pPr>
      <w:r w:rsidRPr="0063385C">
        <w:rPr>
          <w:lang w:val="en-US"/>
        </w:rPr>
        <w:lastRenderedPageBreak/>
        <w:t xml:space="preserve">BAHREMAN, Marzieh; DARIJANI, Hossein. New polynomial strain energy function; application to rubbery circular cylinders under finite extension and torsion. </w:t>
      </w:r>
      <w:r w:rsidRPr="0063385C">
        <w:rPr>
          <w:b/>
          <w:bCs/>
          <w:lang w:val="en-US"/>
        </w:rPr>
        <w:t>Journal of Applied Polymer Science</w:t>
      </w:r>
      <w:r w:rsidRPr="0063385C">
        <w:rPr>
          <w:lang w:val="en-US"/>
        </w:rPr>
        <w:t xml:space="preserve">, v. 132, n. 13, 2015. </w:t>
      </w:r>
    </w:p>
    <w:p w14:paraId="3E5C0D88" w14:textId="77777777" w:rsidR="0063385C" w:rsidRPr="0063385C" w:rsidRDefault="0063385C" w:rsidP="0063385C">
      <w:pPr>
        <w:pStyle w:val="Bibliografia"/>
        <w:rPr>
          <w:lang w:val="en-US"/>
        </w:rPr>
      </w:pPr>
      <w:r w:rsidRPr="0063385C">
        <w:rPr>
          <w:lang w:val="en-US"/>
        </w:rPr>
        <w:t xml:space="preserve">BALL, R. C. </w:t>
      </w:r>
      <w:r w:rsidRPr="0063385C">
        <w:rPr>
          <w:i/>
          <w:iCs/>
          <w:lang w:val="en-US"/>
        </w:rPr>
        <w:t>et al.</w:t>
      </w:r>
      <w:r w:rsidRPr="0063385C">
        <w:rPr>
          <w:lang w:val="en-US"/>
        </w:rPr>
        <w:t xml:space="preserve"> Elasticity of entangled networks. </w:t>
      </w:r>
      <w:r w:rsidRPr="0063385C">
        <w:rPr>
          <w:b/>
          <w:bCs/>
          <w:lang w:val="en-US"/>
        </w:rPr>
        <w:t>Polymer</w:t>
      </w:r>
      <w:r w:rsidRPr="0063385C">
        <w:rPr>
          <w:lang w:val="en-US"/>
        </w:rPr>
        <w:t xml:space="preserve">, v. 22, n. 8, p. 1010–1018, 1 ago. 1981. </w:t>
      </w:r>
    </w:p>
    <w:p w14:paraId="6C7FF392" w14:textId="77777777" w:rsidR="0063385C" w:rsidRPr="0063385C" w:rsidRDefault="0063385C" w:rsidP="0063385C">
      <w:pPr>
        <w:pStyle w:val="Bibliografia"/>
        <w:rPr>
          <w:lang w:val="en-US"/>
        </w:rPr>
      </w:pPr>
      <w:r w:rsidRPr="0063385C">
        <w:rPr>
          <w:lang w:val="en-US"/>
        </w:rPr>
        <w:t xml:space="preserve">BEATTY, Millard F. On Constitutive Models for Limited Elastic, Molecular Based Materials. </w:t>
      </w:r>
      <w:r w:rsidRPr="0063385C">
        <w:rPr>
          <w:b/>
          <w:bCs/>
          <w:lang w:val="en-US"/>
        </w:rPr>
        <w:t>Mathematics and Mechanics of Solids</w:t>
      </w:r>
      <w:r w:rsidRPr="0063385C">
        <w:rPr>
          <w:lang w:val="en-US"/>
        </w:rPr>
        <w:t xml:space="preserve">, v. 13, n. 5, p. 375–387, 1 jul. 2008. </w:t>
      </w:r>
    </w:p>
    <w:p w14:paraId="03B007BA" w14:textId="77777777" w:rsidR="0063385C" w:rsidRPr="0063385C" w:rsidRDefault="0063385C" w:rsidP="0063385C">
      <w:pPr>
        <w:pStyle w:val="Bibliografia"/>
        <w:rPr>
          <w:lang w:val="en-US"/>
        </w:rPr>
      </w:pPr>
      <w:r w:rsidRPr="0063385C">
        <w:rPr>
          <w:lang w:val="en-US"/>
        </w:rPr>
        <w:t xml:space="preserve">BECHIR, H. </w:t>
      </w:r>
      <w:r w:rsidRPr="0063385C">
        <w:rPr>
          <w:i/>
          <w:iCs/>
          <w:lang w:val="en-US"/>
        </w:rPr>
        <w:t>et al.</w:t>
      </w:r>
      <w:r w:rsidRPr="0063385C">
        <w:rPr>
          <w:lang w:val="en-US"/>
        </w:rPr>
        <w:t xml:space="preserve"> Hyperelastic constitutive model for rubber-like materials based on the first Seth strain measures invariant. </w:t>
      </w:r>
      <w:r w:rsidRPr="0063385C">
        <w:rPr>
          <w:b/>
          <w:bCs/>
          <w:lang w:val="en-US"/>
        </w:rPr>
        <w:t>European Journal of Mechanics - A/Solids</w:t>
      </w:r>
      <w:r w:rsidRPr="0063385C">
        <w:rPr>
          <w:lang w:val="en-US"/>
        </w:rPr>
        <w:t xml:space="preserve">, v. 25, n. 1, p. 110–124, 1 jan. 2006. </w:t>
      </w:r>
    </w:p>
    <w:p w14:paraId="13251C67" w14:textId="77777777" w:rsidR="0063385C" w:rsidRPr="0063385C" w:rsidRDefault="0063385C" w:rsidP="0063385C">
      <w:pPr>
        <w:pStyle w:val="Bibliografia"/>
        <w:rPr>
          <w:lang w:val="en-US"/>
        </w:rPr>
      </w:pPr>
      <w:r w:rsidRPr="0063385C">
        <w:rPr>
          <w:lang w:val="en-US"/>
        </w:rPr>
        <w:t xml:space="preserve">BECHIR, H.; CHEVALIER, L.; IDJERI, M. A three-dimensional network model for rubber elasticity: The effect of local entanglements constraints. </w:t>
      </w:r>
      <w:r w:rsidRPr="0063385C">
        <w:rPr>
          <w:b/>
          <w:bCs/>
          <w:lang w:val="en-US"/>
        </w:rPr>
        <w:t>International Journal of Engineering Science</w:t>
      </w:r>
      <w:r w:rsidRPr="0063385C">
        <w:rPr>
          <w:lang w:val="en-US"/>
        </w:rPr>
        <w:t xml:space="preserve">, v. 48, n. 3, p. 265–274, 1 mar. 2010. </w:t>
      </w:r>
    </w:p>
    <w:p w14:paraId="11BF46E1" w14:textId="77777777" w:rsidR="0063385C" w:rsidRPr="0063385C" w:rsidRDefault="0063385C" w:rsidP="0063385C">
      <w:pPr>
        <w:pStyle w:val="Bibliografia"/>
        <w:rPr>
          <w:lang w:val="en-US"/>
        </w:rPr>
      </w:pPr>
      <w:r w:rsidRPr="0063385C">
        <w:rPr>
          <w:lang w:val="en-US"/>
        </w:rPr>
        <w:t xml:space="preserve">BEDA, T. Reconciling the fundamental phenomenological expression of the strain energy of rubber with established experimental facts. </w:t>
      </w:r>
      <w:r w:rsidRPr="0063385C">
        <w:rPr>
          <w:b/>
          <w:bCs/>
          <w:lang w:val="en-US"/>
        </w:rPr>
        <w:t>Journal of Polymer Science Part B: Polymer Physics</w:t>
      </w:r>
      <w:r w:rsidRPr="0063385C">
        <w:rPr>
          <w:lang w:val="en-US"/>
        </w:rPr>
        <w:t xml:space="preserve">, v. 43, n. 2, p. 125–134, 2005. </w:t>
      </w:r>
    </w:p>
    <w:p w14:paraId="720EE6B3" w14:textId="77777777" w:rsidR="0063385C" w:rsidRPr="0063385C" w:rsidRDefault="0063385C" w:rsidP="0063385C">
      <w:pPr>
        <w:pStyle w:val="Bibliografia"/>
        <w:rPr>
          <w:lang w:val="en-US"/>
        </w:rPr>
      </w:pPr>
      <w:r w:rsidRPr="0063385C">
        <w:rPr>
          <w:lang w:val="en-US"/>
        </w:rPr>
        <w:t xml:space="preserve">BEDA, T.; CHEVALIER, Y. Hybrid continuum model for large elastic deformation of rubber. </w:t>
      </w:r>
      <w:r w:rsidRPr="0063385C">
        <w:rPr>
          <w:b/>
          <w:bCs/>
          <w:lang w:val="en-US"/>
        </w:rPr>
        <w:t>Journal of Applied Physics</w:t>
      </w:r>
      <w:r w:rsidRPr="0063385C">
        <w:rPr>
          <w:lang w:val="en-US"/>
        </w:rPr>
        <w:t xml:space="preserve">, v. 94, n. 4, p. 2701–2706, 2003. </w:t>
      </w:r>
    </w:p>
    <w:p w14:paraId="40B54D60" w14:textId="77777777" w:rsidR="0063385C" w:rsidRPr="0063385C" w:rsidRDefault="0063385C" w:rsidP="0063385C">
      <w:pPr>
        <w:pStyle w:val="Bibliografia"/>
        <w:rPr>
          <w:lang w:val="en-US"/>
        </w:rPr>
      </w:pPr>
      <w:r w:rsidRPr="0063385C">
        <w:rPr>
          <w:lang w:val="en-US"/>
        </w:rPr>
        <w:t xml:space="preserve">BEEX, L. A. A. Fusing the Seth–Hill strain tensors to fit compressible elastic material responses in the nonlinear regime. </w:t>
      </w:r>
      <w:r w:rsidRPr="0063385C">
        <w:rPr>
          <w:b/>
          <w:bCs/>
          <w:lang w:val="en-US"/>
        </w:rPr>
        <w:t>International Journal of Mechanical Sciences</w:t>
      </w:r>
      <w:r w:rsidRPr="0063385C">
        <w:rPr>
          <w:lang w:val="en-US"/>
        </w:rPr>
        <w:t xml:space="preserve">, v. 163, p. 105072, 1 nov. 2019. </w:t>
      </w:r>
    </w:p>
    <w:p w14:paraId="06662888" w14:textId="77777777" w:rsidR="0063385C" w:rsidRPr="0063385C" w:rsidRDefault="0063385C" w:rsidP="0063385C">
      <w:pPr>
        <w:pStyle w:val="Bibliografia"/>
        <w:rPr>
          <w:lang w:val="en-US"/>
        </w:rPr>
      </w:pPr>
      <w:r w:rsidRPr="0063385C">
        <w:rPr>
          <w:lang w:val="en-US"/>
        </w:rPr>
        <w:t xml:space="preserve">BIDERMAN, V. L. Calculation of rubber parts. </w:t>
      </w:r>
      <w:r w:rsidRPr="0063385C">
        <w:rPr>
          <w:b/>
          <w:bCs/>
          <w:lang w:val="en-US"/>
        </w:rPr>
        <w:t>Rascheti na prochnost</w:t>
      </w:r>
      <w:r w:rsidRPr="0063385C">
        <w:rPr>
          <w:lang w:val="en-US"/>
        </w:rPr>
        <w:t xml:space="preserve">, v. 40, 1958. </w:t>
      </w:r>
    </w:p>
    <w:p w14:paraId="182D95EB" w14:textId="77777777" w:rsidR="0063385C" w:rsidRPr="0063385C" w:rsidRDefault="0063385C" w:rsidP="0063385C">
      <w:pPr>
        <w:pStyle w:val="Bibliografia"/>
        <w:rPr>
          <w:lang w:val="en-US"/>
        </w:rPr>
      </w:pPr>
      <w:r w:rsidRPr="0063385C">
        <w:rPr>
          <w:lang w:val="en-US"/>
        </w:rPr>
        <w:t xml:space="preserve">BOYCE, Mary C.; ARRUDA, Ellen M. Constitutive Models of Rubber Elasticity: A Review. </w:t>
      </w:r>
      <w:r w:rsidRPr="0063385C">
        <w:rPr>
          <w:b/>
          <w:bCs/>
          <w:lang w:val="en-US"/>
        </w:rPr>
        <w:t>Rubber Chemistry and Technology</w:t>
      </w:r>
      <w:r w:rsidRPr="0063385C">
        <w:rPr>
          <w:lang w:val="en-US"/>
        </w:rPr>
        <w:t xml:space="preserve">, v. 73, n. 3, p. 504–523, 1 jul. 2000. </w:t>
      </w:r>
    </w:p>
    <w:p w14:paraId="27DD07CD" w14:textId="77777777" w:rsidR="0063385C" w:rsidRPr="0063385C" w:rsidRDefault="0063385C" w:rsidP="0063385C">
      <w:pPr>
        <w:pStyle w:val="Bibliografia"/>
        <w:rPr>
          <w:lang w:val="en-US"/>
        </w:rPr>
      </w:pPr>
      <w:r w:rsidRPr="0063385C">
        <w:rPr>
          <w:lang w:val="en-US"/>
        </w:rPr>
        <w:t xml:space="preserve">CARROLL, M. M. A Strain Energy Function for Vulcanized Rubbers. </w:t>
      </w:r>
      <w:r w:rsidRPr="0063385C">
        <w:rPr>
          <w:b/>
          <w:bCs/>
          <w:lang w:val="en-US"/>
        </w:rPr>
        <w:t>Journal of Elasticity</w:t>
      </w:r>
      <w:r w:rsidRPr="0063385C">
        <w:rPr>
          <w:lang w:val="en-US"/>
        </w:rPr>
        <w:t xml:space="preserve">, v. 103, n. 2, p. 173–187, 1 abr. 2011. </w:t>
      </w:r>
    </w:p>
    <w:p w14:paraId="65811C7C" w14:textId="77777777" w:rsidR="0063385C" w:rsidRDefault="0063385C" w:rsidP="0063385C">
      <w:pPr>
        <w:pStyle w:val="Bibliografia"/>
      </w:pPr>
      <w:r w:rsidRPr="0063385C">
        <w:rPr>
          <w:lang w:val="en-US"/>
        </w:rPr>
        <w:t xml:space="preserve">COHEN, A. A Padé approximant to the inverse Langevin function. </w:t>
      </w:r>
      <w:proofErr w:type="spellStart"/>
      <w:r>
        <w:rPr>
          <w:b/>
          <w:bCs/>
        </w:rPr>
        <w:t>Rheologica</w:t>
      </w:r>
      <w:proofErr w:type="spellEnd"/>
      <w:r>
        <w:rPr>
          <w:b/>
          <w:bCs/>
        </w:rPr>
        <w:t xml:space="preserve"> Acta</w:t>
      </w:r>
      <w:r>
        <w:t xml:space="preserve">, v. 30, n. 3, p. 270–273, 1 maio 1991. </w:t>
      </w:r>
    </w:p>
    <w:p w14:paraId="252EB929" w14:textId="77777777" w:rsidR="0063385C" w:rsidRPr="0063385C" w:rsidRDefault="0063385C" w:rsidP="0063385C">
      <w:pPr>
        <w:pStyle w:val="Bibliografia"/>
        <w:rPr>
          <w:lang w:val="en-US"/>
        </w:rPr>
      </w:pPr>
      <w:r w:rsidRPr="0063385C">
        <w:rPr>
          <w:lang w:val="en-US"/>
        </w:rPr>
        <w:t xml:space="preserve">CURNIER, A.; RAKOTOMANANA, L. Generalized Strain and Stress Measures: Critical Survey and New Results. </w:t>
      </w:r>
      <w:r w:rsidRPr="0063385C">
        <w:rPr>
          <w:b/>
          <w:bCs/>
          <w:lang w:val="en-US"/>
        </w:rPr>
        <w:t>Engineering Transactions</w:t>
      </w:r>
      <w:r w:rsidRPr="0063385C">
        <w:rPr>
          <w:lang w:val="en-US"/>
        </w:rPr>
        <w:t xml:space="preserve">, v. 39, n. 3–4, p. 461–538, 31 dez. 1991. </w:t>
      </w:r>
    </w:p>
    <w:p w14:paraId="0C8213E4" w14:textId="77777777" w:rsidR="0063385C" w:rsidRPr="0063385C" w:rsidRDefault="0063385C" w:rsidP="0063385C">
      <w:pPr>
        <w:pStyle w:val="Bibliografia"/>
        <w:rPr>
          <w:lang w:val="en-US"/>
        </w:rPr>
      </w:pPr>
      <w:r w:rsidRPr="0063385C">
        <w:rPr>
          <w:lang w:val="en-US"/>
        </w:rPr>
        <w:t xml:space="preserve">CURNIER, A.; ZYSSET, Ph. A family of metric strains and conjugate stresses, prolonging usual material laws from small to large transformations. </w:t>
      </w:r>
      <w:r w:rsidRPr="0063385C">
        <w:rPr>
          <w:b/>
          <w:bCs/>
          <w:lang w:val="en-US"/>
        </w:rPr>
        <w:t>International Journal of Solids and Structures</w:t>
      </w:r>
      <w:r w:rsidRPr="0063385C">
        <w:rPr>
          <w:lang w:val="en-US"/>
        </w:rPr>
        <w:t xml:space="preserve">, v. 43, n. 10, p. 3057–3086, 1 maio 2006. </w:t>
      </w:r>
    </w:p>
    <w:p w14:paraId="7541DBEE" w14:textId="77777777" w:rsidR="0063385C" w:rsidRPr="0063385C" w:rsidRDefault="0063385C" w:rsidP="0063385C">
      <w:pPr>
        <w:pStyle w:val="Bibliografia"/>
        <w:rPr>
          <w:lang w:val="en-US"/>
        </w:rPr>
      </w:pPr>
      <w:r w:rsidRPr="0063385C">
        <w:rPr>
          <w:lang w:val="en-US"/>
        </w:rPr>
        <w:t xml:space="preserve">DARIJANI, H.; NAGHDABADI, R. Kinematics and kinetics modeling of thermoelastic continua based on the multiplicative decomposition of the deformation gradient. </w:t>
      </w:r>
      <w:r w:rsidRPr="0063385C">
        <w:rPr>
          <w:b/>
          <w:bCs/>
          <w:lang w:val="en-US"/>
        </w:rPr>
        <w:t>International Journal of Engineering Science</w:t>
      </w:r>
      <w:r w:rsidRPr="0063385C">
        <w:rPr>
          <w:lang w:val="en-US"/>
        </w:rPr>
        <w:t xml:space="preserve">, v. 62, p. 56–69, 1 jan. 2013. </w:t>
      </w:r>
    </w:p>
    <w:p w14:paraId="7A9F2BF3" w14:textId="77777777" w:rsidR="0063385C" w:rsidRPr="0063385C" w:rsidRDefault="0063385C" w:rsidP="0063385C">
      <w:pPr>
        <w:pStyle w:val="Bibliografia"/>
        <w:rPr>
          <w:lang w:val="en-US"/>
        </w:rPr>
      </w:pPr>
      <w:r w:rsidRPr="0063385C">
        <w:rPr>
          <w:lang w:val="en-US"/>
        </w:rPr>
        <w:t xml:space="preserve">DAVIDSON, Jacob D.; GOULBOURNE, N. C. A nonaffine network model for elastomers undergoing finite deformations. </w:t>
      </w:r>
      <w:r w:rsidRPr="0063385C">
        <w:rPr>
          <w:b/>
          <w:bCs/>
          <w:lang w:val="en-US"/>
        </w:rPr>
        <w:t>Journal of the Mechanics and Physics of Solids</w:t>
      </w:r>
      <w:r w:rsidRPr="0063385C">
        <w:rPr>
          <w:lang w:val="en-US"/>
        </w:rPr>
        <w:t xml:space="preserve">, v. 61, n. 8, p. 1784–1797, 1 ago. 2013. </w:t>
      </w:r>
    </w:p>
    <w:p w14:paraId="4765F819" w14:textId="77777777" w:rsidR="0063385C" w:rsidRPr="0063385C" w:rsidRDefault="0063385C" w:rsidP="0063385C">
      <w:pPr>
        <w:pStyle w:val="Bibliografia"/>
        <w:rPr>
          <w:lang w:val="en-US"/>
        </w:rPr>
      </w:pPr>
      <w:r w:rsidRPr="0063385C">
        <w:rPr>
          <w:lang w:val="en-US"/>
        </w:rPr>
        <w:lastRenderedPageBreak/>
        <w:t xml:space="preserve">DAVIES, C. K. L.; DE, Dilip K.; THOMAS, A. G. Characterization of the Behavior of Rubber for Engineering Design Purposes. 1. Stress-Strain Relations. </w:t>
      </w:r>
      <w:r w:rsidRPr="0063385C">
        <w:rPr>
          <w:b/>
          <w:bCs/>
          <w:lang w:val="en-US"/>
        </w:rPr>
        <w:t>Rubber Chemistry and Technology</w:t>
      </w:r>
      <w:r w:rsidRPr="0063385C">
        <w:rPr>
          <w:lang w:val="en-US"/>
        </w:rPr>
        <w:t xml:space="preserve">, v. 67, n. 4, p. 716–728, 1 set. 1994. </w:t>
      </w:r>
    </w:p>
    <w:p w14:paraId="2DEBA36F" w14:textId="77777777" w:rsidR="0063385C" w:rsidRPr="0063385C" w:rsidRDefault="0063385C" w:rsidP="0063385C">
      <w:pPr>
        <w:pStyle w:val="Bibliografia"/>
        <w:rPr>
          <w:lang w:val="en-US"/>
        </w:rPr>
      </w:pPr>
      <w:r w:rsidRPr="0063385C">
        <w:rPr>
          <w:lang w:val="en-US"/>
        </w:rPr>
        <w:t xml:space="preserve">DEMIRAY, Hilmi. A note on the elasticity of soft biological tissues. </w:t>
      </w:r>
      <w:r w:rsidRPr="0063385C">
        <w:rPr>
          <w:b/>
          <w:bCs/>
          <w:lang w:val="en-US"/>
        </w:rPr>
        <w:t>Journal of Biomechanics</w:t>
      </w:r>
      <w:r w:rsidRPr="0063385C">
        <w:rPr>
          <w:lang w:val="en-US"/>
        </w:rPr>
        <w:t xml:space="preserve">, v. 5, n. 3, p. 309–311, 1 maio 1972. </w:t>
      </w:r>
    </w:p>
    <w:p w14:paraId="43E9B6AF" w14:textId="77777777" w:rsidR="0063385C" w:rsidRPr="0063385C" w:rsidRDefault="0063385C" w:rsidP="0063385C">
      <w:pPr>
        <w:pStyle w:val="Bibliografia"/>
        <w:rPr>
          <w:lang w:val="en-US"/>
        </w:rPr>
      </w:pPr>
      <w:r w:rsidRPr="0063385C">
        <w:rPr>
          <w:lang w:val="en-US"/>
        </w:rPr>
        <w:t xml:space="preserve">DEMIRAY, Hilmi </w:t>
      </w:r>
      <w:r w:rsidRPr="0063385C">
        <w:rPr>
          <w:i/>
          <w:iCs/>
          <w:lang w:val="en-US"/>
        </w:rPr>
        <w:t>et al.</w:t>
      </w:r>
      <w:r w:rsidRPr="0063385C">
        <w:rPr>
          <w:lang w:val="en-US"/>
        </w:rPr>
        <w:t xml:space="preserve"> A stress-strain relation for </w:t>
      </w:r>
      <w:proofErr w:type="gramStart"/>
      <w:r w:rsidRPr="0063385C">
        <w:rPr>
          <w:lang w:val="en-US"/>
        </w:rPr>
        <w:t>a rat</w:t>
      </w:r>
      <w:proofErr w:type="gramEnd"/>
      <w:r w:rsidRPr="0063385C">
        <w:rPr>
          <w:lang w:val="en-US"/>
        </w:rPr>
        <w:t xml:space="preserve"> abdominal aorta. </w:t>
      </w:r>
      <w:r w:rsidRPr="0063385C">
        <w:rPr>
          <w:b/>
          <w:bCs/>
          <w:lang w:val="en-US"/>
        </w:rPr>
        <w:t>Journal of Biomechanics</w:t>
      </w:r>
      <w:r w:rsidRPr="0063385C">
        <w:rPr>
          <w:lang w:val="en-US"/>
        </w:rPr>
        <w:t xml:space="preserve">, v. 21, n. 5, p. 369–374, 1 jan. 1988. </w:t>
      </w:r>
    </w:p>
    <w:p w14:paraId="78123DD9" w14:textId="77777777" w:rsidR="0063385C" w:rsidRPr="0063385C" w:rsidRDefault="0063385C" w:rsidP="0063385C">
      <w:pPr>
        <w:pStyle w:val="Bibliografia"/>
        <w:rPr>
          <w:lang w:val="en-US"/>
        </w:rPr>
      </w:pPr>
      <w:r w:rsidRPr="0063385C">
        <w:rPr>
          <w:lang w:val="en-US"/>
        </w:rPr>
        <w:t xml:space="preserve">DOBRYNIN, Andrey V.; CARRILLO, Jan-Michael Y. Universality in Nonlinear Elasticity of Biological and Polymeric Networks and Gels. </w:t>
      </w:r>
      <w:r w:rsidRPr="0063385C">
        <w:rPr>
          <w:b/>
          <w:bCs/>
          <w:lang w:val="en-US"/>
        </w:rPr>
        <w:t>Macromolecules</w:t>
      </w:r>
      <w:r w:rsidRPr="0063385C">
        <w:rPr>
          <w:lang w:val="en-US"/>
        </w:rPr>
        <w:t xml:space="preserve">, v. 44, n. 1, p. 140–146, 11 jan. 2011. </w:t>
      </w:r>
    </w:p>
    <w:p w14:paraId="6EDBABB6" w14:textId="77777777" w:rsidR="0063385C" w:rsidRPr="0063385C" w:rsidRDefault="0063385C" w:rsidP="0063385C">
      <w:pPr>
        <w:pStyle w:val="Bibliografia"/>
        <w:rPr>
          <w:lang w:val="en-US"/>
        </w:rPr>
      </w:pPr>
      <w:r w:rsidRPr="0063385C">
        <w:rPr>
          <w:lang w:val="en-US"/>
        </w:rPr>
        <w:t xml:space="preserve">DOYLE, T. C.; ERICKSEN, Jerald L. </w:t>
      </w:r>
      <w:r w:rsidRPr="0063385C">
        <w:rPr>
          <w:b/>
          <w:bCs/>
          <w:lang w:val="en-US"/>
        </w:rPr>
        <w:t>NONLINEAR ELASTICITY.</w:t>
      </w:r>
      <w:r w:rsidRPr="0063385C">
        <w:rPr>
          <w:lang w:val="en-US"/>
        </w:rPr>
        <w:t xml:space="preserve"> </w:t>
      </w:r>
      <w:r w:rsidRPr="0063385C">
        <w:rPr>
          <w:i/>
          <w:iCs/>
          <w:lang w:val="en-US"/>
        </w:rPr>
        <w:t>[S.l.]</w:t>
      </w:r>
      <w:r w:rsidRPr="0063385C">
        <w:rPr>
          <w:lang w:val="en-US"/>
        </w:rPr>
        <w:t xml:space="preserve">: ACADEMIC PRESS, 1956. </w:t>
      </w:r>
    </w:p>
    <w:p w14:paraId="7C5744F2" w14:textId="77777777" w:rsidR="0063385C" w:rsidRPr="0063385C" w:rsidRDefault="0063385C" w:rsidP="0063385C">
      <w:pPr>
        <w:pStyle w:val="Bibliografia"/>
        <w:rPr>
          <w:lang w:val="en-US"/>
        </w:rPr>
      </w:pPr>
      <w:r w:rsidRPr="0063385C">
        <w:rPr>
          <w:lang w:val="en-US"/>
        </w:rPr>
        <w:t xml:space="preserve">DWIVEDI, Krashn Kr. </w:t>
      </w:r>
      <w:r w:rsidRPr="0063385C">
        <w:rPr>
          <w:i/>
          <w:iCs/>
          <w:lang w:val="en-US"/>
        </w:rPr>
        <w:t>et al.</w:t>
      </w:r>
      <w:r w:rsidRPr="0063385C">
        <w:rPr>
          <w:lang w:val="en-US"/>
        </w:rPr>
        <w:t xml:space="preserve"> A hyperelastic model to capture the mechanical behaviour and histological aspects of </w:t>
      </w:r>
      <w:proofErr w:type="gramStart"/>
      <w:r w:rsidRPr="0063385C">
        <w:rPr>
          <w:lang w:val="en-US"/>
        </w:rPr>
        <w:t>the soft</w:t>
      </w:r>
      <w:proofErr w:type="gramEnd"/>
      <w:r w:rsidRPr="0063385C">
        <w:rPr>
          <w:lang w:val="en-US"/>
        </w:rPr>
        <w:t xml:space="preserve"> tissues. </w:t>
      </w:r>
      <w:r w:rsidRPr="0063385C">
        <w:rPr>
          <w:b/>
          <w:bCs/>
          <w:lang w:val="en-US"/>
        </w:rPr>
        <w:t>Journal of the Mechanical Behavior of Biomedical Materials</w:t>
      </w:r>
      <w:r w:rsidRPr="0063385C">
        <w:rPr>
          <w:lang w:val="en-US"/>
        </w:rPr>
        <w:t xml:space="preserve">, v. 126, p. 105013, 1 fev. 2022. </w:t>
      </w:r>
    </w:p>
    <w:p w14:paraId="3AFD0468" w14:textId="77777777" w:rsidR="0063385C" w:rsidRPr="0063385C" w:rsidRDefault="0063385C" w:rsidP="0063385C">
      <w:pPr>
        <w:pStyle w:val="Bibliografia"/>
        <w:rPr>
          <w:lang w:val="en-US"/>
        </w:rPr>
      </w:pPr>
      <w:r w:rsidRPr="0063385C">
        <w:rPr>
          <w:lang w:val="en-US"/>
        </w:rPr>
        <w:t xml:space="preserve">EDWARDS, S. F. The statistical mechanics of polymerized material. </w:t>
      </w:r>
      <w:r w:rsidRPr="0063385C">
        <w:rPr>
          <w:b/>
          <w:bCs/>
          <w:lang w:val="en-US"/>
        </w:rPr>
        <w:t>Proceedings of the Physical Society</w:t>
      </w:r>
      <w:r w:rsidRPr="0063385C">
        <w:rPr>
          <w:lang w:val="en-US"/>
        </w:rPr>
        <w:t xml:space="preserve">, v. 92, n. 1, p. 9–16, 1967. </w:t>
      </w:r>
    </w:p>
    <w:p w14:paraId="179ED370" w14:textId="77777777" w:rsidR="0063385C" w:rsidRPr="0063385C" w:rsidRDefault="0063385C" w:rsidP="0063385C">
      <w:pPr>
        <w:pStyle w:val="Bibliografia"/>
        <w:rPr>
          <w:lang w:val="en-US"/>
        </w:rPr>
      </w:pPr>
      <w:r w:rsidRPr="0063385C">
        <w:rPr>
          <w:lang w:val="en-US"/>
        </w:rPr>
        <w:t xml:space="preserve">EDWARDS, S. F.; VILGIS, Th. The effect of entanglements in rubber elasticity. </w:t>
      </w:r>
      <w:r w:rsidRPr="0063385C">
        <w:rPr>
          <w:b/>
          <w:bCs/>
          <w:lang w:val="en-US"/>
        </w:rPr>
        <w:t>Polymer</w:t>
      </w:r>
      <w:r w:rsidRPr="0063385C">
        <w:rPr>
          <w:lang w:val="en-US"/>
        </w:rPr>
        <w:t xml:space="preserve">, v. 27, n. 4, p. 483–492, 1 abr. 1986. </w:t>
      </w:r>
    </w:p>
    <w:p w14:paraId="4322385E" w14:textId="77777777" w:rsidR="0063385C" w:rsidRPr="0063385C" w:rsidRDefault="0063385C" w:rsidP="0063385C">
      <w:pPr>
        <w:pStyle w:val="Bibliografia"/>
        <w:rPr>
          <w:lang w:val="en-US"/>
        </w:rPr>
      </w:pPr>
      <w:r w:rsidRPr="0063385C">
        <w:rPr>
          <w:lang w:val="en-US"/>
        </w:rPr>
        <w:t xml:space="preserve">ELÍAS-ZÚÑIGA, Alex; BEATTY, Millard F. Constitutive equations for amended non-Gaussian network models of rubber elasticity. </w:t>
      </w:r>
      <w:r w:rsidRPr="0063385C">
        <w:rPr>
          <w:b/>
          <w:bCs/>
          <w:lang w:val="en-US"/>
        </w:rPr>
        <w:t>International Journal of Engineering Science</w:t>
      </w:r>
      <w:r w:rsidRPr="0063385C">
        <w:rPr>
          <w:lang w:val="en-US"/>
        </w:rPr>
        <w:t xml:space="preserve">, v. 40, n. 20, p. 2265–2294, 1 dez. 2002. </w:t>
      </w:r>
    </w:p>
    <w:p w14:paraId="12D94F55" w14:textId="77777777" w:rsidR="0063385C" w:rsidRPr="0063385C" w:rsidRDefault="0063385C" w:rsidP="0063385C">
      <w:pPr>
        <w:pStyle w:val="Bibliografia"/>
        <w:rPr>
          <w:lang w:val="en-US"/>
        </w:rPr>
      </w:pPr>
      <w:r w:rsidRPr="0063385C">
        <w:rPr>
          <w:lang w:val="en-US"/>
        </w:rPr>
        <w:t xml:space="preserve">ERMAN, Burak; FLORY, Paul J. Relationships between stress, strain, and molecular constitution of polymer networks. Comparison of theory with experiments. </w:t>
      </w:r>
      <w:r w:rsidRPr="0063385C">
        <w:rPr>
          <w:b/>
          <w:bCs/>
          <w:lang w:val="en-US"/>
        </w:rPr>
        <w:t>Macromolecules</w:t>
      </w:r>
      <w:r w:rsidRPr="0063385C">
        <w:rPr>
          <w:lang w:val="en-US"/>
        </w:rPr>
        <w:t xml:space="preserve">, v. 15, n. 3, p. 806–811, 1 maio 1982. </w:t>
      </w:r>
    </w:p>
    <w:p w14:paraId="35C539E9" w14:textId="77777777" w:rsidR="0063385C" w:rsidRPr="0063385C" w:rsidRDefault="0063385C" w:rsidP="0063385C">
      <w:pPr>
        <w:pStyle w:val="Bibliografia"/>
        <w:rPr>
          <w:lang w:val="en-US"/>
        </w:rPr>
      </w:pPr>
      <w:r w:rsidRPr="0063385C">
        <w:rPr>
          <w:lang w:val="en-US"/>
        </w:rPr>
        <w:t xml:space="preserve">ERMAN, Burak; MONNERIE, Lucien. Theory of elasticity of amorphous networks: effect of constraints along chains. </w:t>
      </w:r>
      <w:r w:rsidRPr="0063385C">
        <w:rPr>
          <w:b/>
          <w:bCs/>
          <w:lang w:val="en-US"/>
        </w:rPr>
        <w:t>Macromolecules</w:t>
      </w:r>
      <w:r w:rsidRPr="0063385C">
        <w:rPr>
          <w:lang w:val="en-US"/>
        </w:rPr>
        <w:t xml:space="preserve">, v. 22, n. 8, p. 3342–3348, 1 ago. 1989. </w:t>
      </w:r>
    </w:p>
    <w:p w14:paraId="6A4B64CD" w14:textId="77777777" w:rsidR="0063385C" w:rsidRDefault="0063385C" w:rsidP="0063385C">
      <w:pPr>
        <w:pStyle w:val="Bibliografia"/>
      </w:pPr>
      <w:r w:rsidRPr="0063385C">
        <w:rPr>
          <w:lang w:val="en-US"/>
        </w:rPr>
        <w:t xml:space="preserve">FLORY, P. J. STATISTICAL THERMODYNAMICS OF RANDOM NETWORKS. </w:t>
      </w:r>
      <w:proofErr w:type="spellStart"/>
      <w:r>
        <w:rPr>
          <w:b/>
          <w:bCs/>
        </w:rPr>
        <w:t>Proc</w:t>
      </w:r>
      <w:proofErr w:type="spellEnd"/>
      <w:r>
        <w:rPr>
          <w:b/>
          <w:bCs/>
        </w:rPr>
        <w:t xml:space="preserve"> R </w:t>
      </w:r>
      <w:proofErr w:type="spellStart"/>
      <w:r>
        <w:rPr>
          <w:b/>
          <w:bCs/>
        </w:rPr>
        <w:t>Soc</w:t>
      </w:r>
      <w:proofErr w:type="spellEnd"/>
      <w:r>
        <w:rPr>
          <w:b/>
          <w:bCs/>
        </w:rPr>
        <w:t xml:space="preserve"> London Ser A</w:t>
      </w:r>
      <w:r>
        <w:t xml:space="preserve">, v. 351, n. 1666, p. 351–380, 1976. </w:t>
      </w:r>
    </w:p>
    <w:p w14:paraId="6966FF69" w14:textId="77777777" w:rsidR="0063385C" w:rsidRPr="0063385C" w:rsidRDefault="0063385C" w:rsidP="0063385C">
      <w:pPr>
        <w:pStyle w:val="Bibliografia"/>
        <w:rPr>
          <w:lang w:val="en-US"/>
        </w:rPr>
      </w:pPr>
      <w:r w:rsidRPr="0063385C">
        <w:rPr>
          <w:lang w:val="en-US"/>
        </w:rPr>
        <w:t xml:space="preserve">FLORY, Paul J. Network Structure and the Elastic Properties of Vulcanized Rubber. </w:t>
      </w:r>
      <w:r w:rsidRPr="0063385C">
        <w:rPr>
          <w:b/>
          <w:bCs/>
          <w:lang w:val="en-US"/>
        </w:rPr>
        <w:t>Chemical Reviews</w:t>
      </w:r>
      <w:r w:rsidRPr="0063385C">
        <w:rPr>
          <w:lang w:val="en-US"/>
        </w:rPr>
        <w:t xml:space="preserve">, v. 35, n. 1, p. 51–75, 1 ago. 1944. </w:t>
      </w:r>
    </w:p>
    <w:p w14:paraId="2F615169" w14:textId="77777777" w:rsidR="0063385C" w:rsidRPr="0063385C" w:rsidRDefault="0063385C" w:rsidP="0063385C">
      <w:pPr>
        <w:pStyle w:val="Bibliografia"/>
        <w:rPr>
          <w:lang w:val="en-US"/>
        </w:rPr>
      </w:pPr>
      <w:r w:rsidRPr="0063385C">
        <w:rPr>
          <w:lang w:val="en-US"/>
        </w:rPr>
        <w:t xml:space="preserve">FLORY, Paul J.; ERMAN, Burak. Theory of elasticity of polymer networks. 3. </w:t>
      </w:r>
      <w:r w:rsidRPr="0063385C">
        <w:rPr>
          <w:b/>
          <w:bCs/>
          <w:lang w:val="en-US"/>
        </w:rPr>
        <w:t>Macromolecules</w:t>
      </w:r>
      <w:r w:rsidRPr="0063385C">
        <w:rPr>
          <w:lang w:val="en-US"/>
        </w:rPr>
        <w:t xml:space="preserve">, v. 15, n. 3, p. 800–806, 1 maio 1982. </w:t>
      </w:r>
    </w:p>
    <w:p w14:paraId="437D030F" w14:textId="77777777" w:rsidR="0063385C" w:rsidRPr="0063385C" w:rsidRDefault="0063385C" w:rsidP="0063385C">
      <w:pPr>
        <w:pStyle w:val="Bibliografia"/>
        <w:rPr>
          <w:lang w:val="en-US"/>
        </w:rPr>
      </w:pPr>
      <w:r w:rsidRPr="0063385C">
        <w:rPr>
          <w:lang w:val="en-US"/>
        </w:rPr>
        <w:t xml:space="preserve">FUNG, Yc. Elasticity of soft tissues in simple elongation. </w:t>
      </w:r>
      <w:r w:rsidRPr="0063385C">
        <w:rPr>
          <w:b/>
          <w:bCs/>
          <w:lang w:val="en-US"/>
        </w:rPr>
        <w:t>American Journal of Physiology-Legacy Content</w:t>
      </w:r>
      <w:r w:rsidRPr="0063385C">
        <w:rPr>
          <w:lang w:val="en-US"/>
        </w:rPr>
        <w:t xml:space="preserve">, v. 213, n. 6, p. 1532–1544, dez. 1967. </w:t>
      </w:r>
    </w:p>
    <w:p w14:paraId="2DEB2F17" w14:textId="77777777" w:rsidR="0063385C" w:rsidRPr="0063385C" w:rsidRDefault="0063385C" w:rsidP="0063385C">
      <w:pPr>
        <w:pStyle w:val="Bibliografia"/>
        <w:rPr>
          <w:lang w:val="en-US"/>
        </w:rPr>
      </w:pPr>
      <w:r w:rsidRPr="0063385C">
        <w:rPr>
          <w:lang w:val="en-US"/>
        </w:rPr>
        <w:t xml:space="preserve">GENT, A. N. A New Constitutive Relation for Rubber. </w:t>
      </w:r>
      <w:r w:rsidRPr="0063385C">
        <w:rPr>
          <w:b/>
          <w:bCs/>
          <w:lang w:val="en-US"/>
        </w:rPr>
        <w:t>Rubber Chemistry and Technology</w:t>
      </w:r>
      <w:r w:rsidRPr="0063385C">
        <w:rPr>
          <w:lang w:val="en-US"/>
        </w:rPr>
        <w:t xml:space="preserve">, v. 69, n. 1, p. 59–61, 1 mar. 1996. </w:t>
      </w:r>
    </w:p>
    <w:p w14:paraId="327A5AA0" w14:textId="77777777" w:rsidR="0063385C" w:rsidRPr="0063385C" w:rsidRDefault="0063385C" w:rsidP="0063385C">
      <w:pPr>
        <w:pStyle w:val="Bibliografia"/>
        <w:rPr>
          <w:lang w:val="en-US"/>
        </w:rPr>
      </w:pPr>
      <w:r w:rsidRPr="0063385C">
        <w:rPr>
          <w:lang w:val="en-US"/>
        </w:rPr>
        <w:lastRenderedPageBreak/>
        <w:t xml:space="preserve">GENT, A. N. Elastic Instabilities of Inflated Rubber Shells. </w:t>
      </w:r>
      <w:r w:rsidRPr="0063385C">
        <w:rPr>
          <w:b/>
          <w:bCs/>
          <w:lang w:val="en-US"/>
        </w:rPr>
        <w:t>Rubber Chemistry and Technology</w:t>
      </w:r>
      <w:r w:rsidRPr="0063385C">
        <w:rPr>
          <w:lang w:val="en-US"/>
        </w:rPr>
        <w:t xml:space="preserve">, v. 72, n. 2, p. 263–268, 1 maio 1999. </w:t>
      </w:r>
    </w:p>
    <w:p w14:paraId="1AF37ABA" w14:textId="77777777" w:rsidR="0063385C" w:rsidRPr="0063385C" w:rsidRDefault="0063385C" w:rsidP="0063385C">
      <w:pPr>
        <w:pStyle w:val="Bibliografia"/>
        <w:rPr>
          <w:lang w:val="en-US"/>
        </w:rPr>
      </w:pPr>
      <w:r w:rsidRPr="0063385C">
        <w:rPr>
          <w:lang w:val="en-US"/>
        </w:rPr>
        <w:t xml:space="preserve">GENT, A. N.; THOMAS, A. G. Forms for the stored (strain) energy function for vulcanized rubber. </w:t>
      </w:r>
      <w:r w:rsidRPr="0063385C">
        <w:rPr>
          <w:b/>
          <w:bCs/>
          <w:lang w:val="en-US"/>
        </w:rPr>
        <w:t>Journal of Polymer Science</w:t>
      </w:r>
      <w:r w:rsidRPr="0063385C">
        <w:rPr>
          <w:lang w:val="en-US"/>
        </w:rPr>
        <w:t xml:space="preserve">, v. 28, n. 118, p. 625–628, 1958. </w:t>
      </w:r>
    </w:p>
    <w:p w14:paraId="09B7F9CE" w14:textId="77777777" w:rsidR="0063385C" w:rsidRPr="0063385C" w:rsidRDefault="0063385C" w:rsidP="0063385C">
      <w:pPr>
        <w:pStyle w:val="Bibliografia"/>
        <w:rPr>
          <w:lang w:val="en-US"/>
        </w:rPr>
      </w:pPr>
      <w:r w:rsidRPr="0063385C">
        <w:rPr>
          <w:lang w:val="en-US"/>
        </w:rPr>
        <w:t xml:space="preserve">GORNET, L. </w:t>
      </w:r>
      <w:r w:rsidRPr="0063385C">
        <w:rPr>
          <w:i/>
          <w:iCs/>
          <w:lang w:val="en-US"/>
        </w:rPr>
        <w:t>et al.</w:t>
      </w:r>
      <w:r w:rsidRPr="0063385C">
        <w:rPr>
          <w:lang w:val="en-US"/>
        </w:rPr>
        <w:t xml:space="preserve"> A new isotropic hyperelastic strain energy function in terms of invariants and its derivation into a pseudo-elastic model for Mullins effect: Application to finite element analysis. </w:t>
      </w:r>
      <w:r w:rsidRPr="0063385C">
        <w:rPr>
          <w:i/>
          <w:iCs/>
          <w:lang w:val="en-US"/>
        </w:rPr>
        <w:t>In</w:t>
      </w:r>
      <w:r w:rsidRPr="0063385C">
        <w:rPr>
          <w:lang w:val="en-US"/>
        </w:rPr>
        <w:t xml:space="preserve">: CONSTITUTIVE MODELS FOR RUBBER VII - PROCEEDINGS OF THE 7TH EUROPEAN CONFERENCE ON CONSTITUTIVE MODELS FOR RUBBER, ECCMR. </w:t>
      </w:r>
      <w:r w:rsidRPr="0063385C">
        <w:rPr>
          <w:b/>
          <w:bCs/>
          <w:lang w:val="en-US"/>
        </w:rPr>
        <w:t>Anais</w:t>
      </w:r>
      <w:r w:rsidRPr="0063385C">
        <w:rPr>
          <w:lang w:val="en-US"/>
        </w:rPr>
        <w:t xml:space="preserve">... 2012. </w:t>
      </w:r>
    </w:p>
    <w:p w14:paraId="71F70B35" w14:textId="77777777" w:rsidR="0063385C" w:rsidRPr="0063385C" w:rsidRDefault="0063385C" w:rsidP="0063385C">
      <w:pPr>
        <w:pStyle w:val="Bibliografia"/>
        <w:rPr>
          <w:lang w:val="en-US"/>
        </w:rPr>
      </w:pPr>
      <w:r w:rsidRPr="0063385C">
        <w:rPr>
          <w:lang w:val="en-US"/>
        </w:rPr>
        <w:t xml:space="preserve">GREGORY, I. H.; MUHR, A. H.; STEPHENS, I. J. Engineering applications of rubber in simple extension. </w:t>
      </w:r>
      <w:r w:rsidRPr="0063385C">
        <w:rPr>
          <w:b/>
          <w:bCs/>
          <w:lang w:val="en-US"/>
        </w:rPr>
        <w:t>Plastics, Rubber and Composites Processing and Applications</w:t>
      </w:r>
      <w:r w:rsidRPr="0063385C">
        <w:rPr>
          <w:lang w:val="en-US"/>
        </w:rPr>
        <w:t xml:space="preserve">, v. 26, n. 3, p. 118–122, 1997. </w:t>
      </w:r>
    </w:p>
    <w:p w14:paraId="2D75D303" w14:textId="77777777" w:rsidR="0063385C" w:rsidRPr="0063385C" w:rsidRDefault="0063385C" w:rsidP="0063385C">
      <w:pPr>
        <w:pStyle w:val="Bibliografia"/>
        <w:rPr>
          <w:lang w:val="en-US"/>
        </w:rPr>
      </w:pPr>
      <w:r w:rsidRPr="0063385C">
        <w:rPr>
          <w:lang w:val="en-US"/>
        </w:rPr>
        <w:t xml:space="preserve">HAINES, D. W.; WILSON, W. D. Strain-energy density function for rubberlike materials. </w:t>
      </w:r>
      <w:r w:rsidRPr="0063385C">
        <w:rPr>
          <w:b/>
          <w:bCs/>
          <w:lang w:val="en-US"/>
        </w:rPr>
        <w:t>Journal of the Mechanics and Physics of Solids</w:t>
      </w:r>
      <w:r w:rsidRPr="0063385C">
        <w:rPr>
          <w:lang w:val="en-US"/>
        </w:rPr>
        <w:t xml:space="preserve">, v. 27, n. 4, p. 345–360, 1 ago. 1979. </w:t>
      </w:r>
    </w:p>
    <w:p w14:paraId="1C2CDD27" w14:textId="77777777" w:rsidR="0063385C" w:rsidRPr="0063385C" w:rsidRDefault="0063385C" w:rsidP="0063385C">
      <w:pPr>
        <w:pStyle w:val="Bibliografia"/>
        <w:rPr>
          <w:lang w:val="en-US"/>
        </w:rPr>
      </w:pPr>
      <w:r w:rsidRPr="0063385C">
        <w:rPr>
          <w:lang w:val="en-US"/>
        </w:rPr>
        <w:t xml:space="preserve">HARTMANN, Stefan; NEFF, Patrizio. Polyconvexity of generalized polynomial-type hyperelastic strain energy functions for near-incompressibility. </w:t>
      </w:r>
      <w:r w:rsidRPr="0063385C">
        <w:rPr>
          <w:b/>
          <w:bCs/>
          <w:lang w:val="en-US"/>
        </w:rPr>
        <w:t>International Journal of Solids and Structures</w:t>
      </w:r>
      <w:r w:rsidRPr="0063385C">
        <w:rPr>
          <w:lang w:val="en-US"/>
        </w:rPr>
        <w:t xml:space="preserve">, v. 40, n. 11, p. 2767–2791, 1 jun. 2003. </w:t>
      </w:r>
    </w:p>
    <w:p w14:paraId="002CEA74" w14:textId="77777777" w:rsidR="0063385C" w:rsidRPr="0063385C" w:rsidRDefault="0063385C" w:rsidP="0063385C">
      <w:pPr>
        <w:pStyle w:val="Bibliografia"/>
        <w:rPr>
          <w:lang w:val="en-US"/>
        </w:rPr>
      </w:pPr>
      <w:r w:rsidRPr="0063385C">
        <w:rPr>
          <w:lang w:val="en-US"/>
        </w:rPr>
        <w:t xml:space="preserve">HART-SMITH, L. J. Elasticity parameters for finite deformations of rubber-like materials. </w:t>
      </w:r>
      <w:r w:rsidRPr="0063385C">
        <w:rPr>
          <w:b/>
          <w:bCs/>
          <w:lang w:val="en-US"/>
        </w:rPr>
        <w:t>Zeitschrift für angewandte Mathematik und Physik ZAMP</w:t>
      </w:r>
      <w:r w:rsidRPr="0063385C">
        <w:rPr>
          <w:lang w:val="en-US"/>
        </w:rPr>
        <w:t xml:space="preserve">, v. 17, n. 5, p. 608–626, 1966. </w:t>
      </w:r>
    </w:p>
    <w:p w14:paraId="562B09FA" w14:textId="77777777" w:rsidR="0063385C" w:rsidRPr="0063385C" w:rsidRDefault="0063385C" w:rsidP="0063385C">
      <w:pPr>
        <w:pStyle w:val="Bibliografia"/>
        <w:rPr>
          <w:lang w:val="en-US"/>
        </w:rPr>
      </w:pPr>
      <w:r w:rsidRPr="0063385C">
        <w:rPr>
          <w:lang w:val="en-US"/>
        </w:rPr>
        <w:t xml:space="preserve">HAUPT, P.; SEDLAN, K. Viscoplasticity of elastomeric materials: Experimental facts and constitutive modelling. </w:t>
      </w:r>
      <w:r w:rsidRPr="0063385C">
        <w:rPr>
          <w:b/>
          <w:bCs/>
          <w:lang w:val="en-US"/>
        </w:rPr>
        <w:t>Archive of Applied Mechanics</w:t>
      </w:r>
      <w:r w:rsidRPr="0063385C">
        <w:rPr>
          <w:lang w:val="en-US"/>
        </w:rPr>
        <w:t xml:space="preserve">, v. 71, n. 2–3, p. 89–109, 2001. </w:t>
      </w:r>
    </w:p>
    <w:p w14:paraId="4C2AB19C" w14:textId="77777777" w:rsidR="0063385C" w:rsidRPr="0063385C" w:rsidRDefault="0063385C" w:rsidP="0063385C">
      <w:pPr>
        <w:pStyle w:val="Bibliografia"/>
        <w:rPr>
          <w:lang w:val="en-US"/>
        </w:rPr>
      </w:pPr>
      <w:r w:rsidRPr="0063385C">
        <w:rPr>
          <w:lang w:val="en-US"/>
        </w:rPr>
        <w:t xml:space="preserve">HE, Hong </w:t>
      </w:r>
      <w:r w:rsidRPr="0063385C">
        <w:rPr>
          <w:i/>
          <w:iCs/>
          <w:lang w:val="en-US"/>
        </w:rPr>
        <w:t>et al.</w:t>
      </w:r>
      <w:r w:rsidRPr="0063385C">
        <w:rPr>
          <w:lang w:val="en-US"/>
        </w:rPr>
        <w:t xml:space="preserve"> A comparative study of 85 hyperelastic constitutive models for both unfilled rubber and highly filled rubber nanocomposite material. </w:t>
      </w:r>
      <w:r w:rsidRPr="0063385C">
        <w:rPr>
          <w:b/>
          <w:bCs/>
          <w:lang w:val="en-US"/>
        </w:rPr>
        <w:t>Nano Materials Science</w:t>
      </w:r>
      <w:r w:rsidRPr="0063385C">
        <w:rPr>
          <w:lang w:val="en-US"/>
        </w:rPr>
        <w:t xml:space="preserve">, Trends in Nanomaterials and Nanocomposites: Fundamentals, Modelling and Applications - Part A. v. 4, n. 2, p. 64–82, 1 jun. 2022. </w:t>
      </w:r>
    </w:p>
    <w:p w14:paraId="1CEC8437" w14:textId="77777777" w:rsidR="0063385C" w:rsidRPr="0063385C" w:rsidRDefault="0063385C" w:rsidP="0063385C">
      <w:pPr>
        <w:pStyle w:val="Bibliografia"/>
        <w:rPr>
          <w:lang w:val="en-US"/>
        </w:rPr>
      </w:pPr>
      <w:r w:rsidRPr="0063385C">
        <w:rPr>
          <w:lang w:val="en-US"/>
        </w:rPr>
        <w:t xml:space="preserve">HEINRICH, G.; KALISKE, M. Theoretical and numerical formulation of a molecular based constitutive tube-model of rubber elasticity. </w:t>
      </w:r>
      <w:r w:rsidRPr="0063385C">
        <w:rPr>
          <w:b/>
          <w:bCs/>
          <w:lang w:val="en-US"/>
        </w:rPr>
        <w:t>Computational and Theoretical Polymer Science</w:t>
      </w:r>
      <w:r w:rsidRPr="0063385C">
        <w:rPr>
          <w:lang w:val="en-US"/>
        </w:rPr>
        <w:t xml:space="preserve">, v. 7, n. 3, p. 227–241, 1 jan. 1997. </w:t>
      </w:r>
    </w:p>
    <w:p w14:paraId="389903F4" w14:textId="77777777" w:rsidR="0063385C" w:rsidRPr="0063385C" w:rsidRDefault="0063385C" w:rsidP="0063385C">
      <w:pPr>
        <w:pStyle w:val="Bibliografia"/>
        <w:rPr>
          <w:lang w:val="en-US"/>
        </w:rPr>
      </w:pPr>
      <w:r w:rsidRPr="0063385C">
        <w:rPr>
          <w:lang w:val="en-US"/>
        </w:rPr>
        <w:t xml:space="preserve">HILL, R. On constitutive inequalities for simple materials—I. </w:t>
      </w:r>
      <w:r w:rsidRPr="0063385C">
        <w:rPr>
          <w:b/>
          <w:bCs/>
          <w:lang w:val="en-US"/>
        </w:rPr>
        <w:t>Journal of the Mechanics and Physics of Solids</w:t>
      </w:r>
      <w:r w:rsidRPr="0063385C">
        <w:rPr>
          <w:lang w:val="en-US"/>
        </w:rPr>
        <w:t xml:space="preserve">, v. 16, n. 4, p. 229–242, 1 ago. 1968. </w:t>
      </w:r>
    </w:p>
    <w:p w14:paraId="6139768A" w14:textId="77777777" w:rsidR="0063385C" w:rsidRPr="0063385C" w:rsidRDefault="0063385C" w:rsidP="0063385C">
      <w:pPr>
        <w:pStyle w:val="Bibliografia"/>
        <w:rPr>
          <w:lang w:val="en-US"/>
        </w:rPr>
      </w:pPr>
      <w:r w:rsidRPr="0063385C">
        <w:rPr>
          <w:lang w:val="en-US"/>
        </w:rPr>
        <w:t xml:space="preserve">HOHENBERGER, Travis W. </w:t>
      </w:r>
      <w:r w:rsidRPr="0063385C">
        <w:rPr>
          <w:i/>
          <w:iCs/>
          <w:lang w:val="en-US"/>
        </w:rPr>
        <w:t>et al.</w:t>
      </w:r>
      <w:r w:rsidRPr="0063385C">
        <w:rPr>
          <w:lang w:val="en-US"/>
        </w:rPr>
        <w:t xml:space="preserve"> A CONSTITUTIVE MODEL FOR BOTH LOW AND HIGH STRAIN NONLINEARITIES IN HIGHLY FILLED ELASTOMERS AND IMPLEMENTATION WITH USER-DEFINED MATERIAL SUBROUTINES IN ABAQUS. </w:t>
      </w:r>
      <w:r w:rsidRPr="0063385C">
        <w:rPr>
          <w:b/>
          <w:bCs/>
          <w:lang w:val="en-US"/>
        </w:rPr>
        <w:t>Rubber Chemistry and Technology</w:t>
      </w:r>
      <w:r w:rsidRPr="0063385C">
        <w:rPr>
          <w:lang w:val="en-US"/>
        </w:rPr>
        <w:t xml:space="preserve">, v. 92, n. 4, p. 653–686, 1 out. 2019. </w:t>
      </w:r>
    </w:p>
    <w:p w14:paraId="7485703C" w14:textId="77777777" w:rsidR="0063385C" w:rsidRPr="0063385C" w:rsidRDefault="0063385C" w:rsidP="0063385C">
      <w:pPr>
        <w:pStyle w:val="Bibliografia"/>
        <w:rPr>
          <w:lang w:val="en-US"/>
        </w:rPr>
      </w:pPr>
      <w:r w:rsidRPr="0063385C">
        <w:rPr>
          <w:lang w:val="en-US"/>
        </w:rPr>
        <w:t xml:space="preserve">HOLMES, M. H.; MOW, V. C. The nonlinear characteristics of soft gels and hydrated connective tissues in ultrafiltration. </w:t>
      </w:r>
      <w:r w:rsidRPr="0063385C">
        <w:rPr>
          <w:b/>
          <w:bCs/>
          <w:lang w:val="en-US"/>
        </w:rPr>
        <w:t>Journal of Biomechanics</w:t>
      </w:r>
      <w:r w:rsidRPr="0063385C">
        <w:rPr>
          <w:lang w:val="en-US"/>
        </w:rPr>
        <w:t xml:space="preserve">, v. 23, n. 11, p. 1145–1156, 1 jan. 1990. </w:t>
      </w:r>
    </w:p>
    <w:p w14:paraId="3E2FA169" w14:textId="77777777" w:rsidR="0063385C" w:rsidRPr="0063385C" w:rsidRDefault="0063385C" w:rsidP="0063385C">
      <w:pPr>
        <w:pStyle w:val="Bibliografia"/>
        <w:rPr>
          <w:lang w:val="en-US"/>
        </w:rPr>
      </w:pPr>
      <w:r w:rsidRPr="0063385C">
        <w:rPr>
          <w:lang w:val="en-US"/>
        </w:rPr>
        <w:t xml:space="preserve">HORGAN, Cornelius O.; MURPHY, Jeremiah G. Limiting Chain Extensibility Constitutive Models of Valanis–Landel Type. </w:t>
      </w:r>
      <w:r w:rsidRPr="0063385C">
        <w:rPr>
          <w:b/>
          <w:bCs/>
          <w:lang w:val="en-US"/>
        </w:rPr>
        <w:t>Journal of Elasticity</w:t>
      </w:r>
      <w:r w:rsidRPr="0063385C">
        <w:rPr>
          <w:lang w:val="en-US"/>
        </w:rPr>
        <w:t xml:space="preserve">, v. 86, n. 2, p. 101–111, 1 fev. 2007. </w:t>
      </w:r>
    </w:p>
    <w:p w14:paraId="44501D79" w14:textId="77777777" w:rsidR="0063385C" w:rsidRPr="0063385C" w:rsidRDefault="0063385C" w:rsidP="0063385C">
      <w:pPr>
        <w:pStyle w:val="Bibliografia"/>
        <w:rPr>
          <w:lang w:val="en-US"/>
        </w:rPr>
      </w:pPr>
      <w:r w:rsidRPr="0063385C">
        <w:rPr>
          <w:lang w:val="en-US"/>
        </w:rPr>
        <w:lastRenderedPageBreak/>
        <w:t xml:space="preserve">HORGAN, Cornelius O.; SACCOMANDI, Giuseppe. Constitutive Models for Compressible Nonlinearly Elastic Materials with Limiting Chain Extensibility. </w:t>
      </w:r>
      <w:r w:rsidRPr="0063385C">
        <w:rPr>
          <w:b/>
          <w:bCs/>
          <w:lang w:val="en-US"/>
        </w:rPr>
        <w:t>Journal of Elasticity</w:t>
      </w:r>
      <w:r w:rsidRPr="0063385C">
        <w:rPr>
          <w:lang w:val="en-US"/>
        </w:rPr>
        <w:t xml:space="preserve">, v. 77, n. 2, p. 123–138, 1 nov. 2004. </w:t>
      </w:r>
    </w:p>
    <w:p w14:paraId="50878D1D" w14:textId="77777777" w:rsidR="0063385C" w:rsidRPr="0063385C" w:rsidRDefault="0063385C" w:rsidP="0063385C">
      <w:pPr>
        <w:pStyle w:val="Bibliografia"/>
        <w:rPr>
          <w:lang w:val="en-US"/>
        </w:rPr>
      </w:pPr>
      <w:r w:rsidRPr="0063385C">
        <w:rPr>
          <w:lang w:val="en-US"/>
        </w:rPr>
        <w:t xml:space="preserve">HOSS, Leonardo; MARCZAK, Rogério J. A New Constitutive Model for Rubber-Like Materials. </w:t>
      </w:r>
      <w:r w:rsidRPr="0063385C">
        <w:rPr>
          <w:b/>
          <w:bCs/>
          <w:lang w:val="en-US"/>
        </w:rPr>
        <w:t>Mecánica Computacional</w:t>
      </w:r>
      <w:r w:rsidRPr="0063385C">
        <w:rPr>
          <w:lang w:val="en-US"/>
        </w:rPr>
        <w:t xml:space="preserve">, v. 29, n. 28, p. 2759–2773, 2010. </w:t>
      </w:r>
    </w:p>
    <w:p w14:paraId="7B3D696C" w14:textId="77777777" w:rsidR="0063385C" w:rsidRPr="0063385C" w:rsidRDefault="0063385C" w:rsidP="0063385C">
      <w:pPr>
        <w:pStyle w:val="Bibliografia"/>
        <w:rPr>
          <w:lang w:val="en-US"/>
        </w:rPr>
      </w:pPr>
      <w:r w:rsidRPr="0063385C">
        <w:rPr>
          <w:lang w:val="en-US"/>
        </w:rPr>
        <w:t xml:space="preserve">HUMPHREY, J. D.; YIN, F. C. P. On Constitutive Relations and Finite Deformations of Passive Cardiac Tissue: I. A Pseudostrain-Energy Function. </w:t>
      </w:r>
      <w:r w:rsidRPr="0063385C">
        <w:rPr>
          <w:b/>
          <w:bCs/>
          <w:lang w:val="en-US"/>
        </w:rPr>
        <w:t>Journal of Biomechanical Engineering</w:t>
      </w:r>
      <w:r w:rsidRPr="0063385C">
        <w:rPr>
          <w:lang w:val="en-US"/>
        </w:rPr>
        <w:t xml:space="preserve">, v. 109, n. 4, p. 298–304, 1 nov. 1987. </w:t>
      </w:r>
    </w:p>
    <w:p w14:paraId="7E0256E8" w14:textId="77777777" w:rsidR="0063385C" w:rsidRPr="0063385C" w:rsidRDefault="0063385C" w:rsidP="0063385C">
      <w:pPr>
        <w:pStyle w:val="Bibliografia"/>
        <w:rPr>
          <w:lang w:val="en-US"/>
        </w:rPr>
      </w:pPr>
      <w:r w:rsidRPr="0063385C">
        <w:rPr>
          <w:lang w:val="en-US"/>
        </w:rPr>
        <w:t xml:space="preserve">ISIHARA, Akira; HASHITSUME, Natsuki; TATIBANA, Masao. Statistical Theory of Rubber‐Like Elasticity. IV. (Two‐Dimensional Stretching). </w:t>
      </w:r>
      <w:r w:rsidRPr="0063385C">
        <w:rPr>
          <w:b/>
          <w:bCs/>
          <w:lang w:val="en-US"/>
        </w:rPr>
        <w:t>The Journal of Chemical Physics</w:t>
      </w:r>
      <w:r w:rsidRPr="0063385C">
        <w:rPr>
          <w:lang w:val="en-US"/>
        </w:rPr>
        <w:t xml:space="preserve">, v. 19, n. 12, p. 1508–1512, 1 dez. 1951. </w:t>
      </w:r>
    </w:p>
    <w:p w14:paraId="3ACCFA18" w14:textId="77777777" w:rsidR="0063385C" w:rsidRPr="0063385C" w:rsidRDefault="0063385C" w:rsidP="0063385C">
      <w:pPr>
        <w:pStyle w:val="Bibliografia"/>
        <w:rPr>
          <w:lang w:val="en-US"/>
        </w:rPr>
      </w:pPr>
      <w:r w:rsidRPr="0063385C">
        <w:rPr>
          <w:lang w:val="en-US"/>
        </w:rPr>
        <w:t xml:space="preserve">JAMES, A. G.; GREEN, A.; SIMPSON, G. M. Strain energy functions of rubber. I. Characterization of gum vulcanizates. </w:t>
      </w:r>
      <w:r w:rsidRPr="0063385C">
        <w:rPr>
          <w:b/>
          <w:bCs/>
          <w:lang w:val="en-US"/>
        </w:rPr>
        <w:t>Journal of Applied Polymer Science</w:t>
      </w:r>
      <w:r w:rsidRPr="0063385C">
        <w:rPr>
          <w:lang w:val="en-US"/>
        </w:rPr>
        <w:t xml:space="preserve">, v. 19, n. 7, p. 2033–2058, 1975. </w:t>
      </w:r>
    </w:p>
    <w:p w14:paraId="64A32F47" w14:textId="77777777" w:rsidR="0063385C" w:rsidRPr="0063385C" w:rsidRDefault="0063385C" w:rsidP="0063385C">
      <w:pPr>
        <w:pStyle w:val="Bibliografia"/>
        <w:rPr>
          <w:lang w:val="en-US"/>
        </w:rPr>
      </w:pPr>
      <w:r w:rsidRPr="0063385C">
        <w:rPr>
          <w:lang w:val="en-US"/>
        </w:rPr>
        <w:t xml:space="preserve">JAMES, Hubert M.; GUTH, Eugene. Theory of the Elastic Properties of Rubber. </w:t>
      </w:r>
      <w:r w:rsidRPr="0063385C">
        <w:rPr>
          <w:b/>
          <w:bCs/>
          <w:lang w:val="en-US"/>
        </w:rPr>
        <w:t>The Journal of Chemical Physics</w:t>
      </w:r>
      <w:r w:rsidRPr="0063385C">
        <w:rPr>
          <w:lang w:val="en-US"/>
        </w:rPr>
        <w:t xml:space="preserve">, v. 11, n. 10, p. 455–481, 1 out. 1943. </w:t>
      </w:r>
    </w:p>
    <w:p w14:paraId="63599859" w14:textId="77777777" w:rsidR="0063385C" w:rsidRPr="0063385C" w:rsidRDefault="0063385C" w:rsidP="0063385C">
      <w:pPr>
        <w:pStyle w:val="Bibliografia"/>
        <w:rPr>
          <w:lang w:val="en-US"/>
        </w:rPr>
      </w:pPr>
      <w:r w:rsidRPr="0063385C">
        <w:rPr>
          <w:lang w:val="en-US"/>
        </w:rPr>
        <w:t xml:space="preserve">KALISKE, M.; HEINRICH, G. An Extended Tube-Model for Rubber Elasticity: Statistical-Mechanical Theory and Finite Element Implementation. </w:t>
      </w:r>
      <w:r w:rsidRPr="0063385C">
        <w:rPr>
          <w:b/>
          <w:bCs/>
          <w:lang w:val="en-US"/>
        </w:rPr>
        <w:t>Rubber Chemistry and Technology</w:t>
      </w:r>
      <w:r w:rsidRPr="0063385C">
        <w:rPr>
          <w:lang w:val="en-US"/>
        </w:rPr>
        <w:t xml:space="preserve">, v. 72, n. 4, p. 602–632, 1 set. 1999. </w:t>
      </w:r>
    </w:p>
    <w:p w14:paraId="7F367B33" w14:textId="77777777" w:rsidR="0063385C" w:rsidRPr="0063385C" w:rsidRDefault="0063385C" w:rsidP="0063385C">
      <w:pPr>
        <w:pStyle w:val="Bibliografia"/>
        <w:rPr>
          <w:lang w:val="en-US"/>
        </w:rPr>
      </w:pPr>
      <w:r w:rsidRPr="0063385C">
        <w:rPr>
          <w:lang w:val="en-US"/>
        </w:rPr>
        <w:t xml:space="preserve">KHAJEHSAEID, H.; ARGHAVANI, J.; NAGHDABADI, R. A hyperelastic constitutive model for rubber-like materials. </w:t>
      </w:r>
      <w:r w:rsidRPr="0063385C">
        <w:rPr>
          <w:b/>
          <w:bCs/>
          <w:lang w:val="en-US"/>
        </w:rPr>
        <w:t>European Journal of Mechanics - A/Solids</w:t>
      </w:r>
      <w:r w:rsidRPr="0063385C">
        <w:rPr>
          <w:lang w:val="en-US"/>
        </w:rPr>
        <w:t xml:space="preserve">, v. 38, p. 144–151, 1 mar. 2013. </w:t>
      </w:r>
    </w:p>
    <w:p w14:paraId="682150CE" w14:textId="77777777" w:rsidR="0063385C" w:rsidRPr="0063385C" w:rsidRDefault="0063385C" w:rsidP="0063385C">
      <w:pPr>
        <w:pStyle w:val="Bibliografia"/>
        <w:rPr>
          <w:lang w:val="en-US"/>
        </w:rPr>
      </w:pPr>
      <w:r w:rsidRPr="0063385C">
        <w:rPr>
          <w:lang w:val="en-US"/>
        </w:rPr>
        <w:t xml:space="preserve">KHIÊM, Vu Ngoc; ITSKOV, Mikhail. Analytical network-averaging of the tube </w:t>
      </w:r>
      <w:proofErr w:type="gramStart"/>
      <w:r w:rsidRPr="0063385C">
        <w:rPr>
          <w:lang w:val="en-US"/>
        </w:rPr>
        <w:t>model::</w:t>
      </w:r>
      <w:proofErr w:type="gramEnd"/>
      <w:r w:rsidRPr="0063385C">
        <w:rPr>
          <w:lang w:val="en-US"/>
        </w:rPr>
        <w:t xml:space="preserve"> Rubber elasticity. </w:t>
      </w:r>
      <w:r w:rsidRPr="0063385C">
        <w:rPr>
          <w:b/>
          <w:bCs/>
          <w:lang w:val="en-US"/>
        </w:rPr>
        <w:t>Journal of the Mechanics and Physics of Solids</w:t>
      </w:r>
      <w:r w:rsidRPr="0063385C">
        <w:rPr>
          <w:lang w:val="en-US"/>
        </w:rPr>
        <w:t xml:space="preserve">, v. 95, p. 254–269, 1 out. 2016. </w:t>
      </w:r>
    </w:p>
    <w:p w14:paraId="6125E3A6" w14:textId="77777777" w:rsidR="0063385C" w:rsidRPr="0063385C" w:rsidRDefault="0063385C" w:rsidP="0063385C">
      <w:pPr>
        <w:pStyle w:val="Bibliografia"/>
        <w:rPr>
          <w:lang w:val="en-US"/>
        </w:rPr>
      </w:pPr>
      <w:r w:rsidRPr="0063385C">
        <w:rPr>
          <w:lang w:val="en-US"/>
        </w:rPr>
        <w:t xml:space="preserve">KILIAN, H. G. A molecular interpretation of the parameters of the van der Waals equation of state for real networks. </w:t>
      </w:r>
      <w:r w:rsidRPr="0063385C">
        <w:rPr>
          <w:b/>
          <w:bCs/>
          <w:lang w:val="en-US"/>
        </w:rPr>
        <w:t>Polymer Bulletin</w:t>
      </w:r>
      <w:r w:rsidRPr="0063385C">
        <w:rPr>
          <w:lang w:val="en-US"/>
        </w:rPr>
        <w:t xml:space="preserve">, v. 3, n. 3, p. 151–158, 1980. </w:t>
      </w:r>
    </w:p>
    <w:p w14:paraId="059B37F7" w14:textId="77777777" w:rsidR="0063385C" w:rsidRPr="0063385C" w:rsidRDefault="0063385C" w:rsidP="0063385C">
      <w:pPr>
        <w:pStyle w:val="Bibliografia"/>
        <w:rPr>
          <w:lang w:val="en-US"/>
        </w:rPr>
      </w:pPr>
      <w:r w:rsidRPr="0063385C">
        <w:rPr>
          <w:lang w:val="en-US"/>
        </w:rPr>
        <w:t xml:space="preserve">KILIAN, Hanns-Georg. Equation of state of real networks. </w:t>
      </w:r>
      <w:r w:rsidRPr="0063385C">
        <w:rPr>
          <w:b/>
          <w:bCs/>
          <w:lang w:val="en-US"/>
        </w:rPr>
        <w:t>Polymer</w:t>
      </w:r>
      <w:r w:rsidRPr="0063385C">
        <w:rPr>
          <w:lang w:val="en-US"/>
        </w:rPr>
        <w:t xml:space="preserve">, v. 22, n. 2, p. 209–217, 1 fev. 1981. </w:t>
      </w:r>
    </w:p>
    <w:p w14:paraId="2EBEBE59" w14:textId="77777777" w:rsidR="0063385C" w:rsidRPr="0063385C" w:rsidRDefault="0063385C" w:rsidP="0063385C">
      <w:pPr>
        <w:pStyle w:val="Bibliografia"/>
        <w:rPr>
          <w:lang w:val="en-US"/>
        </w:rPr>
      </w:pPr>
      <w:r w:rsidRPr="0063385C">
        <w:rPr>
          <w:lang w:val="en-US"/>
        </w:rPr>
        <w:t xml:space="preserve">KNOWLES, J. K. The finite anti-plane shear field near the tip of a crack for a class of incompressible elastic solids. </w:t>
      </w:r>
      <w:r w:rsidRPr="0063385C">
        <w:rPr>
          <w:b/>
          <w:bCs/>
          <w:lang w:val="en-US"/>
        </w:rPr>
        <w:t>International Journal of Fracture</w:t>
      </w:r>
      <w:r w:rsidRPr="0063385C">
        <w:rPr>
          <w:lang w:val="en-US"/>
        </w:rPr>
        <w:t xml:space="preserve">, v. 13, n. 5, p. 611–639, 1977. </w:t>
      </w:r>
    </w:p>
    <w:p w14:paraId="669917F9" w14:textId="77777777" w:rsidR="0063385C" w:rsidRDefault="0063385C" w:rsidP="0063385C">
      <w:pPr>
        <w:pStyle w:val="Bibliografia"/>
      </w:pPr>
      <w:r w:rsidRPr="0063385C">
        <w:rPr>
          <w:lang w:val="en-US"/>
        </w:rPr>
        <w:t xml:space="preserve">KORBA, Ahmed G.; BARKEY, Mark E. New Model for Hyper-Elastic Materials Behavior With an Application on Natural Rubber. </w:t>
      </w:r>
      <w:r w:rsidRPr="0063385C">
        <w:rPr>
          <w:i/>
          <w:iCs/>
          <w:lang w:val="en-US"/>
        </w:rPr>
        <w:t>In</w:t>
      </w:r>
      <w:r w:rsidRPr="0063385C">
        <w:rPr>
          <w:lang w:val="en-US"/>
        </w:rPr>
        <w:t xml:space="preserve">: ASME 2017 12TH INTERNATIONAL MANUFACTURING SCIENCE AND ENGINEERING CONFERENCE COLLOCATED WITH THE JSME/ASME 2017 6TH INTERNATIONAL CONFERENCE ON MATERIALS AND PROCESSING. </w:t>
      </w:r>
      <w:r>
        <w:rPr>
          <w:b/>
          <w:bCs/>
        </w:rPr>
        <w:t>Anais</w:t>
      </w:r>
      <w:r>
        <w:t xml:space="preserve">... American Society </w:t>
      </w:r>
      <w:proofErr w:type="spellStart"/>
      <w:r>
        <w:t>of</w:t>
      </w:r>
      <w:proofErr w:type="spellEnd"/>
      <w:r>
        <w:t xml:space="preserve"> </w:t>
      </w:r>
      <w:proofErr w:type="spellStart"/>
      <w:r>
        <w:t>Mechanical</w:t>
      </w:r>
      <w:proofErr w:type="spellEnd"/>
      <w:r>
        <w:t xml:space="preserve"> </w:t>
      </w:r>
      <w:proofErr w:type="spellStart"/>
      <w:r>
        <w:t>Engineers</w:t>
      </w:r>
      <w:proofErr w:type="spellEnd"/>
      <w:r>
        <w:t xml:space="preserve"> Digital </w:t>
      </w:r>
      <w:proofErr w:type="spellStart"/>
      <w:r>
        <w:t>Collection</w:t>
      </w:r>
      <w:proofErr w:type="spellEnd"/>
      <w:r>
        <w:t>, 24 jul. 2017. Disponível em: &lt;https://dx.doi.org/10.1115/MSEC2017-2792&gt;. Acesso em: 13 jun. 2025</w:t>
      </w:r>
    </w:p>
    <w:p w14:paraId="1A399BC7" w14:textId="77777777" w:rsidR="0063385C" w:rsidRPr="0063385C" w:rsidRDefault="0063385C" w:rsidP="0063385C">
      <w:pPr>
        <w:pStyle w:val="Bibliografia"/>
        <w:rPr>
          <w:lang w:val="en-US"/>
        </w:rPr>
      </w:pPr>
      <w:r w:rsidRPr="0063385C">
        <w:rPr>
          <w:lang w:val="en-US"/>
        </w:rPr>
        <w:t xml:space="preserve">KUHN, Werner. Dependence of the average transversal on the longitudinal dimensions of statistical coils formed by chain molecules. </w:t>
      </w:r>
      <w:r w:rsidRPr="0063385C">
        <w:rPr>
          <w:b/>
          <w:bCs/>
          <w:lang w:val="en-US"/>
        </w:rPr>
        <w:t>Journal of Polymer Science</w:t>
      </w:r>
      <w:r w:rsidRPr="0063385C">
        <w:rPr>
          <w:lang w:val="en-US"/>
        </w:rPr>
        <w:t xml:space="preserve">, v. 1, n. 5, p. 380–388, 1946. </w:t>
      </w:r>
    </w:p>
    <w:p w14:paraId="2F19DF7C" w14:textId="77777777" w:rsidR="0063385C" w:rsidRPr="0063385C" w:rsidRDefault="0063385C" w:rsidP="0063385C">
      <w:pPr>
        <w:pStyle w:val="Bibliografia"/>
        <w:rPr>
          <w:lang w:val="en-US"/>
        </w:rPr>
      </w:pPr>
      <w:r w:rsidRPr="0063385C">
        <w:rPr>
          <w:lang w:val="en-US"/>
        </w:rPr>
        <w:t xml:space="preserve">LAMBERT-DIANI, Julie; REY, Christian. New phenomenological behavior laws for rubbers and thermoplastic elastomers. </w:t>
      </w:r>
      <w:r w:rsidRPr="0063385C">
        <w:rPr>
          <w:b/>
          <w:bCs/>
          <w:lang w:val="en-US"/>
        </w:rPr>
        <w:t>European Journal of Mechanics - A/Solids</w:t>
      </w:r>
      <w:r w:rsidRPr="0063385C">
        <w:rPr>
          <w:lang w:val="en-US"/>
        </w:rPr>
        <w:t xml:space="preserve">, v. 18, n. 6, p. 1027–1043, 1 nov. 1999. </w:t>
      </w:r>
    </w:p>
    <w:p w14:paraId="0E9F68BF" w14:textId="77777777" w:rsidR="0063385C" w:rsidRPr="0063385C" w:rsidRDefault="0063385C" w:rsidP="0063385C">
      <w:pPr>
        <w:pStyle w:val="Bibliografia"/>
        <w:rPr>
          <w:lang w:val="en-US"/>
        </w:rPr>
      </w:pPr>
      <w:r w:rsidRPr="0063385C">
        <w:rPr>
          <w:lang w:val="en-US"/>
        </w:rPr>
        <w:lastRenderedPageBreak/>
        <w:t xml:space="preserve">LIM, Goy Teck. </w:t>
      </w:r>
      <w:r w:rsidRPr="0063385C">
        <w:rPr>
          <w:b/>
          <w:bCs/>
          <w:lang w:val="en-US"/>
        </w:rPr>
        <w:t>Scratch behavior of polymers</w:t>
      </w:r>
      <w:r w:rsidRPr="0063385C">
        <w:rPr>
          <w:lang w:val="en-US"/>
        </w:rPr>
        <w:t>. Ph.D.—</w:t>
      </w:r>
      <w:r w:rsidRPr="0063385C">
        <w:rPr>
          <w:i/>
          <w:iCs/>
          <w:lang w:val="en-US"/>
        </w:rPr>
        <w:t>[S.l.: S.n.]</w:t>
      </w:r>
      <w:r w:rsidRPr="0063385C">
        <w:rPr>
          <w:lang w:val="en-US"/>
        </w:rPr>
        <w:t>.</w:t>
      </w:r>
    </w:p>
    <w:p w14:paraId="148232EB" w14:textId="77777777" w:rsidR="0063385C" w:rsidRPr="0063385C" w:rsidRDefault="0063385C" w:rsidP="0063385C">
      <w:pPr>
        <w:pStyle w:val="Bibliografia"/>
        <w:rPr>
          <w:lang w:val="en-US"/>
        </w:rPr>
      </w:pPr>
      <w:r w:rsidRPr="0063385C">
        <w:rPr>
          <w:lang w:val="en-US"/>
        </w:rPr>
        <w:t xml:space="preserve">LION, Alexander. On the large deformation behaviour of reinforced rubber at different temperatures. </w:t>
      </w:r>
      <w:r w:rsidRPr="0063385C">
        <w:rPr>
          <w:b/>
          <w:bCs/>
          <w:lang w:val="en-US"/>
        </w:rPr>
        <w:t>Journal of the Mechanics and Physics of Solids</w:t>
      </w:r>
      <w:r w:rsidRPr="0063385C">
        <w:rPr>
          <w:lang w:val="en-US"/>
        </w:rPr>
        <w:t xml:space="preserve">, v. 45, n. 11, p. 1805–1834, 1 nov. 1997. </w:t>
      </w:r>
    </w:p>
    <w:p w14:paraId="61E81871" w14:textId="77777777" w:rsidR="0063385C" w:rsidRPr="0063385C" w:rsidRDefault="0063385C" w:rsidP="0063385C">
      <w:pPr>
        <w:pStyle w:val="Bibliografia"/>
        <w:rPr>
          <w:lang w:val="en-US"/>
        </w:rPr>
      </w:pPr>
      <w:r w:rsidRPr="0063385C">
        <w:rPr>
          <w:lang w:val="en-US"/>
        </w:rPr>
        <w:t xml:space="preserve">LOPEZ-PAMIES, Oscar. A new I1&lt;math&gt;&lt;msub is="true"&gt;&lt;mi is="true"&gt;I&lt;/mi&gt;&lt;mn is="true"&gt;1&lt;/mn&gt;&lt;/msub&gt;&lt;/math&gt;-based hyperelastic model for rubber elastic materials. </w:t>
      </w:r>
      <w:r w:rsidRPr="0063385C">
        <w:rPr>
          <w:b/>
          <w:bCs/>
          <w:lang w:val="en-US"/>
        </w:rPr>
        <w:t>Comptes Rendus Mécanique</w:t>
      </w:r>
      <w:r w:rsidRPr="0063385C">
        <w:rPr>
          <w:lang w:val="en-US"/>
        </w:rPr>
        <w:t xml:space="preserve">, v. 338, n. 1, p. 3–11, 1 jan. 2010. </w:t>
      </w:r>
    </w:p>
    <w:p w14:paraId="1FFE944C" w14:textId="77777777" w:rsidR="0063385C" w:rsidRPr="0063385C" w:rsidRDefault="0063385C" w:rsidP="0063385C">
      <w:pPr>
        <w:pStyle w:val="Bibliografia"/>
        <w:rPr>
          <w:lang w:val="en-US"/>
        </w:rPr>
      </w:pPr>
      <w:r w:rsidRPr="0063385C">
        <w:rPr>
          <w:lang w:val="en-US"/>
        </w:rPr>
        <w:t xml:space="preserve">MANSOURI, M. R.; DARIJANI, H. Constitutive modeling of isotropic hyperelastic materials in an exponential framework using a self-contained approach. </w:t>
      </w:r>
      <w:r w:rsidRPr="0063385C">
        <w:rPr>
          <w:b/>
          <w:bCs/>
          <w:lang w:val="en-US"/>
        </w:rPr>
        <w:t>International Journal of Solids and Structures</w:t>
      </w:r>
      <w:r w:rsidRPr="0063385C">
        <w:rPr>
          <w:lang w:val="en-US"/>
        </w:rPr>
        <w:t xml:space="preserve">, v. 51, n. 25, p. 4316–4326, 1 dez. 2014. </w:t>
      </w:r>
    </w:p>
    <w:p w14:paraId="048BFB02" w14:textId="77777777" w:rsidR="0063385C" w:rsidRPr="0063385C" w:rsidRDefault="0063385C" w:rsidP="0063385C">
      <w:pPr>
        <w:pStyle w:val="Bibliografia"/>
        <w:rPr>
          <w:lang w:val="en-US"/>
        </w:rPr>
      </w:pPr>
      <w:r w:rsidRPr="0063385C">
        <w:rPr>
          <w:lang w:val="en-US"/>
        </w:rPr>
        <w:t xml:space="preserve">MARTINS, J. A. C. </w:t>
      </w:r>
      <w:r w:rsidRPr="0063385C">
        <w:rPr>
          <w:i/>
          <w:iCs/>
          <w:lang w:val="en-US"/>
        </w:rPr>
        <w:t>et al.</w:t>
      </w:r>
      <w:r w:rsidRPr="0063385C">
        <w:rPr>
          <w:lang w:val="en-US"/>
        </w:rPr>
        <w:t xml:space="preserve"> A numerical model of passive and active behavior of skeletal muscles. </w:t>
      </w:r>
      <w:r w:rsidRPr="0063385C">
        <w:rPr>
          <w:b/>
          <w:bCs/>
          <w:lang w:val="en-US"/>
        </w:rPr>
        <w:t>Computer Methods in Applied Mechanics and Engineering</w:t>
      </w:r>
      <w:r w:rsidRPr="0063385C">
        <w:rPr>
          <w:lang w:val="en-US"/>
        </w:rPr>
        <w:t xml:space="preserve">, </w:t>
      </w:r>
      <w:proofErr w:type="gramStart"/>
      <w:r w:rsidRPr="0063385C">
        <w:rPr>
          <w:lang w:val="en-US"/>
        </w:rPr>
        <w:t>Containing</w:t>
      </w:r>
      <w:proofErr w:type="gramEnd"/>
      <w:r w:rsidRPr="0063385C">
        <w:rPr>
          <w:lang w:val="en-US"/>
        </w:rPr>
        <w:t xml:space="preserve"> papers presented at the Symposium on Advances in Computational Mechanics. v. 151, n. 3, p. 419–433, 20 jan. 1998. </w:t>
      </w:r>
    </w:p>
    <w:p w14:paraId="09293593" w14:textId="77777777" w:rsidR="0063385C" w:rsidRPr="0063385C" w:rsidRDefault="0063385C" w:rsidP="0063385C">
      <w:pPr>
        <w:pStyle w:val="Bibliografia"/>
        <w:rPr>
          <w:lang w:val="en-US"/>
        </w:rPr>
      </w:pPr>
      <w:r w:rsidRPr="0063385C">
        <w:rPr>
          <w:lang w:val="en-US"/>
        </w:rPr>
        <w:t xml:space="preserve">MEISSNER, Bohumil; MATĚJKA, Libor. A Langevin-elasticity-theory-based constitutive equation for rubberlike networks and its comparison with biaxial stress–strain data. Part I. </w:t>
      </w:r>
      <w:r w:rsidRPr="0063385C">
        <w:rPr>
          <w:b/>
          <w:bCs/>
          <w:lang w:val="en-US"/>
        </w:rPr>
        <w:t>Polymer</w:t>
      </w:r>
      <w:r w:rsidRPr="0063385C">
        <w:rPr>
          <w:lang w:val="en-US"/>
        </w:rPr>
        <w:t xml:space="preserve">, v. 44, n. 16, p. 4599–4610, 1 jul. 2003. </w:t>
      </w:r>
    </w:p>
    <w:p w14:paraId="0CF90493" w14:textId="77777777" w:rsidR="0063385C" w:rsidRPr="0063385C" w:rsidRDefault="0063385C" w:rsidP="0063385C">
      <w:pPr>
        <w:pStyle w:val="Bibliografia"/>
        <w:rPr>
          <w:lang w:val="en-US"/>
        </w:rPr>
      </w:pPr>
      <w:r w:rsidRPr="0063385C">
        <w:rPr>
          <w:lang w:val="en-US"/>
        </w:rPr>
        <w:t xml:space="preserve">MEISSNER, Bohumil; MATĚJKA, Libor. A Langevin-elasticity-theory-based constitutive equation for rubberlike networks and its comparison with biaxial stress–strain data. Part II. </w:t>
      </w:r>
      <w:r w:rsidRPr="0063385C">
        <w:rPr>
          <w:b/>
          <w:bCs/>
          <w:lang w:val="en-US"/>
        </w:rPr>
        <w:t>Polymer</w:t>
      </w:r>
      <w:r w:rsidRPr="0063385C">
        <w:rPr>
          <w:lang w:val="en-US"/>
        </w:rPr>
        <w:t xml:space="preserve">, v. 45, n. 21, p. 7247–7260, 29 set. 2004. </w:t>
      </w:r>
    </w:p>
    <w:p w14:paraId="48312968" w14:textId="77777777" w:rsidR="0063385C" w:rsidRPr="0063385C" w:rsidRDefault="0063385C" w:rsidP="0063385C">
      <w:pPr>
        <w:pStyle w:val="Bibliografia"/>
        <w:rPr>
          <w:lang w:val="en-US"/>
        </w:rPr>
      </w:pPr>
      <w:r w:rsidRPr="0063385C">
        <w:rPr>
          <w:lang w:val="en-US"/>
        </w:rPr>
        <w:t xml:space="preserve">MIEHE, C.; GÖKTEPE, S.; LULEI, F. A micro-macro approach to rubber-like materials—Part I: the non-affine micro-sphere model of rubber elasticity. </w:t>
      </w:r>
      <w:r w:rsidRPr="0063385C">
        <w:rPr>
          <w:b/>
          <w:bCs/>
          <w:lang w:val="en-US"/>
        </w:rPr>
        <w:t>Journal of the Mechanics and Physics of Solids</w:t>
      </w:r>
      <w:r w:rsidRPr="0063385C">
        <w:rPr>
          <w:lang w:val="en-US"/>
        </w:rPr>
        <w:t xml:space="preserve">, v. 52, n. 11, p. 2617–2660, 1 nov. 2004. </w:t>
      </w:r>
    </w:p>
    <w:p w14:paraId="210E68DA" w14:textId="77777777" w:rsidR="0063385C" w:rsidRPr="0063385C" w:rsidRDefault="0063385C" w:rsidP="0063385C">
      <w:pPr>
        <w:pStyle w:val="Bibliografia"/>
        <w:rPr>
          <w:lang w:val="en-US"/>
        </w:rPr>
      </w:pPr>
      <w:r w:rsidRPr="0063385C">
        <w:rPr>
          <w:lang w:val="en-US"/>
        </w:rPr>
        <w:t xml:space="preserve">MIROSHNYCHENKO, Dmitri; GREEN, W. A. Heuristic search for a predictive strain-energy function in nonlinear elasticity. </w:t>
      </w:r>
      <w:r w:rsidRPr="0063385C">
        <w:rPr>
          <w:b/>
          <w:bCs/>
          <w:lang w:val="en-US"/>
        </w:rPr>
        <w:t>International Journal of Solids and Structures</w:t>
      </w:r>
      <w:r w:rsidRPr="0063385C">
        <w:rPr>
          <w:lang w:val="en-US"/>
        </w:rPr>
        <w:t xml:space="preserve">, v. 46, n. 2, p. 271–286, 15 jan. 2009. </w:t>
      </w:r>
    </w:p>
    <w:p w14:paraId="40D94684" w14:textId="77777777" w:rsidR="0063385C" w:rsidRPr="0063385C" w:rsidRDefault="0063385C" w:rsidP="0063385C">
      <w:pPr>
        <w:pStyle w:val="Bibliografia"/>
        <w:rPr>
          <w:lang w:val="en-US"/>
        </w:rPr>
      </w:pPr>
      <w:r w:rsidRPr="0063385C">
        <w:rPr>
          <w:lang w:val="en-US"/>
        </w:rPr>
        <w:t xml:space="preserve">MIROSHNYCHENKO, Dmitri; GREEN, W. A.; TURNER, D. M. Composite and filament models for the mechanical behaviour of elastomeric materials. </w:t>
      </w:r>
      <w:r w:rsidRPr="0063385C">
        <w:rPr>
          <w:b/>
          <w:bCs/>
          <w:lang w:val="en-US"/>
        </w:rPr>
        <w:t>Journal of the Mechanics and Physics of Solids</w:t>
      </w:r>
      <w:r w:rsidRPr="0063385C">
        <w:rPr>
          <w:lang w:val="en-US"/>
        </w:rPr>
        <w:t xml:space="preserve">, v. 53, n. 4, p. 748–770, 1 abr. 2005. </w:t>
      </w:r>
    </w:p>
    <w:p w14:paraId="6A730F31" w14:textId="77777777" w:rsidR="0063385C" w:rsidRPr="0063385C" w:rsidRDefault="0063385C" w:rsidP="0063385C">
      <w:pPr>
        <w:pStyle w:val="Bibliografia"/>
        <w:rPr>
          <w:lang w:val="en-US"/>
        </w:rPr>
      </w:pPr>
      <w:r w:rsidRPr="0063385C">
        <w:rPr>
          <w:lang w:val="en-US"/>
        </w:rPr>
        <w:t xml:space="preserve">MOONEY, M. A Theory of Large Elastic Deformation. </w:t>
      </w:r>
      <w:r w:rsidRPr="0063385C">
        <w:rPr>
          <w:b/>
          <w:bCs/>
          <w:lang w:val="en-US"/>
        </w:rPr>
        <w:t>Journal of Applied Physics</w:t>
      </w:r>
      <w:r w:rsidRPr="0063385C">
        <w:rPr>
          <w:lang w:val="en-US"/>
        </w:rPr>
        <w:t xml:space="preserve">, v. 11, p. 582–592, 1 set. 1940. </w:t>
      </w:r>
    </w:p>
    <w:p w14:paraId="5B1AB174" w14:textId="77777777" w:rsidR="0063385C" w:rsidRPr="0063385C" w:rsidRDefault="0063385C" w:rsidP="0063385C">
      <w:pPr>
        <w:pStyle w:val="Bibliografia"/>
        <w:rPr>
          <w:lang w:val="en-US"/>
        </w:rPr>
      </w:pPr>
      <w:r w:rsidRPr="0063385C">
        <w:rPr>
          <w:lang w:val="en-US"/>
        </w:rPr>
        <w:t xml:space="preserve">NAROOEI, K.; ARMAN, M. Modification of exponential based hyperelastic strain energy to consider free stress initial configuration and Constitutive modeling. </w:t>
      </w:r>
      <w:r>
        <w:rPr>
          <w:b/>
          <w:bCs/>
        </w:rPr>
        <w:t xml:space="preserve">J. Comput. </w:t>
      </w:r>
      <w:proofErr w:type="spellStart"/>
      <w:r>
        <w:rPr>
          <w:b/>
          <w:bCs/>
        </w:rPr>
        <w:t>Appl</w:t>
      </w:r>
      <w:proofErr w:type="spellEnd"/>
      <w:r>
        <w:rPr>
          <w:b/>
          <w:bCs/>
        </w:rPr>
        <w:t xml:space="preserve">. </w:t>
      </w:r>
      <w:r w:rsidRPr="0063385C">
        <w:rPr>
          <w:b/>
          <w:bCs/>
          <w:lang w:val="en-US"/>
        </w:rPr>
        <w:t>Mech.</w:t>
      </w:r>
      <w:r w:rsidRPr="0063385C">
        <w:rPr>
          <w:lang w:val="en-US"/>
        </w:rPr>
        <w:t xml:space="preserve">, v. 49, n. 1, p. 189–196, 2018. </w:t>
      </w:r>
    </w:p>
    <w:p w14:paraId="2A168323" w14:textId="77777777" w:rsidR="0063385C" w:rsidRPr="0063385C" w:rsidRDefault="0063385C" w:rsidP="0063385C">
      <w:pPr>
        <w:pStyle w:val="Bibliografia"/>
        <w:rPr>
          <w:lang w:val="en-US"/>
        </w:rPr>
      </w:pPr>
      <w:r w:rsidRPr="0063385C">
        <w:rPr>
          <w:lang w:val="en-US"/>
        </w:rPr>
        <w:t xml:space="preserve">NUNES, L. C. S. Mechanical characterization of hyperelastic polydimethylsiloxane by simple shear test. </w:t>
      </w:r>
      <w:r w:rsidRPr="0063385C">
        <w:rPr>
          <w:b/>
          <w:bCs/>
          <w:lang w:val="en-US"/>
        </w:rPr>
        <w:t>Materials Science and Engineering: A</w:t>
      </w:r>
      <w:r w:rsidRPr="0063385C">
        <w:rPr>
          <w:lang w:val="en-US"/>
        </w:rPr>
        <w:t xml:space="preserve">, v. 528, n. 3, p. 1799–1804, 25 jan. 2011. </w:t>
      </w:r>
    </w:p>
    <w:p w14:paraId="3CB1A0F2" w14:textId="77777777" w:rsidR="0063385C" w:rsidRPr="0063385C" w:rsidRDefault="0063385C" w:rsidP="0063385C">
      <w:pPr>
        <w:pStyle w:val="Bibliografia"/>
        <w:rPr>
          <w:lang w:val="en-US"/>
        </w:rPr>
      </w:pPr>
      <w:r w:rsidRPr="0063385C">
        <w:rPr>
          <w:lang w:val="en-US"/>
        </w:rPr>
        <w:t xml:space="preserve">OGDEN, R. W. Large deformation isotropic elasticity – on the correlation of theory and experiment for incompressible rubberlike solids. </w:t>
      </w:r>
      <w:r w:rsidRPr="0063385C">
        <w:rPr>
          <w:b/>
          <w:bCs/>
          <w:lang w:val="en-US"/>
        </w:rPr>
        <w:t>Proc. R. Soc. Lond. A</w:t>
      </w:r>
      <w:r w:rsidRPr="0063385C">
        <w:rPr>
          <w:lang w:val="en-US"/>
        </w:rPr>
        <w:t xml:space="preserve">, v. 326, p. 565–584, 1972. </w:t>
      </w:r>
    </w:p>
    <w:p w14:paraId="0578257B" w14:textId="77777777" w:rsidR="0063385C" w:rsidRDefault="0063385C" w:rsidP="0063385C">
      <w:pPr>
        <w:pStyle w:val="Bibliografia"/>
      </w:pPr>
      <w:r w:rsidRPr="0063385C">
        <w:rPr>
          <w:lang w:val="en-US"/>
        </w:rPr>
        <w:t xml:space="preserve">OTHMAN, Alias; GREGORY, M. J. A stress-strain relationship for filled rubber. </w:t>
      </w:r>
      <w:r>
        <w:t xml:space="preserve">1 jan. 1990. </w:t>
      </w:r>
    </w:p>
    <w:p w14:paraId="6D4290AF" w14:textId="77777777" w:rsidR="0063385C" w:rsidRDefault="0063385C" w:rsidP="0063385C">
      <w:pPr>
        <w:pStyle w:val="Bibliografia"/>
      </w:pPr>
      <w:r>
        <w:lastRenderedPageBreak/>
        <w:t xml:space="preserve">PEIXOTO, D. H. N. </w:t>
      </w:r>
      <w:r>
        <w:rPr>
          <w:b/>
          <w:bCs/>
        </w:rPr>
        <w:t>Estudo sobre diferentes medidas de deformação e apresentação da família seno-hiperbólica generalizada, com aplicação na modelagem de polímeros, biomateriais e tecidos biológicos moles</w:t>
      </w:r>
      <w:r>
        <w:t>. Belo Horizonte - MG: Universidade Federal de Minas Gerais, 14 jun. 2024.</w:t>
      </w:r>
    </w:p>
    <w:p w14:paraId="2DB581D6" w14:textId="77777777" w:rsidR="0063385C" w:rsidRPr="0063385C" w:rsidRDefault="0063385C" w:rsidP="0063385C">
      <w:pPr>
        <w:pStyle w:val="Bibliografia"/>
        <w:rPr>
          <w:lang w:val="en-US"/>
        </w:rPr>
      </w:pPr>
      <w:r>
        <w:t xml:space="preserve">PEIXOTO, Daniel Henrique Nunes; GRECO, Marcelo; VASCONCELLOS, Daniel Boy. </w:t>
      </w:r>
      <w:r w:rsidRPr="0063385C">
        <w:rPr>
          <w:lang w:val="en-US"/>
        </w:rPr>
        <w:t xml:space="preserve">A new family of strain tensors based on the hyperbolic sine function. </w:t>
      </w:r>
      <w:r w:rsidRPr="0063385C">
        <w:rPr>
          <w:b/>
          <w:bCs/>
          <w:lang w:val="en-US"/>
        </w:rPr>
        <w:t>Latin American Journal of Solids and Structures</w:t>
      </w:r>
      <w:r w:rsidRPr="0063385C">
        <w:rPr>
          <w:lang w:val="en-US"/>
        </w:rPr>
        <w:t xml:space="preserve">, v. 21, p. e529, 1 mar. 2024. </w:t>
      </w:r>
    </w:p>
    <w:p w14:paraId="2742B6C0" w14:textId="77777777" w:rsidR="0063385C" w:rsidRPr="0063385C" w:rsidRDefault="0063385C" w:rsidP="0063385C">
      <w:pPr>
        <w:pStyle w:val="Bibliografia"/>
        <w:rPr>
          <w:lang w:val="en-US"/>
        </w:rPr>
      </w:pPr>
      <w:r w:rsidRPr="0063385C">
        <w:rPr>
          <w:lang w:val="en-US"/>
        </w:rPr>
        <w:t xml:space="preserve">PENG, T. J.; LANDEL, R. F. Stored energy function of rubberlike materials derived from simple tensile data. </w:t>
      </w:r>
      <w:r w:rsidRPr="0063385C">
        <w:rPr>
          <w:b/>
          <w:bCs/>
          <w:lang w:val="en-US"/>
        </w:rPr>
        <w:t>Journal of Applied Physics</w:t>
      </w:r>
      <w:r w:rsidRPr="0063385C">
        <w:rPr>
          <w:lang w:val="en-US"/>
        </w:rPr>
        <w:t xml:space="preserve">, v. 43, 1 jul. 1972. </w:t>
      </w:r>
    </w:p>
    <w:p w14:paraId="4569AC95" w14:textId="77777777" w:rsidR="0063385C" w:rsidRPr="0063385C" w:rsidRDefault="0063385C" w:rsidP="0063385C">
      <w:pPr>
        <w:pStyle w:val="Bibliografia"/>
        <w:rPr>
          <w:lang w:val="en-US"/>
        </w:rPr>
      </w:pPr>
      <w:r w:rsidRPr="0063385C">
        <w:rPr>
          <w:lang w:val="en-US"/>
        </w:rPr>
        <w:t xml:space="preserve">PLAGGE, J. </w:t>
      </w:r>
      <w:r w:rsidRPr="0063385C">
        <w:rPr>
          <w:i/>
          <w:iCs/>
          <w:lang w:val="en-US"/>
        </w:rPr>
        <w:t>et al.</w:t>
      </w:r>
      <w:r w:rsidRPr="0063385C">
        <w:rPr>
          <w:lang w:val="en-US"/>
        </w:rPr>
        <w:t xml:space="preserve"> Efficient modeling of filled rubber assuming stress-induced microscopic restructurization. </w:t>
      </w:r>
      <w:r w:rsidRPr="0063385C">
        <w:rPr>
          <w:b/>
          <w:bCs/>
          <w:lang w:val="en-US"/>
        </w:rPr>
        <w:t>International Journal of Engineering Science</w:t>
      </w:r>
      <w:r w:rsidRPr="0063385C">
        <w:rPr>
          <w:lang w:val="en-US"/>
        </w:rPr>
        <w:t xml:space="preserve">, v. 151, p. 103291, 1 jun. 2020. </w:t>
      </w:r>
    </w:p>
    <w:p w14:paraId="020E98E3" w14:textId="77777777" w:rsidR="0063385C" w:rsidRPr="0063385C" w:rsidRDefault="0063385C" w:rsidP="0063385C">
      <w:pPr>
        <w:pStyle w:val="Bibliografia"/>
        <w:rPr>
          <w:lang w:val="en-US"/>
        </w:rPr>
      </w:pPr>
      <w:r w:rsidRPr="0063385C">
        <w:rPr>
          <w:lang w:val="en-US"/>
        </w:rPr>
        <w:t xml:space="preserve">PUCCI, Edvige; SACCOMANDI, Giuseppe. A Note on the Gent Model for Rubber-Like Materials. </w:t>
      </w:r>
      <w:r w:rsidRPr="0063385C">
        <w:rPr>
          <w:b/>
          <w:bCs/>
          <w:lang w:val="en-US"/>
        </w:rPr>
        <w:t>Rubber Chemistry and Technology</w:t>
      </w:r>
      <w:r w:rsidRPr="0063385C">
        <w:rPr>
          <w:lang w:val="en-US"/>
        </w:rPr>
        <w:t xml:space="preserve">, v. 75, n. 5, p. 839–852, 1 nov. 2002. </w:t>
      </w:r>
    </w:p>
    <w:p w14:paraId="050BFE41" w14:textId="77777777" w:rsidR="0063385C" w:rsidRPr="0063385C" w:rsidRDefault="0063385C" w:rsidP="0063385C">
      <w:pPr>
        <w:pStyle w:val="Bibliografia"/>
        <w:rPr>
          <w:lang w:val="en-US"/>
        </w:rPr>
      </w:pPr>
      <w:r w:rsidRPr="0063385C">
        <w:rPr>
          <w:lang w:val="en-US"/>
        </w:rPr>
        <w:t xml:space="preserve">RAGHAVAN, M. L.; VORP, David A. Toward a biomechanical tool to evaluate rupture potential of abdominal aortic aneurysm: identification of a finite strain constitutive model and evaluation of its applicability. </w:t>
      </w:r>
      <w:r w:rsidRPr="0063385C">
        <w:rPr>
          <w:b/>
          <w:bCs/>
          <w:lang w:val="en-US"/>
        </w:rPr>
        <w:t>Journal of Biomechanics</w:t>
      </w:r>
      <w:r w:rsidRPr="0063385C">
        <w:rPr>
          <w:lang w:val="en-US"/>
        </w:rPr>
        <w:t xml:space="preserve">, v. 33, n. 4, p. 475–482, 1 abr. 2000. </w:t>
      </w:r>
    </w:p>
    <w:p w14:paraId="3825C986" w14:textId="77777777" w:rsidR="0063385C" w:rsidRPr="0063385C" w:rsidRDefault="0063385C" w:rsidP="0063385C">
      <w:pPr>
        <w:pStyle w:val="Bibliografia"/>
        <w:rPr>
          <w:lang w:val="en-US"/>
        </w:rPr>
      </w:pPr>
      <w:r w:rsidRPr="0063385C">
        <w:rPr>
          <w:lang w:val="en-US"/>
        </w:rPr>
        <w:t xml:space="preserve">SETH, B. R. </w:t>
      </w:r>
      <w:r w:rsidRPr="0063385C">
        <w:rPr>
          <w:b/>
          <w:bCs/>
          <w:lang w:val="en-US"/>
        </w:rPr>
        <w:t>GENERALIZED STRAIN MEASURE WITH APPLICATIONS TO PHYSICAL PROBLEMS</w:t>
      </w:r>
      <w:r w:rsidRPr="0063385C">
        <w:rPr>
          <w:lang w:val="en-US"/>
        </w:rPr>
        <w:t xml:space="preserve">. Wisconsin Univ-Madison Mathematics Research Center: </w:t>
      </w:r>
      <w:r w:rsidRPr="0063385C">
        <w:rPr>
          <w:i/>
          <w:iCs/>
          <w:lang w:val="en-US"/>
        </w:rPr>
        <w:t>[S.n.]</w:t>
      </w:r>
      <w:r w:rsidRPr="0063385C">
        <w:rPr>
          <w:lang w:val="en-US"/>
        </w:rPr>
        <w:t>. Disponível em: &lt;https://apps.dtic.mil/sti/citations/AD0266913&gt;. Acesso em: 11 maio. 2023.</w:t>
      </w:r>
    </w:p>
    <w:p w14:paraId="1CB0F636" w14:textId="77777777" w:rsidR="0063385C" w:rsidRPr="0063385C" w:rsidRDefault="0063385C" w:rsidP="0063385C">
      <w:pPr>
        <w:pStyle w:val="Bibliografia"/>
        <w:rPr>
          <w:lang w:val="en-US"/>
        </w:rPr>
      </w:pPr>
      <w:r w:rsidRPr="0063385C">
        <w:rPr>
          <w:lang w:val="en-US"/>
        </w:rPr>
        <w:t xml:space="preserve">SHARIFF, M. H. B. M. Strain Energy Function for Filled and Unfilled Rubberlike Material. </w:t>
      </w:r>
      <w:r w:rsidRPr="0063385C">
        <w:rPr>
          <w:b/>
          <w:bCs/>
          <w:lang w:val="en-US"/>
        </w:rPr>
        <w:t>Rubber Chemistry and Technology</w:t>
      </w:r>
      <w:r w:rsidRPr="0063385C">
        <w:rPr>
          <w:lang w:val="en-US"/>
        </w:rPr>
        <w:t xml:space="preserve">, v. 73, n. 1, p. 1–18, 1 mar. 2000. </w:t>
      </w:r>
    </w:p>
    <w:p w14:paraId="4BE22652" w14:textId="77777777" w:rsidR="0063385C" w:rsidRPr="0063385C" w:rsidRDefault="0063385C" w:rsidP="0063385C">
      <w:pPr>
        <w:pStyle w:val="Bibliografia"/>
        <w:rPr>
          <w:lang w:val="en-US"/>
        </w:rPr>
      </w:pPr>
      <w:r w:rsidRPr="0063385C">
        <w:rPr>
          <w:lang w:val="en-US"/>
        </w:rPr>
        <w:t xml:space="preserve">SINGH, Fateh; KATIYAR, V. K.; SINGH, B. P. A new strain energy function to characterize apple and potato tissues. </w:t>
      </w:r>
      <w:r w:rsidRPr="0063385C">
        <w:rPr>
          <w:b/>
          <w:bCs/>
          <w:lang w:val="en-US"/>
        </w:rPr>
        <w:t>Journal of Food Engineering</w:t>
      </w:r>
      <w:r w:rsidRPr="0063385C">
        <w:rPr>
          <w:lang w:val="en-US"/>
        </w:rPr>
        <w:t xml:space="preserve">, v. 118, n. 2, p. 178–187, 1 set. 2013. </w:t>
      </w:r>
    </w:p>
    <w:p w14:paraId="3DE4F42D" w14:textId="77777777" w:rsidR="0063385C" w:rsidRPr="0063385C" w:rsidRDefault="0063385C" w:rsidP="0063385C">
      <w:pPr>
        <w:pStyle w:val="Bibliografia"/>
        <w:rPr>
          <w:lang w:val="en-US"/>
        </w:rPr>
      </w:pPr>
      <w:r w:rsidRPr="0063385C">
        <w:rPr>
          <w:lang w:val="en-US"/>
        </w:rPr>
        <w:t xml:space="preserve">SWANSON, S. R. A Constitutive Model for High Elongation Elastic Materials. </w:t>
      </w:r>
      <w:r w:rsidRPr="0063385C">
        <w:rPr>
          <w:b/>
          <w:bCs/>
          <w:lang w:val="en-US"/>
        </w:rPr>
        <w:t>Journal of Engineering Materials and Technology</w:t>
      </w:r>
      <w:r w:rsidRPr="0063385C">
        <w:rPr>
          <w:lang w:val="en-US"/>
        </w:rPr>
        <w:t xml:space="preserve">, v. 107, n. 2, p. 110–114, 1 abr. 1985. </w:t>
      </w:r>
    </w:p>
    <w:p w14:paraId="13783AC4" w14:textId="77777777" w:rsidR="0063385C" w:rsidRPr="0063385C" w:rsidRDefault="0063385C" w:rsidP="0063385C">
      <w:pPr>
        <w:pStyle w:val="Bibliografia"/>
        <w:rPr>
          <w:lang w:val="en-US"/>
        </w:rPr>
      </w:pPr>
      <w:r w:rsidRPr="0063385C">
        <w:rPr>
          <w:lang w:val="en-US"/>
        </w:rPr>
        <w:t xml:space="preserve">TAKAMIZAWA, Keiichi; HAYASHI, Kozaburo. Strain energy density function and uniform strain hypothesis for arterial mechanics. </w:t>
      </w:r>
      <w:r w:rsidRPr="0063385C">
        <w:rPr>
          <w:b/>
          <w:bCs/>
          <w:lang w:val="en-US"/>
        </w:rPr>
        <w:t>Journal of Biomechanics</w:t>
      </w:r>
      <w:r w:rsidRPr="0063385C">
        <w:rPr>
          <w:lang w:val="en-US"/>
        </w:rPr>
        <w:t xml:space="preserve">, v. 20, n. 1, p. 7–17, 1 jan. 1987. </w:t>
      </w:r>
    </w:p>
    <w:p w14:paraId="06733192" w14:textId="77777777" w:rsidR="0063385C" w:rsidRPr="0063385C" w:rsidRDefault="0063385C" w:rsidP="0063385C">
      <w:pPr>
        <w:pStyle w:val="Bibliografia"/>
        <w:rPr>
          <w:lang w:val="en-US"/>
        </w:rPr>
      </w:pPr>
      <w:r w:rsidRPr="0063385C">
        <w:rPr>
          <w:lang w:val="en-US"/>
        </w:rPr>
        <w:t xml:space="preserve">TANG, Dalin </w:t>
      </w:r>
      <w:r w:rsidRPr="0063385C">
        <w:rPr>
          <w:i/>
          <w:iCs/>
          <w:lang w:val="en-US"/>
        </w:rPr>
        <w:t>et al.</w:t>
      </w:r>
      <w:r w:rsidRPr="0063385C">
        <w:rPr>
          <w:lang w:val="en-US"/>
        </w:rPr>
        <w:t xml:space="preserve"> 3D MRI-Based Anisotropic FSI Models With Cyclic Bending for Human Coronary Atherosclerotic Plaque Mechanical Analysis. </w:t>
      </w:r>
      <w:r w:rsidRPr="0063385C">
        <w:rPr>
          <w:b/>
          <w:bCs/>
          <w:lang w:val="en-US"/>
        </w:rPr>
        <w:t>Journal of Biomechanical Engineering</w:t>
      </w:r>
      <w:r w:rsidRPr="0063385C">
        <w:rPr>
          <w:lang w:val="en-US"/>
        </w:rPr>
        <w:t xml:space="preserve">, v. 131, n. 061010, 5 maio 2009. </w:t>
      </w:r>
    </w:p>
    <w:p w14:paraId="0C4162A4" w14:textId="77777777" w:rsidR="0063385C" w:rsidRPr="0063385C" w:rsidRDefault="0063385C" w:rsidP="0063385C">
      <w:pPr>
        <w:pStyle w:val="Bibliografia"/>
        <w:rPr>
          <w:lang w:val="en-US"/>
        </w:rPr>
      </w:pPr>
      <w:r w:rsidRPr="0063385C">
        <w:rPr>
          <w:lang w:val="en-US"/>
        </w:rPr>
        <w:t xml:space="preserve">TRELOAR, L. R. G. The elasticity of a network of long-chain molecules. I. </w:t>
      </w:r>
      <w:r w:rsidRPr="0063385C">
        <w:rPr>
          <w:b/>
          <w:bCs/>
          <w:lang w:val="en-US"/>
        </w:rPr>
        <w:t>Transactions of the Faraday Society</w:t>
      </w:r>
      <w:r w:rsidRPr="0063385C">
        <w:rPr>
          <w:lang w:val="en-US"/>
        </w:rPr>
        <w:t xml:space="preserve">, v. 39, p. 36–41, 1943a. </w:t>
      </w:r>
    </w:p>
    <w:p w14:paraId="4371F4AF" w14:textId="77777777" w:rsidR="0063385C" w:rsidRPr="0063385C" w:rsidRDefault="0063385C" w:rsidP="0063385C">
      <w:pPr>
        <w:pStyle w:val="Bibliografia"/>
        <w:rPr>
          <w:lang w:val="en-US"/>
        </w:rPr>
      </w:pPr>
      <w:r w:rsidRPr="0063385C">
        <w:rPr>
          <w:lang w:val="en-US"/>
        </w:rPr>
        <w:t xml:space="preserve">TRELOAR, L. R. G. The elasticity of a network of long-chain molecules—II. </w:t>
      </w:r>
      <w:r w:rsidRPr="0063385C">
        <w:rPr>
          <w:b/>
          <w:bCs/>
          <w:lang w:val="en-US"/>
        </w:rPr>
        <w:t>Transactions of the Faraday Society</w:t>
      </w:r>
      <w:r w:rsidRPr="0063385C">
        <w:rPr>
          <w:lang w:val="en-US"/>
        </w:rPr>
        <w:t xml:space="preserve">, v. 39, n. 0, p. 241–246, 1 jan. 1943b. </w:t>
      </w:r>
    </w:p>
    <w:p w14:paraId="05C4C5E1" w14:textId="77777777" w:rsidR="0063385C" w:rsidRPr="0063385C" w:rsidRDefault="0063385C" w:rsidP="0063385C">
      <w:pPr>
        <w:pStyle w:val="Bibliografia"/>
        <w:rPr>
          <w:lang w:val="en-US"/>
        </w:rPr>
      </w:pPr>
      <w:r w:rsidRPr="0063385C">
        <w:rPr>
          <w:lang w:val="en-US"/>
        </w:rPr>
        <w:t xml:space="preserve">TRELOAR, L. R. G.; RIDING, G. A non-Gaussian theory for rubber in biaxial strain. I. Mechanical properties. </w:t>
      </w:r>
      <w:r w:rsidRPr="0063385C">
        <w:rPr>
          <w:b/>
          <w:bCs/>
          <w:lang w:val="en-US"/>
        </w:rPr>
        <w:t>Proceedings of the Royal Society of London. A. Mathematical and Physical Sciences</w:t>
      </w:r>
      <w:r w:rsidRPr="0063385C">
        <w:rPr>
          <w:lang w:val="en-US"/>
        </w:rPr>
        <w:t xml:space="preserve">, v. 369, n. 1737, p. 261–280, jan. 1997. </w:t>
      </w:r>
    </w:p>
    <w:p w14:paraId="68E7F638" w14:textId="77777777" w:rsidR="0063385C" w:rsidRPr="0063385C" w:rsidRDefault="0063385C" w:rsidP="0063385C">
      <w:pPr>
        <w:pStyle w:val="Bibliografia"/>
        <w:rPr>
          <w:lang w:val="en-US"/>
        </w:rPr>
      </w:pPr>
      <w:r w:rsidRPr="0063385C">
        <w:rPr>
          <w:lang w:val="en-US"/>
        </w:rPr>
        <w:t xml:space="preserve">VALANIS, K. C.; LANDEL, R. F. The Strain‐Energy Function of a Hyperelastic Material in Terms of the Extension Ratios. </w:t>
      </w:r>
      <w:r w:rsidRPr="0063385C">
        <w:rPr>
          <w:b/>
          <w:bCs/>
          <w:lang w:val="en-US"/>
        </w:rPr>
        <w:t>Journal of Applied Physics</w:t>
      </w:r>
      <w:r w:rsidRPr="0063385C">
        <w:rPr>
          <w:lang w:val="en-US"/>
        </w:rPr>
        <w:t xml:space="preserve">, v. 38, n. 7, p. 2997–3002, 1 jun. 1967. </w:t>
      </w:r>
    </w:p>
    <w:p w14:paraId="25DDA600" w14:textId="77777777" w:rsidR="0063385C" w:rsidRPr="0063385C" w:rsidRDefault="0063385C" w:rsidP="0063385C">
      <w:pPr>
        <w:pStyle w:val="Bibliografia"/>
        <w:rPr>
          <w:lang w:val="en-US"/>
        </w:rPr>
      </w:pPr>
      <w:r w:rsidRPr="0063385C">
        <w:rPr>
          <w:lang w:val="en-US"/>
        </w:rPr>
        <w:lastRenderedPageBreak/>
        <w:t xml:space="preserve">VAN DAM, Evelyne A. </w:t>
      </w:r>
      <w:r w:rsidRPr="0063385C">
        <w:rPr>
          <w:i/>
          <w:iCs/>
          <w:lang w:val="en-US"/>
        </w:rPr>
        <w:t>et al.</w:t>
      </w:r>
      <w:r w:rsidRPr="0063385C">
        <w:rPr>
          <w:lang w:val="en-US"/>
        </w:rPr>
        <w:t xml:space="preserve"> Non-linear viscoelastic behavior of abdominal aortic aneurysm thrombus. </w:t>
      </w:r>
      <w:r w:rsidRPr="0063385C">
        <w:rPr>
          <w:b/>
          <w:bCs/>
          <w:lang w:val="en-US"/>
        </w:rPr>
        <w:t>Biomechanics and Modeling in Mechanobiology</w:t>
      </w:r>
      <w:r w:rsidRPr="0063385C">
        <w:rPr>
          <w:lang w:val="en-US"/>
        </w:rPr>
        <w:t xml:space="preserve">, v. 7, n. 2, p. 127–137, abr. 2008. </w:t>
      </w:r>
    </w:p>
    <w:p w14:paraId="433617CE" w14:textId="77777777" w:rsidR="0063385C" w:rsidRPr="0063385C" w:rsidRDefault="0063385C" w:rsidP="0063385C">
      <w:pPr>
        <w:pStyle w:val="Bibliografia"/>
        <w:rPr>
          <w:lang w:val="en-US"/>
        </w:rPr>
      </w:pPr>
      <w:r w:rsidRPr="0063385C">
        <w:rPr>
          <w:lang w:val="en-US"/>
        </w:rPr>
        <w:t xml:space="preserve">VERONDA, D. R.; WESTMANN, R. A. Mechanical characterization of skin—Finite deformations. </w:t>
      </w:r>
      <w:r w:rsidRPr="0063385C">
        <w:rPr>
          <w:b/>
          <w:bCs/>
          <w:lang w:val="en-US"/>
        </w:rPr>
        <w:t>Journal of Biomechanics</w:t>
      </w:r>
      <w:r w:rsidRPr="0063385C">
        <w:rPr>
          <w:lang w:val="en-US"/>
        </w:rPr>
        <w:t xml:space="preserve">, v. 3, n. 1, p. 111–124, 1 jan. 1970. </w:t>
      </w:r>
    </w:p>
    <w:p w14:paraId="0D3C1075" w14:textId="77777777" w:rsidR="0063385C" w:rsidRPr="0063385C" w:rsidRDefault="0063385C" w:rsidP="0063385C">
      <w:pPr>
        <w:pStyle w:val="Bibliografia"/>
        <w:rPr>
          <w:lang w:val="en-US"/>
        </w:rPr>
      </w:pPr>
      <w:r w:rsidRPr="0063385C">
        <w:rPr>
          <w:lang w:val="en-US"/>
        </w:rPr>
        <w:t xml:space="preserve">VITO, Raymond. A note on arterial elasticity. </w:t>
      </w:r>
      <w:r w:rsidRPr="0063385C">
        <w:rPr>
          <w:b/>
          <w:bCs/>
          <w:lang w:val="en-US"/>
        </w:rPr>
        <w:t>Journal of Biomechanics</w:t>
      </w:r>
      <w:r w:rsidRPr="0063385C">
        <w:rPr>
          <w:lang w:val="en-US"/>
        </w:rPr>
        <w:t xml:space="preserve">, v. 6, n. 5, p. 561–564, 1 set. 1973. </w:t>
      </w:r>
    </w:p>
    <w:p w14:paraId="54500B14" w14:textId="77777777" w:rsidR="0063385C" w:rsidRPr="0063385C" w:rsidRDefault="0063385C" w:rsidP="0063385C">
      <w:pPr>
        <w:pStyle w:val="Bibliografia"/>
        <w:rPr>
          <w:lang w:val="en-US"/>
        </w:rPr>
      </w:pPr>
      <w:r w:rsidRPr="0063385C">
        <w:rPr>
          <w:lang w:val="en-US"/>
        </w:rPr>
        <w:t xml:space="preserve">VOLOKH, K. Y.; VORP, D. A. A model of growth and rupture of abdominal aortic aneurysm. </w:t>
      </w:r>
      <w:r w:rsidRPr="0063385C">
        <w:rPr>
          <w:b/>
          <w:bCs/>
          <w:lang w:val="en-US"/>
        </w:rPr>
        <w:t>Journal of Biomechanics</w:t>
      </w:r>
      <w:r w:rsidRPr="0063385C">
        <w:rPr>
          <w:lang w:val="en-US"/>
        </w:rPr>
        <w:t xml:space="preserve">, v. 41, n. 5, p. 1015–1021, 1 jan. 2008. </w:t>
      </w:r>
    </w:p>
    <w:p w14:paraId="1DC5EF69" w14:textId="77777777" w:rsidR="0063385C" w:rsidRPr="0063385C" w:rsidRDefault="0063385C" w:rsidP="0063385C">
      <w:pPr>
        <w:pStyle w:val="Bibliografia"/>
        <w:rPr>
          <w:lang w:val="en-US"/>
        </w:rPr>
      </w:pPr>
      <w:r w:rsidRPr="0063385C">
        <w:rPr>
          <w:lang w:val="en-US"/>
        </w:rPr>
        <w:t xml:space="preserve">WALL, Frederick T.; FLORY, Paul J. Statistical Thermodynamics of Rubber Elasticity. </w:t>
      </w:r>
      <w:r w:rsidRPr="0063385C">
        <w:rPr>
          <w:b/>
          <w:bCs/>
          <w:lang w:val="en-US"/>
        </w:rPr>
        <w:t>The Journal of Chemical Physics</w:t>
      </w:r>
      <w:r w:rsidRPr="0063385C">
        <w:rPr>
          <w:lang w:val="en-US"/>
        </w:rPr>
        <w:t xml:space="preserve">, v. 19, n. 12, p. 1435–1439, 1 dez. 1951. </w:t>
      </w:r>
    </w:p>
    <w:p w14:paraId="4D7E4D42" w14:textId="77777777" w:rsidR="0063385C" w:rsidRPr="0063385C" w:rsidRDefault="0063385C" w:rsidP="0063385C">
      <w:pPr>
        <w:pStyle w:val="Bibliografia"/>
        <w:rPr>
          <w:lang w:val="en-US"/>
        </w:rPr>
      </w:pPr>
      <w:r w:rsidRPr="0063385C">
        <w:rPr>
          <w:lang w:val="en-US"/>
        </w:rPr>
        <w:t xml:space="preserve">WARNER, Harold R. Jr. Kinetic Theory and Rheology of Dilute Suspensions of Finitely Extendible Dumbbells. </w:t>
      </w:r>
      <w:r w:rsidRPr="0063385C">
        <w:rPr>
          <w:b/>
          <w:bCs/>
          <w:lang w:val="en-US"/>
        </w:rPr>
        <w:t>Industrial &amp; Engineering Chemistry Fundamentals</w:t>
      </w:r>
      <w:r w:rsidRPr="0063385C">
        <w:rPr>
          <w:lang w:val="en-US"/>
        </w:rPr>
        <w:t xml:space="preserve">, v. 11, n. 3, p. 379–387, 1 ago. 1972. </w:t>
      </w:r>
    </w:p>
    <w:p w14:paraId="0166CD13" w14:textId="77777777" w:rsidR="0063385C" w:rsidRPr="0063385C" w:rsidRDefault="0063385C" w:rsidP="0063385C">
      <w:pPr>
        <w:pStyle w:val="Bibliografia"/>
        <w:rPr>
          <w:lang w:val="en-US"/>
        </w:rPr>
      </w:pPr>
      <w:r w:rsidRPr="0063385C">
        <w:rPr>
          <w:lang w:val="en-US"/>
        </w:rPr>
        <w:t xml:space="preserve">WU, P. D.; VAN DER GIESSEN, E. On improved 3-D non-Gaussian network models for rubber elasticity. </w:t>
      </w:r>
      <w:r w:rsidRPr="0063385C">
        <w:rPr>
          <w:b/>
          <w:bCs/>
          <w:lang w:val="en-US"/>
        </w:rPr>
        <w:t>Mechanics Research Communications</w:t>
      </w:r>
      <w:r w:rsidRPr="0063385C">
        <w:rPr>
          <w:lang w:val="en-US"/>
        </w:rPr>
        <w:t xml:space="preserve">, v. 19, n. 5, p. 427–433, 1 set. 1992. </w:t>
      </w:r>
    </w:p>
    <w:p w14:paraId="5FD5FB30" w14:textId="77777777" w:rsidR="0063385C" w:rsidRPr="0063385C" w:rsidRDefault="0063385C" w:rsidP="0063385C">
      <w:pPr>
        <w:pStyle w:val="Bibliografia"/>
        <w:rPr>
          <w:lang w:val="en-US"/>
        </w:rPr>
      </w:pPr>
      <w:r w:rsidRPr="0063385C">
        <w:rPr>
          <w:lang w:val="en-US"/>
        </w:rPr>
        <w:t xml:space="preserve">WU, P. D.; VAN DER GIESSEN, E. On improved network models for rubber elasticity and their applications to orientation hardening in glassy polymers. </w:t>
      </w:r>
      <w:r w:rsidRPr="0063385C">
        <w:rPr>
          <w:b/>
          <w:bCs/>
          <w:lang w:val="en-US"/>
        </w:rPr>
        <w:t>Journal of the Mechanics and Physics of Solids</w:t>
      </w:r>
      <w:r w:rsidRPr="0063385C">
        <w:rPr>
          <w:lang w:val="en-US"/>
        </w:rPr>
        <w:t xml:space="preserve">, v. 41, n. 3, p. 427–456, 1 mar. 1993. </w:t>
      </w:r>
    </w:p>
    <w:p w14:paraId="2F123D80" w14:textId="77777777" w:rsidR="0063385C" w:rsidRPr="0063385C" w:rsidRDefault="0063385C" w:rsidP="0063385C">
      <w:pPr>
        <w:pStyle w:val="Bibliografia"/>
        <w:rPr>
          <w:lang w:val="en-US"/>
        </w:rPr>
      </w:pPr>
      <w:r w:rsidRPr="0063385C">
        <w:rPr>
          <w:lang w:val="en-US"/>
        </w:rPr>
        <w:t xml:space="preserve">XIANG, Yuhai </w:t>
      </w:r>
      <w:r w:rsidRPr="0063385C">
        <w:rPr>
          <w:i/>
          <w:iCs/>
          <w:lang w:val="en-US"/>
        </w:rPr>
        <w:t>et al.</w:t>
      </w:r>
      <w:r w:rsidRPr="0063385C">
        <w:rPr>
          <w:lang w:val="en-US"/>
        </w:rPr>
        <w:t xml:space="preserve"> A general constitutive model of soft elastomers. </w:t>
      </w:r>
      <w:r w:rsidRPr="0063385C">
        <w:rPr>
          <w:b/>
          <w:bCs/>
          <w:lang w:val="en-US"/>
        </w:rPr>
        <w:t>Journal of the Mechanics and Physics of Solids</w:t>
      </w:r>
      <w:r w:rsidRPr="0063385C">
        <w:rPr>
          <w:lang w:val="en-US"/>
        </w:rPr>
        <w:t xml:space="preserve">, v. 117, p. 110–122, 1 ago. 2018. </w:t>
      </w:r>
    </w:p>
    <w:p w14:paraId="69CE2D5E" w14:textId="77777777" w:rsidR="0063385C" w:rsidRPr="0063385C" w:rsidRDefault="0063385C" w:rsidP="0063385C">
      <w:pPr>
        <w:pStyle w:val="Bibliografia"/>
        <w:rPr>
          <w:lang w:val="en-US"/>
        </w:rPr>
      </w:pPr>
      <w:r w:rsidRPr="0063385C">
        <w:rPr>
          <w:lang w:val="en-US"/>
        </w:rPr>
        <w:t xml:space="preserve">YAMASHITA, Y.; KAWABATA, S. Approximated form of the strain energy-density function of carbon-black filled rubbers for industrial applications. </w:t>
      </w:r>
      <w:r w:rsidRPr="0063385C">
        <w:rPr>
          <w:b/>
          <w:bCs/>
          <w:lang w:val="en-US"/>
        </w:rPr>
        <w:t>J. Soc. Rubber Ind. Jpn.</w:t>
      </w:r>
      <w:r w:rsidRPr="0063385C">
        <w:rPr>
          <w:lang w:val="en-US"/>
        </w:rPr>
        <w:t xml:space="preserve">, v. 65, n. 9, p. 517–528, 1992. </w:t>
      </w:r>
    </w:p>
    <w:p w14:paraId="25AF4F22" w14:textId="77777777" w:rsidR="0063385C" w:rsidRPr="0063385C" w:rsidRDefault="0063385C" w:rsidP="0063385C">
      <w:pPr>
        <w:pStyle w:val="Bibliografia"/>
        <w:rPr>
          <w:lang w:val="en-US"/>
        </w:rPr>
      </w:pPr>
      <w:r w:rsidRPr="0063385C">
        <w:rPr>
          <w:lang w:val="en-US"/>
        </w:rPr>
        <w:t xml:space="preserve">YEOH, O. H. Characterization of Elastic Properties of Carbon-Black-Filled Rubber Vulcanizates. </w:t>
      </w:r>
      <w:r w:rsidRPr="0063385C">
        <w:rPr>
          <w:b/>
          <w:bCs/>
          <w:lang w:val="en-US"/>
        </w:rPr>
        <w:t>Rubber Chemistry and Technology</w:t>
      </w:r>
      <w:r w:rsidRPr="0063385C">
        <w:rPr>
          <w:lang w:val="en-US"/>
        </w:rPr>
        <w:t xml:space="preserve">, v. 63, n. 5, p. 792–805, 1 nov. 1990. </w:t>
      </w:r>
    </w:p>
    <w:p w14:paraId="517B98FA" w14:textId="77777777" w:rsidR="0063385C" w:rsidRPr="0063385C" w:rsidRDefault="0063385C" w:rsidP="0063385C">
      <w:pPr>
        <w:pStyle w:val="Bibliografia"/>
        <w:rPr>
          <w:lang w:val="en-US"/>
        </w:rPr>
      </w:pPr>
      <w:r w:rsidRPr="0063385C">
        <w:rPr>
          <w:lang w:val="en-US"/>
        </w:rPr>
        <w:t xml:space="preserve">YEOH, O. H. Some Forms of the Strain Energy Function for Rubber. </w:t>
      </w:r>
      <w:r w:rsidRPr="0063385C">
        <w:rPr>
          <w:b/>
          <w:bCs/>
          <w:lang w:val="en-US"/>
        </w:rPr>
        <w:t>Rubber Chemistry and Technology</w:t>
      </w:r>
      <w:r w:rsidRPr="0063385C">
        <w:rPr>
          <w:lang w:val="en-US"/>
        </w:rPr>
        <w:t xml:space="preserve">, v. 66, n. 5, p. 754–771, 1 nov. 1993. </w:t>
      </w:r>
    </w:p>
    <w:p w14:paraId="0DA88F8E" w14:textId="77777777" w:rsidR="0063385C" w:rsidRPr="0063385C" w:rsidRDefault="0063385C" w:rsidP="0063385C">
      <w:pPr>
        <w:pStyle w:val="Bibliografia"/>
        <w:rPr>
          <w:lang w:val="en-US"/>
        </w:rPr>
      </w:pPr>
      <w:r w:rsidRPr="0063385C">
        <w:rPr>
          <w:lang w:val="en-US"/>
        </w:rPr>
        <w:t xml:space="preserve">YEOH, O. H.; FLEMING, P. D. A new attempt to reconcile the statistical and phenomenological theories of rubber elasticity. </w:t>
      </w:r>
      <w:r w:rsidRPr="0063385C">
        <w:rPr>
          <w:b/>
          <w:bCs/>
          <w:lang w:val="en-US"/>
        </w:rPr>
        <w:t>Journal of Polymer Science B Polymer Physics</w:t>
      </w:r>
      <w:r w:rsidRPr="0063385C">
        <w:rPr>
          <w:lang w:val="en-US"/>
        </w:rPr>
        <w:t xml:space="preserve">, v. 35, p. 1919–1931, 1 set. 1997. </w:t>
      </w:r>
    </w:p>
    <w:p w14:paraId="1698012C" w14:textId="77777777" w:rsidR="0063385C" w:rsidRDefault="0063385C" w:rsidP="0063385C">
      <w:pPr>
        <w:pStyle w:val="Bibliografia"/>
      </w:pPr>
      <w:r w:rsidRPr="0063385C">
        <w:rPr>
          <w:lang w:val="en-US"/>
        </w:rPr>
        <w:t xml:space="preserve">ZHAO, Zihan; MU, Xihui; DU, Fengpo. Modeling and Verification of a New Hyperelastic Model for Rubber-Like Materials. </w:t>
      </w:r>
      <w:proofErr w:type="spellStart"/>
      <w:r>
        <w:rPr>
          <w:b/>
          <w:bCs/>
        </w:rPr>
        <w:t>Mathematical</w:t>
      </w:r>
      <w:proofErr w:type="spellEnd"/>
      <w:r>
        <w:rPr>
          <w:b/>
          <w:bCs/>
        </w:rPr>
        <w:t xml:space="preserve"> </w:t>
      </w:r>
      <w:proofErr w:type="spellStart"/>
      <w:r>
        <w:rPr>
          <w:b/>
          <w:bCs/>
        </w:rPr>
        <w:t>Problems</w:t>
      </w:r>
      <w:proofErr w:type="spellEnd"/>
      <w:r>
        <w:rPr>
          <w:b/>
          <w:bCs/>
        </w:rPr>
        <w:t xml:space="preserve"> in </w:t>
      </w:r>
      <w:proofErr w:type="spellStart"/>
      <w:r>
        <w:rPr>
          <w:b/>
          <w:bCs/>
        </w:rPr>
        <w:t>Engineering</w:t>
      </w:r>
      <w:proofErr w:type="spellEnd"/>
      <w:r>
        <w:t xml:space="preserve">, v. 2019, n. 1, p. 2832059, 2019. </w:t>
      </w:r>
    </w:p>
    <w:p w14:paraId="4B9C1268" w14:textId="03F3C18F" w:rsidR="005B4291" w:rsidRPr="00722F0B" w:rsidRDefault="005B4291" w:rsidP="00722F0B">
      <w:pPr>
        <w:rPr>
          <w:lang w:val="en-US"/>
        </w:rPr>
      </w:pPr>
      <w:r>
        <w:rPr>
          <w:lang w:val="en-US"/>
        </w:rPr>
        <w:fldChar w:fldCharType="end"/>
      </w:r>
    </w:p>
    <w:sectPr w:rsidR="005B4291" w:rsidRPr="00722F0B" w:rsidSect="004706D4">
      <w:footerReference w:type="default" r:id="rId8"/>
      <w:pgSz w:w="11906" w:h="16838"/>
      <w:pgMar w:top="1418"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A5625B" w14:textId="77777777" w:rsidR="00BD05EC" w:rsidRDefault="00BD05EC" w:rsidP="004706D4">
      <w:pPr>
        <w:spacing w:line="240" w:lineRule="auto"/>
      </w:pPr>
      <w:r>
        <w:separator/>
      </w:r>
    </w:p>
  </w:endnote>
  <w:endnote w:type="continuationSeparator" w:id="0">
    <w:p w14:paraId="34580305" w14:textId="77777777" w:rsidR="00BD05EC" w:rsidRDefault="00BD05EC" w:rsidP="004706D4">
      <w:pPr>
        <w:spacing w:line="240" w:lineRule="auto"/>
      </w:pPr>
      <w:r>
        <w:continuationSeparator/>
      </w:r>
    </w:p>
  </w:endnote>
  <w:endnote w:type="continuationNotice" w:id="1">
    <w:p w14:paraId="40F6330B" w14:textId="77777777" w:rsidR="00BD05EC" w:rsidRDefault="00BD05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774824"/>
      <w:docPartObj>
        <w:docPartGallery w:val="Page Numbers (Bottom of Page)"/>
        <w:docPartUnique/>
      </w:docPartObj>
    </w:sdtPr>
    <w:sdtContent>
      <w:p w14:paraId="0B7D67EC" w14:textId="77777777" w:rsidR="000A2E64" w:rsidRDefault="000A2E64">
        <w:pPr>
          <w:pStyle w:val="Rodap"/>
          <w:jc w:val="right"/>
        </w:pPr>
        <w:r>
          <w:fldChar w:fldCharType="begin"/>
        </w:r>
        <w:r>
          <w:instrText>PAGE   \* MERGEFORMAT</w:instrText>
        </w:r>
        <w:r>
          <w:fldChar w:fldCharType="separate"/>
        </w:r>
        <w:r>
          <w:t>2</w:t>
        </w:r>
        <w:r>
          <w:fldChar w:fldCharType="end"/>
        </w:r>
      </w:p>
    </w:sdtContent>
  </w:sdt>
  <w:p w14:paraId="5D64913F" w14:textId="5CE2FFD5" w:rsidR="004706D4" w:rsidRDefault="004706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C1E075" w14:textId="77777777" w:rsidR="00BD05EC" w:rsidRDefault="00BD05EC" w:rsidP="004706D4">
      <w:pPr>
        <w:spacing w:line="240" w:lineRule="auto"/>
      </w:pPr>
      <w:r>
        <w:separator/>
      </w:r>
    </w:p>
  </w:footnote>
  <w:footnote w:type="continuationSeparator" w:id="0">
    <w:p w14:paraId="369E09B9" w14:textId="77777777" w:rsidR="00BD05EC" w:rsidRDefault="00BD05EC" w:rsidP="004706D4">
      <w:pPr>
        <w:spacing w:line="240" w:lineRule="auto"/>
      </w:pPr>
      <w:r>
        <w:continuationSeparator/>
      </w:r>
    </w:p>
  </w:footnote>
  <w:footnote w:type="continuationNotice" w:id="1">
    <w:p w14:paraId="419AB596" w14:textId="77777777" w:rsidR="00BD05EC" w:rsidRDefault="00BD05E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F50"/>
    <w:multiLevelType w:val="hybridMultilevel"/>
    <w:tmpl w:val="050ACD98"/>
    <w:lvl w:ilvl="0" w:tplc="0396143E">
      <w:start w:val="5"/>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08420FCF"/>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29209B"/>
    <w:multiLevelType w:val="hybridMultilevel"/>
    <w:tmpl w:val="47B8E07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9D43D00"/>
    <w:multiLevelType w:val="multilevel"/>
    <w:tmpl w:val="B364A91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14FA63B8"/>
    <w:multiLevelType w:val="hybridMultilevel"/>
    <w:tmpl w:val="BD5AC4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2ABD62CC"/>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DDB4D94"/>
    <w:multiLevelType w:val="multilevel"/>
    <w:tmpl w:val="8BD028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6A14910"/>
    <w:multiLevelType w:val="multilevel"/>
    <w:tmpl w:val="712E51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0C057A"/>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323D2B"/>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68763D8B"/>
    <w:multiLevelType w:val="hybridMultilevel"/>
    <w:tmpl w:val="B20AC6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6ADE14EF"/>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3068248">
    <w:abstractNumId w:val="6"/>
  </w:num>
  <w:num w:numId="2" w16cid:durableId="537740922">
    <w:abstractNumId w:val="0"/>
  </w:num>
  <w:num w:numId="3" w16cid:durableId="69276986">
    <w:abstractNumId w:val="10"/>
  </w:num>
  <w:num w:numId="4" w16cid:durableId="1930194221">
    <w:abstractNumId w:val="4"/>
  </w:num>
  <w:num w:numId="5" w16cid:durableId="718477633">
    <w:abstractNumId w:val="2"/>
  </w:num>
  <w:num w:numId="6" w16cid:durableId="1435899266">
    <w:abstractNumId w:val="9"/>
  </w:num>
  <w:num w:numId="7" w16cid:durableId="2096124386">
    <w:abstractNumId w:val="3"/>
  </w:num>
  <w:num w:numId="8" w16cid:durableId="1152210232">
    <w:abstractNumId w:val="1"/>
  </w:num>
  <w:num w:numId="9" w16cid:durableId="1041827512">
    <w:abstractNumId w:val="11"/>
  </w:num>
  <w:num w:numId="10" w16cid:durableId="1923643206">
    <w:abstractNumId w:val="5"/>
  </w:num>
  <w:num w:numId="11" w16cid:durableId="1416049749">
    <w:abstractNumId w:val="7"/>
  </w:num>
  <w:num w:numId="12" w16cid:durableId="11290105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17C0"/>
    <w:rsid w:val="000006FD"/>
    <w:rsid w:val="0000073A"/>
    <w:rsid w:val="00000DD2"/>
    <w:rsid w:val="00000F29"/>
    <w:rsid w:val="00001145"/>
    <w:rsid w:val="00001610"/>
    <w:rsid w:val="00001A06"/>
    <w:rsid w:val="00001B37"/>
    <w:rsid w:val="00001C63"/>
    <w:rsid w:val="00001E7B"/>
    <w:rsid w:val="000025EC"/>
    <w:rsid w:val="0000276D"/>
    <w:rsid w:val="00002FFD"/>
    <w:rsid w:val="000030D3"/>
    <w:rsid w:val="00004A1C"/>
    <w:rsid w:val="00004BBC"/>
    <w:rsid w:val="00004FA6"/>
    <w:rsid w:val="00004FFE"/>
    <w:rsid w:val="00005826"/>
    <w:rsid w:val="000058EC"/>
    <w:rsid w:val="00005942"/>
    <w:rsid w:val="00006138"/>
    <w:rsid w:val="000061BB"/>
    <w:rsid w:val="0000630B"/>
    <w:rsid w:val="0000663A"/>
    <w:rsid w:val="00007120"/>
    <w:rsid w:val="00010138"/>
    <w:rsid w:val="00010A34"/>
    <w:rsid w:val="00010FDB"/>
    <w:rsid w:val="00011460"/>
    <w:rsid w:val="00011C1A"/>
    <w:rsid w:val="0001244B"/>
    <w:rsid w:val="00012698"/>
    <w:rsid w:val="00012CB4"/>
    <w:rsid w:val="00012F6F"/>
    <w:rsid w:val="00013152"/>
    <w:rsid w:val="000134D9"/>
    <w:rsid w:val="00013A7A"/>
    <w:rsid w:val="00013EA6"/>
    <w:rsid w:val="000151CB"/>
    <w:rsid w:val="00015247"/>
    <w:rsid w:val="000155D7"/>
    <w:rsid w:val="0001675E"/>
    <w:rsid w:val="0001682C"/>
    <w:rsid w:val="000168D9"/>
    <w:rsid w:val="00016935"/>
    <w:rsid w:val="00017199"/>
    <w:rsid w:val="00017F4B"/>
    <w:rsid w:val="000202FA"/>
    <w:rsid w:val="00020629"/>
    <w:rsid w:val="00020766"/>
    <w:rsid w:val="0002095E"/>
    <w:rsid w:val="00020DEC"/>
    <w:rsid w:val="00020F86"/>
    <w:rsid w:val="000213DD"/>
    <w:rsid w:val="000216E7"/>
    <w:rsid w:val="00021BC7"/>
    <w:rsid w:val="00021CF2"/>
    <w:rsid w:val="00022178"/>
    <w:rsid w:val="00022F2C"/>
    <w:rsid w:val="0002322D"/>
    <w:rsid w:val="000232FF"/>
    <w:rsid w:val="00023512"/>
    <w:rsid w:val="00023A3B"/>
    <w:rsid w:val="000241F0"/>
    <w:rsid w:val="0002442E"/>
    <w:rsid w:val="00024685"/>
    <w:rsid w:val="00025357"/>
    <w:rsid w:val="00025E55"/>
    <w:rsid w:val="00025FFD"/>
    <w:rsid w:val="000261BB"/>
    <w:rsid w:val="0002638F"/>
    <w:rsid w:val="00026B3C"/>
    <w:rsid w:val="00026BC4"/>
    <w:rsid w:val="00026C5F"/>
    <w:rsid w:val="000270F6"/>
    <w:rsid w:val="00027104"/>
    <w:rsid w:val="000272F9"/>
    <w:rsid w:val="00027716"/>
    <w:rsid w:val="00027838"/>
    <w:rsid w:val="000279DC"/>
    <w:rsid w:val="00027A37"/>
    <w:rsid w:val="00027B8C"/>
    <w:rsid w:val="00027C96"/>
    <w:rsid w:val="00027FB4"/>
    <w:rsid w:val="0003042F"/>
    <w:rsid w:val="00031038"/>
    <w:rsid w:val="000312B1"/>
    <w:rsid w:val="000333AE"/>
    <w:rsid w:val="00033479"/>
    <w:rsid w:val="00033E29"/>
    <w:rsid w:val="0003529F"/>
    <w:rsid w:val="00035B67"/>
    <w:rsid w:val="00036053"/>
    <w:rsid w:val="0003620E"/>
    <w:rsid w:val="000365F3"/>
    <w:rsid w:val="00036667"/>
    <w:rsid w:val="00036A6A"/>
    <w:rsid w:val="00036D65"/>
    <w:rsid w:val="00036E81"/>
    <w:rsid w:val="000371DC"/>
    <w:rsid w:val="00037C12"/>
    <w:rsid w:val="00037DB5"/>
    <w:rsid w:val="00037DF9"/>
    <w:rsid w:val="000400B4"/>
    <w:rsid w:val="0004136A"/>
    <w:rsid w:val="00041527"/>
    <w:rsid w:val="000415F2"/>
    <w:rsid w:val="000417B8"/>
    <w:rsid w:val="000417C0"/>
    <w:rsid w:val="00042027"/>
    <w:rsid w:val="00042B60"/>
    <w:rsid w:val="000430A5"/>
    <w:rsid w:val="00043D56"/>
    <w:rsid w:val="00043D69"/>
    <w:rsid w:val="00044330"/>
    <w:rsid w:val="000472F8"/>
    <w:rsid w:val="000479FD"/>
    <w:rsid w:val="00047D61"/>
    <w:rsid w:val="00050861"/>
    <w:rsid w:val="00050B68"/>
    <w:rsid w:val="000511C7"/>
    <w:rsid w:val="00051B0F"/>
    <w:rsid w:val="00051C00"/>
    <w:rsid w:val="00051C4B"/>
    <w:rsid w:val="00052364"/>
    <w:rsid w:val="00052756"/>
    <w:rsid w:val="00052D23"/>
    <w:rsid w:val="000531BE"/>
    <w:rsid w:val="000532A7"/>
    <w:rsid w:val="000539BB"/>
    <w:rsid w:val="00053AE3"/>
    <w:rsid w:val="00053B4D"/>
    <w:rsid w:val="00053C2D"/>
    <w:rsid w:val="00054064"/>
    <w:rsid w:val="00054291"/>
    <w:rsid w:val="000545F5"/>
    <w:rsid w:val="00054AFA"/>
    <w:rsid w:val="00054B80"/>
    <w:rsid w:val="000550EA"/>
    <w:rsid w:val="00055789"/>
    <w:rsid w:val="000557B8"/>
    <w:rsid w:val="000558EE"/>
    <w:rsid w:val="00055F71"/>
    <w:rsid w:val="000569BA"/>
    <w:rsid w:val="000570FB"/>
    <w:rsid w:val="000572D3"/>
    <w:rsid w:val="000578E1"/>
    <w:rsid w:val="00060217"/>
    <w:rsid w:val="00060A6B"/>
    <w:rsid w:val="00060ACF"/>
    <w:rsid w:val="00061AE2"/>
    <w:rsid w:val="00061AE7"/>
    <w:rsid w:val="0006257D"/>
    <w:rsid w:val="000629E1"/>
    <w:rsid w:val="00062DAA"/>
    <w:rsid w:val="00063032"/>
    <w:rsid w:val="0006379D"/>
    <w:rsid w:val="0006422D"/>
    <w:rsid w:val="000643AF"/>
    <w:rsid w:val="00064E3B"/>
    <w:rsid w:val="00064F57"/>
    <w:rsid w:val="00064F92"/>
    <w:rsid w:val="00066AEF"/>
    <w:rsid w:val="00066BEF"/>
    <w:rsid w:val="000671B0"/>
    <w:rsid w:val="00067535"/>
    <w:rsid w:val="00067F80"/>
    <w:rsid w:val="00070041"/>
    <w:rsid w:val="000702BA"/>
    <w:rsid w:val="000704FB"/>
    <w:rsid w:val="000707B4"/>
    <w:rsid w:val="00070AAC"/>
    <w:rsid w:val="00070C44"/>
    <w:rsid w:val="00071002"/>
    <w:rsid w:val="00071047"/>
    <w:rsid w:val="000718F9"/>
    <w:rsid w:val="00072702"/>
    <w:rsid w:val="000728C7"/>
    <w:rsid w:val="00072DB1"/>
    <w:rsid w:val="00072DC6"/>
    <w:rsid w:val="00073115"/>
    <w:rsid w:val="00073531"/>
    <w:rsid w:val="00073E26"/>
    <w:rsid w:val="00074793"/>
    <w:rsid w:val="00074B0E"/>
    <w:rsid w:val="00074E4F"/>
    <w:rsid w:val="00075D5C"/>
    <w:rsid w:val="00076188"/>
    <w:rsid w:val="000761D5"/>
    <w:rsid w:val="000764BB"/>
    <w:rsid w:val="00076F9A"/>
    <w:rsid w:val="00077122"/>
    <w:rsid w:val="00077230"/>
    <w:rsid w:val="000772DA"/>
    <w:rsid w:val="000772DF"/>
    <w:rsid w:val="0007752A"/>
    <w:rsid w:val="00077F7B"/>
    <w:rsid w:val="00080016"/>
    <w:rsid w:val="00080470"/>
    <w:rsid w:val="0008093F"/>
    <w:rsid w:val="00080A56"/>
    <w:rsid w:val="00080AC0"/>
    <w:rsid w:val="00080BD1"/>
    <w:rsid w:val="000811ED"/>
    <w:rsid w:val="0008153F"/>
    <w:rsid w:val="000818B1"/>
    <w:rsid w:val="00081FA7"/>
    <w:rsid w:val="00082315"/>
    <w:rsid w:val="000826B7"/>
    <w:rsid w:val="00082C8B"/>
    <w:rsid w:val="00082D39"/>
    <w:rsid w:val="00083036"/>
    <w:rsid w:val="00083865"/>
    <w:rsid w:val="0008389A"/>
    <w:rsid w:val="00083A37"/>
    <w:rsid w:val="00083E1D"/>
    <w:rsid w:val="00083E65"/>
    <w:rsid w:val="00083FD9"/>
    <w:rsid w:val="000842C9"/>
    <w:rsid w:val="00084A20"/>
    <w:rsid w:val="00084C68"/>
    <w:rsid w:val="0008547C"/>
    <w:rsid w:val="000859D8"/>
    <w:rsid w:val="00085B38"/>
    <w:rsid w:val="00085EE4"/>
    <w:rsid w:val="00086074"/>
    <w:rsid w:val="000860C1"/>
    <w:rsid w:val="00086171"/>
    <w:rsid w:val="00086242"/>
    <w:rsid w:val="00086614"/>
    <w:rsid w:val="00086C3C"/>
    <w:rsid w:val="00087072"/>
    <w:rsid w:val="000873D6"/>
    <w:rsid w:val="00087A83"/>
    <w:rsid w:val="00087E9E"/>
    <w:rsid w:val="0009067E"/>
    <w:rsid w:val="00090CE7"/>
    <w:rsid w:val="00090D18"/>
    <w:rsid w:val="00091101"/>
    <w:rsid w:val="00091416"/>
    <w:rsid w:val="00091F5E"/>
    <w:rsid w:val="000920C1"/>
    <w:rsid w:val="000921C2"/>
    <w:rsid w:val="00092489"/>
    <w:rsid w:val="000929F7"/>
    <w:rsid w:val="00092EAF"/>
    <w:rsid w:val="000931C5"/>
    <w:rsid w:val="0009384E"/>
    <w:rsid w:val="00093A95"/>
    <w:rsid w:val="00093DC0"/>
    <w:rsid w:val="0009426D"/>
    <w:rsid w:val="00094A85"/>
    <w:rsid w:val="00096446"/>
    <w:rsid w:val="000972F6"/>
    <w:rsid w:val="00097482"/>
    <w:rsid w:val="000A023C"/>
    <w:rsid w:val="000A0380"/>
    <w:rsid w:val="000A063F"/>
    <w:rsid w:val="000A08BC"/>
    <w:rsid w:val="000A249F"/>
    <w:rsid w:val="000A2B62"/>
    <w:rsid w:val="000A2B64"/>
    <w:rsid w:val="000A2E64"/>
    <w:rsid w:val="000A35C5"/>
    <w:rsid w:val="000A3D89"/>
    <w:rsid w:val="000A3E85"/>
    <w:rsid w:val="000A4EC1"/>
    <w:rsid w:val="000A4FC3"/>
    <w:rsid w:val="000A5069"/>
    <w:rsid w:val="000A51DE"/>
    <w:rsid w:val="000A5306"/>
    <w:rsid w:val="000A5E92"/>
    <w:rsid w:val="000A658F"/>
    <w:rsid w:val="000A66DF"/>
    <w:rsid w:val="000A7399"/>
    <w:rsid w:val="000A7602"/>
    <w:rsid w:val="000B00CA"/>
    <w:rsid w:val="000B0C72"/>
    <w:rsid w:val="000B116B"/>
    <w:rsid w:val="000B1A1F"/>
    <w:rsid w:val="000B2EC7"/>
    <w:rsid w:val="000B3A52"/>
    <w:rsid w:val="000B3B31"/>
    <w:rsid w:val="000B3E5A"/>
    <w:rsid w:val="000B4025"/>
    <w:rsid w:val="000B44E4"/>
    <w:rsid w:val="000B4B7F"/>
    <w:rsid w:val="000B5200"/>
    <w:rsid w:val="000B522D"/>
    <w:rsid w:val="000B5CC2"/>
    <w:rsid w:val="000B5FED"/>
    <w:rsid w:val="000B61BA"/>
    <w:rsid w:val="000B627A"/>
    <w:rsid w:val="000B6655"/>
    <w:rsid w:val="000B6B0D"/>
    <w:rsid w:val="000B7688"/>
    <w:rsid w:val="000B7CE5"/>
    <w:rsid w:val="000C001E"/>
    <w:rsid w:val="000C0516"/>
    <w:rsid w:val="000C08E3"/>
    <w:rsid w:val="000C0EFF"/>
    <w:rsid w:val="000C14C4"/>
    <w:rsid w:val="000C1597"/>
    <w:rsid w:val="000C1E38"/>
    <w:rsid w:val="000C21CD"/>
    <w:rsid w:val="000C2253"/>
    <w:rsid w:val="000C244F"/>
    <w:rsid w:val="000C27DD"/>
    <w:rsid w:val="000C2A4A"/>
    <w:rsid w:val="000C2DA4"/>
    <w:rsid w:val="000C3786"/>
    <w:rsid w:val="000C3817"/>
    <w:rsid w:val="000C3977"/>
    <w:rsid w:val="000C3BE4"/>
    <w:rsid w:val="000C3F11"/>
    <w:rsid w:val="000C46A1"/>
    <w:rsid w:val="000C4717"/>
    <w:rsid w:val="000C4987"/>
    <w:rsid w:val="000C5A87"/>
    <w:rsid w:val="000C5D56"/>
    <w:rsid w:val="000C5E16"/>
    <w:rsid w:val="000C60D1"/>
    <w:rsid w:val="000C634B"/>
    <w:rsid w:val="000C6B52"/>
    <w:rsid w:val="000C7AB2"/>
    <w:rsid w:val="000C7C18"/>
    <w:rsid w:val="000C7CB6"/>
    <w:rsid w:val="000D08B7"/>
    <w:rsid w:val="000D0B0D"/>
    <w:rsid w:val="000D1500"/>
    <w:rsid w:val="000D1851"/>
    <w:rsid w:val="000D28B2"/>
    <w:rsid w:val="000D2C77"/>
    <w:rsid w:val="000D3F1D"/>
    <w:rsid w:val="000D4408"/>
    <w:rsid w:val="000D454A"/>
    <w:rsid w:val="000D4D79"/>
    <w:rsid w:val="000D4F33"/>
    <w:rsid w:val="000D5009"/>
    <w:rsid w:val="000D57E5"/>
    <w:rsid w:val="000D5A37"/>
    <w:rsid w:val="000D5B65"/>
    <w:rsid w:val="000D61F4"/>
    <w:rsid w:val="000D6457"/>
    <w:rsid w:val="000D6731"/>
    <w:rsid w:val="000D6778"/>
    <w:rsid w:val="000D681E"/>
    <w:rsid w:val="000D6AB6"/>
    <w:rsid w:val="000D795F"/>
    <w:rsid w:val="000D7BC5"/>
    <w:rsid w:val="000D7C1B"/>
    <w:rsid w:val="000E02A4"/>
    <w:rsid w:val="000E02F9"/>
    <w:rsid w:val="000E0AA3"/>
    <w:rsid w:val="000E0EA1"/>
    <w:rsid w:val="000E1212"/>
    <w:rsid w:val="000E12B2"/>
    <w:rsid w:val="000E1590"/>
    <w:rsid w:val="000E1E9D"/>
    <w:rsid w:val="000E1ED0"/>
    <w:rsid w:val="000E2543"/>
    <w:rsid w:val="000E29B5"/>
    <w:rsid w:val="000E33FA"/>
    <w:rsid w:val="000E345A"/>
    <w:rsid w:val="000E3A5D"/>
    <w:rsid w:val="000E3DA5"/>
    <w:rsid w:val="000E41F2"/>
    <w:rsid w:val="000E4C1F"/>
    <w:rsid w:val="000E4D55"/>
    <w:rsid w:val="000E4DDF"/>
    <w:rsid w:val="000E5E8B"/>
    <w:rsid w:val="000E75D8"/>
    <w:rsid w:val="000E7BEE"/>
    <w:rsid w:val="000F124A"/>
    <w:rsid w:val="000F19BC"/>
    <w:rsid w:val="000F1EA7"/>
    <w:rsid w:val="000F2609"/>
    <w:rsid w:val="000F3990"/>
    <w:rsid w:val="000F3E27"/>
    <w:rsid w:val="000F40F3"/>
    <w:rsid w:val="000F4AB9"/>
    <w:rsid w:val="000F4CA6"/>
    <w:rsid w:val="000F55F4"/>
    <w:rsid w:val="000F5820"/>
    <w:rsid w:val="000F5EAC"/>
    <w:rsid w:val="000F63FF"/>
    <w:rsid w:val="000F670B"/>
    <w:rsid w:val="000F6885"/>
    <w:rsid w:val="000F68C3"/>
    <w:rsid w:val="000F68E3"/>
    <w:rsid w:val="000F6C54"/>
    <w:rsid w:val="000F6ECE"/>
    <w:rsid w:val="000F6FA8"/>
    <w:rsid w:val="001001EA"/>
    <w:rsid w:val="00100279"/>
    <w:rsid w:val="00100DDF"/>
    <w:rsid w:val="00101051"/>
    <w:rsid w:val="001012CC"/>
    <w:rsid w:val="001016EC"/>
    <w:rsid w:val="00101EAC"/>
    <w:rsid w:val="00102382"/>
    <w:rsid w:val="001029DC"/>
    <w:rsid w:val="001032BE"/>
    <w:rsid w:val="0010346B"/>
    <w:rsid w:val="00104A5E"/>
    <w:rsid w:val="00104C45"/>
    <w:rsid w:val="00104FD3"/>
    <w:rsid w:val="00105240"/>
    <w:rsid w:val="00105306"/>
    <w:rsid w:val="00105637"/>
    <w:rsid w:val="00105753"/>
    <w:rsid w:val="00105E57"/>
    <w:rsid w:val="00106B99"/>
    <w:rsid w:val="00106F25"/>
    <w:rsid w:val="001076A0"/>
    <w:rsid w:val="00107B95"/>
    <w:rsid w:val="001109F5"/>
    <w:rsid w:val="00110AA0"/>
    <w:rsid w:val="00110E23"/>
    <w:rsid w:val="001114EA"/>
    <w:rsid w:val="00111F19"/>
    <w:rsid w:val="0011298F"/>
    <w:rsid w:val="00112E3C"/>
    <w:rsid w:val="00113511"/>
    <w:rsid w:val="0011377A"/>
    <w:rsid w:val="00113C54"/>
    <w:rsid w:val="00113CCC"/>
    <w:rsid w:val="001145E9"/>
    <w:rsid w:val="0011491F"/>
    <w:rsid w:val="00114B89"/>
    <w:rsid w:val="00114C53"/>
    <w:rsid w:val="001157F0"/>
    <w:rsid w:val="00116194"/>
    <w:rsid w:val="001168FB"/>
    <w:rsid w:val="00116CF4"/>
    <w:rsid w:val="00117CD7"/>
    <w:rsid w:val="0012057F"/>
    <w:rsid w:val="001205DB"/>
    <w:rsid w:val="00120C10"/>
    <w:rsid w:val="00120CD8"/>
    <w:rsid w:val="00120D53"/>
    <w:rsid w:val="00121469"/>
    <w:rsid w:val="00121709"/>
    <w:rsid w:val="00121FD1"/>
    <w:rsid w:val="0012200F"/>
    <w:rsid w:val="0012204A"/>
    <w:rsid w:val="00122244"/>
    <w:rsid w:val="00122D25"/>
    <w:rsid w:val="00123077"/>
    <w:rsid w:val="001233AB"/>
    <w:rsid w:val="0012356C"/>
    <w:rsid w:val="00123752"/>
    <w:rsid w:val="001237F0"/>
    <w:rsid w:val="00123B47"/>
    <w:rsid w:val="00123F37"/>
    <w:rsid w:val="0012435A"/>
    <w:rsid w:val="00124983"/>
    <w:rsid w:val="001253BE"/>
    <w:rsid w:val="00125F73"/>
    <w:rsid w:val="001265F9"/>
    <w:rsid w:val="00126BC2"/>
    <w:rsid w:val="00127A21"/>
    <w:rsid w:val="00127B4A"/>
    <w:rsid w:val="00127BA7"/>
    <w:rsid w:val="00127CEE"/>
    <w:rsid w:val="001309DA"/>
    <w:rsid w:val="00131612"/>
    <w:rsid w:val="001317E2"/>
    <w:rsid w:val="001326D9"/>
    <w:rsid w:val="00132868"/>
    <w:rsid w:val="00132A16"/>
    <w:rsid w:val="00132A33"/>
    <w:rsid w:val="00132A99"/>
    <w:rsid w:val="00132D7F"/>
    <w:rsid w:val="001332D4"/>
    <w:rsid w:val="00133816"/>
    <w:rsid w:val="00133C7E"/>
    <w:rsid w:val="00133CF7"/>
    <w:rsid w:val="0013425E"/>
    <w:rsid w:val="00134951"/>
    <w:rsid w:val="00134FC2"/>
    <w:rsid w:val="001357F5"/>
    <w:rsid w:val="00135BE8"/>
    <w:rsid w:val="001360FA"/>
    <w:rsid w:val="00136305"/>
    <w:rsid w:val="00136566"/>
    <w:rsid w:val="00136FCC"/>
    <w:rsid w:val="0013735F"/>
    <w:rsid w:val="0013741D"/>
    <w:rsid w:val="00137768"/>
    <w:rsid w:val="001378A9"/>
    <w:rsid w:val="00137A58"/>
    <w:rsid w:val="00137CD7"/>
    <w:rsid w:val="001401D9"/>
    <w:rsid w:val="001403B9"/>
    <w:rsid w:val="00141254"/>
    <w:rsid w:val="00141524"/>
    <w:rsid w:val="001417C7"/>
    <w:rsid w:val="001424F3"/>
    <w:rsid w:val="001427D8"/>
    <w:rsid w:val="001429E0"/>
    <w:rsid w:val="00142B0F"/>
    <w:rsid w:val="00142BE0"/>
    <w:rsid w:val="00142BF6"/>
    <w:rsid w:val="00142E77"/>
    <w:rsid w:val="00143791"/>
    <w:rsid w:val="0014379B"/>
    <w:rsid w:val="0014429C"/>
    <w:rsid w:val="0014536C"/>
    <w:rsid w:val="001475B7"/>
    <w:rsid w:val="00147994"/>
    <w:rsid w:val="00147ED2"/>
    <w:rsid w:val="00150792"/>
    <w:rsid w:val="00150910"/>
    <w:rsid w:val="00150EA2"/>
    <w:rsid w:val="001515B1"/>
    <w:rsid w:val="00151973"/>
    <w:rsid w:val="00151FE2"/>
    <w:rsid w:val="00152168"/>
    <w:rsid w:val="00152464"/>
    <w:rsid w:val="00152A0E"/>
    <w:rsid w:val="0015348E"/>
    <w:rsid w:val="00153773"/>
    <w:rsid w:val="00154715"/>
    <w:rsid w:val="00155224"/>
    <w:rsid w:val="00155AA2"/>
    <w:rsid w:val="00155B8E"/>
    <w:rsid w:val="001569FB"/>
    <w:rsid w:val="00157308"/>
    <w:rsid w:val="00157AFE"/>
    <w:rsid w:val="00157E65"/>
    <w:rsid w:val="001611CD"/>
    <w:rsid w:val="00161F96"/>
    <w:rsid w:val="001620A5"/>
    <w:rsid w:val="001632F1"/>
    <w:rsid w:val="00163DD6"/>
    <w:rsid w:val="00164767"/>
    <w:rsid w:val="00164AF1"/>
    <w:rsid w:val="00164FEB"/>
    <w:rsid w:val="0016509E"/>
    <w:rsid w:val="001654DE"/>
    <w:rsid w:val="00165E0C"/>
    <w:rsid w:val="00166086"/>
    <w:rsid w:val="00166C03"/>
    <w:rsid w:val="0016736C"/>
    <w:rsid w:val="00167542"/>
    <w:rsid w:val="00167683"/>
    <w:rsid w:val="00167E3D"/>
    <w:rsid w:val="00167EED"/>
    <w:rsid w:val="00170363"/>
    <w:rsid w:val="00170E2A"/>
    <w:rsid w:val="001710C7"/>
    <w:rsid w:val="0017118F"/>
    <w:rsid w:val="00171A30"/>
    <w:rsid w:val="00171C13"/>
    <w:rsid w:val="00171E6C"/>
    <w:rsid w:val="0017279B"/>
    <w:rsid w:val="00172873"/>
    <w:rsid w:val="00173192"/>
    <w:rsid w:val="00174221"/>
    <w:rsid w:val="0017473C"/>
    <w:rsid w:val="00174797"/>
    <w:rsid w:val="00175288"/>
    <w:rsid w:val="001759DC"/>
    <w:rsid w:val="0017614B"/>
    <w:rsid w:val="001768CC"/>
    <w:rsid w:val="00176D82"/>
    <w:rsid w:val="001770F3"/>
    <w:rsid w:val="0017751D"/>
    <w:rsid w:val="001776BF"/>
    <w:rsid w:val="00177A40"/>
    <w:rsid w:val="001804B5"/>
    <w:rsid w:val="0018050D"/>
    <w:rsid w:val="00180699"/>
    <w:rsid w:val="00180796"/>
    <w:rsid w:val="00180A8B"/>
    <w:rsid w:val="00180C14"/>
    <w:rsid w:val="00180F6C"/>
    <w:rsid w:val="0018146B"/>
    <w:rsid w:val="00181B5C"/>
    <w:rsid w:val="0018200A"/>
    <w:rsid w:val="001828F7"/>
    <w:rsid w:val="00182969"/>
    <w:rsid w:val="00182CA3"/>
    <w:rsid w:val="00182F78"/>
    <w:rsid w:val="00183364"/>
    <w:rsid w:val="00183BE0"/>
    <w:rsid w:val="00183C1E"/>
    <w:rsid w:val="00183C9D"/>
    <w:rsid w:val="00184347"/>
    <w:rsid w:val="00184A85"/>
    <w:rsid w:val="00184B5D"/>
    <w:rsid w:val="001850B7"/>
    <w:rsid w:val="00185258"/>
    <w:rsid w:val="00185374"/>
    <w:rsid w:val="00185B62"/>
    <w:rsid w:val="00185D6C"/>
    <w:rsid w:val="00185DE2"/>
    <w:rsid w:val="001861CD"/>
    <w:rsid w:val="001864A0"/>
    <w:rsid w:val="00186666"/>
    <w:rsid w:val="0018684F"/>
    <w:rsid w:val="00187DA5"/>
    <w:rsid w:val="001902B5"/>
    <w:rsid w:val="00190D5E"/>
    <w:rsid w:val="0019286E"/>
    <w:rsid w:val="00192985"/>
    <w:rsid w:val="001929B4"/>
    <w:rsid w:val="00192B48"/>
    <w:rsid w:val="00192D20"/>
    <w:rsid w:val="001930DC"/>
    <w:rsid w:val="001933ED"/>
    <w:rsid w:val="00193584"/>
    <w:rsid w:val="00194220"/>
    <w:rsid w:val="0019444B"/>
    <w:rsid w:val="00194985"/>
    <w:rsid w:val="00194A3D"/>
    <w:rsid w:val="00194AC4"/>
    <w:rsid w:val="001952BD"/>
    <w:rsid w:val="0019568A"/>
    <w:rsid w:val="0019574D"/>
    <w:rsid w:val="00195E9F"/>
    <w:rsid w:val="001960DC"/>
    <w:rsid w:val="0019660C"/>
    <w:rsid w:val="00196AA0"/>
    <w:rsid w:val="00196DC3"/>
    <w:rsid w:val="001973D4"/>
    <w:rsid w:val="0019741D"/>
    <w:rsid w:val="00197613"/>
    <w:rsid w:val="00197D1D"/>
    <w:rsid w:val="001A0AFE"/>
    <w:rsid w:val="001A171C"/>
    <w:rsid w:val="001A1763"/>
    <w:rsid w:val="001A1CC0"/>
    <w:rsid w:val="001A1F25"/>
    <w:rsid w:val="001A24C1"/>
    <w:rsid w:val="001A27F8"/>
    <w:rsid w:val="001A2B4B"/>
    <w:rsid w:val="001A30A6"/>
    <w:rsid w:val="001A3181"/>
    <w:rsid w:val="001A330B"/>
    <w:rsid w:val="001A3AD0"/>
    <w:rsid w:val="001A422E"/>
    <w:rsid w:val="001A4FDE"/>
    <w:rsid w:val="001A5525"/>
    <w:rsid w:val="001A5EF3"/>
    <w:rsid w:val="001A6ACF"/>
    <w:rsid w:val="001A6CCE"/>
    <w:rsid w:val="001A6EBC"/>
    <w:rsid w:val="001A70D8"/>
    <w:rsid w:val="001A768F"/>
    <w:rsid w:val="001A7D8B"/>
    <w:rsid w:val="001A7DB7"/>
    <w:rsid w:val="001B0636"/>
    <w:rsid w:val="001B1107"/>
    <w:rsid w:val="001B13C3"/>
    <w:rsid w:val="001B17E5"/>
    <w:rsid w:val="001B1B33"/>
    <w:rsid w:val="001B22C4"/>
    <w:rsid w:val="001B2B1C"/>
    <w:rsid w:val="001B3025"/>
    <w:rsid w:val="001B305B"/>
    <w:rsid w:val="001B3411"/>
    <w:rsid w:val="001B3440"/>
    <w:rsid w:val="001B3C42"/>
    <w:rsid w:val="001B497B"/>
    <w:rsid w:val="001B4FC2"/>
    <w:rsid w:val="001B5752"/>
    <w:rsid w:val="001B597E"/>
    <w:rsid w:val="001B5F01"/>
    <w:rsid w:val="001B5FC4"/>
    <w:rsid w:val="001B6570"/>
    <w:rsid w:val="001B69F2"/>
    <w:rsid w:val="001B6CF1"/>
    <w:rsid w:val="001B70DE"/>
    <w:rsid w:val="001B7311"/>
    <w:rsid w:val="001B79B1"/>
    <w:rsid w:val="001C02B2"/>
    <w:rsid w:val="001C09E9"/>
    <w:rsid w:val="001C0D7F"/>
    <w:rsid w:val="001C1168"/>
    <w:rsid w:val="001C1806"/>
    <w:rsid w:val="001C2287"/>
    <w:rsid w:val="001C22E5"/>
    <w:rsid w:val="001C2D9D"/>
    <w:rsid w:val="001C32D7"/>
    <w:rsid w:val="001C3352"/>
    <w:rsid w:val="001C34AF"/>
    <w:rsid w:val="001C38E1"/>
    <w:rsid w:val="001C4590"/>
    <w:rsid w:val="001C4A76"/>
    <w:rsid w:val="001C4C37"/>
    <w:rsid w:val="001C4FD6"/>
    <w:rsid w:val="001C50B4"/>
    <w:rsid w:val="001C50CD"/>
    <w:rsid w:val="001C5848"/>
    <w:rsid w:val="001C5EF1"/>
    <w:rsid w:val="001C6037"/>
    <w:rsid w:val="001C64C3"/>
    <w:rsid w:val="001C6CB4"/>
    <w:rsid w:val="001C6E3B"/>
    <w:rsid w:val="001C7240"/>
    <w:rsid w:val="001C7BA4"/>
    <w:rsid w:val="001C7E0B"/>
    <w:rsid w:val="001C7F61"/>
    <w:rsid w:val="001D01E2"/>
    <w:rsid w:val="001D15C7"/>
    <w:rsid w:val="001D16D8"/>
    <w:rsid w:val="001D1BA1"/>
    <w:rsid w:val="001D389F"/>
    <w:rsid w:val="001D38CA"/>
    <w:rsid w:val="001D3E9C"/>
    <w:rsid w:val="001D49FC"/>
    <w:rsid w:val="001D4A66"/>
    <w:rsid w:val="001D5606"/>
    <w:rsid w:val="001D60CB"/>
    <w:rsid w:val="001D67B1"/>
    <w:rsid w:val="001D689C"/>
    <w:rsid w:val="001D68FC"/>
    <w:rsid w:val="001E0341"/>
    <w:rsid w:val="001E046A"/>
    <w:rsid w:val="001E04A1"/>
    <w:rsid w:val="001E1268"/>
    <w:rsid w:val="001E18E9"/>
    <w:rsid w:val="001E1F00"/>
    <w:rsid w:val="001E24E4"/>
    <w:rsid w:val="001E2EBC"/>
    <w:rsid w:val="001E304B"/>
    <w:rsid w:val="001E37DC"/>
    <w:rsid w:val="001E3D3F"/>
    <w:rsid w:val="001E3FC8"/>
    <w:rsid w:val="001E46FF"/>
    <w:rsid w:val="001E49F7"/>
    <w:rsid w:val="001E4A3D"/>
    <w:rsid w:val="001E5F44"/>
    <w:rsid w:val="001E6142"/>
    <w:rsid w:val="001E6A2E"/>
    <w:rsid w:val="001F0AC6"/>
    <w:rsid w:val="001F0C42"/>
    <w:rsid w:val="001F1361"/>
    <w:rsid w:val="001F1575"/>
    <w:rsid w:val="001F1BD0"/>
    <w:rsid w:val="001F244B"/>
    <w:rsid w:val="001F2582"/>
    <w:rsid w:val="001F3009"/>
    <w:rsid w:val="001F371A"/>
    <w:rsid w:val="001F3B3E"/>
    <w:rsid w:val="001F3DC4"/>
    <w:rsid w:val="001F3DDE"/>
    <w:rsid w:val="001F3FDC"/>
    <w:rsid w:val="001F4350"/>
    <w:rsid w:val="001F45DB"/>
    <w:rsid w:val="001F47F4"/>
    <w:rsid w:val="001F5721"/>
    <w:rsid w:val="001F5C23"/>
    <w:rsid w:val="001F652E"/>
    <w:rsid w:val="001F6823"/>
    <w:rsid w:val="001F6C7E"/>
    <w:rsid w:val="001F6F88"/>
    <w:rsid w:val="001F7866"/>
    <w:rsid w:val="001F7C19"/>
    <w:rsid w:val="001F7CEF"/>
    <w:rsid w:val="001F7F53"/>
    <w:rsid w:val="0020041B"/>
    <w:rsid w:val="00200438"/>
    <w:rsid w:val="00200B1E"/>
    <w:rsid w:val="0020105E"/>
    <w:rsid w:val="00201233"/>
    <w:rsid w:val="0020242A"/>
    <w:rsid w:val="00202AE8"/>
    <w:rsid w:val="00202E25"/>
    <w:rsid w:val="00202FBD"/>
    <w:rsid w:val="00203251"/>
    <w:rsid w:val="00203676"/>
    <w:rsid w:val="00203A59"/>
    <w:rsid w:val="00203AF9"/>
    <w:rsid w:val="00203D6E"/>
    <w:rsid w:val="00204C19"/>
    <w:rsid w:val="00204C71"/>
    <w:rsid w:val="0020531C"/>
    <w:rsid w:val="00205484"/>
    <w:rsid w:val="002059B4"/>
    <w:rsid w:val="00205D7D"/>
    <w:rsid w:val="00205E2E"/>
    <w:rsid w:val="00206734"/>
    <w:rsid w:val="00206AE4"/>
    <w:rsid w:val="0020723A"/>
    <w:rsid w:val="002077FF"/>
    <w:rsid w:val="00207A21"/>
    <w:rsid w:val="00207D4E"/>
    <w:rsid w:val="00207F72"/>
    <w:rsid w:val="002108AF"/>
    <w:rsid w:val="00210CF9"/>
    <w:rsid w:val="00211114"/>
    <w:rsid w:val="00211765"/>
    <w:rsid w:val="00211B21"/>
    <w:rsid w:val="00211F24"/>
    <w:rsid w:val="00212115"/>
    <w:rsid w:val="002126CC"/>
    <w:rsid w:val="00212750"/>
    <w:rsid w:val="00212B56"/>
    <w:rsid w:val="00212EBD"/>
    <w:rsid w:val="0021364A"/>
    <w:rsid w:val="002139EF"/>
    <w:rsid w:val="0021488F"/>
    <w:rsid w:val="002149FF"/>
    <w:rsid w:val="00214D76"/>
    <w:rsid w:val="0021558F"/>
    <w:rsid w:val="002158C0"/>
    <w:rsid w:val="0021732D"/>
    <w:rsid w:val="002178E6"/>
    <w:rsid w:val="00217C1F"/>
    <w:rsid w:val="002206D1"/>
    <w:rsid w:val="0022099E"/>
    <w:rsid w:val="002209A2"/>
    <w:rsid w:val="00221143"/>
    <w:rsid w:val="00221669"/>
    <w:rsid w:val="0022226E"/>
    <w:rsid w:val="002227A4"/>
    <w:rsid w:val="00222844"/>
    <w:rsid w:val="00222B9E"/>
    <w:rsid w:val="00222F64"/>
    <w:rsid w:val="0022325A"/>
    <w:rsid w:val="00223E92"/>
    <w:rsid w:val="002245C5"/>
    <w:rsid w:val="002248D7"/>
    <w:rsid w:val="00224D1F"/>
    <w:rsid w:val="00224E41"/>
    <w:rsid w:val="00225337"/>
    <w:rsid w:val="0022635C"/>
    <w:rsid w:val="00226870"/>
    <w:rsid w:val="00226B6A"/>
    <w:rsid w:val="00227313"/>
    <w:rsid w:val="00227967"/>
    <w:rsid w:val="00227AD1"/>
    <w:rsid w:val="002311B1"/>
    <w:rsid w:val="00231360"/>
    <w:rsid w:val="0023149B"/>
    <w:rsid w:val="00231AA9"/>
    <w:rsid w:val="00232288"/>
    <w:rsid w:val="002328F7"/>
    <w:rsid w:val="00232924"/>
    <w:rsid w:val="00232975"/>
    <w:rsid w:val="00232BBF"/>
    <w:rsid w:val="0023329E"/>
    <w:rsid w:val="00233687"/>
    <w:rsid w:val="00233F0E"/>
    <w:rsid w:val="0023525A"/>
    <w:rsid w:val="00236114"/>
    <w:rsid w:val="002362A3"/>
    <w:rsid w:val="0023633B"/>
    <w:rsid w:val="002364AA"/>
    <w:rsid w:val="002366C7"/>
    <w:rsid w:val="00236CBB"/>
    <w:rsid w:val="002376FE"/>
    <w:rsid w:val="002377C7"/>
    <w:rsid w:val="00237848"/>
    <w:rsid w:val="00237AB1"/>
    <w:rsid w:val="00240461"/>
    <w:rsid w:val="00240602"/>
    <w:rsid w:val="0024069B"/>
    <w:rsid w:val="0024122E"/>
    <w:rsid w:val="0024158D"/>
    <w:rsid w:val="00241BB2"/>
    <w:rsid w:val="00241F09"/>
    <w:rsid w:val="00241FF4"/>
    <w:rsid w:val="00242760"/>
    <w:rsid w:val="00243095"/>
    <w:rsid w:val="00243E49"/>
    <w:rsid w:val="00243F5E"/>
    <w:rsid w:val="00244077"/>
    <w:rsid w:val="00244364"/>
    <w:rsid w:val="002448CF"/>
    <w:rsid w:val="00244B8C"/>
    <w:rsid w:val="00244CBD"/>
    <w:rsid w:val="00244E58"/>
    <w:rsid w:val="00245458"/>
    <w:rsid w:val="00246A41"/>
    <w:rsid w:val="00246D4A"/>
    <w:rsid w:val="00247187"/>
    <w:rsid w:val="002477FE"/>
    <w:rsid w:val="00250409"/>
    <w:rsid w:val="002504AC"/>
    <w:rsid w:val="00250979"/>
    <w:rsid w:val="00250B3F"/>
    <w:rsid w:val="0025111D"/>
    <w:rsid w:val="0025143B"/>
    <w:rsid w:val="002516DB"/>
    <w:rsid w:val="002516FB"/>
    <w:rsid w:val="00252638"/>
    <w:rsid w:val="00253346"/>
    <w:rsid w:val="00253707"/>
    <w:rsid w:val="00253E42"/>
    <w:rsid w:val="00253F61"/>
    <w:rsid w:val="0025447D"/>
    <w:rsid w:val="00254A38"/>
    <w:rsid w:val="0025655E"/>
    <w:rsid w:val="0025659C"/>
    <w:rsid w:val="002565A9"/>
    <w:rsid w:val="0025695E"/>
    <w:rsid w:val="00257420"/>
    <w:rsid w:val="00257663"/>
    <w:rsid w:val="00260308"/>
    <w:rsid w:val="00260C8E"/>
    <w:rsid w:val="00261162"/>
    <w:rsid w:val="002611BE"/>
    <w:rsid w:val="00261310"/>
    <w:rsid w:val="002614FA"/>
    <w:rsid w:val="00261902"/>
    <w:rsid w:val="00261903"/>
    <w:rsid w:val="00261F5B"/>
    <w:rsid w:val="00262650"/>
    <w:rsid w:val="00262BDF"/>
    <w:rsid w:val="002633C8"/>
    <w:rsid w:val="00263756"/>
    <w:rsid w:val="00264882"/>
    <w:rsid w:val="00265419"/>
    <w:rsid w:val="002654B8"/>
    <w:rsid w:val="00265560"/>
    <w:rsid w:val="0026564E"/>
    <w:rsid w:val="00266021"/>
    <w:rsid w:val="002669F0"/>
    <w:rsid w:val="00266BA5"/>
    <w:rsid w:val="00267495"/>
    <w:rsid w:val="00267BB2"/>
    <w:rsid w:val="002705F6"/>
    <w:rsid w:val="0027073D"/>
    <w:rsid w:val="0027105D"/>
    <w:rsid w:val="00271773"/>
    <w:rsid w:val="00271797"/>
    <w:rsid w:val="00271B96"/>
    <w:rsid w:val="00271C35"/>
    <w:rsid w:val="0027276D"/>
    <w:rsid w:val="002727E0"/>
    <w:rsid w:val="00272912"/>
    <w:rsid w:val="002730C2"/>
    <w:rsid w:val="002744A7"/>
    <w:rsid w:val="00274F20"/>
    <w:rsid w:val="00275112"/>
    <w:rsid w:val="00275AA1"/>
    <w:rsid w:val="00275C79"/>
    <w:rsid w:val="00275FB2"/>
    <w:rsid w:val="002761C8"/>
    <w:rsid w:val="0027638D"/>
    <w:rsid w:val="002767F5"/>
    <w:rsid w:val="00276C8D"/>
    <w:rsid w:val="002773B7"/>
    <w:rsid w:val="0027752B"/>
    <w:rsid w:val="00277621"/>
    <w:rsid w:val="00277A6D"/>
    <w:rsid w:val="00277E15"/>
    <w:rsid w:val="00280149"/>
    <w:rsid w:val="00280667"/>
    <w:rsid w:val="00280956"/>
    <w:rsid w:val="00280ACF"/>
    <w:rsid w:val="00280D8F"/>
    <w:rsid w:val="0028100D"/>
    <w:rsid w:val="00281450"/>
    <w:rsid w:val="00281801"/>
    <w:rsid w:val="00281BAF"/>
    <w:rsid w:val="00281BC9"/>
    <w:rsid w:val="00281C96"/>
    <w:rsid w:val="00282027"/>
    <w:rsid w:val="002820A2"/>
    <w:rsid w:val="00282194"/>
    <w:rsid w:val="002828C0"/>
    <w:rsid w:val="00282E0F"/>
    <w:rsid w:val="00282E4D"/>
    <w:rsid w:val="00283C16"/>
    <w:rsid w:val="00284403"/>
    <w:rsid w:val="00284770"/>
    <w:rsid w:val="00284820"/>
    <w:rsid w:val="00284B5F"/>
    <w:rsid w:val="002856B9"/>
    <w:rsid w:val="00285C29"/>
    <w:rsid w:val="00285D1C"/>
    <w:rsid w:val="00285EF3"/>
    <w:rsid w:val="00286B6C"/>
    <w:rsid w:val="00286CB3"/>
    <w:rsid w:val="00286D24"/>
    <w:rsid w:val="00286D5D"/>
    <w:rsid w:val="00286EEA"/>
    <w:rsid w:val="002902FE"/>
    <w:rsid w:val="002905BF"/>
    <w:rsid w:val="00290C5F"/>
    <w:rsid w:val="00290DB5"/>
    <w:rsid w:val="0029118A"/>
    <w:rsid w:val="00291498"/>
    <w:rsid w:val="00291BEB"/>
    <w:rsid w:val="00291D44"/>
    <w:rsid w:val="00292094"/>
    <w:rsid w:val="00292248"/>
    <w:rsid w:val="00292701"/>
    <w:rsid w:val="00292853"/>
    <w:rsid w:val="00292C6E"/>
    <w:rsid w:val="00292EEB"/>
    <w:rsid w:val="00292F8C"/>
    <w:rsid w:val="00293393"/>
    <w:rsid w:val="00293464"/>
    <w:rsid w:val="00293933"/>
    <w:rsid w:val="00293F5F"/>
    <w:rsid w:val="0029407A"/>
    <w:rsid w:val="002945A4"/>
    <w:rsid w:val="0029498F"/>
    <w:rsid w:val="00294CF4"/>
    <w:rsid w:val="00295CC1"/>
    <w:rsid w:val="0029714E"/>
    <w:rsid w:val="0029755E"/>
    <w:rsid w:val="0029767F"/>
    <w:rsid w:val="002978FB"/>
    <w:rsid w:val="00297980"/>
    <w:rsid w:val="00297E75"/>
    <w:rsid w:val="002A0307"/>
    <w:rsid w:val="002A0427"/>
    <w:rsid w:val="002A1239"/>
    <w:rsid w:val="002A144D"/>
    <w:rsid w:val="002A186A"/>
    <w:rsid w:val="002A1A43"/>
    <w:rsid w:val="002A1FE3"/>
    <w:rsid w:val="002A1FE9"/>
    <w:rsid w:val="002A2565"/>
    <w:rsid w:val="002A2626"/>
    <w:rsid w:val="002A2DD2"/>
    <w:rsid w:val="002A30A4"/>
    <w:rsid w:val="002A32B0"/>
    <w:rsid w:val="002A386C"/>
    <w:rsid w:val="002A38A0"/>
    <w:rsid w:val="002A4764"/>
    <w:rsid w:val="002A4943"/>
    <w:rsid w:val="002A5173"/>
    <w:rsid w:val="002A51C6"/>
    <w:rsid w:val="002A52CD"/>
    <w:rsid w:val="002A54FD"/>
    <w:rsid w:val="002A597D"/>
    <w:rsid w:val="002A65B4"/>
    <w:rsid w:val="002A6911"/>
    <w:rsid w:val="002A6C0F"/>
    <w:rsid w:val="002A6C70"/>
    <w:rsid w:val="002A6D7F"/>
    <w:rsid w:val="002A7606"/>
    <w:rsid w:val="002A7613"/>
    <w:rsid w:val="002A7B72"/>
    <w:rsid w:val="002B074F"/>
    <w:rsid w:val="002B18F6"/>
    <w:rsid w:val="002B1EAC"/>
    <w:rsid w:val="002B243B"/>
    <w:rsid w:val="002B2F32"/>
    <w:rsid w:val="002B315B"/>
    <w:rsid w:val="002B3CDA"/>
    <w:rsid w:val="002B3E73"/>
    <w:rsid w:val="002B3F67"/>
    <w:rsid w:val="002B405C"/>
    <w:rsid w:val="002B461A"/>
    <w:rsid w:val="002B679E"/>
    <w:rsid w:val="002B6A17"/>
    <w:rsid w:val="002B71B7"/>
    <w:rsid w:val="002C00D8"/>
    <w:rsid w:val="002C0A64"/>
    <w:rsid w:val="002C185D"/>
    <w:rsid w:val="002C1D93"/>
    <w:rsid w:val="002C2089"/>
    <w:rsid w:val="002C23E6"/>
    <w:rsid w:val="002C241C"/>
    <w:rsid w:val="002C2794"/>
    <w:rsid w:val="002C301C"/>
    <w:rsid w:val="002C3439"/>
    <w:rsid w:val="002C3BB9"/>
    <w:rsid w:val="002C4300"/>
    <w:rsid w:val="002C4495"/>
    <w:rsid w:val="002C46E4"/>
    <w:rsid w:val="002C4AD2"/>
    <w:rsid w:val="002C503A"/>
    <w:rsid w:val="002C5094"/>
    <w:rsid w:val="002C5357"/>
    <w:rsid w:val="002C573F"/>
    <w:rsid w:val="002C5931"/>
    <w:rsid w:val="002C615C"/>
    <w:rsid w:val="002C61CC"/>
    <w:rsid w:val="002C6A90"/>
    <w:rsid w:val="002C6C84"/>
    <w:rsid w:val="002C7184"/>
    <w:rsid w:val="002C72D8"/>
    <w:rsid w:val="002D000F"/>
    <w:rsid w:val="002D13B3"/>
    <w:rsid w:val="002D19F8"/>
    <w:rsid w:val="002D1CD0"/>
    <w:rsid w:val="002D1EB5"/>
    <w:rsid w:val="002D33B5"/>
    <w:rsid w:val="002D4BBC"/>
    <w:rsid w:val="002D4FD2"/>
    <w:rsid w:val="002D5AFD"/>
    <w:rsid w:val="002D5CF8"/>
    <w:rsid w:val="002D6B70"/>
    <w:rsid w:val="002D758E"/>
    <w:rsid w:val="002D77EC"/>
    <w:rsid w:val="002D7E4B"/>
    <w:rsid w:val="002E009F"/>
    <w:rsid w:val="002E0982"/>
    <w:rsid w:val="002E0A5F"/>
    <w:rsid w:val="002E108F"/>
    <w:rsid w:val="002E1218"/>
    <w:rsid w:val="002E1610"/>
    <w:rsid w:val="002E1650"/>
    <w:rsid w:val="002E1669"/>
    <w:rsid w:val="002E18A3"/>
    <w:rsid w:val="002E22DB"/>
    <w:rsid w:val="002E25B3"/>
    <w:rsid w:val="002E286B"/>
    <w:rsid w:val="002E2E2D"/>
    <w:rsid w:val="002E3429"/>
    <w:rsid w:val="002E3686"/>
    <w:rsid w:val="002E39D5"/>
    <w:rsid w:val="002E3CF9"/>
    <w:rsid w:val="002E4034"/>
    <w:rsid w:val="002E41BD"/>
    <w:rsid w:val="002E4545"/>
    <w:rsid w:val="002E45FD"/>
    <w:rsid w:val="002E4828"/>
    <w:rsid w:val="002E4AD7"/>
    <w:rsid w:val="002E4E47"/>
    <w:rsid w:val="002E5773"/>
    <w:rsid w:val="002E5B99"/>
    <w:rsid w:val="002E5B9D"/>
    <w:rsid w:val="002E6402"/>
    <w:rsid w:val="002E6D3C"/>
    <w:rsid w:val="002E73A9"/>
    <w:rsid w:val="002E7780"/>
    <w:rsid w:val="002F061C"/>
    <w:rsid w:val="002F0874"/>
    <w:rsid w:val="002F091C"/>
    <w:rsid w:val="002F0D56"/>
    <w:rsid w:val="002F0E6C"/>
    <w:rsid w:val="002F1AD8"/>
    <w:rsid w:val="002F1C8A"/>
    <w:rsid w:val="002F1D56"/>
    <w:rsid w:val="002F1DA7"/>
    <w:rsid w:val="002F1E89"/>
    <w:rsid w:val="002F1E8E"/>
    <w:rsid w:val="002F2318"/>
    <w:rsid w:val="002F241C"/>
    <w:rsid w:val="002F25CF"/>
    <w:rsid w:val="002F3CE3"/>
    <w:rsid w:val="002F4198"/>
    <w:rsid w:val="002F427F"/>
    <w:rsid w:val="002F5D6C"/>
    <w:rsid w:val="002F5DCC"/>
    <w:rsid w:val="002F683F"/>
    <w:rsid w:val="002F73A2"/>
    <w:rsid w:val="002F7668"/>
    <w:rsid w:val="002F7726"/>
    <w:rsid w:val="002F78A1"/>
    <w:rsid w:val="002F78EA"/>
    <w:rsid w:val="002F7984"/>
    <w:rsid w:val="002F7AD3"/>
    <w:rsid w:val="002F7BA2"/>
    <w:rsid w:val="003008EA"/>
    <w:rsid w:val="00300A0A"/>
    <w:rsid w:val="00300CF9"/>
    <w:rsid w:val="00300D8A"/>
    <w:rsid w:val="00300EC5"/>
    <w:rsid w:val="003013D9"/>
    <w:rsid w:val="003028E5"/>
    <w:rsid w:val="00302B6B"/>
    <w:rsid w:val="0030327F"/>
    <w:rsid w:val="00303DAE"/>
    <w:rsid w:val="00303F50"/>
    <w:rsid w:val="003044CF"/>
    <w:rsid w:val="00304983"/>
    <w:rsid w:val="00305C53"/>
    <w:rsid w:val="00305CCE"/>
    <w:rsid w:val="00305CF8"/>
    <w:rsid w:val="00306942"/>
    <w:rsid w:val="0030694F"/>
    <w:rsid w:val="00306CF9"/>
    <w:rsid w:val="00306DAB"/>
    <w:rsid w:val="00306F8F"/>
    <w:rsid w:val="00306FFF"/>
    <w:rsid w:val="0031030B"/>
    <w:rsid w:val="00310574"/>
    <w:rsid w:val="00310A69"/>
    <w:rsid w:val="00310B01"/>
    <w:rsid w:val="00310CA8"/>
    <w:rsid w:val="00311A2A"/>
    <w:rsid w:val="00312573"/>
    <w:rsid w:val="003127BD"/>
    <w:rsid w:val="0031286B"/>
    <w:rsid w:val="003139A0"/>
    <w:rsid w:val="00313C61"/>
    <w:rsid w:val="00313D4A"/>
    <w:rsid w:val="00313E8F"/>
    <w:rsid w:val="003149CD"/>
    <w:rsid w:val="00314C79"/>
    <w:rsid w:val="003150FB"/>
    <w:rsid w:val="0031541E"/>
    <w:rsid w:val="003166F6"/>
    <w:rsid w:val="003167CA"/>
    <w:rsid w:val="003169C9"/>
    <w:rsid w:val="00316DB0"/>
    <w:rsid w:val="00316F87"/>
    <w:rsid w:val="00317020"/>
    <w:rsid w:val="00317317"/>
    <w:rsid w:val="0031774C"/>
    <w:rsid w:val="00317C04"/>
    <w:rsid w:val="00317F50"/>
    <w:rsid w:val="00320168"/>
    <w:rsid w:val="00320245"/>
    <w:rsid w:val="00320524"/>
    <w:rsid w:val="003207BF"/>
    <w:rsid w:val="0032096C"/>
    <w:rsid w:val="003214B6"/>
    <w:rsid w:val="0032158C"/>
    <w:rsid w:val="0032175C"/>
    <w:rsid w:val="003218B0"/>
    <w:rsid w:val="00321DEE"/>
    <w:rsid w:val="00321FA2"/>
    <w:rsid w:val="003229D5"/>
    <w:rsid w:val="00322C17"/>
    <w:rsid w:val="00322CED"/>
    <w:rsid w:val="00322D1F"/>
    <w:rsid w:val="003230AA"/>
    <w:rsid w:val="0032346E"/>
    <w:rsid w:val="003236D1"/>
    <w:rsid w:val="00323B27"/>
    <w:rsid w:val="00323F89"/>
    <w:rsid w:val="00323FBB"/>
    <w:rsid w:val="00324A1C"/>
    <w:rsid w:val="00324A2F"/>
    <w:rsid w:val="00325551"/>
    <w:rsid w:val="00325F7F"/>
    <w:rsid w:val="00326863"/>
    <w:rsid w:val="0032713E"/>
    <w:rsid w:val="0032761F"/>
    <w:rsid w:val="00327AC5"/>
    <w:rsid w:val="00327C60"/>
    <w:rsid w:val="00327FF8"/>
    <w:rsid w:val="00330803"/>
    <w:rsid w:val="0033127A"/>
    <w:rsid w:val="00331347"/>
    <w:rsid w:val="003315CF"/>
    <w:rsid w:val="00331D4C"/>
    <w:rsid w:val="00332BD2"/>
    <w:rsid w:val="00332D8D"/>
    <w:rsid w:val="0033304F"/>
    <w:rsid w:val="003331C5"/>
    <w:rsid w:val="003332C8"/>
    <w:rsid w:val="0033383A"/>
    <w:rsid w:val="00333C8E"/>
    <w:rsid w:val="00333C93"/>
    <w:rsid w:val="00334143"/>
    <w:rsid w:val="0033444D"/>
    <w:rsid w:val="00334D0B"/>
    <w:rsid w:val="003350B9"/>
    <w:rsid w:val="0033562A"/>
    <w:rsid w:val="003367CD"/>
    <w:rsid w:val="00336C24"/>
    <w:rsid w:val="00337F60"/>
    <w:rsid w:val="0034031C"/>
    <w:rsid w:val="00340761"/>
    <w:rsid w:val="00340A7E"/>
    <w:rsid w:val="00340AF8"/>
    <w:rsid w:val="00340BF6"/>
    <w:rsid w:val="00341307"/>
    <w:rsid w:val="00343732"/>
    <w:rsid w:val="00343B59"/>
    <w:rsid w:val="003440C0"/>
    <w:rsid w:val="003442E0"/>
    <w:rsid w:val="00344349"/>
    <w:rsid w:val="00344461"/>
    <w:rsid w:val="003445D5"/>
    <w:rsid w:val="003445E4"/>
    <w:rsid w:val="00344A5C"/>
    <w:rsid w:val="003452C9"/>
    <w:rsid w:val="00345C2C"/>
    <w:rsid w:val="00345C5F"/>
    <w:rsid w:val="00345C9E"/>
    <w:rsid w:val="00346545"/>
    <w:rsid w:val="003466C4"/>
    <w:rsid w:val="00346FB2"/>
    <w:rsid w:val="003470D1"/>
    <w:rsid w:val="00347A8D"/>
    <w:rsid w:val="003503CC"/>
    <w:rsid w:val="00350CEC"/>
    <w:rsid w:val="00351155"/>
    <w:rsid w:val="0035134A"/>
    <w:rsid w:val="00351A85"/>
    <w:rsid w:val="00351C0E"/>
    <w:rsid w:val="003521B3"/>
    <w:rsid w:val="00352350"/>
    <w:rsid w:val="0035248F"/>
    <w:rsid w:val="00352525"/>
    <w:rsid w:val="00352A15"/>
    <w:rsid w:val="00352A3C"/>
    <w:rsid w:val="00352E7D"/>
    <w:rsid w:val="0035351A"/>
    <w:rsid w:val="00353531"/>
    <w:rsid w:val="003537C9"/>
    <w:rsid w:val="00353E4A"/>
    <w:rsid w:val="00354028"/>
    <w:rsid w:val="00354644"/>
    <w:rsid w:val="003552D8"/>
    <w:rsid w:val="00355B11"/>
    <w:rsid w:val="00356043"/>
    <w:rsid w:val="003562A4"/>
    <w:rsid w:val="0035677D"/>
    <w:rsid w:val="00356825"/>
    <w:rsid w:val="00356B43"/>
    <w:rsid w:val="00357530"/>
    <w:rsid w:val="00357814"/>
    <w:rsid w:val="003579CA"/>
    <w:rsid w:val="00357D7D"/>
    <w:rsid w:val="00357E81"/>
    <w:rsid w:val="00360441"/>
    <w:rsid w:val="00361314"/>
    <w:rsid w:val="0036138A"/>
    <w:rsid w:val="003617FF"/>
    <w:rsid w:val="00361B5E"/>
    <w:rsid w:val="00361DDF"/>
    <w:rsid w:val="00362512"/>
    <w:rsid w:val="003627B6"/>
    <w:rsid w:val="00362E23"/>
    <w:rsid w:val="00362FB0"/>
    <w:rsid w:val="00363102"/>
    <w:rsid w:val="0036376A"/>
    <w:rsid w:val="003638EF"/>
    <w:rsid w:val="00363EFF"/>
    <w:rsid w:val="0036413C"/>
    <w:rsid w:val="003643A9"/>
    <w:rsid w:val="003652F4"/>
    <w:rsid w:val="00365B69"/>
    <w:rsid w:val="00365CBC"/>
    <w:rsid w:val="003668B1"/>
    <w:rsid w:val="00366A40"/>
    <w:rsid w:val="003673D7"/>
    <w:rsid w:val="00367FE2"/>
    <w:rsid w:val="00370009"/>
    <w:rsid w:val="00370A88"/>
    <w:rsid w:val="00370D30"/>
    <w:rsid w:val="00371300"/>
    <w:rsid w:val="00371DB9"/>
    <w:rsid w:val="00371DC0"/>
    <w:rsid w:val="00372063"/>
    <w:rsid w:val="003720A8"/>
    <w:rsid w:val="00372660"/>
    <w:rsid w:val="00372E8C"/>
    <w:rsid w:val="003730F8"/>
    <w:rsid w:val="003735F5"/>
    <w:rsid w:val="0037392A"/>
    <w:rsid w:val="003739C0"/>
    <w:rsid w:val="00373C19"/>
    <w:rsid w:val="003741F8"/>
    <w:rsid w:val="003745F2"/>
    <w:rsid w:val="0037500D"/>
    <w:rsid w:val="0037545D"/>
    <w:rsid w:val="00375C34"/>
    <w:rsid w:val="003762ED"/>
    <w:rsid w:val="0037648F"/>
    <w:rsid w:val="003769C3"/>
    <w:rsid w:val="00376A4A"/>
    <w:rsid w:val="00376FC7"/>
    <w:rsid w:val="003773E8"/>
    <w:rsid w:val="00377737"/>
    <w:rsid w:val="00377C55"/>
    <w:rsid w:val="003802DB"/>
    <w:rsid w:val="00380609"/>
    <w:rsid w:val="00380A4D"/>
    <w:rsid w:val="0038101D"/>
    <w:rsid w:val="003819CF"/>
    <w:rsid w:val="00381A09"/>
    <w:rsid w:val="00381D12"/>
    <w:rsid w:val="00382369"/>
    <w:rsid w:val="003839FA"/>
    <w:rsid w:val="003846EB"/>
    <w:rsid w:val="00384984"/>
    <w:rsid w:val="00386FA8"/>
    <w:rsid w:val="00387863"/>
    <w:rsid w:val="00387D84"/>
    <w:rsid w:val="00390079"/>
    <w:rsid w:val="00391937"/>
    <w:rsid w:val="00391E75"/>
    <w:rsid w:val="003928F9"/>
    <w:rsid w:val="00392D0B"/>
    <w:rsid w:val="00392EF4"/>
    <w:rsid w:val="00393591"/>
    <w:rsid w:val="00393698"/>
    <w:rsid w:val="003936DB"/>
    <w:rsid w:val="003938E1"/>
    <w:rsid w:val="003938E9"/>
    <w:rsid w:val="00393CDA"/>
    <w:rsid w:val="00394641"/>
    <w:rsid w:val="00394FEB"/>
    <w:rsid w:val="003952E9"/>
    <w:rsid w:val="0039547C"/>
    <w:rsid w:val="00395565"/>
    <w:rsid w:val="003959B9"/>
    <w:rsid w:val="00395A9C"/>
    <w:rsid w:val="00395E6E"/>
    <w:rsid w:val="003960E6"/>
    <w:rsid w:val="0039651D"/>
    <w:rsid w:val="0039700E"/>
    <w:rsid w:val="003970CC"/>
    <w:rsid w:val="00397E80"/>
    <w:rsid w:val="003A0810"/>
    <w:rsid w:val="003A1667"/>
    <w:rsid w:val="003A1C4E"/>
    <w:rsid w:val="003A231E"/>
    <w:rsid w:val="003A2EBD"/>
    <w:rsid w:val="003A3889"/>
    <w:rsid w:val="003A3B7C"/>
    <w:rsid w:val="003A3CD2"/>
    <w:rsid w:val="003A3CE2"/>
    <w:rsid w:val="003A4A68"/>
    <w:rsid w:val="003A4E4A"/>
    <w:rsid w:val="003A4EE5"/>
    <w:rsid w:val="003A516F"/>
    <w:rsid w:val="003A51D7"/>
    <w:rsid w:val="003A5528"/>
    <w:rsid w:val="003A5C13"/>
    <w:rsid w:val="003A5D94"/>
    <w:rsid w:val="003A62F2"/>
    <w:rsid w:val="003A64C6"/>
    <w:rsid w:val="003A6B41"/>
    <w:rsid w:val="003A6D12"/>
    <w:rsid w:val="003A741A"/>
    <w:rsid w:val="003A7463"/>
    <w:rsid w:val="003B0319"/>
    <w:rsid w:val="003B0395"/>
    <w:rsid w:val="003B03A4"/>
    <w:rsid w:val="003B0B28"/>
    <w:rsid w:val="003B1135"/>
    <w:rsid w:val="003B15A6"/>
    <w:rsid w:val="003B1A67"/>
    <w:rsid w:val="003B2A79"/>
    <w:rsid w:val="003B2ACB"/>
    <w:rsid w:val="003B2B64"/>
    <w:rsid w:val="003B2B8B"/>
    <w:rsid w:val="003B30D5"/>
    <w:rsid w:val="003B3CD5"/>
    <w:rsid w:val="003B4067"/>
    <w:rsid w:val="003B41B2"/>
    <w:rsid w:val="003B41D8"/>
    <w:rsid w:val="003B4447"/>
    <w:rsid w:val="003B4D85"/>
    <w:rsid w:val="003B57D2"/>
    <w:rsid w:val="003B5C3D"/>
    <w:rsid w:val="003B5D1F"/>
    <w:rsid w:val="003B63B5"/>
    <w:rsid w:val="003B686A"/>
    <w:rsid w:val="003B6976"/>
    <w:rsid w:val="003B7005"/>
    <w:rsid w:val="003B714F"/>
    <w:rsid w:val="003B7605"/>
    <w:rsid w:val="003B79E3"/>
    <w:rsid w:val="003B7D4F"/>
    <w:rsid w:val="003B7EBE"/>
    <w:rsid w:val="003B7EF3"/>
    <w:rsid w:val="003C0A23"/>
    <w:rsid w:val="003C0C48"/>
    <w:rsid w:val="003C0F41"/>
    <w:rsid w:val="003C14D9"/>
    <w:rsid w:val="003C180F"/>
    <w:rsid w:val="003C1C49"/>
    <w:rsid w:val="003C1FE9"/>
    <w:rsid w:val="003C21DD"/>
    <w:rsid w:val="003C309C"/>
    <w:rsid w:val="003C3A3F"/>
    <w:rsid w:val="003C43EA"/>
    <w:rsid w:val="003C4450"/>
    <w:rsid w:val="003C4973"/>
    <w:rsid w:val="003C508C"/>
    <w:rsid w:val="003C5177"/>
    <w:rsid w:val="003C538E"/>
    <w:rsid w:val="003C5624"/>
    <w:rsid w:val="003C5B8F"/>
    <w:rsid w:val="003C652D"/>
    <w:rsid w:val="003C6570"/>
    <w:rsid w:val="003C6665"/>
    <w:rsid w:val="003C7273"/>
    <w:rsid w:val="003C7653"/>
    <w:rsid w:val="003D0C2D"/>
    <w:rsid w:val="003D0F76"/>
    <w:rsid w:val="003D1253"/>
    <w:rsid w:val="003D32A6"/>
    <w:rsid w:val="003D3338"/>
    <w:rsid w:val="003D3D1D"/>
    <w:rsid w:val="003D4200"/>
    <w:rsid w:val="003D42DE"/>
    <w:rsid w:val="003D4346"/>
    <w:rsid w:val="003D445E"/>
    <w:rsid w:val="003D44CC"/>
    <w:rsid w:val="003D4579"/>
    <w:rsid w:val="003D4CC9"/>
    <w:rsid w:val="003D4E71"/>
    <w:rsid w:val="003D509A"/>
    <w:rsid w:val="003D50E9"/>
    <w:rsid w:val="003D52E8"/>
    <w:rsid w:val="003D58FD"/>
    <w:rsid w:val="003D602B"/>
    <w:rsid w:val="003D61D1"/>
    <w:rsid w:val="003D637C"/>
    <w:rsid w:val="003D6408"/>
    <w:rsid w:val="003D6CEB"/>
    <w:rsid w:val="003D7079"/>
    <w:rsid w:val="003D749E"/>
    <w:rsid w:val="003D7D49"/>
    <w:rsid w:val="003D7E38"/>
    <w:rsid w:val="003E06A1"/>
    <w:rsid w:val="003E0CEE"/>
    <w:rsid w:val="003E10DD"/>
    <w:rsid w:val="003E1E3A"/>
    <w:rsid w:val="003E1E41"/>
    <w:rsid w:val="003E1FB5"/>
    <w:rsid w:val="003E20EB"/>
    <w:rsid w:val="003E2155"/>
    <w:rsid w:val="003E2403"/>
    <w:rsid w:val="003E2478"/>
    <w:rsid w:val="003E27CA"/>
    <w:rsid w:val="003E2A2C"/>
    <w:rsid w:val="003E2C30"/>
    <w:rsid w:val="003E3936"/>
    <w:rsid w:val="003E4405"/>
    <w:rsid w:val="003E4767"/>
    <w:rsid w:val="003E4CB1"/>
    <w:rsid w:val="003E4D82"/>
    <w:rsid w:val="003E54D8"/>
    <w:rsid w:val="003E5897"/>
    <w:rsid w:val="003E58E5"/>
    <w:rsid w:val="003E5C50"/>
    <w:rsid w:val="003E5E7A"/>
    <w:rsid w:val="003E5FF7"/>
    <w:rsid w:val="003E66A2"/>
    <w:rsid w:val="003E6998"/>
    <w:rsid w:val="003E6D32"/>
    <w:rsid w:val="003E70B3"/>
    <w:rsid w:val="003E719B"/>
    <w:rsid w:val="003E796B"/>
    <w:rsid w:val="003F030F"/>
    <w:rsid w:val="003F04E6"/>
    <w:rsid w:val="003F0B5F"/>
    <w:rsid w:val="003F1638"/>
    <w:rsid w:val="003F1BF2"/>
    <w:rsid w:val="003F1D1A"/>
    <w:rsid w:val="003F267D"/>
    <w:rsid w:val="003F284D"/>
    <w:rsid w:val="003F2EFF"/>
    <w:rsid w:val="003F34B3"/>
    <w:rsid w:val="003F3904"/>
    <w:rsid w:val="003F3A93"/>
    <w:rsid w:val="003F3CBD"/>
    <w:rsid w:val="003F3F31"/>
    <w:rsid w:val="003F5B41"/>
    <w:rsid w:val="003F5E45"/>
    <w:rsid w:val="003F6CDC"/>
    <w:rsid w:val="003F6F75"/>
    <w:rsid w:val="003F700D"/>
    <w:rsid w:val="003F717D"/>
    <w:rsid w:val="003F7D47"/>
    <w:rsid w:val="004001BF"/>
    <w:rsid w:val="00400839"/>
    <w:rsid w:val="004011E0"/>
    <w:rsid w:val="00402717"/>
    <w:rsid w:val="004031E7"/>
    <w:rsid w:val="0040369E"/>
    <w:rsid w:val="00403721"/>
    <w:rsid w:val="00403810"/>
    <w:rsid w:val="00403FDC"/>
    <w:rsid w:val="004041D8"/>
    <w:rsid w:val="00404A17"/>
    <w:rsid w:val="00405A16"/>
    <w:rsid w:val="00405E07"/>
    <w:rsid w:val="00407306"/>
    <w:rsid w:val="0040736B"/>
    <w:rsid w:val="00407C7B"/>
    <w:rsid w:val="004106D6"/>
    <w:rsid w:val="0041091D"/>
    <w:rsid w:val="00410A3F"/>
    <w:rsid w:val="00410BAB"/>
    <w:rsid w:val="00410FAA"/>
    <w:rsid w:val="00410FCD"/>
    <w:rsid w:val="004116B1"/>
    <w:rsid w:val="0041216F"/>
    <w:rsid w:val="004122B4"/>
    <w:rsid w:val="0041235D"/>
    <w:rsid w:val="00412412"/>
    <w:rsid w:val="00412713"/>
    <w:rsid w:val="00412DFA"/>
    <w:rsid w:val="00412E5B"/>
    <w:rsid w:val="00412E65"/>
    <w:rsid w:val="0041333E"/>
    <w:rsid w:val="0041384D"/>
    <w:rsid w:val="00413B7F"/>
    <w:rsid w:val="0041425C"/>
    <w:rsid w:val="00414642"/>
    <w:rsid w:val="004146E2"/>
    <w:rsid w:val="004148CB"/>
    <w:rsid w:val="004161E1"/>
    <w:rsid w:val="0041635F"/>
    <w:rsid w:val="00416C06"/>
    <w:rsid w:val="00416C1F"/>
    <w:rsid w:val="004170CA"/>
    <w:rsid w:val="004172F3"/>
    <w:rsid w:val="0041763E"/>
    <w:rsid w:val="004178B4"/>
    <w:rsid w:val="00417FEE"/>
    <w:rsid w:val="00421417"/>
    <w:rsid w:val="0042179B"/>
    <w:rsid w:val="00422172"/>
    <w:rsid w:val="0042223B"/>
    <w:rsid w:val="00423ABB"/>
    <w:rsid w:val="00424342"/>
    <w:rsid w:val="0042476E"/>
    <w:rsid w:val="0042490D"/>
    <w:rsid w:val="0042498C"/>
    <w:rsid w:val="00424A7A"/>
    <w:rsid w:val="00424DC2"/>
    <w:rsid w:val="00425A3F"/>
    <w:rsid w:val="00425D86"/>
    <w:rsid w:val="004260E1"/>
    <w:rsid w:val="00426B09"/>
    <w:rsid w:val="00427256"/>
    <w:rsid w:val="00427426"/>
    <w:rsid w:val="00427577"/>
    <w:rsid w:val="00430426"/>
    <w:rsid w:val="00430584"/>
    <w:rsid w:val="00430601"/>
    <w:rsid w:val="00431048"/>
    <w:rsid w:val="0043188F"/>
    <w:rsid w:val="0043222F"/>
    <w:rsid w:val="004322EF"/>
    <w:rsid w:val="00432760"/>
    <w:rsid w:val="004327D9"/>
    <w:rsid w:val="00433236"/>
    <w:rsid w:val="004334C6"/>
    <w:rsid w:val="004338D9"/>
    <w:rsid w:val="00433AAD"/>
    <w:rsid w:val="0043446A"/>
    <w:rsid w:val="0043448E"/>
    <w:rsid w:val="004346CB"/>
    <w:rsid w:val="004346DC"/>
    <w:rsid w:val="00435691"/>
    <w:rsid w:val="00435A3D"/>
    <w:rsid w:val="00435ED5"/>
    <w:rsid w:val="0043715D"/>
    <w:rsid w:val="00437AC6"/>
    <w:rsid w:val="00437EF7"/>
    <w:rsid w:val="004400E7"/>
    <w:rsid w:val="0044056D"/>
    <w:rsid w:val="00442BDC"/>
    <w:rsid w:val="004437C2"/>
    <w:rsid w:val="00443D82"/>
    <w:rsid w:val="00443D84"/>
    <w:rsid w:val="00443E4B"/>
    <w:rsid w:val="004441FB"/>
    <w:rsid w:val="00444354"/>
    <w:rsid w:val="004448B8"/>
    <w:rsid w:val="00445605"/>
    <w:rsid w:val="0044669F"/>
    <w:rsid w:val="00447467"/>
    <w:rsid w:val="004500A0"/>
    <w:rsid w:val="004514E7"/>
    <w:rsid w:val="004518E5"/>
    <w:rsid w:val="00451C07"/>
    <w:rsid w:val="00451C11"/>
    <w:rsid w:val="0045284B"/>
    <w:rsid w:val="00452ECA"/>
    <w:rsid w:val="0045328D"/>
    <w:rsid w:val="0045369C"/>
    <w:rsid w:val="00453CF6"/>
    <w:rsid w:val="00453F37"/>
    <w:rsid w:val="00453F40"/>
    <w:rsid w:val="0045468F"/>
    <w:rsid w:val="0045522D"/>
    <w:rsid w:val="004561C7"/>
    <w:rsid w:val="00456317"/>
    <w:rsid w:val="004567B7"/>
    <w:rsid w:val="00456857"/>
    <w:rsid w:val="00456983"/>
    <w:rsid w:val="004570BA"/>
    <w:rsid w:val="0045738B"/>
    <w:rsid w:val="00457D44"/>
    <w:rsid w:val="00457E03"/>
    <w:rsid w:val="00457F2D"/>
    <w:rsid w:val="00460409"/>
    <w:rsid w:val="00460416"/>
    <w:rsid w:val="004608C3"/>
    <w:rsid w:val="00460C57"/>
    <w:rsid w:val="00461C32"/>
    <w:rsid w:val="00461D8D"/>
    <w:rsid w:val="00461F26"/>
    <w:rsid w:val="00462768"/>
    <w:rsid w:val="00462850"/>
    <w:rsid w:val="00462A46"/>
    <w:rsid w:val="00462BB0"/>
    <w:rsid w:val="0046324F"/>
    <w:rsid w:val="004639C9"/>
    <w:rsid w:val="00463D9D"/>
    <w:rsid w:val="0046468E"/>
    <w:rsid w:val="00464862"/>
    <w:rsid w:val="00464A61"/>
    <w:rsid w:val="00465015"/>
    <w:rsid w:val="004655AC"/>
    <w:rsid w:val="00465B95"/>
    <w:rsid w:val="004668A8"/>
    <w:rsid w:val="00467D61"/>
    <w:rsid w:val="00467DEC"/>
    <w:rsid w:val="004706D4"/>
    <w:rsid w:val="00470781"/>
    <w:rsid w:val="00470995"/>
    <w:rsid w:val="0047155C"/>
    <w:rsid w:val="00471564"/>
    <w:rsid w:val="004719EF"/>
    <w:rsid w:val="00471AA7"/>
    <w:rsid w:val="00471EDC"/>
    <w:rsid w:val="00471FB2"/>
    <w:rsid w:val="004725A1"/>
    <w:rsid w:val="004728DB"/>
    <w:rsid w:val="00472BD0"/>
    <w:rsid w:val="00472FAA"/>
    <w:rsid w:val="004732D3"/>
    <w:rsid w:val="00473B84"/>
    <w:rsid w:val="0047416F"/>
    <w:rsid w:val="00474A41"/>
    <w:rsid w:val="00474E36"/>
    <w:rsid w:val="004753F7"/>
    <w:rsid w:val="00475938"/>
    <w:rsid w:val="0047620A"/>
    <w:rsid w:val="0047731B"/>
    <w:rsid w:val="004775EA"/>
    <w:rsid w:val="0047778F"/>
    <w:rsid w:val="0048031D"/>
    <w:rsid w:val="004803B8"/>
    <w:rsid w:val="004808CD"/>
    <w:rsid w:val="00480B21"/>
    <w:rsid w:val="004811F9"/>
    <w:rsid w:val="00481EC9"/>
    <w:rsid w:val="004820BA"/>
    <w:rsid w:val="00482AC8"/>
    <w:rsid w:val="00482AF3"/>
    <w:rsid w:val="00482CF8"/>
    <w:rsid w:val="00482DA5"/>
    <w:rsid w:val="00483CEF"/>
    <w:rsid w:val="0048435C"/>
    <w:rsid w:val="004843B9"/>
    <w:rsid w:val="0048460A"/>
    <w:rsid w:val="004847CA"/>
    <w:rsid w:val="00484A54"/>
    <w:rsid w:val="00485492"/>
    <w:rsid w:val="004855FD"/>
    <w:rsid w:val="004859D6"/>
    <w:rsid w:val="004861C2"/>
    <w:rsid w:val="0048624D"/>
    <w:rsid w:val="00486854"/>
    <w:rsid w:val="004869FA"/>
    <w:rsid w:val="00486BD9"/>
    <w:rsid w:val="00486DE4"/>
    <w:rsid w:val="00486EDA"/>
    <w:rsid w:val="00487152"/>
    <w:rsid w:val="00487231"/>
    <w:rsid w:val="00487BF9"/>
    <w:rsid w:val="004901A9"/>
    <w:rsid w:val="00490350"/>
    <w:rsid w:val="00490CEB"/>
    <w:rsid w:val="00490E96"/>
    <w:rsid w:val="004916B7"/>
    <w:rsid w:val="0049174E"/>
    <w:rsid w:val="004919B3"/>
    <w:rsid w:val="00491BDF"/>
    <w:rsid w:val="00491CCE"/>
    <w:rsid w:val="0049220B"/>
    <w:rsid w:val="004929D6"/>
    <w:rsid w:val="00492AB7"/>
    <w:rsid w:val="00493092"/>
    <w:rsid w:val="004930F7"/>
    <w:rsid w:val="00493299"/>
    <w:rsid w:val="004932E6"/>
    <w:rsid w:val="00493A7F"/>
    <w:rsid w:val="00493F65"/>
    <w:rsid w:val="004940B6"/>
    <w:rsid w:val="004945C1"/>
    <w:rsid w:val="00494F9B"/>
    <w:rsid w:val="004953F7"/>
    <w:rsid w:val="00495552"/>
    <w:rsid w:val="00495D69"/>
    <w:rsid w:val="004967B0"/>
    <w:rsid w:val="00496A36"/>
    <w:rsid w:val="00496EC7"/>
    <w:rsid w:val="0049700E"/>
    <w:rsid w:val="004970A9"/>
    <w:rsid w:val="00497297"/>
    <w:rsid w:val="00497985"/>
    <w:rsid w:val="00497C14"/>
    <w:rsid w:val="00497CB1"/>
    <w:rsid w:val="004A0029"/>
    <w:rsid w:val="004A010A"/>
    <w:rsid w:val="004A0498"/>
    <w:rsid w:val="004A0A11"/>
    <w:rsid w:val="004A167E"/>
    <w:rsid w:val="004A1963"/>
    <w:rsid w:val="004A26D5"/>
    <w:rsid w:val="004A2B1C"/>
    <w:rsid w:val="004A31B2"/>
    <w:rsid w:val="004A3242"/>
    <w:rsid w:val="004A4412"/>
    <w:rsid w:val="004A4BC7"/>
    <w:rsid w:val="004A4F34"/>
    <w:rsid w:val="004A5147"/>
    <w:rsid w:val="004A55F0"/>
    <w:rsid w:val="004A562F"/>
    <w:rsid w:val="004A5943"/>
    <w:rsid w:val="004A5B4A"/>
    <w:rsid w:val="004A6228"/>
    <w:rsid w:val="004A65BD"/>
    <w:rsid w:val="004A66D0"/>
    <w:rsid w:val="004A67F7"/>
    <w:rsid w:val="004A69B6"/>
    <w:rsid w:val="004A765B"/>
    <w:rsid w:val="004A7777"/>
    <w:rsid w:val="004A7C59"/>
    <w:rsid w:val="004B0089"/>
    <w:rsid w:val="004B00D7"/>
    <w:rsid w:val="004B013E"/>
    <w:rsid w:val="004B0562"/>
    <w:rsid w:val="004B0589"/>
    <w:rsid w:val="004B0833"/>
    <w:rsid w:val="004B09D3"/>
    <w:rsid w:val="004B0D0F"/>
    <w:rsid w:val="004B1B35"/>
    <w:rsid w:val="004B1D7F"/>
    <w:rsid w:val="004B200A"/>
    <w:rsid w:val="004B255A"/>
    <w:rsid w:val="004B25C8"/>
    <w:rsid w:val="004B279B"/>
    <w:rsid w:val="004B2A0B"/>
    <w:rsid w:val="004B2D52"/>
    <w:rsid w:val="004B2EA0"/>
    <w:rsid w:val="004B2F19"/>
    <w:rsid w:val="004B344D"/>
    <w:rsid w:val="004B3980"/>
    <w:rsid w:val="004B3BB9"/>
    <w:rsid w:val="004B3D66"/>
    <w:rsid w:val="004B5084"/>
    <w:rsid w:val="004B5088"/>
    <w:rsid w:val="004B508C"/>
    <w:rsid w:val="004B5214"/>
    <w:rsid w:val="004B5D38"/>
    <w:rsid w:val="004B6651"/>
    <w:rsid w:val="004B67AE"/>
    <w:rsid w:val="004B68AA"/>
    <w:rsid w:val="004B6A75"/>
    <w:rsid w:val="004B6B00"/>
    <w:rsid w:val="004B7408"/>
    <w:rsid w:val="004B7CD6"/>
    <w:rsid w:val="004C019F"/>
    <w:rsid w:val="004C104E"/>
    <w:rsid w:val="004C1195"/>
    <w:rsid w:val="004C12E3"/>
    <w:rsid w:val="004C1751"/>
    <w:rsid w:val="004C1E9D"/>
    <w:rsid w:val="004C335D"/>
    <w:rsid w:val="004C38A6"/>
    <w:rsid w:val="004C42B7"/>
    <w:rsid w:val="004C4726"/>
    <w:rsid w:val="004C4BC2"/>
    <w:rsid w:val="004C4C85"/>
    <w:rsid w:val="004C62E8"/>
    <w:rsid w:val="004C63D2"/>
    <w:rsid w:val="004C667A"/>
    <w:rsid w:val="004C6700"/>
    <w:rsid w:val="004C67EB"/>
    <w:rsid w:val="004C6E9A"/>
    <w:rsid w:val="004C7481"/>
    <w:rsid w:val="004C7BA1"/>
    <w:rsid w:val="004C7EA3"/>
    <w:rsid w:val="004D0E75"/>
    <w:rsid w:val="004D1EB9"/>
    <w:rsid w:val="004D216E"/>
    <w:rsid w:val="004D235B"/>
    <w:rsid w:val="004D269B"/>
    <w:rsid w:val="004D2EAA"/>
    <w:rsid w:val="004D36DA"/>
    <w:rsid w:val="004D371C"/>
    <w:rsid w:val="004D37A2"/>
    <w:rsid w:val="004D388E"/>
    <w:rsid w:val="004D4385"/>
    <w:rsid w:val="004D4488"/>
    <w:rsid w:val="004D48E5"/>
    <w:rsid w:val="004D4AC7"/>
    <w:rsid w:val="004D4BC8"/>
    <w:rsid w:val="004D57D5"/>
    <w:rsid w:val="004D57F9"/>
    <w:rsid w:val="004D584C"/>
    <w:rsid w:val="004D5915"/>
    <w:rsid w:val="004D66AA"/>
    <w:rsid w:val="004D67D9"/>
    <w:rsid w:val="004D6CC7"/>
    <w:rsid w:val="004D7A10"/>
    <w:rsid w:val="004E02D8"/>
    <w:rsid w:val="004E09DF"/>
    <w:rsid w:val="004E0C3F"/>
    <w:rsid w:val="004E1503"/>
    <w:rsid w:val="004E1665"/>
    <w:rsid w:val="004E1758"/>
    <w:rsid w:val="004E1AD3"/>
    <w:rsid w:val="004E3EB9"/>
    <w:rsid w:val="004E4186"/>
    <w:rsid w:val="004E41CF"/>
    <w:rsid w:val="004E425D"/>
    <w:rsid w:val="004E42B8"/>
    <w:rsid w:val="004E48D3"/>
    <w:rsid w:val="004E4EE1"/>
    <w:rsid w:val="004E56CA"/>
    <w:rsid w:val="004E5BDF"/>
    <w:rsid w:val="004E5EB6"/>
    <w:rsid w:val="004E626E"/>
    <w:rsid w:val="004E62A3"/>
    <w:rsid w:val="004E67D7"/>
    <w:rsid w:val="004E6C08"/>
    <w:rsid w:val="004E6D61"/>
    <w:rsid w:val="004E74C1"/>
    <w:rsid w:val="004E7653"/>
    <w:rsid w:val="004E77A1"/>
    <w:rsid w:val="004F07E9"/>
    <w:rsid w:val="004F0F88"/>
    <w:rsid w:val="004F1EFB"/>
    <w:rsid w:val="004F2315"/>
    <w:rsid w:val="004F24EA"/>
    <w:rsid w:val="004F2B3D"/>
    <w:rsid w:val="004F3653"/>
    <w:rsid w:val="004F3927"/>
    <w:rsid w:val="004F5212"/>
    <w:rsid w:val="004F52E7"/>
    <w:rsid w:val="004F5866"/>
    <w:rsid w:val="004F660B"/>
    <w:rsid w:val="004F6880"/>
    <w:rsid w:val="004F77B6"/>
    <w:rsid w:val="004F77CF"/>
    <w:rsid w:val="004F7C9B"/>
    <w:rsid w:val="005003E7"/>
    <w:rsid w:val="00500D6C"/>
    <w:rsid w:val="00501094"/>
    <w:rsid w:val="00501435"/>
    <w:rsid w:val="005018F9"/>
    <w:rsid w:val="00502004"/>
    <w:rsid w:val="00502058"/>
    <w:rsid w:val="0050292A"/>
    <w:rsid w:val="00502A63"/>
    <w:rsid w:val="0050377D"/>
    <w:rsid w:val="005037D3"/>
    <w:rsid w:val="00503BE4"/>
    <w:rsid w:val="00504338"/>
    <w:rsid w:val="0050496D"/>
    <w:rsid w:val="00504AF7"/>
    <w:rsid w:val="00506226"/>
    <w:rsid w:val="0050628C"/>
    <w:rsid w:val="00507345"/>
    <w:rsid w:val="0051014A"/>
    <w:rsid w:val="00510459"/>
    <w:rsid w:val="00510C13"/>
    <w:rsid w:val="0051157F"/>
    <w:rsid w:val="00511D4B"/>
    <w:rsid w:val="00511D9C"/>
    <w:rsid w:val="00511F27"/>
    <w:rsid w:val="0051238B"/>
    <w:rsid w:val="00512654"/>
    <w:rsid w:val="00512AA1"/>
    <w:rsid w:val="00512D5D"/>
    <w:rsid w:val="00512E6E"/>
    <w:rsid w:val="005132BC"/>
    <w:rsid w:val="005135C6"/>
    <w:rsid w:val="00513B14"/>
    <w:rsid w:val="00513FD0"/>
    <w:rsid w:val="00514048"/>
    <w:rsid w:val="0051420C"/>
    <w:rsid w:val="005146AB"/>
    <w:rsid w:val="00515284"/>
    <w:rsid w:val="00516524"/>
    <w:rsid w:val="00516947"/>
    <w:rsid w:val="00516B9F"/>
    <w:rsid w:val="00516DF1"/>
    <w:rsid w:val="0051720F"/>
    <w:rsid w:val="00517477"/>
    <w:rsid w:val="005200FE"/>
    <w:rsid w:val="00520D2F"/>
    <w:rsid w:val="00521191"/>
    <w:rsid w:val="0052143E"/>
    <w:rsid w:val="00521E8E"/>
    <w:rsid w:val="005223E8"/>
    <w:rsid w:val="005224B9"/>
    <w:rsid w:val="0052256A"/>
    <w:rsid w:val="005229A5"/>
    <w:rsid w:val="00522A2A"/>
    <w:rsid w:val="0052324F"/>
    <w:rsid w:val="00523378"/>
    <w:rsid w:val="005236F3"/>
    <w:rsid w:val="00523F12"/>
    <w:rsid w:val="00525B27"/>
    <w:rsid w:val="005263EF"/>
    <w:rsid w:val="00526439"/>
    <w:rsid w:val="00526A65"/>
    <w:rsid w:val="00526F5C"/>
    <w:rsid w:val="0052713F"/>
    <w:rsid w:val="005272AB"/>
    <w:rsid w:val="00530226"/>
    <w:rsid w:val="005303A6"/>
    <w:rsid w:val="00530564"/>
    <w:rsid w:val="00531AE7"/>
    <w:rsid w:val="00532FF4"/>
    <w:rsid w:val="00534130"/>
    <w:rsid w:val="005347C4"/>
    <w:rsid w:val="00534CB5"/>
    <w:rsid w:val="00534E8D"/>
    <w:rsid w:val="005358CC"/>
    <w:rsid w:val="00535C74"/>
    <w:rsid w:val="00536115"/>
    <w:rsid w:val="005367C2"/>
    <w:rsid w:val="00536A48"/>
    <w:rsid w:val="0053707A"/>
    <w:rsid w:val="0053716C"/>
    <w:rsid w:val="00537406"/>
    <w:rsid w:val="005377EE"/>
    <w:rsid w:val="00537DCB"/>
    <w:rsid w:val="00540853"/>
    <w:rsid w:val="005408DC"/>
    <w:rsid w:val="005417B4"/>
    <w:rsid w:val="00541CC2"/>
    <w:rsid w:val="0054202A"/>
    <w:rsid w:val="005423E2"/>
    <w:rsid w:val="0054254C"/>
    <w:rsid w:val="00542713"/>
    <w:rsid w:val="005427F0"/>
    <w:rsid w:val="00542C1F"/>
    <w:rsid w:val="00542F37"/>
    <w:rsid w:val="0054332D"/>
    <w:rsid w:val="00543412"/>
    <w:rsid w:val="005437A1"/>
    <w:rsid w:val="0054393D"/>
    <w:rsid w:val="00543E54"/>
    <w:rsid w:val="00543F2B"/>
    <w:rsid w:val="00544029"/>
    <w:rsid w:val="00544BEE"/>
    <w:rsid w:val="0054591B"/>
    <w:rsid w:val="0054634A"/>
    <w:rsid w:val="00546C9F"/>
    <w:rsid w:val="00547074"/>
    <w:rsid w:val="005470C1"/>
    <w:rsid w:val="0054710B"/>
    <w:rsid w:val="00547210"/>
    <w:rsid w:val="005476F5"/>
    <w:rsid w:val="00547762"/>
    <w:rsid w:val="00547C9A"/>
    <w:rsid w:val="0055003A"/>
    <w:rsid w:val="005500AB"/>
    <w:rsid w:val="0055055C"/>
    <w:rsid w:val="00550CCE"/>
    <w:rsid w:val="00550E09"/>
    <w:rsid w:val="00551247"/>
    <w:rsid w:val="0055139C"/>
    <w:rsid w:val="005529B1"/>
    <w:rsid w:val="00552B29"/>
    <w:rsid w:val="005534AF"/>
    <w:rsid w:val="005537C9"/>
    <w:rsid w:val="005538C6"/>
    <w:rsid w:val="00553FBF"/>
    <w:rsid w:val="00554005"/>
    <w:rsid w:val="00554286"/>
    <w:rsid w:val="005543F5"/>
    <w:rsid w:val="00554B6E"/>
    <w:rsid w:val="00555361"/>
    <w:rsid w:val="005554CB"/>
    <w:rsid w:val="00555535"/>
    <w:rsid w:val="00556181"/>
    <w:rsid w:val="00556348"/>
    <w:rsid w:val="00556821"/>
    <w:rsid w:val="005572C3"/>
    <w:rsid w:val="0055750D"/>
    <w:rsid w:val="005577C6"/>
    <w:rsid w:val="00557865"/>
    <w:rsid w:val="005578BB"/>
    <w:rsid w:val="005579C5"/>
    <w:rsid w:val="00557A5C"/>
    <w:rsid w:val="00557AFA"/>
    <w:rsid w:val="00557E72"/>
    <w:rsid w:val="00560731"/>
    <w:rsid w:val="0056149F"/>
    <w:rsid w:val="0056177D"/>
    <w:rsid w:val="00561AFC"/>
    <w:rsid w:val="0056294F"/>
    <w:rsid w:val="00562C9E"/>
    <w:rsid w:val="00562EB5"/>
    <w:rsid w:val="00562FE5"/>
    <w:rsid w:val="005633BF"/>
    <w:rsid w:val="005639BA"/>
    <w:rsid w:val="00563C39"/>
    <w:rsid w:val="005644CA"/>
    <w:rsid w:val="00564577"/>
    <w:rsid w:val="00564597"/>
    <w:rsid w:val="005647E9"/>
    <w:rsid w:val="00564C32"/>
    <w:rsid w:val="00565E23"/>
    <w:rsid w:val="005668FE"/>
    <w:rsid w:val="00566A5B"/>
    <w:rsid w:val="00566CF1"/>
    <w:rsid w:val="00567455"/>
    <w:rsid w:val="00567A5F"/>
    <w:rsid w:val="00567F99"/>
    <w:rsid w:val="00570023"/>
    <w:rsid w:val="00570559"/>
    <w:rsid w:val="00570615"/>
    <w:rsid w:val="00570900"/>
    <w:rsid w:val="00571167"/>
    <w:rsid w:val="00571459"/>
    <w:rsid w:val="00571899"/>
    <w:rsid w:val="00571A40"/>
    <w:rsid w:val="00572246"/>
    <w:rsid w:val="00572523"/>
    <w:rsid w:val="0057278C"/>
    <w:rsid w:val="00572B78"/>
    <w:rsid w:val="00572EEB"/>
    <w:rsid w:val="0057375C"/>
    <w:rsid w:val="005741B5"/>
    <w:rsid w:val="00574ACE"/>
    <w:rsid w:val="00574BEC"/>
    <w:rsid w:val="00574FBC"/>
    <w:rsid w:val="005750C8"/>
    <w:rsid w:val="00575205"/>
    <w:rsid w:val="00575729"/>
    <w:rsid w:val="005767B0"/>
    <w:rsid w:val="0057680E"/>
    <w:rsid w:val="00577113"/>
    <w:rsid w:val="00577174"/>
    <w:rsid w:val="00577465"/>
    <w:rsid w:val="005777BB"/>
    <w:rsid w:val="00577DDE"/>
    <w:rsid w:val="005800C4"/>
    <w:rsid w:val="00580125"/>
    <w:rsid w:val="00580C20"/>
    <w:rsid w:val="00580E4B"/>
    <w:rsid w:val="005811BE"/>
    <w:rsid w:val="005815DA"/>
    <w:rsid w:val="00581837"/>
    <w:rsid w:val="00581A1B"/>
    <w:rsid w:val="00582DA0"/>
    <w:rsid w:val="00582E3A"/>
    <w:rsid w:val="00582ECF"/>
    <w:rsid w:val="00583811"/>
    <w:rsid w:val="00584635"/>
    <w:rsid w:val="00584915"/>
    <w:rsid w:val="005849FF"/>
    <w:rsid w:val="00584A11"/>
    <w:rsid w:val="0058572F"/>
    <w:rsid w:val="005864F0"/>
    <w:rsid w:val="005867B6"/>
    <w:rsid w:val="00586A8E"/>
    <w:rsid w:val="00586BE2"/>
    <w:rsid w:val="00586C46"/>
    <w:rsid w:val="00586EDC"/>
    <w:rsid w:val="005876FF"/>
    <w:rsid w:val="00587AE7"/>
    <w:rsid w:val="00587C4C"/>
    <w:rsid w:val="00587EBD"/>
    <w:rsid w:val="00590058"/>
    <w:rsid w:val="0059015A"/>
    <w:rsid w:val="0059024F"/>
    <w:rsid w:val="00590DA8"/>
    <w:rsid w:val="00591547"/>
    <w:rsid w:val="00591B22"/>
    <w:rsid w:val="00591DBD"/>
    <w:rsid w:val="005920E5"/>
    <w:rsid w:val="00592159"/>
    <w:rsid w:val="005921CC"/>
    <w:rsid w:val="00593210"/>
    <w:rsid w:val="0059360C"/>
    <w:rsid w:val="005936B0"/>
    <w:rsid w:val="00593BA1"/>
    <w:rsid w:val="00593DA0"/>
    <w:rsid w:val="00594122"/>
    <w:rsid w:val="00594E38"/>
    <w:rsid w:val="005958AE"/>
    <w:rsid w:val="00595BE9"/>
    <w:rsid w:val="00595C8F"/>
    <w:rsid w:val="00595D8F"/>
    <w:rsid w:val="00595E63"/>
    <w:rsid w:val="00596CD4"/>
    <w:rsid w:val="00596DF4"/>
    <w:rsid w:val="00596ECB"/>
    <w:rsid w:val="00597C1F"/>
    <w:rsid w:val="005A01B4"/>
    <w:rsid w:val="005A05E0"/>
    <w:rsid w:val="005A1951"/>
    <w:rsid w:val="005A1D81"/>
    <w:rsid w:val="005A2539"/>
    <w:rsid w:val="005A2810"/>
    <w:rsid w:val="005A2A04"/>
    <w:rsid w:val="005A30E9"/>
    <w:rsid w:val="005A349C"/>
    <w:rsid w:val="005A36A7"/>
    <w:rsid w:val="005A3E77"/>
    <w:rsid w:val="005A4377"/>
    <w:rsid w:val="005A4814"/>
    <w:rsid w:val="005A49CC"/>
    <w:rsid w:val="005A4D31"/>
    <w:rsid w:val="005A5598"/>
    <w:rsid w:val="005A5B75"/>
    <w:rsid w:val="005A6229"/>
    <w:rsid w:val="005A6281"/>
    <w:rsid w:val="005A68E1"/>
    <w:rsid w:val="005A68FB"/>
    <w:rsid w:val="005A6B3B"/>
    <w:rsid w:val="005A70AA"/>
    <w:rsid w:val="005A7AEB"/>
    <w:rsid w:val="005B01FE"/>
    <w:rsid w:val="005B048F"/>
    <w:rsid w:val="005B04D2"/>
    <w:rsid w:val="005B140A"/>
    <w:rsid w:val="005B15F5"/>
    <w:rsid w:val="005B1971"/>
    <w:rsid w:val="005B1E78"/>
    <w:rsid w:val="005B21EB"/>
    <w:rsid w:val="005B2A38"/>
    <w:rsid w:val="005B2E55"/>
    <w:rsid w:val="005B2FE5"/>
    <w:rsid w:val="005B352D"/>
    <w:rsid w:val="005B38D4"/>
    <w:rsid w:val="005B3CD6"/>
    <w:rsid w:val="005B4291"/>
    <w:rsid w:val="005B449F"/>
    <w:rsid w:val="005B4514"/>
    <w:rsid w:val="005B5A99"/>
    <w:rsid w:val="005B6089"/>
    <w:rsid w:val="005B60AA"/>
    <w:rsid w:val="005B61A7"/>
    <w:rsid w:val="005B6280"/>
    <w:rsid w:val="005B7462"/>
    <w:rsid w:val="005B7D27"/>
    <w:rsid w:val="005C1477"/>
    <w:rsid w:val="005C1671"/>
    <w:rsid w:val="005C2216"/>
    <w:rsid w:val="005C299B"/>
    <w:rsid w:val="005C2AF1"/>
    <w:rsid w:val="005C2C30"/>
    <w:rsid w:val="005C387B"/>
    <w:rsid w:val="005C4930"/>
    <w:rsid w:val="005C4ADB"/>
    <w:rsid w:val="005C4F05"/>
    <w:rsid w:val="005C5EB1"/>
    <w:rsid w:val="005C65AB"/>
    <w:rsid w:val="005C6A1A"/>
    <w:rsid w:val="005C6F08"/>
    <w:rsid w:val="005C7C73"/>
    <w:rsid w:val="005D01AF"/>
    <w:rsid w:val="005D0F1A"/>
    <w:rsid w:val="005D0F23"/>
    <w:rsid w:val="005D1CE3"/>
    <w:rsid w:val="005D1FA6"/>
    <w:rsid w:val="005D22F5"/>
    <w:rsid w:val="005D24FA"/>
    <w:rsid w:val="005D2740"/>
    <w:rsid w:val="005D2BBD"/>
    <w:rsid w:val="005D323F"/>
    <w:rsid w:val="005D39FF"/>
    <w:rsid w:val="005D3C97"/>
    <w:rsid w:val="005D456E"/>
    <w:rsid w:val="005D47B2"/>
    <w:rsid w:val="005D55DD"/>
    <w:rsid w:val="005D56CE"/>
    <w:rsid w:val="005D57B6"/>
    <w:rsid w:val="005D5E83"/>
    <w:rsid w:val="005D796B"/>
    <w:rsid w:val="005D7A13"/>
    <w:rsid w:val="005E0054"/>
    <w:rsid w:val="005E01F7"/>
    <w:rsid w:val="005E0420"/>
    <w:rsid w:val="005E0B6E"/>
    <w:rsid w:val="005E0C74"/>
    <w:rsid w:val="005E0D27"/>
    <w:rsid w:val="005E1C87"/>
    <w:rsid w:val="005E21B9"/>
    <w:rsid w:val="005E29D4"/>
    <w:rsid w:val="005E2CED"/>
    <w:rsid w:val="005E2DC2"/>
    <w:rsid w:val="005E32AF"/>
    <w:rsid w:val="005E36A6"/>
    <w:rsid w:val="005E3829"/>
    <w:rsid w:val="005E3BF9"/>
    <w:rsid w:val="005E3EB0"/>
    <w:rsid w:val="005E4185"/>
    <w:rsid w:val="005E4FC5"/>
    <w:rsid w:val="005E5F6C"/>
    <w:rsid w:val="005E61C5"/>
    <w:rsid w:val="005E6C5A"/>
    <w:rsid w:val="005E753F"/>
    <w:rsid w:val="005E7877"/>
    <w:rsid w:val="005E78F7"/>
    <w:rsid w:val="005E7958"/>
    <w:rsid w:val="005F0416"/>
    <w:rsid w:val="005F0578"/>
    <w:rsid w:val="005F0964"/>
    <w:rsid w:val="005F0D57"/>
    <w:rsid w:val="005F1C11"/>
    <w:rsid w:val="005F2899"/>
    <w:rsid w:val="005F3073"/>
    <w:rsid w:val="005F342E"/>
    <w:rsid w:val="005F3724"/>
    <w:rsid w:val="005F3A4C"/>
    <w:rsid w:val="005F3E31"/>
    <w:rsid w:val="005F4093"/>
    <w:rsid w:val="005F45B0"/>
    <w:rsid w:val="005F4B1D"/>
    <w:rsid w:val="005F5B81"/>
    <w:rsid w:val="005F5F80"/>
    <w:rsid w:val="005F62CB"/>
    <w:rsid w:val="005F6B3F"/>
    <w:rsid w:val="005F6CF7"/>
    <w:rsid w:val="005F6EC1"/>
    <w:rsid w:val="005F6FA4"/>
    <w:rsid w:val="005F7AAE"/>
    <w:rsid w:val="005F7F4B"/>
    <w:rsid w:val="00600B19"/>
    <w:rsid w:val="00600B8F"/>
    <w:rsid w:val="00600E40"/>
    <w:rsid w:val="00601283"/>
    <w:rsid w:val="00601823"/>
    <w:rsid w:val="0060214A"/>
    <w:rsid w:val="006027E7"/>
    <w:rsid w:val="0060282A"/>
    <w:rsid w:val="006028DF"/>
    <w:rsid w:val="00602BDA"/>
    <w:rsid w:val="00602CD1"/>
    <w:rsid w:val="00602D56"/>
    <w:rsid w:val="0060317A"/>
    <w:rsid w:val="0060400E"/>
    <w:rsid w:val="00604904"/>
    <w:rsid w:val="00604D0D"/>
    <w:rsid w:val="00605188"/>
    <w:rsid w:val="0060526D"/>
    <w:rsid w:val="00605837"/>
    <w:rsid w:val="00605946"/>
    <w:rsid w:val="00605D88"/>
    <w:rsid w:val="00606173"/>
    <w:rsid w:val="00606A0A"/>
    <w:rsid w:val="00606A5B"/>
    <w:rsid w:val="006076AA"/>
    <w:rsid w:val="00610513"/>
    <w:rsid w:val="00610EA7"/>
    <w:rsid w:val="00611309"/>
    <w:rsid w:val="00611BFA"/>
    <w:rsid w:val="00612187"/>
    <w:rsid w:val="006128F8"/>
    <w:rsid w:val="006129FB"/>
    <w:rsid w:val="00612B28"/>
    <w:rsid w:val="00612B4F"/>
    <w:rsid w:val="00612B68"/>
    <w:rsid w:val="00612D86"/>
    <w:rsid w:val="00613123"/>
    <w:rsid w:val="006131B5"/>
    <w:rsid w:val="006135EC"/>
    <w:rsid w:val="006137E8"/>
    <w:rsid w:val="00613BC4"/>
    <w:rsid w:val="0061437E"/>
    <w:rsid w:val="00615B8F"/>
    <w:rsid w:val="00617426"/>
    <w:rsid w:val="0062013B"/>
    <w:rsid w:val="006206BD"/>
    <w:rsid w:val="00621457"/>
    <w:rsid w:val="00621D76"/>
    <w:rsid w:val="00621EB4"/>
    <w:rsid w:val="006225A2"/>
    <w:rsid w:val="00623355"/>
    <w:rsid w:val="006237E7"/>
    <w:rsid w:val="006243C1"/>
    <w:rsid w:val="00625520"/>
    <w:rsid w:val="00625AF1"/>
    <w:rsid w:val="006261F1"/>
    <w:rsid w:val="00626775"/>
    <w:rsid w:val="00626A4B"/>
    <w:rsid w:val="006272BF"/>
    <w:rsid w:val="00627A27"/>
    <w:rsid w:val="00627A87"/>
    <w:rsid w:val="00630098"/>
    <w:rsid w:val="006308BB"/>
    <w:rsid w:val="006310D9"/>
    <w:rsid w:val="006311C2"/>
    <w:rsid w:val="006320A5"/>
    <w:rsid w:val="00632248"/>
    <w:rsid w:val="006322F7"/>
    <w:rsid w:val="00632B80"/>
    <w:rsid w:val="0063372F"/>
    <w:rsid w:val="0063385C"/>
    <w:rsid w:val="00633922"/>
    <w:rsid w:val="00633BEB"/>
    <w:rsid w:val="00634075"/>
    <w:rsid w:val="00634232"/>
    <w:rsid w:val="006347B3"/>
    <w:rsid w:val="006348BE"/>
    <w:rsid w:val="00634992"/>
    <w:rsid w:val="00634AF3"/>
    <w:rsid w:val="00634AFC"/>
    <w:rsid w:val="0063593D"/>
    <w:rsid w:val="00636644"/>
    <w:rsid w:val="0063667A"/>
    <w:rsid w:val="00636EFA"/>
    <w:rsid w:val="0063715A"/>
    <w:rsid w:val="00637311"/>
    <w:rsid w:val="0063734A"/>
    <w:rsid w:val="006375E6"/>
    <w:rsid w:val="006379A6"/>
    <w:rsid w:val="00637C6A"/>
    <w:rsid w:val="006404E7"/>
    <w:rsid w:val="006408B3"/>
    <w:rsid w:val="00640A73"/>
    <w:rsid w:val="00641D2C"/>
    <w:rsid w:val="0064208B"/>
    <w:rsid w:val="006421B3"/>
    <w:rsid w:val="00642847"/>
    <w:rsid w:val="0064330E"/>
    <w:rsid w:val="00643847"/>
    <w:rsid w:val="006449F0"/>
    <w:rsid w:val="00644FEF"/>
    <w:rsid w:val="00645612"/>
    <w:rsid w:val="00645685"/>
    <w:rsid w:val="00645A2E"/>
    <w:rsid w:val="00645ADC"/>
    <w:rsid w:val="00645E75"/>
    <w:rsid w:val="006463E9"/>
    <w:rsid w:val="0064664E"/>
    <w:rsid w:val="0064715B"/>
    <w:rsid w:val="0064727C"/>
    <w:rsid w:val="0065022B"/>
    <w:rsid w:val="006505F0"/>
    <w:rsid w:val="00650617"/>
    <w:rsid w:val="00650E92"/>
    <w:rsid w:val="0065195F"/>
    <w:rsid w:val="006524A0"/>
    <w:rsid w:val="00652602"/>
    <w:rsid w:val="00652C04"/>
    <w:rsid w:val="00653171"/>
    <w:rsid w:val="0065319C"/>
    <w:rsid w:val="006531CF"/>
    <w:rsid w:val="006532ED"/>
    <w:rsid w:val="0065376B"/>
    <w:rsid w:val="006538C7"/>
    <w:rsid w:val="00653B98"/>
    <w:rsid w:val="00653F94"/>
    <w:rsid w:val="00654567"/>
    <w:rsid w:val="006546DE"/>
    <w:rsid w:val="00654729"/>
    <w:rsid w:val="006562CE"/>
    <w:rsid w:val="006566AA"/>
    <w:rsid w:val="0065685D"/>
    <w:rsid w:val="006575C4"/>
    <w:rsid w:val="00657B3D"/>
    <w:rsid w:val="00657C49"/>
    <w:rsid w:val="006601CA"/>
    <w:rsid w:val="0066043F"/>
    <w:rsid w:val="00661784"/>
    <w:rsid w:val="00663262"/>
    <w:rsid w:val="00663E1B"/>
    <w:rsid w:val="00663F17"/>
    <w:rsid w:val="006640AB"/>
    <w:rsid w:val="006640DE"/>
    <w:rsid w:val="006643BE"/>
    <w:rsid w:val="0066483F"/>
    <w:rsid w:val="00664BE9"/>
    <w:rsid w:val="00664E4C"/>
    <w:rsid w:val="006651B5"/>
    <w:rsid w:val="006652D5"/>
    <w:rsid w:val="006654DB"/>
    <w:rsid w:val="00665DDE"/>
    <w:rsid w:val="0066667E"/>
    <w:rsid w:val="00666706"/>
    <w:rsid w:val="0066685C"/>
    <w:rsid w:val="00666D21"/>
    <w:rsid w:val="006679B9"/>
    <w:rsid w:val="00670077"/>
    <w:rsid w:val="006714F9"/>
    <w:rsid w:val="00671BD9"/>
    <w:rsid w:val="00671EBC"/>
    <w:rsid w:val="0067275D"/>
    <w:rsid w:val="00672DA8"/>
    <w:rsid w:val="006730A7"/>
    <w:rsid w:val="00673179"/>
    <w:rsid w:val="00673AB5"/>
    <w:rsid w:val="00673FB9"/>
    <w:rsid w:val="00673FE5"/>
    <w:rsid w:val="00674339"/>
    <w:rsid w:val="0067500A"/>
    <w:rsid w:val="00675170"/>
    <w:rsid w:val="0067557C"/>
    <w:rsid w:val="0067582F"/>
    <w:rsid w:val="00676853"/>
    <w:rsid w:val="00676A34"/>
    <w:rsid w:val="00676C28"/>
    <w:rsid w:val="00676CBB"/>
    <w:rsid w:val="00676DC2"/>
    <w:rsid w:val="0067753B"/>
    <w:rsid w:val="00677ACC"/>
    <w:rsid w:val="00680269"/>
    <w:rsid w:val="006802F1"/>
    <w:rsid w:val="006805C2"/>
    <w:rsid w:val="00680DF3"/>
    <w:rsid w:val="00680ED2"/>
    <w:rsid w:val="00681301"/>
    <w:rsid w:val="00681676"/>
    <w:rsid w:val="00681C49"/>
    <w:rsid w:val="0068251D"/>
    <w:rsid w:val="00682664"/>
    <w:rsid w:val="00682DD7"/>
    <w:rsid w:val="006833BE"/>
    <w:rsid w:val="0068365C"/>
    <w:rsid w:val="006839F1"/>
    <w:rsid w:val="00684985"/>
    <w:rsid w:val="00684C1D"/>
    <w:rsid w:val="006856D9"/>
    <w:rsid w:val="00685F3C"/>
    <w:rsid w:val="0068619C"/>
    <w:rsid w:val="00686899"/>
    <w:rsid w:val="00687361"/>
    <w:rsid w:val="00687E80"/>
    <w:rsid w:val="00687EF1"/>
    <w:rsid w:val="00687EF5"/>
    <w:rsid w:val="00687F2E"/>
    <w:rsid w:val="00690733"/>
    <w:rsid w:val="00690D74"/>
    <w:rsid w:val="00690E57"/>
    <w:rsid w:val="0069111C"/>
    <w:rsid w:val="0069155E"/>
    <w:rsid w:val="0069163A"/>
    <w:rsid w:val="006917B9"/>
    <w:rsid w:val="00691E80"/>
    <w:rsid w:val="006922BF"/>
    <w:rsid w:val="006923EC"/>
    <w:rsid w:val="00692424"/>
    <w:rsid w:val="00692519"/>
    <w:rsid w:val="00692549"/>
    <w:rsid w:val="006925C4"/>
    <w:rsid w:val="00693943"/>
    <w:rsid w:val="00693D13"/>
    <w:rsid w:val="00693F0E"/>
    <w:rsid w:val="006942BD"/>
    <w:rsid w:val="006947B8"/>
    <w:rsid w:val="00694827"/>
    <w:rsid w:val="00694A33"/>
    <w:rsid w:val="00694B57"/>
    <w:rsid w:val="00694BF9"/>
    <w:rsid w:val="00694E04"/>
    <w:rsid w:val="00694EE3"/>
    <w:rsid w:val="0069504A"/>
    <w:rsid w:val="006965D9"/>
    <w:rsid w:val="00696EAE"/>
    <w:rsid w:val="0069711B"/>
    <w:rsid w:val="00697AE8"/>
    <w:rsid w:val="00697DCE"/>
    <w:rsid w:val="00697F43"/>
    <w:rsid w:val="006A0750"/>
    <w:rsid w:val="006A0861"/>
    <w:rsid w:val="006A113E"/>
    <w:rsid w:val="006A1615"/>
    <w:rsid w:val="006A1BC2"/>
    <w:rsid w:val="006A1F27"/>
    <w:rsid w:val="006A25D6"/>
    <w:rsid w:val="006A28F8"/>
    <w:rsid w:val="006A32A5"/>
    <w:rsid w:val="006A39A8"/>
    <w:rsid w:val="006A3D4B"/>
    <w:rsid w:val="006A3E05"/>
    <w:rsid w:val="006A3FF6"/>
    <w:rsid w:val="006A4059"/>
    <w:rsid w:val="006A5509"/>
    <w:rsid w:val="006A5E8B"/>
    <w:rsid w:val="006A6199"/>
    <w:rsid w:val="006A680B"/>
    <w:rsid w:val="006A70A5"/>
    <w:rsid w:val="006A77D8"/>
    <w:rsid w:val="006A7AF9"/>
    <w:rsid w:val="006B0145"/>
    <w:rsid w:val="006B173E"/>
    <w:rsid w:val="006B17D3"/>
    <w:rsid w:val="006B1F5F"/>
    <w:rsid w:val="006B1FE1"/>
    <w:rsid w:val="006B2264"/>
    <w:rsid w:val="006B251C"/>
    <w:rsid w:val="006B2571"/>
    <w:rsid w:val="006B2B4F"/>
    <w:rsid w:val="006B2F69"/>
    <w:rsid w:val="006B3302"/>
    <w:rsid w:val="006B3503"/>
    <w:rsid w:val="006B3F8E"/>
    <w:rsid w:val="006B4C71"/>
    <w:rsid w:val="006B54BC"/>
    <w:rsid w:val="006B559E"/>
    <w:rsid w:val="006B58A2"/>
    <w:rsid w:val="006B5A94"/>
    <w:rsid w:val="006B5B1E"/>
    <w:rsid w:val="006B635C"/>
    <w:rsid w:val="006B6A2F"/>
    <w:rsid w:val="006B6C4A"/>
    <w:rsid w:val="006B7161"/>
    <w:rsid w:val="006B7D36"/>
    <w:rsid w:val="006B7D6C"/>
    <w:rsid w:val="006C0CD7"/>
    <w:rsid w:val="006C1185"/>
    <w:rsid w:val="006C18AB"/>
    <w:rsid w:val="006C1948"/>
    <w:rsid w:val="006C1B18"/>
    <w:rsid w:val="006C1EAF"/>
    <w:rsid w:val="006C1F86"/>
    <w:rsid w:val="006C26B1"/>
    <w:rsid w:val="006C2BF9"/>
    <w:rsid w:val="006C2E01"/>
    <w:rsid w:val="006C3133"/>
    <w:rsid w:val="006C328A"/>
    <w:rsid w:val="006C3560"/>
    <w:rsid w:val="006C3676"/>
    <w:rsid w:val="006C3A23"/>
    <w:rsid w:val="006C3DEC"/>
    <w:rsid w:val="006C4027"/>
    <w:rsid w:val="006C424B"/>
    <w:rsid w:val="006C4900"/>
    <w:rsid w:val="006C4DD0"/>
    <w:rsid w:val="006C59DC"/>
    <w:rsid w:val="006C6554"/>
    <w:rsid w:val="006C67F7"/>
    <w:rsid w:val="006C6E64"/>
    <w:rsid w:val="006C6EAA"/>
    <w:rsid w:val="006C77DF"/>
    <w:rsid w:val="006D07EE"/>
    <w:rsid w:val="006D0B47"/>
    <w:rsid w:val="006D0BFB"/>
    <w:rsid w:val="006D1265"/>
    <w:rsid w:val="006D2EFC"/>
    <w:rsid w:val="006D37B1"/>
    <w:rsid w:val="006D3ED8"/>
    <w:rsid w:val="006D44E1"/>
    <w:rsid w:val="006D4581"/>
    <w:rsid w:val="006D4637"/>
    <w:rsid w:val="006D5C4F"/>
    <w:rsid w:val="006D6CC8"/>
    <w:rsid w:val="006D6FC8"/>
    <w:rsid w:val="006D718C"/>
    <w:rsid w:val="006D72F7"/>
    <w:rsid w:val="006D77C4"/>
    <w:rsid w:val="006D7D53"/>
    <w:rsid w:val="006D7F9B"/>
    <w:rsid w:val="006E006D"/>
    <w:rsid w:val="006E052E"/>
    <w:rsid w:val="006E17E6"/>
    <w:rsid w:val="006E1A4E"/>
    <w:rsid w:val="006E1ED6"/>
    <w:rsid w:val="006E1FC2"/>
    <w:rsid w:val="006E1FEC"/>
    <w:rsid w:val="006E216F"/>
    <w:rsid w:val="006E22CA"/>
    <w:rsid w:val="006E282D"/>
    <w:rsid w:val="006E2FB1"/>
    <w:rsid w:val="006E43FD"/>
    <w:rsid w:val="006E448D"/>
    <w:rsid w:val="006E6732"/>
    <w:rsid w:val="006E6817"/>
    <w:rsid w:val="006E6822"/>
    <w:rsid w:val="006E6B3C"/>
    <w:rsid w:val="006F08EA"/>
    <w:rsid w:val="006F0903"/>
    <w:rsid w:val="006F09EC"/>
    <w:rsid w:val="006F0BB5"/>
    <w:rsid w:val="006F11B0"/>
    <w:rsid w:val="006F1370"/>
    <w:rsid w:val="006F15F7"/>
    <w:rsid w:val="006F16BA"/>
    <w:rsid w:val="006F1B5A"/>
    <w:rsid w:val="006F1F72"/>
    <w:rsid w:val="006F3632"/>
    <w:rsid w:val="006F38EC"/>
    <w:rsid w:val="006F3EC0"/>
    <w:rsid w:val="006F3F63"/>
    <w:rsid w:val="006F466B"/>
    <w:rsid w:val="006F574F"/>
    <w:rsid w:val="006F6752"/>
    <w:rsid w:val="006F69D4"/>
    <w:rsid w:val="006F70EB"/>
    <w:rsid w:val="006F7175"/>
    <w:rsid w:val="006F7407"/>
    <w:rsid w:val="006F742B"/>
    <w:rsid w:val="006F778D"/>
    <w:rsid w:val="006F7989"/>
    <w:rsid w:val="006F7A32"/>
    <w:rsid w:val="006F7A74"/>
    <w:rsid w:val="006F7DB4"/>
    <w:rsid w:val="006F7F2B"/>
    <w:rsid w:val="00700741"/>
    <w:rsid w:val="00701311"/>
    <w:rsid w:val="007014C2"/>
    <w:rsid w:val="007018A0"/>
    <w:rsid w:val="00701EAD"/>
    <w:rsid w:val="00702327"/>
    <w:rsid w:val="0070292E"/>
    <w:rsid w:val="00702930"/>
    <w:rsid w:val="00702D94"/>
    <w:rsid w:val="0070397B"/>
    <w:rsid w:val="0070405A"/>
    <w:rsid w:val="00704516"/>
    <w:rsid w:val="00704873"/>
    <w:rsid w:val="00704C72"/>
    <w:rsid w:val="00704CFD"/>
    <w:rsid w:val="0070563F"/>
    <w:rsid w:val="00705735"/>
    <w:rsid w:val="00705A48"/>
    <w:rsid w:val="0070625F"/>
    <w:rsid w:val="00706629"/>
    <w:rsid w:val="0070676A"/>
    <w:rsid w:val="007069C8"/>
    <w:rsid w:val="00706D9C"/>
    <w:rsid w:val="00706DBA"/>
    <w:rsid w:val="00706E23"/>
    <w:rsid w:val="00707BC5"/>
    <w:rsid w:val="0071045F"/>
    <w:rsid w:val="007106BC"/>
    <w:rsid w:val="007109A4"/>
    <w:rsid w:val="00710B34"/>
    <w:rsid w:val="00710BB5"/>
    <w:rsid w:val="00711528"/>
    <w:rsid w:val="00711F91"/>
    <w:rsid w:val="0071202B"/>
    <w:rsid w:val="00712114"/>
    <w:rsid w:val="00712241"/>
    <w:rsid w:val="00712264"/>
    <w:rsid w:val="0071264E"/>
    <w:rsid w:val="007126C2"/>
    <w:rsid w:val="00712A62"/>
    <w:rsid w:val="00712B6D"/>
    <w:rsid w:val="007131BA"/>
    <w:rsid w:val="007138A2"/>
    <w:rsid w:val="00713944"/>
    <w:rsid w:val="00713A77"/>
    <w:rsid w:val="0071405F"/>
    <w:rsid w:val="00715AD8"/>
    <w:rsid w:val="00716630"/>
    <w:rsid w:val="0071666A"/>
    <w:rsid w:val="007167CB"/>
    <w:rsid w:val="0071716A"/>
    <w:rsid w:val="0071739E"/>
    <w:rsid w:val="007175B1"/>
    <w:rsid w:val="0071781E"/>
    <w:rsid w:val="00717971"/>
    <w:rsid w:val="00720BB1"/>
    <w:rsid w:val="00720F96"/>
    <w:rsid w:val="00721597"/>
    <w:rsid w:val="00721DFF"/>
    <w:rsid w:val="0072235C"/>
    <w:rsid w:val="00722953"/>
    <w:rsid w:val="00722A18"/>
    <w:rsid w:val="00722F0B"/>
    <w:rsid w:val="007232EA"/>
    <w:rsid w:val="0072379C"/>
    <w:rsid w:val="00723B65"/>
    <w:rsid w:val="00723D29"/>
    <w:rsid w:val="007247A7"/>
    <w:rsid w:val="00725203"/>
    <w:rsid w:val="00725798"/>
    <w:rsid w:val="007257D3"/>
    <w:rsid w:val="00725B93"/>
    <w:rsid w:val="00726410"/>
    <w:rsid w:val="00726913"/>
    <w:rsid w:val="007278FE"/>
    <w:rsid w:val="007279F7"/>
    <w:rsid w:val="00727CBF"/>
    <w:rsid w:val="00727DBD"/>
    <w:rsid w:val="00727F76"/>
    <w:rsid w:val="00730018"/>
    <w:rsid w:val="00730073"/>
    <w:rsid w:val="0073056D"/>
    <w:rsid w:val="00730950"/>
    <w:rsid w:val="00731606"/>
    <w:rsid w:val="0073171E"/>
    <w:rsid w:val="00731A5E"/>
    <w:rsid w:val="0073207F"/>
    <w:rsid w:val="00732164"/>
    <w:rsid w:val="007325B5"/>
    <w:rsid w:val="00733463"/>
    <w:rsid w:val="00733832"/>
    <w:rsid w:val="007339E4"/>
    <w:rsid w:val="00733A1A"/>
    <w:rsid w:val="00733FC8"/>
    <w:rsid w:val="00734261"/>
    <w:rsid w:val="00734329"/>
    <w:rsid w:val="007348F2"/>
    <w:rsid w:val="00734A4B"/>
    <w:rsid w:val="00734B44"/>
    <w:rsid w:val="00734FDB"/>
    <w:rsid w:val="007351A3"/>
    <w:rsid w:val="00735745"/>
    <w:rsid w:val="007366A3"/>
    <w:rsid w:val="00736B70"/>
    <w:rsid w:val="00737430"/>
    <w:rsid w:val="00737529"/>
    <w:rsid w:val="00737595"/>
    <w:rsid w:val="0073763F"/>
    <w:rsid w:val="00737668"/>
    <w:rsid w:val="007377D6"/>
    <w:rsid w:val="007379A8"/>
    <w:rsid w:val="00737A75"/>
    <w:rsid w:val="00737DBE"/>
    <w:rsid w:val="00741AEE"/>
    <w:rsid w:val="00741D48"/>
    <w:rsid w:val="00741D7C"/>
    <w:rsid w:val="00741E56"/>
    <w:rsid w:val="007428DF"/>
    <w:rsid w:val="00742BA2"/>
    <w:rsid w:val="00742BBD"/>
    <w:rsid w:val="0074347D"/>
    <w:rsid w:val="00743551"/>
    <w:rsid w:val="00743827"/>
    <w:rsid w:val="00743D5B"/>
    <w:rsid w:val="00744559"/>
    <w:rsid w:val="00744FF2"/>
    <w:rsid w:val="007458AF"/>
    <w:rsid w:val="00746B12"/>
    <w:rsid w:val="00747065"/>
    <w:rsid w:val="00747404"/>
    <w:rsid w:val="00747C14"/>
    <w:rsid w:val="0075054A"/>
    <w:rsid w:val="00750669"/>
    <w:rsid w:val="00750B2E"/>
    <w:rsid w:val="00750ED7"/>
    <w:rsid w:val="007518EF"/>
    <w:rsid w:val="00751CCF"/>
    <w:rsid w:val="00751E6D"/>
    <w:rsid w:val="00753661"/>
    <w:rsid w:val="007537ED"/>
    <w:rsid w:val="00753DD5"/>
    <w:rsid w:val="007545CA"/>
    <w:rsid w:val="007558E1"/>
    <w:rsid w:val="00756377"/>
    <w:rsid w:val="007566EA"/>
    <w:rsid w:val="00756A02"/>
    <w:rsid w:val="00756BF1"/>
    <w:rsid w:val="00757521"/>
    <w:rsid w:val="00757A49"/>
    <w:rsid w:val="00757AB4"/>
    <w:rsid w:val="00760131"/>
    <w:rsid w:val="007602BB"/>
    <w:rsid w:val="00760530"/>
    <w:rsid w:val="00760563"/>
    <w:rsid w:val="0076135A"/>
    <w:rsid w:val="00761743"/>
    <w:rsid w:val="00761A34"/>
    <w:rsid w:val="00761E2C"/>
    <w:rsid w:val="007628AE"/>
    <w:rsid w:val="00762AC6"/>
    <w:rsid w:val="00763454"/>
    <w:rsid w:val="00763918"/>
    <w:rsid w:val="007639FC"/>
    <w:rsid w:val="00763A6A"/>
    <w:rsid w:val="00763E2A"/>
    <w:rsid w:val="00763E48"/>
    <w:rsid w:val="00764429"/>
    <w:rsid w:val="00764DC0"/>
    <w:rsid w:val="00764FA7"/>
    <w:rsid w:val="007653D4"/>
    <w:rsid w:val="007655DF"/>
    <w:rsid w:val="00765699"/>
    <w:rsid w:val="00765BA0"/>
    <w:rsid w:val="00766160"/>
    <w:rsid w:val="0076625D"/>
    <w:rsid w:val="007666B0"/>
    <w:rsid w:val="00766A04"/>
    <w:rsid w:val="00766CC3"/>
    <w:rsid w:val="00767428"/>
    <w:rsid w:val="007677E8"/>
    <w:rsid w:val="00767979"/>
    <w:rsid w:val="00767CAA"/>
    <w:rsid w:val="00767F00"/>
    <w:rsid w:val="007701B3"/>
    <w:rsid w:val="0077041A"/>
    <w:rsid w:val="0077045D"/>
    <w:rsid w:val="007711B3"/>
    <w:rsid w:val="007715D2"/>
    <w:rsid w:val="00772432"/>
    <w:rsid w:val="007726D8"/>
    <w:rsid w:val="00773752"/>
    <w:rsid w:val="00774664"/>
    <w:rsid w:val="0077499A"/>
    <w:rsid w:val="00774B1E"/>
    <w:rsid w:val="00774F32"/>
    <w:rsid w:val="00775299"/>
    <w:rsid w:val="0077577C"/>
    <w:rsid w:val="00775C7D"/>
    <w:rsid w:val="00775DE1"/>
    <w:rsid w:val="00775F17"/>
    <w:rsid w:val="007761E1"/>
    <w:rsid w:val="00776259"/>
    <w:rsid w:val="00776405"/>
    <w:rsid w:val="00776E30"/>
    <w:rsid w:val="00776FDD"/>
    <w:rsid w:val="00777A34"/>
    <w:rsid w:val="00777A37"/>
    <w:rsid w:val="0078054E"/>
    <w:rsid w:val="00780755"/>
    <w:rsid w:val="00780EF7"/>
    <w:rsid w:val="00781246"/>
    <w:rsid w:val="00781713"/>
    <w:rsid w:val="00781A14"/>
    <w:rsid w:val="00781BAF"/>
    <w:rsid w:val="00781E78"/>
    <w:rsid w:val="00783803"/>
    <w:rsid w:val="00784B42"/>
    <w:rsid w:val="007863F9"/>
    <w:rsid w:val="0078653B"/>
    <w:rsid w:val="00786C46"/>
    <w:rsid w:val="00787AF0"/>
    <w:rsid w:val="007905F7"/>
    <w:rsid w:val="00790844"/>
    <w:rsid w:val="00790A0C"/>
    <w:rsid w:val="007910C6"/>
    <w:rsid w:val="00791797"/>
    <w:rsid w:val="00791AD5"/>
    <w:rsid w:val="00792A32"/>
    <w:rsid w:val="007935A7"/>
    <w:rsid w:val="007938C0"/>
    <w:rsid w:val="0079477F"/>
    <w:rsid w:val="00794CD5"/>
    <w:rsid w:val="00794CF9"/>
    <w:rsid w:val="0079543B"/>
    <w:rsid w:val="007958E9"/>
    <w:rsid w:val="00795E46"/>
    <w:rsid w:val="00796360"/>
    <w:rsid w:val="0079642B"/>
    <w:rsid w:val="00796C88"/>
    <w:rsid w:val="007973A9"/>
    <w:rsid w:val="0079794E"/>
    <w:rsid w:val="007A034C"/>
    <w:rsid w:val="007A0441"/>
    <w:rsid w:val="007A074E"/>
    <w:rsid w:val="007A0835"/>
    <w:rsid w:val="007A08C6"/>
    <w:rsid w:val="007A08FA"/>
    <w:rsid w:val="007A185D"/>
    <w:rsid w:val="007A1A2E"/>
    <w:rsid w:val="007A1CB0"/>
    <w:rsid w:val="007A2589"/>
    <w:rsid w:val="007A26DC"/>
    <w:rsid w:val="007A2A4E"/>
    <w:rsid w:val="007A2C84"/>
    <w:rsid w:val="007A2EE0"/>
    <w:rsid w:val="007A3634"/>
    <w:rsid w:val="007A3A59"/>
    <w:rsid w:val="007A3AE7"/>
    <w:rsid w:val="007A425E"/>
    <w:rsid w:val="007A43A4"/>
    <w:rsid w:val="007A4733"/>
    <w:rsid w:val="007A4979"/>
    <w:rsid w:val="007A4AC3"/>
    <w:rsid w:val="007A4AFF"/>
    <w:rsid w:val="007A4ED5"/>
    <w:rsid w:val="007A5318"/>
    <w:rsid w:val="007A5F63"/>
    <w:rsid w:val="007A63AA"/>
    <w:rsid w:val="007A6712"/>
    <w:rsid w:val="007A6D75"/>
    <w:rsid w:val="007A6E4B"/>
    <w:rsid w:val="007A784E"/>
    <w:rsid w:val="007A7CF8"/>
    <w:rsid w:val="007B0850"/>
    <w:rsid w:val="007B0F49"/>
    <w:rsid w:val="007B1E60"/>
    <w:rsid w:val="007B204E"/>
    <w:rsid w:val="007B2440"/>
    <w:rsid w:val="007B256B"/>
    <w:rsid w:val="007B26FB"/>
    <w:rsid w:val="007B2B43"/>
    <w:rsid w:val="007B2E13"/>
    <w:rsid w:val="007B31B5"/>
    <w:rsid w:val="007B31C6"/>
    <w:rsid w:val="007B37E6"/>
    <w:rsid w:val="007B49AF"/>
    <w:rsid w:val="007B4A2C"/>
    <w:rsid w:val="007B4F1D"/>
    <w:rsid w:val="007B5C7F"/>
    <w:rsid w:val="007B626E"/>
    <w:rsid w:val="007B62F7"/>
    <w:rsid w:val="007B63C9"/>
    <w:rsid w:val="007B6A52"/>
    <w:rsid w:val="007B6C4E"/>
    <w:rsid w:val="007B6FC8"/>
    <w:rsid w:val="007B6FCC"/>
    <w:rsid w:val="007B729D"/>
    <w:rsid w:val="007B772C"/>
    <w:rsid w:val="007B7A63"/>
    <w:rsid w:val="007C01A6"/>
    <w:rsid w:val="007C0448"/>
    <w:rsid w:val="007C0C71"/>
    <w:rsid w:val="007C1242"/>
    <w:rsid w:val="007C12E4"/>
    <w:rsid w:val="007C1D7E"/>
    <w:rsid w:val="007C1F65"/>
    <w:rsid w:val="007C2523"/>
    <w:rsid w:val="007C2DC4"/>
    <w:rsid w:val="007C2E49"/>
    <w:rsid w:val="007C455D"/>
    <w:rsid w:val="007C465D"/>
    <w:rsid w:val="007C4712"/>
    <w:rsid w:val="007C595D"/>
    <w:rsid w:val="007C6247"/>
    <w:rsid w:val="007C64B2"/>
    <w:rsid w:val="007C6935"/>
    <w:rsid w:val="007C6ACD"/>
    <w:rsid w:val="007C6F91"/>
    <w:rsid w:val="007C6FA9"/>
    <w:rsid w:val="007C70B2"/>
    <w:rsid w:val="007C7103"/>
    <w:rsid w:val="007C741C"/>
    <w:rsid w:val="007C765B"/>
    <w:rsid w:val="007C7A3B"/>
    <w:rsid w:val="007C7FED"/>
    <w:rsid w:val="007D0332"/>
    <w:rsid w:val="007D0ADE"/>
    <w:rsid w:val="007D1091"/>
    <w:rsid w:val="007D11D0"/>
    <w:rsid w:val="007D16AC"/>
    <w:rsid w:val="007D1B93"/>
    <w:rsid w:val="007D1F6A"/>
    <w:rsid w:val="007D2BE7"/>
    <w:rsid w:val="007D2F1F"/>
    <w:rsid w:val="007D36F4"/>
    <w:rsid w:val="007D3BAD"/>
    <w:rsid w:val="007D448E"/>
    <w:rsid w:val="007D5384"/>
    <w:rsid w:val="007D59BA"/>
    <w:rsid w:val="007D5E69"/>
    <w:rsid w:val="007D62E1"/>
    <w:rsid w:val="007E08AE"/>
    <w:rsid w:val="007E0ED5"/>
    <w:rsid w:val="007E1642"/>
    <w:rsid w:val="007E18D1"/>
    <w:rsid w:val="007E2439"/>
    <w:rsid w:val="007E2DAA"/>
    <w:rsid w:val="007E3280"/>
    <w:rsid w:val="007E36F9"/>
    <w:rsid w:val="007E38C6"/>
    <w:rsid w:val="007E4489"/>
    <w:rsid w:val="007E4A01"/>
    <w:rsid w:val="007E4C97"/>
    <w:rsid w:val="007E528B"/>
    <w:rsid w:val="007E5552"/>
    <w:rsid w:val="007E5DA5"/>
    <w:rsid w:val="007E6F1A"/>
    <w:rsid w:val="007E6F33"/>
    <w:rsid w:val="007E718B"/>
    <w:rsid w:val="007E71CF"/>
    <w:rsid w:val="007E7578"/>
    <w:rsid w:val="007E7841"/>
    <w:rsid w:val="007F0B6D"/>
    <w:rsid w:val="007F149F"/>
    <w:rsid w:val="007F1B8E"/>
    <w:rsid w:val="007F1F68"/>
    <w:rsid w:val="007F2187"/>
    <w:rsid w:val="007F3167"/>
    <w:rsid w:val="007F3410"/>
    <w:rsid w:val="007F35B4"/>
    <w:rsid w:val="007F3A75"/>
    <w:rsid w:val="007F41B2"/>
    <w:rsid w:val="007F4B7B"/>
    <w:rsid w:val="007F4D03"/>
    <w:rsid w:val="007F4E7D"/>
    <w:rsid w:val="007F50CC"/>
    <w:rsid w:val="007F524E"/>
    <w:rsid w:val="007F52F8"/>
    <w:rsid w:val="007F5463"/>
    <w:rsid w:val="007F552B"/>
    <w:rsid w:val="007F5C85"/>
    <w:rsid w:val="007F6B4A"/>
    <w:rsid w:val="007F6C02"/>
    <w:rsid w:val="007F6E29"/>
    <w:rsid w:val="007F76DA"/>
    <w:rsid w:val="007F7B1F"/>
    <w:rsid w:val="007F7CDC"/>
    <w:rsid w:val="00800715"/>
    <w:rsid w:val="00801743"/>
    <w:rsid w:val="00801A3D"/>
    <w:rsid w:val="00801E71"/>
    <w:rsid w:val="00802795"/>
    <w:rsid w:val="0080365A"/>
    <w:rsid w:val="00803BE0"/>
    <w:rsid w:val="00803C4A"/>
    <w:rsid w:val="00803C76"/>
    <w:rsid w:val="00803C9F"/>
    <w:rsid w:val="00804453"/>
    <w:rsid w:val="00804459"/>
    <w:rsid w:val="00804711"/>
    <w:rsid w:val="00805875"/>
    <w:rsid w:val="00806410"/>
    <w:rsid w:val="00806909"/>
    <w:rsid w:val="00806969"/>
    <w:rsid w:val="00806A1D"/>
    <w:rsid w:val="00807189"/>
    <w:rsid w:val="00807387"/>
    <w:rsid w:val="00807A1D"/>
    <w:rsid w:val="00810091"/>
    <w:rsid w:val="00810CED"/>
    <w:rsid w:val="00811421"/>
    <w:rsid w:val="008114FF"/>
    <w:rsid w:val="0081154C"/>
    <w:rsid w:val="00811CE8"/>
    <w:rsid w:val="008121B6"/>
    <w:rsid w:val="008126AD"/>
    <w:rsid w:val="0081302B"/>
    <w:rsid w:val="008131A6"/>
    <w:rsid w:val="00813846"/>
    <w:rsid w:val="00813B89"/>
    <w:rsid w:val="00813E22"/>
    <w:rsid w:val="00814153"/>
    <w:rsid w:val="008146C7"/>
    <w:rsid w:val="00814AEE"/>
    <w:rsid w:val="00814EAD"/>
    <w:rsid w:val="00815317"/>
    <w:rsid w:val="0081532B"/>
    <w:rsid w:val="008153DC"/>
    <w:rsid w:val="00815682"/>
    <w:rsid w:val="008156AF"/>
    <w:rsid w:val="00815B8A"/>
    <w:rsid w:val="00815D22"/>
    <w:rsid w:val="008168B9"/>
    <w:rsid w:val="0081702F"/>
    <w:rsid w:val="00817363"/>
    <w:rsid w:val="0081782C"/>
    <w:rsid w:val="00817C2C"/>
    <w:rsid w:val="00817CD3"/>
    <w:rsid w:val="008200BE"/>
    <w:rsid w:val="00820187"/>
    <w:rsid w:val="008202F4"/>
    <w:rsid w:val="00820BA2"/>
    <w:rsid w:val="0082187D"/>
    <w:rsid w:val="0082254F"/>
    <w:rsid w:val="0082263D"/>
    <w:rsid w:val="00822A84"/>
    <w:rsid w:val="008230A9"/>
    <w:rsid w:val="008232BD"/>
    <w:rsid w:val="00823BBB"/>
    <w:rsid w:val="00823D95"/>
    <w:rsid w:val="00823DC2"/>
    <w:rsid w:val="00823FBE"/>
    <w:rsid w:val="00824073"/>
    <w:rsid w:val="00824120"/>
    <w:rsid w:val="00824199"/>
    <w:rsid w:val="00825399"/>
    <w:rsid w:val="00825485"/>
    <w:rsid w:val="00825906"/>
    <w:rsid w:val="008263C6"/>
    <w:rsid w:val="00826E69"/>
    <w:rsid w:val="00826F51"/>
    <w:rsid w:val="0082785C"/>
    <w:rsid w:val="00827AE1"/>
    <w:rsid w:val="00827DB8"/>
    <w:rsid w:val="00830788"/>
    <w:rsid w:val="00830E69"/>
    <w:rsid w:val="00831325"/>
    <w:rsid w:val="00831B2F"/>
    <w:rsid w:val="008320C8"/>
    <w:rsid w:val="0083244E"/>
    <w:rsid w:val="00833127"/>
    <w:rsid w:val="00833409"/>
    <w:rsid w:val="00834648"/>
    <w:rsid w:val="008349D8"/>
    <w:rsid w:val="00835257"/>
    <w:rsid w:val="0083589A"/>
    <w:rsid w:val="00835DEB"/>
    <w:rsid w:val="008360E8"/>
    <w:rsid w:val="00836BD8"/>
    <w:rsid w:val="00836BFF"/>
    <w:rsid w:val="008378C2"/>
    <w:rsid w:val="00837D38"/>
    <w:rsid w:val="00840013"/>
    <w:rsid w:val="00840B32"/>
    <w:rsid w:val="00840CEE"/>
    <w:rsid w:val="00841309"/>
    <w:rsid w:val="00841522"/>
    <w:rsid w:val="00841530"/>
    <w:rsid w:val="008417C4"/>
    <w:rsid w:val="00841CD3"/>
    <w:rsid w:val="0084211E"/>
    <w:rsid w:val="008424B9"/>
    <w:rsid w:val="008426AC"/>
    <w:rsid w:val="008429FF"/>
    <w:rsid w:val="0084305E"/>
    <w:rsid w:val="0084320C"/>
    <w:rsid w:val="00843380"/>
    <w:rsid w:val="00843929"/>
    <w:rsid w:val="00843C8E"/>
    <w:rsid w:val="00844750"/>
    <w:rsid w:val="00845A44"/>
    <w:rsid w:val="008461B6"/>
    <w:rsid w:val="008463E0"/>
    <w:rsid w:val="00846538"/>
    <w:rsid w:val="00846657"/>
    <w:rsid w:val="00846782"/>
    <w:rsid w:val="00846E46"/>
    <w:rsid w:val="0084724E"/>
    <w:rsid w:val="00847388"/>
    <w:rsid w:val="008479B0"/>
    <w:rsid w:val="00847A29"/>
    <w:rsid w:val="0085130C"/>
    <w:rsid w:val="008517C2"/>
    <w:rsid w:val="00851CA6"/>
    <w:rsid w:val="00851F11"/>
    <w:rsid w:val="00852320"/>
    <w:rsid w:val="00852461"/>
    <w:rsid w:val="008525E2"/>
    <w:rsid w:val="00852D01"/>
    <w:rsid w:val="00853996"/>
    <w:rsid w:val="00853D1D"/>
    <w:rsid w:val="00853D95"/>
    <w:rsid w:val="00854C1A"/>
    <w:rsid w:val="008550E4"/>
    <w:rsid w:val="00855780"/>
    <w:rsid w:val="008557C5"/>
    <w:rsid w:val="008559ED"/>
    <w:rsid w:val="00855C09"/>
    <w:rsid w:val="00856015"/>
    <w:rsid w:val="00856238"/>
    <w:rsid w:val="0085623C"/>
    <w:rsid w:val="0085642F"/>
    <w:rsid w:val="00856CA1"/>
    <w:rsid w:val="0085704D"/>
    <w:rsid w:val="0085721C"/>
    <w:rsid w:val="00857FB1"/>
    <w:rsid w:val="008600D9"/>
    <w:rsid w:val="008601FA"/>
    <w:rsid w:val="008602D4"/>
    <w:rsid w:val="0086043E"/>
    <w:rsid w:val="00860E14"/>
    <w:rsid w:val="008614C2"/>
    <w:rsid w:val="008614D0"/>
    <w:rsid w:val="00861C50"/>
    <w:rsid w:val="00861DA9"/>
    <w:rsid w:val="008622F3"/>
    <w:rsid w:val="0086245C"/>
    <w:rsid w:val="00862A69"/>
    <w:rsid w:val="00862BBA"/>
    <w:rsid w:val="00862C1B"/>
    <w:rsid w:val="008632D8"/>
    <w:rsid w:val="00863535"/>
    <w:rsid w:val="008648E0"/>
    <w:rsid w:val="00864C20"/>
    <w:rsid w:val="00864C75"/>
    <w:rsid w:val="00865468"/>
    <w:rsid w:val="00865D6F"/>
    <w:rsid w:val="00866058"/>
    <w:rsid w:val="008660EB"/>
    <w:rsid w:val="008673DB"/>
    <w:rsid w:val="008677D8"/>
    <w:rsid w:val="00870372"/>
    <w:rsid w:val="00870554"/>
    <w:rsid w:val="00870896"/>
    <w:rsid w:val="0087115F"/>
    <w:rsid w:val="008715FB"/>
    <w:rsid w:val="008716A1"/>
    <w:rsid w:val="00871E5B"/>
    <w:rsid w:val="00871E9F"/>
    <w:rsid w:val="00871F7E"/>
    <w:rsid w:val="00872740"/>
    <w:rsid w:val="00872DF0"/>
    <w:rsid w:val="008737DD"/>
    <w:rsid w:val="00873AC3"/>
    <w:rsid w:val="00873D0A"/>
    <w:rsid w:val="008743E3"/>
    <w:rsid w:val="008749AD"/>
    <w:rsid w:val="00874CEA"/>
    <w:rsid w:val="00874D2C"/>
    <w:rsid w:val="00875314"/>
    <w:rsid w:val="00875523"/>
    <w:rsid w:val="00875685"/>
    <w:rsid w:val="0087578E"/>
    <w:rsid w:val="008758B3"/>
    <w:rsid w:val="00875974"/>
    <w:rsid w:val="00875F3D"/>
    <w:rsid w:val="00876073"/>
    <w:rsid w:val="008767D5"/>
    <w:rsid w:val="0087696B"/>
    <w:rsid w:val="00876F8D"/>
    <w:rsid w:val="00876FD2"/>
    <w:rsid w:val="00877044"/>
    <w:rsid w:val="008770A9"/>
    <w:rsid w:val="00877170"/>
    <w:rsid w:val="008774F3"/>
    <w:rsid w:val="0088071E"/>
    <w:rsid w:val="00880998"/>
    <w:rsid w:val="00880A56"/>
    <w:rsid w:val="00881026"/>
    <w:rsid w:val="00881508"/>
    <w:rsid w:val="008816C3"/>
    <w:rsid w:val="00881992"/>
    <w:rsid w:val="00881A5B"/>
    <w:rsid w:val="008822BF"/>
    <w:rsid w:val="00882E76"/>
    <w:rsid w:val="00883846"/>
    <w:rsid w:val="00883FF7"/>
    <w:rsid w:val="00884290"/>
    <w:rsid w:val="00884B24"/>
    <w:rsid w:val="008850F6"/>
    <w:rsid w:val="0088534E"/>
    <w:rsid w:val="00885641"/>
    <w:rsid w:val="00885E59"/>
    <w:rsid w:val="008860E7"/>
    <w:rsid w:val="00886220"/>
    <w:rsid w:val="008867AD"/>
    <w:rsid w:val="00886A31"/>
    <w:rsid w:val="008870B7"/>
    <w:rsid w:val="008870DC"/>
    <w:rsid w:val="00887341"/>
    <w:rsid w:val="008875D7"/>
    <w:rsid w:val="008876A2"/>
    <w:rsid w:val="008878E9"/>
    <w:rsid w:val="00887939"/>
    <w:rsid w:val="008904F9"/>
    <w:rsid w:val="00890674"/>
    <w:rsid w:val="008909F8"/>
    <w:rsid w:val="00890C08"/>
    <w:rsid w:val="00891468"/>
    <w:rsid w:val="00892016"/>
    <w:rsid w:val="00893372"/>
    <w:rsid w:val="00893BE5"/>
    <w:rsid w:val="00893DD2"/>
    <w:rsid w:val="008943EA"/>
    <w:rsid w:val="008947F6"/>
    <w:rsid w:val="00894AB1"/>
    <w:rsid w:val="00895479"/>
    <w:rsid w:val="00895498"/>
    <w:rsid w:val="0089568A"/>
    <w:rsid w:val="00895EC0"/>
    <w:rsid w:val="00896B5C"/>
    <w:rsid w:val="00897277"/>
    <w:rsid w:val="008A03E3"/>
    <w:rsid w:val="008A062F"/>
    <w:rsid w:val="008A0951"/>
    <w:rsid w:val="008A112B"/>
    <w:rsid w:val="008A15B1"/>
    <w:rsid w:val="008A15E5"/>
    <w:rsid w:val="008A1BB6"/>
    <w:rsid w:val="008A1E62"/>
    <w:rsid w:val="008A1FF6"/>
    <w:rsid w:val="008A22B2"/>
    <w:rsid w:val="008A25DD"/>
    <w:rsid w:val="008A2A7D"/>
    <w:rsid w:val="008A2D14"/>
    <w:rsid w:val="008A2F97"/>
    <w:rsid w:val="008A2FE7"/>
    <w:rsid w:val="008A3609"/>
    <w:rsid w:val="008A391F"/>
    <w:rsid w:val="008A39B6"/>
    <w:rsid w:val="008A3C1C"/>
    <w:rsid w:val="008A3FBF"/>
    <w:rsid w:val="008A43E6"/>
    <w:rsid w:val="008A46EA"/>
    <w:rsid w:val="008A4786"/>
    <w:rsid w:val="008A5338"/>
    <w:rsid w:val="008A57CF"/>
    <w:rsid w:val="008A5984"/>
    <w:rsid w:val="008A5CBC"/>
    <w:rsid w:val="008A5DA6"/>
    <w:rsid w:val="008A6702"/>
    <w:rsid w:val="008A6B74"/>
    <w:rsid w:val="008A6E38"/>
    <w:rsid w:val="008A719A"/>
    <w:rsid w:val="008A7553"/>
    <w:rsid w:val="008A7B1D"/>
    <w:rsid w:val="008A7FEA"/>
    <w:rsid w:val="008B0196"/>
    <w:rsid w:val="008B0DCC"/>
    <w:rsid w:val="008B10A7"/>
    <w:rsid w:val="008B1BD1"/>
    <w:rsid w:val="008B2593"/>
    <w:rsid w:val="008B3075"/>
    <w:rsid w:val="008B31B4"/>
    <w:rsid w:val="008B34A7"/>
    <w:rsid w:val="008B3899"/>
    <w:rsid w:val="008B3ABE"/>
    <w:rsid w:val="008B3F7B"/>
    <w:rsid w:val="008B4107"/>
    <w:rsid w:val="008B44EB"/>
    <w:rsid w:val="008B4807"/>
    <w:rsid w:val="008B4A55"/>
    <w:rsid w:val="008B4B9A"/>
    <w:rsid w:val="008B53DF"/>
    <w:rsid w:val="008B567D"/>
    <w:rsid w:val="008B5FF3"/>
    <w:rsid w:val="008B6681"/>
    <w:rsid w:val="008B6897"/>
    <w:rsid w:val="008B6A29"/>
    <w:rsid w:val="008B6E04"/>
    <w:rsid w:val="008B6F27"/>
    <w:rsid w:val="008B74AC"/>
    <w:rsid w:val="008B75E2"/>
    <w:rsid w:val="008B766B"/>
    <w:rsid w:val="008B7E2C"/>
    <w:rsid w:val="008B7F76"/>
    <w:rsid w:val="008C0405"/>
    <w:rsid w:val="008C0E05"/>
    <w:rsid w:val="008C1514"/>
    <w:rsid w:val="008C1A33"/>
    <w:rsid w:val="008C2DAB"/>
    <w:rsid w:val="008C375E"/>
    <w:rsid w:val="008C415E"/>
    <w:rsid w:val="008C41FE"/>
    <w:rsid w:val="008C436C"/>
    <w:rsid w:val="008C443C"/>
    <w:rsid w:val="008C45D6"/>
    <w:rsid w:val="008C473D"/>
    <w:rsid w:val="008C4E47"/>
    <w:rsid w:val="008C4E8F"/>
    <w:rsid w:val="008C4ECD"/>
    <w:rsid w:val="008C541B"/>
    <w:rsid w:val="008C55F1"/>
    <w:rsid w:val="008C5FE6"/>
    <w:rsid w:val="008C6091"/>
    <w:rsid w:val="008C7BAD"/>
    <w:rsid w:val="008C7E26"/>
    <w:rsid w:val="008D002E"/>
    <w:rsid w:val="008D08DD"/>
    <w:rsid w:val="008D0B76"/>
    <w:rsid w:val="008D115D"/>
    <w:rsid w:val="008D11B5"/>
    <w:rsid w:val="008D12B0"/>
    <w:rsid w:val="008D1FBD"/>
    <w:rsid w:val="008D2051"/>
    <w:rsid w:val="008D2598"/>
    <w:rsid w:val="008D29BD"/>
    <w:rsid w:val="008D2A85"/>
    <w:rsid w:val="008D2E3B"/>
    <w:rsid w:val="008D3E9A"/>
    <w:rsid w:val="008D41BB"/>
    <w:rsid w:val="008D4467"/>
    <w:rsid w:val="008D46C5"/>
    <w:rsid w:val="008D4837"/>
    <w:rsid w:val="008D4D17"/>
    <w:rsid w:val="008D4DB7"/>
    <w:rsid w:val="008D5099"/>
    <w:rsid w:val="008D5159"/>
    <w:rsid w:val="008D53C0"/>
    <w:rsid w:val="008D54EC"/>
    <w:rsid w:val="008D56D0"/>
    <w:rsid w:val="008D577B"/>
    <w:rsid w:val="008D58A7"/>
    <w:rsid w:val="008D5B90"/>
    <w:rsid w:val="008D5D57"/>
    <w:rsid w:val="008D6220"/>
    <w:rsid w:val="008D62C9"/>
    <w:rsid w:val="008D660A"/>
    <w:rsid w:val="008D6DF9"/>
    <w:rsid w:val="008D6F8C"/>
    <w:rsid w:val="008D7276"/>
    <w:rsid w:val="008D7725"/>
    <w:rsid w:val="008D776F"/>
    <w:rsid w:val="008D78CC"/>
    <w:rsid w:val="008D7DFB"/>
    <w:rsid w:val="008E0ADF"/>
    <w:rsid w:val="008E0B24"/>
    <w:rsid w:val="008E0DC1"/>
    <w:rsid w:val="008E18BD"/>
    <w:rsid w:val="008E1FAC"/>
    <w:rsid w:val="008E254E"/>
    <w:rsid w:val="008E2AF0"/>
    <w:rsid w:val="008E2CE0"/>
    <w:rsid w:val="008E3182"/>
    <w:rsid w:val="008E31BC"/>
    <w:rsid w:val="008E3217"/>
    <w:rsid w:val="008E382C"/>
    <w:rsid w:val="008E3AE0"/>
    <w:rsid w:val="008E3C19"/>
    <w:rsid w:val="008E40AC"/>
    <w:rsid w:val="008E44E6"/>
    <w:rsid w:val="008E4BD2"/>
    <w:rsid w:val="008E4E8F"/>
    <w:rsid w:val="008E52D1"/>
    <w:rsid w:val="008E535B"/>
    <w:rsid w:val="008E5FB5"/>
    <w:rsid w:val="008E626B"/>
    <w:rsid w:val="008E64EF"/>
    <w:rsid w:val="008E69B0"/>
    <w:rsid w:val="008E6B59"/>
    <w:rsid w:val="008E6FBC"/>
    <w:rsid w:val="008E723D"/>
    <w:rsid w:val="008E7BE3"/>
    <w:rsid w:val="008F0C15"/>
    <w:rsid w:val="008F109F"/>
    <w:rsid w:val="008F13AC"/>
    <w:rsid w:val="008F19F2"/>
    <w:rsid w:val="008F230F"/>
    <w:rsid w:val="008F2456"/>
    <w:rsid w:val="008F289A"/>
    <w:rsid w:val="008F28E7"/>
    <w:rsid w:val="008F318B"/>
    <w:rsid w:val="008F3E41"/>
    <w:rsid w:val="008F4340"/>
    <w:rsid w:val="008F45C8"/>
    <w:rsid w:val="008F4A1C"/>
    <w:rsid w:val="008F5024"/>
    <w:rsid w:val="008F52C2"/>
    <w:rsid w:val="008F556E"/>
    <w:rsid w:val="008F5696"/>
    <w:rsid w:val="008F5AF7"/>
    <w:rsid w:val="008F5D42"/>
    <w:rsid w:val="008F6852"/>
    <w:rsid w:val="008F6873"/>
    <w:rsid w:val="008F6CB0"/>
    <w:rsid w:val="008F6E26"/>
    <w:rsid w:val="008F7FD4"/>
    <w:rsid w:val="00900172"/>
    <w:rsid w:val="00900804"/>
    <w:rsid w:val="00900AE8"/>
    <w:rsid w:val="00901BFD"/>
    <w:rsid w:val="00901C92"/>
    <w:rsid w:val="009026EC"/>
    <w:rsid w:val="00902A08"/>
    <w:rsid w:val="00902CEE"/>
    <w:rsid w:val="00902F98"/>
    <w:rsid w:val="0090325A"/>
    <w:rsid w:val="009033FD"/>
    <w:rsid w:val="00903DAE"/>
    <w:rsid w:val="00903E15"/>
    <w:rsid w:val="00904DD9"/>
    <w:rsid w:val="00905124"/>
    <w:rsid w:val="009056E7"/>
    <w:rsid w:val="00905800"/>
    <w:rsid w:val="0090581A"/>
    <w:rsid w:val="00905BA0"/>
    <w:rsid w:val="00905E79"/>
    <w:rsid w:val="00906169"/>
    <w:rsid w:val="00906E49"/>
    <w:rsid w:val="00907FA5"/>
    <w:rsid w:val="00910620"/>
    <w:rsid w:val="00911D34"/>
    <w:rsid w:val="0091210E"/>
    <w:rsid w:val="009123AA"/>
    <w:rsid w:val="0091280C"/>
    <w:rsid w:val="00912CD8"/>
    <w:rsid w:val="009130E6"/>
    <w:rsid w:val="0091352B"/>
    <w:rsid w:val="009136A6"/>
    <w:rsid w:val="00914AC1"/>
    <w:rsid w:val="009151D7"/>
    <w:rsid w:val="009153CD"/>
    <w:rsid w:val="00915F6F"/>
    <w:rsid w:val="0091628C"/>
    <w:rsid w:val="00917139"/>
    <w:rsid w:val="009176D7"/>
    <w:rsid w:val="009179F7"/>
    <w:rsid w:val="00917CC4"/>
    <w:rsid w:val="009200BD"/>
    <w:rsid w:val="00920410"/>
    <w:rsid w:val="0092055C"/>
    <w:rsid w:val="00921702"/>
    <w:rsid w:val="00921738"/>
    <w:rsid w:val="00922448"/>
    <w:rsid w:val="009229AE"/>
    <w:rsid w:val="0092329F"/>
    <w:rsid w:val="00924766"/>
    <w:rsid w:val="0092588B"/>
    <w:rsid w:val="00925AD7"/>
    <w:rsid w:val="00925E70"/>
    <w:rsid w:val="009260A9"/>
    <w:rsid w:val="009261A7"/>
    <w:rsid w:val="00926706"/>
    <w:rsid w:val="00926867"/>
    <w:rsid w:val="009269FD"/>
    <w:rsid w:val="009271CF"/>
    <w:rsid w:val="00927225"/>
    <w:rsid w:val="00927D48"/>
    <w:rsid w:val="00927F5C"/>
    <w:rsid w:val="00930A82"/>
    <w:rsid w:val="00930D44"/>
    <w:rsid w:val="009310F1"/>
    <w:rsid w:val="0093164D"/>
    <w:rsid w:val="00931A1E"/>
    <w:rsid w:val="0093263F"/>
    <w:rsid w:val="00932902"/>
    <w:rsid w:val="00932ABF"/>
    <w:rsid w:val="00932B76"/>
    <w:rsid w:val="0093347F"/>
    <w:rsid w:val="0093422A"/>
    <w:rsid w:val="009347A4"/>
    <w:rsid w:val="00934A4B"/>
    <w:rsid w:val="00934B12"/>
    <w:rsid w:val="0093528B"/>
    <w:rsid w:val="00935632"/>
    <w:rsid w:val="009356ED"/>
    <w:rsid w:val="00935AB2"/>
    <w:rsid w:val="0093787D"/>
    <w:rsid w:val="00937A61"/>
    <w:rsid w:val="00937D46"/>
    <w:rsid w:val="009404DE"/>
    <w:rsid w:val="009407FB"/>
    <w:rsid w:val="0094115E"/>
    <w:rsid w:val="00941221"/>
    <w:rsid w:val="00941292"/>
    <w:rsid w:val="00941554"/>
    <w:rsid w:val="0094163D"/>
    <w:rsid w:val="009425B7"/>
    <w:rsid w:val="00942A20"/>
    <w:rsid w:val="00943278"/>
    <w:rsid w:val="009433AB"/>
    <w:rsid w:val="00943C09"/>
    <w:rsid w:val="00943D3C"/>
    <w:rsid w:val="00943F02"/>
    <w:rsid w:val="00943F4D"/>
    <w:rsid w:val="00944085"/>
    <w:rsid w:val="009441AB"/>
    <w:rsid w:val="0094539E"/>
    <w:rsid w:val="00945446"/>
    <w:rsid w:val="009455F8"/>
    <w:rsid w:val="00947429"/>
    <w:rsid w:val="00947CA9"/>
    <w:rsid w:val="0095009C"/>
    <w:rsid w:val="009504C4"/>
    <w:rsid w:val="009505F7"/>
    <w:rsid w:val="00950957"/>
    <w:rsid w:val="00950B4C"/>
    <w:rsid w:val="00951076"/>
    <w:rsid w:val="00951B13"/>
    <w:rsid w:val="00951F88"/>
    <w:rsid w:val="00951FA6"/>
    <w:rsid w:val="0095254C"/>
    <w:rsid w:val="00952EC7"/>
    <w:rsid w:val="009533AC"/>
    <w:rsid w:val="009533D4"/>
    <w:rsid w:val="009533E3"/>
    <w:rsid w:val="00953694"/>
    <w:rsid w:val="009543B4"/>
    <w:rsid w:val="00954621"/>
    <w:rsid w:val="00954725"/>
    <w:rsid w:val="00954C8D"/>
    <w:rsid w:val="00954EE5"/>
    <w:rsid w:val="0095521E"/>
    <w:rsid w:val="0095558C"/>
    <w:rsid w:val="0095578A"/>
    <w:rsid w:val="00956008"/>
    <w:rsid w:val="009561E7"/>
    <w:rsid w:val="009567B4"/>
    <w:rsid w:val="0095705B"/>
    <w:rsid w:val="00957969"/>
    <w:rsid w:val="00957AF1"/>
    <w:rsid w:val="0096051E"/>
    <w:rsid w:val="0096059E"/>
    <w:rsid w:val="00960BA7"/>
    <w:rsid w:val="00960D07"/>
    <w:rsid w:val="0096110B"/>
    <w:rsid w:val="009615D4"/>
    <w:rsid w:val="009617D9"/>
    <w:rsid w:val="009617F8"/>
    <w:rsid w:val="00961BB7"/>
    <w:rsid w:val="00961FBC"/>
    <w:rsid w:val="00962082"/>
    <w:rsid w:val="009626B5"/>
    <w:rsid w:val="00962745"/>
    <w:rsid w:val="00962EF9"/>
    <w:rsid w:val="009630B7"/>
    <w:rsid w:val="00963395"/>
    <w:rsid w:val="009633C6"/>
    <w:rsid w:val="00963876"/>
    <w:rsid w:val="00963E92"/>
    <w:rsid w:val="00964729"/>
    <w:rsid w:val="00965522"/>
    <w:rsid w:val="00965A95"/>
    <w:rsid w:val="00965B62"/>
    <w:rsid w:val="00966B6C"/>
    <w:rsid w:val="009701DD"/>
    <w:rsid w:val="00970824"/>
    <w:rsid w:val="009708BF"/>
    <w:rsid w:val="00970F79"/>
    <w:rsid w:val="00971445"/>
    <w:rsid w:val="00971823"/>
    <w:rsid w:val="00971D95"/>
    <w:rsid w:val="009722FB"/>
    <w:rsid w:val="00972BAC"/>
    <w:rsid w:val="00972D47"/>
    <w:rsid w:val="00973292"/>
    <w:rsid w:val="00973434"/>
    <w:rsid w:val="00973469"/>
    <w:rsid w:val="00974714"/>
    <w:rsid w:val="00974EE5"/>
    <w:rsid w:val="00975186"/>
    <w:rsid w:val="009751EB"/>
    <w:rsid w:val="009752A3"/>
    <w:rsid w:val="00975476"/>
    <w:rsid w:val="009758AC"/>
    <w:rsid w:val="00975B19"/>
    <w:rsid w:val="00975C38"/>
    <w:rsid w:val="00976DCB"/>
    <w:rsid w:val="009772D5"/>
    <w:rsid w:val="0097758B"/>
    <w:rsid w:val="00977812"/>
    <w:rsid w:val="00980034"/>
    <w:rsid w:val="0098017C"/>
    <w:rsid w:val="0098042A"/>
    <w:rsid w:val="00980806"/>
    <w:rsid w:val="00980B24"/>
    <w:rsid w:val="00980D38"/>
    <w:rsid w:val="00981774"/>
    <w:rsid w:val="009820E1"/>
    <w:rsid w:val="009823C2"/>
    <w:rsid w:val="0098263B"/>
    <w:rsid w:val="00983427"/>
    <w:rsid w:val="009834E4"/>
    <w:rsid w:val="00983917"/>
    <w:rsid w:val="00983E96"/>
    <w:rsid w:val="00983FF8"/>
    <w:rsid w:val="009840F9"/>
    <w:rsid w:val="009841C9"/>
    <w:rsid w:val="009843F2"/>
    <w:rsid w:val="009851A3"/>
    <w:rsid w:val="00985479"/>
    <w:rsid w:val="009857D5"/>
    <w:rsid w:val="00985E54"/>
    <w:rsid w:val="009860B1"/>
    <w:rsid w:val="00986387"/>
    <w:rsid w:val="00986EA7"/>
    <w:rsid w:val="0098720A"/>
    <w:rsid w:val="00987217"/>
    <w:rsid w:val="00987228"/>
    <w:rsid w:val="00987622"/>
    <w:rsid w:val="00987B58"/>
    <w:rsid w:val="00987F4E"/>
    <w:rsid w:val="00987FB7"/>
    <w:rsid w:val="0099081F"/>
    <w:rsid w:val="00990B90"/>
    <w:rsid w:val="00991EF8"/>
    <w:rsid w:val="00992095"/>
    <w:rsid w:val="00992AB3"/>
    <w:rsid w:val="00992D95"/>
    <w:rsid w:val="00993097"/>
    <w:rsid w:val="009932D7"/>
    <w:rsid w:val="0099340B"/>
    <w:rsid w:val="009934E0"/>
    <w:rsid w:val="0099356D"/>
    <w:rsid w:val="00993A41"/>
    <w:rsid w:val="00993CB4"/>
    <w:rsid w:val="00993EE6"/>
    <w:rsid w:val="009942F1"/>
    <w:rsid w:val="00994886"/>
    <w:rsid w:val="00994F06"/>
    <w:rsid w:val="00995080"/>
    <w:rsid w:val="009951DB"/>
    <w:rsid w:val="00995607"/>
    <w:rsid w:val="00995F35"/>
    <w:rsid w:val="009960B5"/>
    <w:rsid w:val="00996653"/>
    <w:rsid w:val="0099695B"/>
    <w:rsid w:val="009969C0"/>
    <w:rsid w:val="00996BB8"/>
    <w:rsid w:val="00996D35"/>
    <w:rsid w:val="00997119"/>
    <w:rsid w:val="0099739F"/>
    <w:rsid w:val="0099770A"/>
    <w:rsid w:val="00997D72"/>
    <w:rsid w:val="00997E8F"/>
    <w:rsid w:val="009A0C67"/>
    <w:rsid w:val="009A0D44"/>
    <w:rsid w:val="009A1391"/>
    <w:rsid w:val="009A1DE3"/>
    <w:rsid w:val="009A1FD6"/>
    <w:rsid w:val="009A20D3"/>
    <w:rsid w:val="009A3132"/>
    <w:rsid w:val="009A343E"/>
    <w:rsid w:val="009A3B31"/>
    <w:rsid w:val="009A43B4"/>
    <w:rsid w:val="009A46A0"/>
    <w:rsid w:val="009A4832"/>
    <w:rsid w:val="009A49EE"/>
    <w:rsid w:val="009A56E9"/>
    <w:rsid w:val="009A5739"/>
    <w:rsid w:val="009A57A7"/>
    <w:rsid w:val="009A642C"/>
    <w:rsid w:val="009A71F4"/>
    <w:rsid w:val="009A7269"/>
    <w:rsid w:val="009A732B"/>
    <w:rsid w:val="009A749B"/>
    <w:rsid w:val="009A7938"/>
    <w:rsid w:val="009B01E3"/>
    <w:rsid w:val="009B1273"/>
    <w:rsid w:val="009B1396"/>
    <w:rsid w:val="009B17BB"/>
    <w:rsid w:val="009B1B44"/>
    <w:rsid w:val="009B1BE2"/>
    <w:rsid w:val="009B24F5"/>
    <w:rsid w:val="009B28B5"/>
    <w:rsid w:val="009B2A96"/>
    <w:rsid w:val="009B2D77"/>
    <w:rsid w:val="009B34E4"/>
    <w:rsid w:val="009B365B"/>
    <w:rsid w:val="009B380F"/>
    <w:rsid w:val="009B3D42"/>
    <w:rsid w:val="009B4132"/>
    <w:rsid w:val="009B4483"/>
    <w:rsid w:val="009B49F0"/>
    <w:rsid w:val="009B4AF9"/>
    <w:rsid w:val="009B4E73"/>
    <w:rsid w:val="009B5232"/>
    <w:rsid w:val="009B5341"/>
    <w:rsid w:val="009B5397"/>
    <w:rsid w:val="009B56D4"/>
    <w:rsid w:val="009B5732"/>
    <w:rsid w:val="009B6CB0"/>
    <w:rsid w:val="009B756B"/>
    <w:rsid w:val="009B7ADD"/>
    <w:rsid w:val="009B7D16"/>
    <w:rsid w:val="009C0575"/>
    <w:rsid w:val="009C059C"/>
    <w:rsid w:val="009C0DEB"/>
    <w:rsid w:val="009C110D"/>
    <w:rsid w:val="009C15CD"/>
    <w:rsid w:val="009C17F0"/>
    <w:rsid w:val="009C1B92"/>
    <w:rsid w:val="009C1C2F"/>
    <w:rsid w:val="009C1C54"/>
    <w:rsid w:val="009C2305"/>
    <w:rsid w:val="009C2681"/>
    <w:rsid w:val="009C2F00"/>
    <w:rsid w:val="009C36B1"/>
    <w:rsid w:val="009C37E1"/>
    <w:rsid w:val="009C3B7D"/>
    <w:rsid w:val="009C3FFE"/>
    <w:rsid w:val="009C40C0"/>
    <w:rsid w:val="009C45C7"/>
    <w:rsid w:val="009C48B2"/>
    <w:rsid w:val="009C4BCB"/>
    <w:rsid w:val="009C5222"/>
    <w:rsid w:val="009C540D"/>
    <w:rsid w:val="009C5529"/>
    <w:rsid w:val="009C56F9"/>
    <w:rsid w:val="009C5C69"/>
    <w:rsid w:val="009C5C70"/>
    <w:rsid w:val="009C6061"/>
    <w:rsid w:val="009C7BB9"/>
    <w:rsid w:val="009C7FFA"/>
    <w:rsid w:val="009D029A"/>
    <w:rsid w:val="009D032A"/>
    <w:rsid w:val="009D0542"/>
    <w:rsid w:val="009D09F9"/>
    <w:rsid w:val="009D0CDC"/>
    <w:rsid w:val="009D0F90"/>
    <w:rsid w:val="009D1EFF"/>
    <w:rsid w:val="009D22AD"/>
    <w:rsid w:val="009D25E6"/>
    <w:rsid w:val="009D289A"/>
    <w:rsid w:val="009D2A2F"/>
    <w:rsid w:val="009D2C79"/>
    <w:rsid w:val="009D32B0"/>
    <w:rsid w:val="009D3411"/>
    <w:rsid w:val="009D3FF4"/>
    <w:rsid w:val="009D45A5"/>
    <w:rsid w:val="009D4AB7"/>
    <w:rsid w:val="009D54C4"/>
    <w:rsid w:val="009D61C0"/>
    <w:rsid w:val="009D6534"/>
    <w:rsid w:val="009D6991"/>
    <w:rsid w:val="009D69F9"/>
    <w:rsid w:val="009D6EDC"/>
    <w:rsid w:val="009D72B2"/>
    <w:rsid w:val="009D72FF"/>
    <w:rsid w:val="009E05BE"/>
    <w:rsid w:val="009E0CA7"/>
    <w:rsid w:val="009E1256"/>
    <w:rsid w:val="009E1C9A"/>
    <w:rsid w:val="009E1F92"/>
    <w:rsid w:val="009E2933"/>
    <w:rsid w:val="009E2D00"/>
    <w:rsid w:val="009E2EC9"/>
    <w:rsid w:val="009E3045"/>
    <w:rsid w:val="009E3140"/>
    <w:rsid w:val="009E334D"/>
    <w:rsid w:val="009E3412"/>
    <w:rsid w:val="009E35F3"/>
    <w:rsid w:val="009E372A"/>
    <w:rsid w:val="009E39C3"/>
    <w:rsid w:val="009E3D17"/>
    <w:rsid w:val="009E3D2B"/>
    <w:rsid w:val="009E42B5"/>
    <w:rsid w:val="009E43A3"/>
    <w:rsid w:val="009E4969"/>
    <w:rsid w:val="009E4BD1"/>
    <w:rsid w:val="009E4C13"/>
    <w:rsid w:val="009E53CA"/>
    <w:rsid w:val="009E5D91"/>
    <w:rsid w:val="009E633C"/>
    <w:rsid w:val="009E65E7"/>
    <w:rsid w:val="009E660B"/>
    <w:rsid w:val="009E66C4"/>
    <w:rsid w:val="009E7726"/>
    <w:rsid w:val="009E7860"/>
    <w:rsid w:val="009E78B6"/>
    <w:rsid w:val="009E7992"/>
    <w:rsid w:val="009E7CFE"/>
    <w:rsid w:val="009F01B1"/>
    <w:rsid w:val="009F03DB"/>
    <w:rsid w:val="009F07B4"/>
    <w:rsid w:val="009F083F"/>
    <w:rsid w:val="009F1B7D"/>
    <w:rsid w:val="009F1CB8"/>
    <w:rsid w:val="009F1E80"/>
    <w:rsid w:val="009F2017"/>
    <w:rsid w:val="009F257E"/>
    <w:rsid w:val="009F28EA"/>
    <w:rsid w:val="009F2B0A"/>
    <w:rsid w:val="009F3007"/>
    <w:rsid w:val="009F334E"/>
    <w:rsid w:val="009F3673"/>
    <w:rsid w:val="009F3ABE"/>
    <w:rsid w:val="009F4FA5"/>
    <w:rsid w:val="009F5416"/>
    <w:rsid w:val="009F5490"/>
    <w:rsid w:val="009F550A"/>
    <w:rsid w:val="009F64AE"/>
    <w:rsid w:val="009F67C6"/>
    <w:rsid w:val="009F6CDD"/>
    <w:rsid w:val="009F6DCE"/>
    <w:rsid w:val="009F75D9"/>
    <w:rsid w:val="009F76F5"/>
    <w:rsid w:val="009F78CA"/>
    <w:rsid w:val="009F7DA6"/>
    <w:rsid w:val="00A0045B"/>
    <w:rsid w:val="00A00C06"/>
    <w:rsid w:val="00A00CC2"/>
    <w:rsid w:val="00A00CD9"/>
    <w:rsid w:val="00A010E2"/>
    <w:rsid w:val="00A0280C"/>
    <w:rsid w:val="00A02AB7"/>
    <w:rsid w:val="00A02D30"/>
    <w:rsid w:val="00A03146"/>
    <w:rsid w:val="00A03397"/>
    <w:rsid w:val="00A03570"/>
    <w:rsid w:val="00A036F1"/>
    <w:rsid w:val="00A03A3F"/>
    <w:rsid w:val="00A0535F"/>
    <w:rsid w:val="00A0556C"/>
    <w:rsid w:val="00A05CF1"/>
    <w:rsid w:val="00A060EE"/>
    <w:rsid w:val="00A0611A"/>
    <w:rsid w:val="00A0656D"/>
    <w:rsid w:val="00A06886"/>
    <w:rsid w:val="00A0693F"/>
    <w:rsid w:val="00A07308"/>
    <w:rsid w:val="00A0732C"/>
    <w:rsid w:val="00A074B3"/>
    <w:rsid w:val="00A07BD4"/>
    <w:rsid w:val="00A07FCE"/>
    <w:rsid w:val="00A100DD"/>
    <w:rsid w:val="00A1028E"/>
    <w:rsid w:val="00A10A9C"/>
    <w:rsid w:val="00A10B75"/>
    <w:rsid w:val="00A10D6E"/>
    <w:rsid w:val="00A114A7"/>
    <w:rsid w:val="00A114C0"/>
    <w:rsid w:val="00A11A1F"/>
    <w:rsid w:val="00A121C4"/>
    <w:rsid w:val="00A12714"/>
    <w:rsid w:val="00A1288B"/>
    <w:rsid w:val="00A1293D"/>
    <w:rsid w:val="00A1294A"/>
    <w:rsid w:val="00A133EC"/>
    <w:rsid w:val="00A13496"/>
    <w:rsid w:val="00A1373F"/>
    <w:rsid w:val="00A13C3C"/>
    <w:rsid w:val="00A13D42"/>
    <w:rsid w:val="00A141DF"/>
    <w:rsid w:val="00A144A4"/>
    <w:rsid w:val="00A144C2"/>
    <w:rsid w:val="00A16391"/>
    <w:rsid w:val="00A1640E"/>
    <w:rsid w:val="00A1687E"/>
    <w:rsid w:val="00A169CE"/>
    <w:rsid w:val="00A169F3"/>
    <w:rsid w:val="00A16D48"/>
    <w:rsid w:val="00A17234"/>
    <w:rsid w:val="00A1745C"/>
    <w:rsid w:val="00A17480"/>
    <w:rsid w:val="00A20570"/>
    <w:rsid w:val="00A20613"/>
    <w:rsid w:val="00A21E33"/>
    <w:rsid w:val="00A21E8D"/>
    <w:rsid w:val="00A22442"/>
    <w:rsid w:val="00A23A89"/>
    <w:rsid w:val="00A23E04"/>
    <w:rsid w:val="00A23F2F"/>
    <w:rsid w:val="00A242F0"/>
    <w:rsid w:val="00A246F2"/>
    <w:rsid w:val="00A24839"/>
    <w:rsid w:val="00A25144"/>
    <w:rsid w:val="00A252D1"/>
    <w:rsid w:val="00A2542A"/>
    <w:rsid w:val="00A25925"/>
    <w:rsid w:val="00A260EB"/>
    <w:rsid w:val="00A261C0"/>
    <w:rsid w:val="00A26CFE"/>
    <w:rsid w:val="00A26D05"/>
    <w:rsid w:val="00A26E12"/>
    <w:rsid w:val="00A2740D"/>
    <w:rsid w:val="00A27466"/>
    <w:rsid w:val="00A27A80"/>
    <w:rsid w:val="00A3087D"/>
    <w:rsid w:val="00A30BFD"/>
    <w:rsid w:val="00A3107C"/>
    <w:rsid w:val="00A311B0"/>
    <w:rsid w:val="00A31520"/>
    <w:rsid w:val="00A31A20"/>
    <w:rsid w:val="00A31D71"/>
    <w:rsid w:val="00A31DE5"/>
    <w:rsid w:val="00A31E32"/>
    <w:rsid w:val="00A31F2C"/>
    <w:rsid w:val="00A31FFD"/>
    <w:rsid w:val="00A32138"/>
    <w:rsid w:val="00A32761"/>
    <w:rsid w:val="00A32ABB"/>
    <w:rsid w:val="00A331D7"/>
    <w:rsid w:val="00A332A7"/>
    <w:rsid w:val="00A334F3"/>
    <w:rsid w:val="00A33AE9"/>
    <w:rsid w:val="00A33E29"/>
    <w:rsid w:val="00A33EE7"/>
    <w:rsid w:val="00A348FC"/>
    <w:rsid w:val="00A3526B"/>
    <w:rsid w:val="00A35704"/>
    <w:rsid w:val="00A35742"/>
    <w:rsid w:val="00A36177"/>
    <w:rsid w:val="00A36955"/>
    <w:rsid w:val="00A36E12"/>
    <w:rsid w:val="00A373E4"/>
    <w:rsid w:val="00A37451"/>
    <w:rsid w:val="00A374CF"/>
    <w:rsid w:val="00A40502"/>
    <w:rsid w:val="00A4087E"/>
    <w:rsid w:val="00A40DEA"/>
    <w:rsid w:val="00A40ED0"/>
    <w:rsid w:val="00A40FE3"/>
    <w:rsid w:val="00A411D5"/>
    <w:rsid w:val="00A41246"/>
    <w:rsid w:val="00A4128D"/>
    <w:rsid w:val="00A41556"/>
    <w:rsid w:val="00A4169C"/>
    <w:rsid w:val="00A41F75"/>
    <w:rsid w:val="00A422A3"/>
    <w:rsid w:val="00A422B2"/>
    <w:rsid w:val="00A429BA"/>
    <w:rsid w:val="00A42BED"/>
    <w:rsid w:val="00A43034"/>
    <w:rsid w:val="00A4326E"/>
    <w:rsid w:val="00A43951"/>
    <w:rsid w:val="00A440E2"/>
    <w:rsid w:val="00A44184"/>
    <w:rsid w:val="00A444A9"/>
    <w:rsid w:val="00A44D58"/>
    <w:rsid w:val="00A44DB1"/>
    <w:rsid w:val="00A44F9E"/>
    <w:rsid w:val="00A4570F"/>
    <w:rsid w:val="00A45BAE"/>
    <w:rsid w:val="00A46202"/>
    <w:rsid w:val="00A46395"/>
    <w:rsid w:val="00A463A6"/>
    <w:rsid w:val="00A4710A"/>
    <w:rsid w:val="00A4775B"/>
    <w:rsid w:val="00A508AB"/>
    <w:rsid w:val="00A5092B"/>
    <w:rsid w:val="00A511D2"/>
    <w:rsid w:val="00A513CF"/>
    <w:rsid w:val="00A51667"/>
    <w:rsid w:val="00A5178E"/>
    <w:rsid w:val="00A51CA7"/>
    <w:rsid w:val="00A51CBB"/>
    <w:rsid w:val="00A51F9F"/>
    <w:rsid w:val="00A52120"/>
    <w:rsid w:val="00A52DD9"/>
    <w:rsid w:val="00A52E60"/>
    <w:rsid w:val="00A534B9"/>
    <w:rsid w:val="00A53660"/>
    <w:rsid w:val="00A5390E"/>
    <w:rsid w:val="00A53BA6"/>
    <w:rsid w:val="00A54041"/>
    <w:rsid w:val="00A541D1"/>
    <w:rsid w:val="00A548AE"/>
    <w:rsid w:val="00A5510C"/>
    <w:rsid w:val="00A55268"/>
    <w:rsid w:val="00A55384"/>
    <w:rsid w:val="00A55B29"/>
    <w:rsid w:val="00A55FF6"/>
    <w:rsid w:val="00A56E43"/>
    <w:rsid w:val="00A572A0"/>
    <w:rsid w:val="00A57DC3"/>
    <w:rsid w:val="00A6000D"/>
    <w:rsid w:val="00A60418"/>
    <w:rsid w:val="00A60905"/>
    <w:rsid w:val="00A6138D"/>
    <w:rsid w:val="00A613DC"/>
    <w:rsid w:val="00A615DB"/>
    <w:rsid w:val="00A617B3"/>
    <w:rsid w:val="00A61818"/>
    <w:rsid w:val="00A61922"/>
    <w:rsid w:val="00A6239F"/>
    <w:rsid w:val="00A6284D"/>
    <w:rsid w:val="00A6285C"/>
    <w:rsid w:val="00A62EDD"/>
    <w:rsid w:val="00A6340C"/>
    <w:rsid w:val="00A63D54"/>
    <w:rsid w:val="00A64169"/>
    <w:rsid w:val="00A643EA"/>
    <w:rsid w:val="00A64846"/>
    <w:rsid w:val="00A64A65"/>
    <w:rsid w:val="00A64B80"/>
    <w:rsid w:val="00A6510D"/>
    <w:rsid w:val="00A651C0"/>
    <w:rsid w:val="00A6582D"/>
    <w:rsid w:val="00A65E73"/>
    <w:rsid w:val="00A65EFA"/>
    <w:rsid w:val="00A66617"/>
    <w:rsid w:val="00A66B9F"/>
    <w:rsid w:val="00A67249"/>
    <w:rsid w:val="00A675DD"/>
    <w:rsid w:val="00A67786"/>
    <w:rsid w:val="00A67E7A"/>
    <w:rsid w:val="00A70773"/>
    <w:rsid w:val="00A70C27"/>
    <w:rsid w:val="00A70D87"/>
    <w:rsid w:val="00A71271"/>
    <w:rsid w:val="00A714C6"/>
    <w:rsid w:val="00A71745"/>
    <w:rsid w:val="00A718BD"/>
    <w:rsid w:val="00A71A37"/>
    <w:rsid w:val="00A71BB1"/>
    <w:rsid w:val="00A729ED"/>
    <w:rsid w:val="00A72A41"/>
    <w:rsid w:val="00A72B37"/>
    <w:rsid w:val="00A73259"/>
    <w:rsid w:val="00A7405A"/>
    <w:rsid w:val="00A74A4C"/>
    <w:rsid w:val="00A74B4B"/>
    <w:rsid w:val="00A75850"/>
    <w:rsid w:val="00A75BFC"/>
    <w:rsid w:val="00A75C79"/>
    <w:rsid w:val="00A76613"/>
    <w:rsid w:val="00A766DF"/>
    <w:rsid w:val="00A76C97"/>
    <w:rsid w:val="00A76CB7"/>
    <w:rsid w:val="00A77638"/>
    <w:rsid w:val="00A77C8C"/>
    <w:rsid w:val="00A8023B"/>
    <w:rsid w:val="00A811B3"/>
    <w:rsid w:val="00A8198C"/>
    <w:rsid w:val="00A81D00"/>
    <w:rsid w:val="00A81FD2"/>
    <w:rsid w:val="00A82239"/>
    <w:rsid w:val="00A82670"/>
    <w:rsid w:val="00A82CD7"/>
    <w:rsid w:val="00A82E24"/>
    <w:rsid w:val="00A82E40"/>
    <w:rsid w:val="00A830CE"/>
    <w:rsid w:val="00A8366F"/>
    <w:rsid w:val="00A839B5"/>
    <w:rsid w:val="00A8414A"/>
    <w:rsid w:val="00A84313"/>
    <w:rsid w:val="00A8528B"/>
    <w:rsid w:val="00A85514"/>
    <w:rsid w:val="00A8558B"/>
    <w:rsid w:val="00A85C23"/>
    <w:rsid w:val="00A85D8A"/>
    <w:rsid w:val="00A86256"/>
    <w:rsid w:val="00A86BD2"/>
    <w:rsid w:val="00A86ECB"/>
    <w:rsid w:val="00A87EC0"/>
    <w:rsid w:val="00A90A44"/>
    <w:rsid w:val="00A9116C"/>
    <w:rsid w:val="00A91712"/>
    <w:rsid w:val="00A9177F"/>
    <w:rsid w:val="00A9193C"/>
    <w:rsid w:val="00A91B5C"/>
    <w:rsid w:val="00A91F2D"/>
    <w:rsid w:val="00A92EAD"/>
    <w:rsid w:val="00A92EB3"/>
    <w:rsid w:val="00A94004"/>
    <w:rsid w:val="00A9439A"/>
    <w:rsid w:val="00A94468"/>
    <w:rsid w:val="00A9460E"/>
    <w:rsid w:val="00A947A2"/>
    <w:rsid w:val="00A948D0"/>
    <w:rsid w:val="00A94939"/>
    <w:rsid w:val="00A94CE5"/>
    <w:rsid w:val="00A950EE"/>
    <w:rsid w:val="00A9532D"/>
    <w:rsid w:val="00A96A85"/>
    <w:rsid w:val="00A96ACB"/>
    <w:rsid w:val="00A97525"/>
    <w:rsid w:val="00A9763A"/>
    <w:rsid w:val="00A97815"/>
    <w:rsid w:val="00A97DBE"/>
    <w:rsid w:val="00A97E72"/>
    <w:rsid w:val="00AA0E19"/>
    <w:rsid w:val="00AA10FF"/>
    <w:rsid w:val="00AA1F89"/>
    <w:rsid w:val="00AA2E08"/>
    <w:rsid w:val="00AA2F1A"/>
    <w:rsid w:val="00AA2F45"/>
    <w:rsid w:val="00AA358D"/>
    <w:rsid w:val="00AA39D5"/>
    <w:rsid w:val="00AA3C61"/>
    <w:rsid w:val="00AA4576"/>
    <w:rsid w:val="00AA502C"/>
    <w:rsid w:val="00AA51E4"/>
    <w:rsid w:val="00AA52B6"/>
    <w:rsid w:val="00AA6458"/>
    <w:rsid w:val="00AA6751"/>
    <w:rsid w:val="00AA6C5A"/>
    <w:rsid w:val="00AA755E"/>
    <w:rsid w:val="00AA7965"/>
    <w:rsid w:val="00AA7AC4"/>
    <w:rsid w:val="00AB03DA"/>
    <w:rsid w:val="00AB0702"/>
    <w:rsid w:val="00AB185A"/>
    <w:rsid w:val="00AB221B"/>
    <w:rsid w:val="00AB2C52"/>
    <w:rsid w:val="00AB33D5"/>
    <w:rsid w:val="00AB44C4"/>
    <w:rsid w:val="00AB4726"/>
    <w:rsid w:val="00AB4FB6"/>
    <w:rsid w:val="00AB50D2"/>
    <w:rsid w:val="00AB590F"/>
    <w:rsid w:val="00AB591F"/>
    <w:rsid w:val="00AB62E1"/>
    <w:rsid w:val="00AB6B2F"/>
    <w:rsid w:val="00AB6E7D"/>
    <w:rsid w:val="00AB6E86"/>
    <w:rsid w:val="00AB7052"/>
    <w:rsid w:val="00AB7112"/>
    <w:rsid w:val="00AB756D"/>
    <w:rsid w:val="00AB7777"/>
    <w:rsid w:val="00AB787A"/>
    <w:rsid w:val="00AB7894"/>
    <w:rsid w:val="00AB7ACB"/>
    <w:rsid w:val="00AB7F01"/>
    <w:rsid w:val="00AB7F44"/>
    <w:rsid w:val="00AC01D1"/>
    <w:rsid w:val="00AC0898"/>
    <w:rsid w:val="00AC09DB"/>
    <w:rsid w:val="00AC0DE6"/>
    <w:rsid w:val="00AC144E"/>
    <w:rsid w:val="00AC1C08"/>
    <w:rsid w:val="00AC24C1"/>
    <w:rsid w:val="00AC31C1"/>
    <w:rsid w:val="00AC47AB"/>
    <w:rsid w:val="00AC4F7C"/>
    <w:rsid w:val="00AC540E"/>
    <w:rsid w:val="00AC56FC"/>
    <w:rsid w:val="00AC5F0D"/>
    <w:rsid w:val="00AC6630"/>
    <w:rsid w:val="00AC6975"/>
    <w:rsid w:val="00AC7504"/>
    <w:rsid w:val="00AD0BBD"/>
    <w:rsid w:val="00AD0E78"/>
    <w:rsid w:val="00AD10B7"/>
    <w:rsid w:val="00AD12EF"/>
    <w:rsid w:val="00AD131F"/>
    <w:rsid w:val="00AD1A60"/>
    <w:rsid w:val="00AD1CB9"/>
    <w:rsid w:val="00AD2409"/>
    <w:rsid w:val="00AD28D1"/>
    <w:rsid w:val="00AD2B4C"/>
    <w:rsid w:val="00AD3880"/>
    <w:rsid w:val="00AD3DF7"/>
    <w:rsid w:val="00AD3EC8"/>
    <w:rsid w:val="00AD48F7"/>
    <w:rsid w:val="00AD570A"/>
    <w:rsid w:val="00AD6CDA"/>
    <w:rsid w:val="00AD6D5A"/>
    <w:rsid w:val="00AE0124"/>
    <w:rsid w:val="00AE03BC"/>
    <w:rsid w:val="00AE1004"/>
    <w:rsid w:val="00AE14C6"/>
    <w:rsid w:val="00AE1DA4"/>
    <w:rsid w:val="00AE1E0E"/>
    <w:rsid w:val="00AE29CC"/>
    <w:rsid w:val="00AE2ADD"/>
    <w:rsid w:val="00AE306D"/>
    <w:rsid w:val="00AE3AE4"/>
    <w:rsid w:val="00AE3C49"/>
    <w:rsid w:val="00AE4348"/>
    <w:rsid w:val="00AE4420"/>
    <w:rsid w:val="00AE45E8"/>
    <w:rsid w:val="00AE472D"/>
    <w:rsid w:val="00AE4A67"/>
    <w:rsid w:val="00AE4A81"/>
    <w:rsid w:val="00AE4FF3"/>
    <w:rsid w:val="00AE5116"/>
    <w:rsid w:val="00AE53BA"/>
    <w:rsid w:val="00AE545E"/>
    <w:rsid w:val="00AE6041"/>
    <w:rsid w:val="00AE641E"/>
    <w:rsid w:val="00AE65E9"/>
    <w:rsid w:val="00AE6747"/>
    <w:rsid w:val="00AE6D8B"/>
    <w:rsid w:val="00AE719B"/>
    <w:rsid w:val="00AE76CD"/>
    <w:rsid w:val="00AE7D66"/>
    <w:rsid w:val="00AF0829"/>
    <w:rsid w:val="00AF0C94"/>
    <w:rsid w:val="00AF1314"/>
    <w:rsid w:val="00AF20E5"/>
    <w:rsid w:val="00AF233D"/>
    <w:rsid w:val="00AF2788"/>
    <w:rsid w:val="00AF2809"/>
    <w:rsid w:val="00AF2CAC"/>
    <w:rsid w:val="00AF38D4"/>
    <w:rsid w:val="00AF41F1"/>
    <w:rsid w:val="00AF4218"/>
    <w:rsid w:val="00AF4502"/>
    <w:rsid w:val="00AF4690"/>
    <w:rsid w:val="00AF49FA"/>
    <w:rsid w:val="00AF4CE3"/>
    <w:rsid w:val="00AF4F7C"/>
    <w:rsid w:val="00AF5836"/>
    <w:rsid w:val="00AF6144"/>
    <w:rsid w:val="00AF63AE"/>
    <w:rsid w:val="00AF6603"/>
    <w:rsid w:val="00AF686E"/>
    <w:rsid w:val="00AF6BE1"/>
    <w:rsid w:val="00AF72F5"/>
    <w:rsid w:val="00AF7323"/>
    <w:rsid w:val="00AF7A7A"/>
    <w:rsid w:val="00AF7F1B"/>
    <w:rsid w:val="00B000B7"/>
    <w:rsid w:val="00B00372"/>
    <w:rsid w:val="00B00AA5"/>
    <w:rsid w:val="00B00E8D"/>
    <w:rsid w:val="00B00FBC"/>
    <w:rsid w:val="00B01420"/>
    <w:rsid w:val="00B019DC"/>
    <w:rsid w:val="00B01A43"/>
    <w:rsid w:val="00B01B37"/>
    <w:rsid w:val="00B01F23"/>
    <w:rsid w:val="00B02911"/>
    <w:rsid w:val="00B03DA6"/>
    <w:rsid w:val="00B03ED8"/>
    <w:rsid w:val="00B04029"/>
    <w:rsid w:val="00B05240"/>
    <w:rsid w:val="00B06483"/>
    <w:rsid w:val="00B06FE6"/>
    <w:rsid w:val="00B076B5"/>
    <w:rsid w:val="00B0773C"/>
    <w:rsid w:val="00B0790A"/>
    <w:rsid w:val="00B07A6E"/>
    <w:rsid w:val="00B07B7B"/>
    <w:rsid w:val="00B07CAA"/>
    <w:rsid w:val="00B07DA3"/>
    <w:rsid w:val="00B100E0"/>
    <w:rsid w:val="00B1021A"/>
    <w:rsid w:val="00B102C5"/>
    <w:rsid w:val="00B11042"/>
    <w:rsid w:val="00B11AC4"/>
    <w:rsid w:val="00B11D83"/>
    <w:rsid w:val="00B124B8"/>
    <w:rsid w:val="00B13157"/>
    <w:rsid w:val="00B148A4"/>
    <w:rsid w:val="00B1523B"/>
    <w:rsid w:val="00B152B2"/>
    <w:rsid w:val="00B152B3"/>
    <w:rsid w:val="00B15A8F"/>
    <w:rsid w:val="00B15DFF"/>
    <w:rsid w:val="00B16090"/>
    <w:rsid w:val="00B166AF"/>
    <w:rsid w:val="00B16D12"/>
    <w:rsid w:val="00B1714D"/>
    <w:rsid w:val="00B204FD"/>
    <w:rsid w:val="00B2082F"/>
    <w:rsid w:val="00B20905"/>
    <w:rsid w:val="00B21111"/>
    <w:rsid w:val="00B212A8"/>
    <w:rsid w:val="00B21B1E"/>
    <w:rsid w:val="00B21EE3"/>
    <w:rsid w:val="00B2212A"/>
    <w:rsid w:val="00B22812"/>
    <w:rsid w:val="00B22891"/>
    <w:rsid w:val="00B22DEE"/>
    <w:rsid w:val="00B2355E"/>
    <w:rsid w:val="00B237FF"/>
    <w:rsid w:val="00B23A38"/>
    <w:rsid w:val="00B23ED8"/>
    <w:rsid w:val="00B2456C"/>
    <w:rsid w:val="00B25687"/>
    <w:rsid w:val="00B259DF"/>
    <w:rsid w:val="00B25B61"/>
    <w:rsid w:val="00B25BC1"/>
    <w:rsid w:val="00B25FCA"/>
    <w:rsid w:val="00B25FE3"/>
    <w:rsid w:val="00B260F1"/>
    <w:rsid w:val="00B26F9E"/>
    <w:rsid w:val="00B27229"/>
    <w:rsid w:val="00B2759E"/>
    <w:rsid w:val="00B27728"/>
    <w:rsid w:val="00B27AD5"/>
    <w:rsid w:val="00B30BB9"/>
    <w:rsid w:val="00B31073"/>
    <w:rsid w:val="00B3325B"/>
    <w:rsid w:val="00B33585"/>
    <w:rsid w:val="00B33713"/>
    <w:rsid w:val="00B34C6F"/>
    <w:rsid w:val="00B34D9E"/>
    <w:rsid w:val="00B352B2"/>
    <w:rsid w:val="00B3531D"/>
    <w:rsid w:val="00B35764"/>
    <w:rsid w:val="00B358C8"/>
    <w:rsid w:val="00B35A72"/>
    <w:rsid w:val="00B35E2A"/>
    <w:rsid w:val="00B360EE"/>
    <w:rsid w:val="00B361ED"/>
    <w:rsid w:val="00B36258"/>
    <w:rsid w:val="00B364B6"/>
    <w:rsid w:val="00B3696A"/>
    <w:rsid w:val="00B369AC"/>
    <w:rsid w:val="00B36C89"/>
    <w:rsid w:val="00B36D44"/>
    <w:rsid w:val="00B37696"/>
    <w:rsid w:val="00B37C5A"/>
    <w:rsid w:val="00B40659"/>
    <w:rsid w:val="00B409DA"/>
    <w:rsid w:val="00B40E42"/>
    <w:rsid w:val="00B41714"/>
    <w:rsid w:val="00B41D95"/>
    <w:rsid w:val="00B41DD6"/>
    <w:rsid w:val="00B41F06"/>
    <w:rsid w:val="00B424C0"/>
    <w:rsid w:val="00B424C4"/>
    <w:rsid w:val="00B4300F"/>
    <w:rsid w:val="00B43900"/>
    <w:rsid w:val="00B4396F"/>
    <w:rsid w:val="00B4402F"/>
    <w:rsid w:val="00B451CE"/>
    <w:rsid w:val="00B45616"/>
    <w:rsid w:val="00B45B3D"/>
    <w:rsid w:val="00B46441"/>
    <w:rsid w:val="00B468AF"/>
    <w:rsid w:val="00B46B5C"/>
    <w:rsid w:val="00B46B69"/>
    <w:rsid w:val="00B470F1"/>
    <w:rsid w:val="00B473D9"/>
    <w:rsid w:val="00B47673"/>
    <w:rsid w:val="00B4780C"/>
    <w:rsid w:val="00B47A09"/>
    <w:rsid w:val="00B47BDE"/>
    <w:rsid w:val="00B50087"/>
    <w:rsid w:val="00B50154"/>
    <w:rsid w:val="00B5063C"/>
    <w:rsid w:val="00B508F0"/>
    <w:rsid w:val="00B512F8"/>
    <w:rsid w:val="00B5134C"/>
    <w:rsid w:val="00B51404"/>
    <w:rsid w:val="00B52665"/>
    <w:rsid w:val="00B52693"/>
    <w:rsid w:val="00B5289E"/>
    <w:rsid w:val="00B53515"/>
    <w:rsid w:val="00B538E2"/>
    <w:rsid w:val="00B53EF4"/>
    <w:rsid w:val="00B542B6"/>
    <w:rsid w:val="00B55FA2"/>
    <w:rsid w:val="00B571DB"/>
    <w:rsid w:val="00B5724B"/>
    <w:rsid w:val="00B57CBF"/>
    <w:rsid w:val="00B60ED6"/>
    <w:rsid w:val="00B61C36"/>
    <w:rsid w:val="00B61D8B"/>
    <w:rsid w:val="00B61F46"/>
    <w:rsid w:val="00B62187"/>
    <w:rsid w:val="00B62281"/>
    <w:rsid w:val="00B62301"/>
    <w:rsid w:val="00B62554"/>
    <w:rsid w:val="00B62C95"/>
    <w:rsid w:val="00B62FAE"/>
    <w:rsid w:val="00B634A4"/>
    <w:rsid w:val="00B635F3"/>
    <w:rsid w:val="00B63E2B"/>
    <w:rsid w:val="00B64456"/>
    <w:rsid w:val="00B64546"/>
    <w:rsid w:val="00B6465E"/>
    <w:rsid w:val="00B64810"/>
    <w:rsid w:val="00B64F0A"/>
    <w:rsid w:val="00B651C3"/>
    <w:rsid w:val="00B6527B"/>
    <w:rsid w:val="00B658DD"/>
    <w:rsid w:val="00B662C0"/>
    <w:rsid w:val="00B66459"/>
    <w:rsid w:val="00B6651F"/>
    <w:rsid w:val="00B66FCA"/>
    <w:rsid w:val="00B679B2"/>
    <w:rsid w:val="00B67A34"/>
    <w:rsid w:val="00B67D26"/>
    <w:rsid w:val="00B67FD4"/>
    <w:rsid w:val="00B70449"/>
    <w:rsid w:val="00B718D9"/>
    <w:rsid w:val="00B719AF"/>
    <w:rsid w:val="00B71B27"/>
    <w:rsid w:val="00B72651"/>
    <w:rsid w:val="00B726AC"/>
    <w:rsid w:val="00B729EA"/>
    <w:rsid w:val="00B72B24"/>
    <w:rsid w:val="00B73997"/>
    <w:rsid w:val="00B73E7A"/>
    <w:rsid w:val="00B74A55"/>
    <w:rsid w:val="00B74AE4"/>
    <w:rsid w:val="00B75391"/>
    <w:rsid w:val="00B760F2"/>
    <w:rsid w:val="00B762A7"/>
    <w:rsid w:val="00B762D7"/>
    <w:rsid w:val="00B76526"/>
    <w:rsid w:val="00B767CD"/>
    <w:rsid w:val="00B76A23"/>
    <w:rsid w:val="00B7734A"/>
    <w:rsid w:val="00B77650"/>
    <w:rsid w:val="00B77784"/>
    <w:rsid w:val="00B8001A"/>
    <w:rsid w:val="00B80572"/>
    <w:rsid w:val="00B805C9"/>
    <w:rsid w:val="00B80F0F"/>
    <w:rsid w:val="00B8129A"/>
    <w:rsid w:val="00B81816"/>
    <w:rsid w:val="00B82515"/>
    <w:rsid w:val="00B8283F"/>
    <w:rsid w:val="00B833DD"/>
    <w:rsid w:val="00B83483"/>
    <w:rsid w:val="00B83F9E"/>
    <w:rsid w:val="00B84AAE"/>
    <w:rsid w:val="00B84D99"/>
    <w:rsid w:val="00B85087"/>
    <w:rsid w:val="00B85161"/>
    <w:rsid w:val="00B851EB"/>
    <w:rsid w:val="00B8535F"/>
    <w:rsid w:val="00B857A7"/>
    <w:rsid w:val="00B86505"/>
    <w:rsid w:val="00B867AD"/>
    <w:rsid w:val="00B870E9"/>
    <w:rsid w:val="00B879EA"/>
    <w:rsid w:val="00B87B81"/>
    <w:rsid w:val="00B9053E"/>
    <w:rsid w:val="00B905FB"/>
    <w:rsid w:val="00B9060C"/>
    <w:rsid w:val="00B90615"/>
    <w:rsid w:val="00B91839"/>
    <w:rsid w:val="00B9204D"/>
    <w:rsid w:val="00B921AB"/>
    <w:rsid w:val="00B92B71"/>
    <w:rsid w:val="00B93279"/>
    <w:rsid w:val="00B93A41"/>
    <w:rsid w:val="00B93DA1"/>
    <w:rsid w:val="00B93F4B"/>
    <w:rsid w:val="00B9432A"/>
    <w:rsid w:val="00B944D4"/>
    <w:rsid w:val="00B9527E"/>
    <w:rsid w:val="00B95F7D"/>
    <w:rsid w:val="00B962E0"/>
    <w:rsid w:val="00B968CC"/>
    <w:rsid w:val="00B96E8D"/>
    <w:rsid w:val="00B974FF"/>
    <w:rsid w:val="00B97762"/>
    <w:rsid w:val="00B97850"/>
    <w:rsid w:val="00BA01B1"/>
    <w:rsid w:val="00BA0227"/>
    <w:rsid w:val="00BA0580"/>
    <w:rsid w:val="00BA0C3E"/>
    <w:rsid w:val="00BA1014"/>
    <w:rsid w:val="00BA1599"/>
    <w:rsid w:val="00BA1B51"/>
    <w:rsid w:val="00BA24DA"/>
    <w:rsid w:val="00BA2841"/>
    <w:rsid w:val="00BA2889"/>
    <w:rsid w:val="00BA2AE4"/>
    <w:rsid w:val="00BA2C38"/>
    <w:rsid w:val="00BA2E84"/>
    <w:rsid w:val="00BA3747"/>
    <w:rsid w:val="00BA3A07"/>
    <w:rsid w:val="00BA3BC2"/>
    <w:rsid w:val="00BA4022"/>
    <w:rsid w:val="00BA5188"/>
    <w:rsid w:val="00BA545D"/>
    <w:rsid w:val="00BA6394"/>
    <w:rsid w:val="00BA6954"/>
    <w:rsid w:val="00BA6E45"/>
    <w:rsid w:val="00BA70A3"/>
    <w:rsid w:val="00BA7204"/>
    <w:rsid w:val="00BA78AE"/>
    <w:rsid w:val="00BA7C91"/>
    <w:rsid w:val="00BB01D1"/>
    <w:rsid w:val="00BB01EC"/>
    <w:rsid w:val="00BB03B4"/>
    <w:rsid w:val="00BB08F1"/>
    <w:rsid w:val="00BB0B08"/>
    <w:rsid w:val="00BB0D23"/>
    <w:rsid w:val="00BB1344"/>
    <w:rsid w:val="00BB13F0"/>
    <w:rsid w:val="00BB1B06"/>
    <w:rsid w:val="00BB1E18"/>
    <w:rsid w:val="00BB1FF1"/>
    <w:rsid w:val="00BB2EDA"/>
    <w:rsid w:val="00BB331C"/>
    <w:rsid w:val="00BB33FA"/>
    <w:rsid w:val="00BB449E"/>
    <w:rsid w:val="00BB4785"/>
    <w:rsid w:val="00BB5584"/>
    <w:rsid w:val="00BB591C"/>
    <w:rsid w:val="00BB5A61"/>
    <w:rsid w:val="00BB5F9B"/>
    <w:rsid w:val="00BB6358"/>
    <w:rsid w:val="00BB68DD"/>
    <w:rsid w:val="00BB6912"/>
    <w:rsid w:val="00BB6FB0"/>
    <w:rsid w:val="00BB742F"/>
    <w:rsid w:val="00BB7451"/>
    <w:rsid w:val="00BB7CB9"/>
    <w:rsid w:val="00BB7E00"/>
    <w:rsid w:val="00BC0065"/>
    <w:rsid w:val="00BC02F8"/>
    <w:rsid w:val="00BC13C1"/>
    <w:rsid w:val="00BC16CE"/>
    <w:rsid w:val="00BC17EB"/>
    <w:rsid w:val="00BC1D6C"/>
    <w:rsid w:val="00BC2057"/>
    <w:rsid w:val="00BC2A90"/>
    <w:rsid w:val="00BC2B9C"/>
    <w:rsid w:val="00BC346D"/>
    <w:rsid w:val="00BC35F3"/>
    <w:rsid w:val="00BC36CA"/>
    <w:rsid w:val="00BC38D0"/>
    <w:rsid w:val="00BC45A9"/>
    <w:rsid w:val="00BC4823"/>
    <w:rsid w:val="00BC487B"/>
    <w:rsid w:val="00BC4DA0"/>
    <w:rsid w:val="00BC4E96"/>
    <w:rsid w:val="00BC526E"/>
    <w:rsid w:val="00BC553E"/>
    <w:rsid w:val="00BC59C7"/>
    <w:rsid w:val="00BC5EE4"/>
    <w:rsid w:val="00BC5F46"/>
    <w:rsid w:val="00BC64B2"/>
    <w:rsid w:val="00BC6CD2"/>
    <w:rsid w:val="00BC6FE1"/>
    <w:rsid w:val="00BC72D4"/>
    <w:rsid w:val="00BC7D1B"/>
    <w:rsid w:val="00BD017D"/>
    <w:rsid w:val="00BD01AC"/>
    <w:rsid w:val="00BD05EC"/>
    <w:rsid w:val="00BD0832"/>
    <w:rsid w:val="00BD08FD"/>
    <w:rsid w:val="00BD0973"/>
    <w:rsid w:val="00BD0DC4"/>
    <w:rsid w:val="00BD0DE1"/>
    <w:rsid w:val="00BD1B67"/>
    <w:rsid w:val="00BD1BA1"/>
    <w:rsid w:val="00BD1C87"/>
    <w:rsid w:val="00BD20EA"/>
    <w:rsid w:val="00BD2237"/>
    <w:rsid w:val="00BD2473"/>
    <w:rsid w:val="00BD260D"/>
    <w:rsid w:val="00BD345B"/>
    <w:rsid w:val="00BD3D02"/>
    <w:rsid w:val="00BD4DD6"/>
    <w:rsid w:val="00BD518B"/>
    <w:rsid w:val="00BD54A2"/>
    <w:rsid w:val="00BD55DD"/>
    <w:rsid w:val="00BD5660"/>
    <w:rsid w:val="00BD5BC3"/>
    <w:rsid w:val="00BD5ED3"/>
    <w:rsid w:val="00BD61D2"/>
    <w:rsid w:val="00BD671B"/>
    <w:rsid w:val="00BD67BB"/>
    <w:rsid w:val="00BD694A"/>
    <w:rsid w:val="00BD6C5E"/>
    <w:rsid w:val="00BD75BC"/>
    <w:rsid w:val="00BD76B2"/>
    <w:rsid w:val="00BD7B27"/>
    <w:rsid w:val="00BD7F00"/>
    <w:rsid w:val="00BE0288"/>
    <w:rsid w:val="00BE0293"/>
    <w:rsid w:val="00BE0B2E"/>
    <w:rsid w:val="00BE0BC5"/>
    <w:rsid w:val="00BE1164"/>
    <w:rsid w:val="00BE18DC"/>
    <w:rsid w:val="00BE1C1D"/>
    <w:rsid w:val="00BE27AE"/>
    <w:rsid w:val="00BE2929"/>
    <w:rsid w:val="00BE2E3A"/>
    <w:rsid w:val="00BE34AC"/>
    <w:rsid w:val="00BE35A9"/>
    <w:rsid w:val="00BE38C1"/>
    <w:rsid w:val="00BE39B9"/>
    <w:rsid w:val="00BE3EBB"/>
    <w:rsid w:val="00BE4A13"/>
    <w:rsid w:val="00BE4C08"/>
    <w:rsid w:val="00BE5207"/>
    <w:rsid w:val="00BE5309"/>
    <w:rsid w:val="00BE544F"/>
    <w:rsid w:val="00BE68FC"/>
    <w:rsid w:val="00BE6A4E"/>
    <w:rsid w:val="00BE6F34"/>
    <w:rsid w:val="00BE7677"/>
    <w:rsid w:val="00BE7D7C"/>
    <w:rsid w:val="00BE7FA4"/>
    <w:rsid w:val="00BF04AA"/>
    <w:rsid w:val="00BF0700"/>
    <w:rsid w:val="00BF111E"/>
    <w:rsid w:val="00BF1FEF"/>
    <w:rsid w:val="00BF20D2"/>
    <w:rsid w:val="00BF236D"/>
    <w:rsid w:val="00BF25CF"/>
    <w:rsid w:val="00BF26ED"/>
    <w:rsid w:val="00BF27F5"/>
    <w:rsid w:val="00BF2999"/>
    <w:rsid w:val="00BF2C9A"/>
    <w:rsid w:val="00BF2CEA"/>
    <w:rsid w:val="00BF2ED2"/>
    <w:rsid w:val="00BF3774"/>
    <w:rsid w:val="00BF377E"/>
    <w:rsid w:val="00BF37DD"/>
    <w:rsid w:val="00BF3F47"/>
    <w:rsid w:val="00BF3FA6"/>
    <w:rsid w:val="00BF513B"/>
    <w:rsid w:val="00BF525C"/>
    <w:rsid w:val="00BF5624"/>
    <w:rsid w:val="00BF5804"/>
    <w:rsid w:val="00BF59E0"/>
    <w:rsid w:val="00BF6043"/>
    <w:rsid w:val="00BF63D5"/>
    <w:rsid w:val="00BF76A0"/>
    <w:rsid w:val="00BF7CC2"/>
    <w:rsid w:val="00BF7E1D"/>
    <w:rsid w:val="00C00708"/>
    <w:rsid w:val="00C00739"/>
    <w:rsid w:val="00C008CE"/>
    <w:rsid w:val="00C00A99"/>
    <w:rsid w:val="00C00C28"/>
    <w:rsid w:val="00C00C5C"/>
    <w:rsid w:val="00C00ED6"/>
    <w:rsid w:val="00C01A97"/>
    <w:rsid w:val="00C01B6E"/>
    <w:rsid w:val="00C01FFE"/>
    <w:rsid w:val="00C0202E"/>
    <w:rsid w:val="00C02B10"/>
    <w:rsid w:val="00C02D68"/>
    <w:rsid w:val="00C02E97"/>
    <w:rsid w:val="00C0305A"/>
    <w:rsid w:val="00C03233"/>
    <w:rsid w:val="00C03E69"/>
    <w:rsid w:val="00C048F3"/>
    <w:rsid w:val="00C04AE5"/>
    <w:rsid w:val="00C04F6C"/>
    <w:rsid w:val="00C05392"/>
    <w:rsid w:val="00C0582F"/>
    <w:rsid w:val="00C05AF2"/>
    <w:rsid w:val="00C05C24"/>
    <w:rsid w:val="00C07589"/>
    <w:rsid w:val="00C076F0"/>
    <w:rsid w:val="00C07876"/>
    <w:rsid w:val="00C102B6"/>
    <w:rsid w:val="00C10301"/>
    <w:rsid w:val="00C103D6"/>
    <w:rsid w:val="00C10B92"/>
    <w:rsid w:val="00C10CFA"/>
    <w:rsid w:val="00C10DBB"/>
    <w:rsid w:val="00C11A79"/>
    <w:rsid w:val="00C12030"/>
    <w:rsid w:val="00C12228"/>
    <w:rsid w:val="00C124AA"/>
    <w:rsid w:val="00C127D2"/>
    <w:rsid w:val="00C12BD1"/>
    <w:rsid w:val="00C13803"/>
    <w:rsid w:val="00C13C97"/>
    <w:rsid w:val="00C1434B"/>
    <w:rsid w:val="00C145E8"/>
    <w:rsid w:val="00C148BA"/>
    <w:rsid w:val="00C14BA2"/>
    <w:rsid w:val="00C154C1"/>
    <w:rsid w:val="00C15969"/>
    <w:rsid w:val="00C1626A"/>
    <w:rsid w:val="00C162EC"/>
    <w:rsid w:val="00C16690"/>
    <w:rsid w:val="00C16C29"/>
    <w:rsid w:val="00C1724C"/>
    <w:rsid w:val="00C17DCC"/>
    <w:rsid w:val="00C17EB1"/>
    <w:rsid w:val="00C17FA9"/>
    <w:rsid w:val="00C20109"/>
    <w:rsid w:val="00C202CE"/>
    <w:rsid w:val="00C20CE5"/>
    <w:rsid w:val="00C20F6D"/>
    <w:rsid w:val="00C2170A"/>
    <w:rsid w:val="00C21741"/>
    <w:rsid w:val="00C21E4D"/>
    <w:rsid w:val="00C224C6"/>
    <w:rsid w:val="00C2284E"/>
    <w:rsid w:val="00C22E6A"/>
    <w:rsid w:val="00C233B5"/>
    <w:rsid w:val="00C23529"/>
    <w:rsid w:val="00C2369D"/>
    <w:rsid w:val="00C236D7"/>
    <w:rsid w:val="00C23B48"/>
    <w:rsid w:val="00C23C64"/>
    <w:rsid w:val="00C23CE2"/>
    <w:rsid w:val="00C24014"/>
    <w:rsid w:val="00C24D98"/>
    <w:rsid w:val="00C24F1C"/>
    <w:rsid w:val="00C2535F"/>
    <w:rsid w:val="00C2563A"/>
    <w:rsid w:val="00C2642B"/>
    <w:rsid w:val="00C26574"/>
    <w:rsid w:val="00C2658B"/>
    <w:rsid w:val="00C26BAB"/>
    <w:rsid w:val="00C26BC0"/>
    <w:rsid w:val="00C27446"/>
    <w:rsid w:val="00C2754A"/>
    <w:rsid w:val="00C27B65"/>
    <w:rsid w:val="00C27FF4"/>
    <w:rsid w:val="00C300CF"/>
    <w:rsid w:val="00C32CDB"/>
    <w:rsid w:val="00C33186"/>
    <w:rsid w:val="00C345E2"/>
    <w:rsid w:val="00C34632"/>
    <w:rsid w:val="00C34DD7"/>
    <w:rsid w:val="00C35438"/>
    <w:rsid w:val="00C35662"/>
    <w:rsid w:val="00C3569E"/>
    <w:rsid w:val="00C358F8"/>
    <w:rsid w:val="00C35D3F"/>
    <w:rsid w:val="00C35EDF"/>
    <w:rsid w:val="00C36520"/>
    <w:rsid w:val="00C365F6"/>
    <w:rsid w:val="00C36923"/>
    <w:rsid w:val="00C36A3E"/>
    <w:rsid w:val="00C400F9"/>
    <w:rsid w:val="00C401DF"/>
    <w:rsid w:val="00C418A0"/>
    <w:rsid w:val="00C42C61"/>
    <w:rsid w:val="00C42D0B"/>
    <w:rsid w:val="00C42D1C"/>
    <w:rsid w:val="00C4344C"/>
    <w:rsid w:val="00C43AD3"/>
    <w:rsid w:val="00C43F47"/>
    <w:rsid w:val="00C450CD"/>
    <w:rsid w:val="00C450DE"/>
    <w:rsid w:val="00C453C5"/>
    <w:rsid w:val="00C457A3"/>
    <w:rsid w:val="00C45A16"/>
    <w:rsid w:val="00C45F1E"/>
    <w:rsid w:val="00C4766B"/>
    <w:rsid w:val="00C477CA"/>
    <w:rsid w:val="00C47A9B"/>
    <w:rsid w:val="00C50216"/>
    <w:rsid w:val="00C502DC"/>
    <w:rsid w:val="00C5044A"/>
    <w:rsid w:val="00C5048F"/>
    <w:rsid w:val="00C506A3"/>
    <w:rsid w:val="00C50791"/>
    <w:rsid w:val="00C510A5"/>
    <w:rsid w:val="00C510B2"/>
    <w:rsid w:val="00C513AA"/>
    <w:rsid w:val="00C517E0"/>
    <w:rsid w:val="00C51E36"/>
    <w:rsid w:val="00C525BC"/>
    <w:rsid w:val="00C527CF"/>
    <w:rsid w:val="00C546F7"/>
    <w:rsid w:val="00C553BB"/>
    <w:rsid w:val="00C55538"/>
    <w:rsid w:val="00C55A41"/>
    <w:rsid w:val="00C55D24"/>
    <w:rsid w:val="00C55EF4"/>
    <w:rsid w:val="00C56694"/>
    <w:rsid w:val="00C56ADC"/>
    <w:rsid w:val="00C56F16"/>
    <w:rsid w:val="00C577F5"/>
    <w:rsid w:val="00C57C83"/>
    <w:rsid w:val="00C57F2E"/>
    <w:rsid w:val="00C57FB3"/>
    <w:rsid w:val="00C602F7"/>
    <w:rsid w:val="00C60556"/>
    <w:rsid w:val="00C60837"/>
    <w:rsid w:val="00C60F2C"/>
    <w:rsid w:val="00C61467"/>
    <w:rsid w:val="00C614F1"/>
    <w:rsid w:val="00C61D1C"/>
    <w:rsid w:val="00C61E11"/>
    <w:rsid w:val="00C61FAC"/>
    <w:rsid w:val="00C6224F"/>
    <w:rsid w:val="00C62C11"/>
    <w:rsid w:val="00C632F2"/>
    <w:rsid w:val="00C633DD"/>
    <w:rsid w:val="00C63BF2"/>
    <w:rsid w:val="00C63C07"/>
    <w:rsid w:val="00C63F80"/>
    <w:rsid w:val="00C6444F"/>
    <w:rsid w:val="00C64B96"/>
    <w:rsid w:val="00C6629A"/>
    <w:rsid w:val="00C662AF"/>
    <w:rsid w:val="00C66822"/>
    <w:rsid w:val="00C668CF"/>
    <w:rsid w:val="00C66A16"/>
    <w:rsid w:val="00C66F15"/>
    <w:rsid w:val="00C6708C"/>
    <w:rsid w:val="00C6710D"/>
    <w:rsid w:val="00C6759A"/>
    <w:rsid w:val="00C67975"/>
    <w:rsid w:val="00C7055A"/>
    <w:rsid w:val="00C70751"/>
    <w:rsid w:val="00C707FF"/>
    <w:rsid w:val="00C717AF"/>
    <w:rsid w:val="00C720D7"/>
    <w:rsid w:val="00C72638"/>
    <w:rsid w:val="00C726B4"/>
    <w:rsid w:val="00C73AFC"/>
    <w:rsid w:val="00C73DE6"/>
    <w:rsid w:val="00C7441F"/>
    <w:rsid w:val="00C7442D"/>
    <w:rsid w:val="00C744E8"/>
    <w:rsid w:val="00C75036"/>
    <w:rsid w:val="00C750DB"/>
    <w:rsid w:val="00C76787"/>
    <w:rsid w:val="00C77049"/>
    <w:rsid w:val="00C77FAD"/>
    <w:rsid w:val="00C80162"/>
    <w:rsid w:val="00C8053C"/>
    <w:rsid w:val="00C80C0A"/>
    <w:rsid w:val="00C80DC3"/>
    <w:rsid w:val="00C80E4D"/>
    <w:rsid w:val="00C80ED3"/>
    <w:rsid w:val="00C815E1"/>
    <w:rsid w:val="00C8179C"/>
    <w:rsid w:val="00C823B1"/>
    <w:rsid w:val="00C82B15"/>
    <w:rsid w:val="00C82EB2"/>
    <w:rsid w:val="00C8305F"/>
    <w:rsid w:val="00C83062"/>
    <w:rsid w:val="00C830A0"/>
    <w:rsid w:val="00C83877"/>
    <w:rsid w:val="00C83B6E"/>
    <w:rsid w:val="00C83C56"/>
    <w:rsid w:val="00C83CED"/>
    <w:rsid w:val="00C83E7B"/>
    <w:rsid w:val="00C83F32"/>
    <w:rsid w:val="00C84197"/>
    <w:rsid w:val="00C8422D"/>
    <w:rsid w:val="00C847EE"/>
    <w:rsid w:val="00C84A42"/>
    <w:rsid w:val="00C853F3"/>
    <w:rsid w:val="00C857A6"/>
    <w:rsid w:val="00C85EA5"/>
    <w:rsid w:val="00C86826"/>
    <w:rsid w:val="00C86997"/>
    <w:rsid w:val="00C86DD0"/>
    <w:rsid w:val="00C8750F"/>
    <w:rsid w:val="00C875C6"/>
    <w:rsid w:val="00C8761D"/>
    <w:rsid w:val="00C87624"/>
    <w:rsid w:val="00C8770C"/>
    <w:rsid w:val="00C90936"/>
    <w:rsid w:val="00C90F47"/>
    <w:rsid w:val="00C913C7"/>
    <w:rsid w:val="00C918B1"/>
    <w:rsid w:val="00C91ADC"/>
    <w:rsid w:val="00C91D31"/>
    <w:rsid w:val="00C91E9A"/>
    <w:rsid w:val="00C91FE7"/>
    <w:rsid w:val="00C92060"/>
    <w:rsid w:val="00C922BA"/>
    <w:rsid w:val="00C922DA"/>
    <w:rsid w:val="00C92459"/>
    <w:rsid w:val="00C92E28"/>
    <w:rsid w:val="00C93022"/>
    <w:rsid w:val="00C936E0"/>
    <w:rsid w:val="00C93F0D"/>
    <w:rsid w:val="00C940C8"/>
    <w:rsid w:val="00C94112"/>
    <w:rsid w:val="00C9428E"/>
    <w:rsid w:val="00C94917"/>
    <w:rsid w:val="00C94E47"/>
    <w:rsid w:val="00C9518F"/>
    <w:rsid w:val="00C951A5"/>
    <w:rsid w:val="00C951B0"/>
    <w:rsid w:val="00C953D1"/>
    <w:rsid w:val="00C95B71"/>
    <w:rsid w:val="00C95E6B"/>
    <w:rsid w:val="00C9600A"/>
    <w:rsid w:val="00C960E7"/>
    <w:rsid w:val="00C96D57"/>
    <w:rsid w:val="00C96E2C"/>
    <w:rsid w:val="00C978B0"/>
    <w:rsid w:val="00C978EF"/>
    <w:rsid w:val="00C97A3E"/>
    <w:rsid w:val="00C97CBE"/>
    <w:rsid w:val="00CA0545"/>
    <w:rsid w:val="00CA06D0"/>
    <w:rsid w:val="00CA0A93"/>
    <w:rsid w:val="00CA0BA7"/>
    <w:rsid w:val="00CA0BC4"/>
    <w:rsid w:val="00CA17DF"/>
    <w:rsid w:val="00CA2083"/>
    <w:rsid w:val="00CA2176"/>
    <w:rsid w:val="00CA2C21"/>
    <w:rsid w:val="00CA3141"/>
    <w:rsid w:val="00CA3273"/>
    <w:rsid w:val="00CA4558"/>
    <w:rsid w:val="00CA467D"/>
    <w:rsid w:val="00CA4A7A"/>
    <w:rsid w:val="00CA4A89"/>
    <w:rsid w:val="00CA538A"/>
    <w:rsid w:val="00CA5554"/>
    <w:rsid w:val="00CA5C59"/>
    <w:rsid w:val="00CA5ED2"/>
    <w:rsid w:val="00CA6DB2"/>
    <w:rsid w:val="00CA77C4"/>
    <w:rsid w:val="00CB010B"/>
    <w:rsid w:val="00CB03CE"/>
    <w:rsid w:val="00CB0551"/>
    <w:rsid w:val="00CB07DE"/>
    <w:rsid w:val="00CB0C8E"/>
    <w:rsid w:val="00CB0D01"/>
    <w:rsid w:val="00CB11B7"/>
    <w:rsid w:val="00CB1956"/>
    <w:rsid w:val="00CB19DC"/>
    <w:rsid w:val="00CB2424"/>
    <w:rsid w:val="00CB2B32"/>
    <w:rsid w:val="00CB3757"/>
    <w:rsid w:val="00CB3EC0"/>
    <w:rsid w:val="00CB4795"/>
    <w:rsid w:val="00CB52C4"/>
    <w:rsid w:val="00CB59F6"/>
    <w:rsid w:val="00CB5A42"/>
    <w:rsid w:val="00CB5D63"/>
    <w:rsid w:val="00CB6735"/>
    <w:rsid w:val="00CB78FA"/>
    <w:rsid w:val="00CB7DA1"/>
    <w:rsid w:val="00CB7E14"/>
    <w:rsid w:val="00CB7E51"/>
    <w:rsid w:val="00CC0419"/>
    <w:rsid w:val="00CC0632"/>
    <w:rsid w:val="00CC0701"/>
    <w:rsid w:val="00CC09AE"/>
    <w:rsid w:val="00CC1063"/>
    <w:rsid w:val="00CC1269"/>
    <w:rsid w:val="00CC187A"/>
    <w:rsid w:val="00CC19E6"/>
    <w:rsid w:val="00CC1CA2"/>
    <w:rsid w:val="00CC1D95"/>
    <w:rsid w:val="00CC22E0"/>
    <w:rsid w:val="00CC2734"/>
    <w:rsid w:val="00CC2A24"/>
    <w:rsid w:val="00CC2F56"/>
    <w:rsid w:val="00CC3186"/>
    <w:rsid w:val="00CC3664"/>
    <w:rsid w:val="00CC43A6"/>
    <w:rsid w:val="00CC4BFD"/>
    <w:rsid w:val="00CC4C17"/>
    <w:rsid w:val="00CC5505"/>
    <w:rsid w:val="00CC589E"/>
    <w:rsid w:val="00CC5B32"/>
    <w:rsid w:val="00CC6821"/>
    <w:rsid w:val="00CC6CB7"/>
    <w:rsid w:val="00CC6D0C"/>
    <w:rsid w:val="00CC7439"/>
    <w:rsid w:val="00CC77DA"/>
    <w:rsid w:val="00CC7BF7"/>
    <w:rsid w:val="00CD0042"/>
    <w:rsid w:val="00CD07C5"/>
    <w:rsid w:val="00CD0F42"/>
    <w:rsid w:val="00CD0F8E"/>
    <w:rsid w:val="00CD14F1"/>
    <w:rsid w:val="00CD1C1C"/>
    <w:rsid w:val="00CD1C27"/>
    <w:rsid w:val="00CD2297"/>
    <w:rsid w:val="00CD23CD"/>
    <w:rsid w:val="00CD2995"/>
    <w:rsid w:val="00CD2CDE"/>
    <w:rsid w:val="00CD339A"/>
    <w:rsid w:val="00CD356C"/>
    <w:rsid w:val="00CD38D4"/>
    <w:rsid w:val="00CD394C"/>
    <w:rsid w:val="00CD3995"/>
    <w:rsid w:val="00CD3ADE"/>
    <w:rsid w:val="00CD4BA9"/>
    <w:rsid w:val="00CD50AC"/>
    <w:rsid w:val="00CD64F9"/>
    <w:rsid w:val="00CD6AF7"/>
    <w:rsid w:val="00CD6B69"/>
    <w:rsid w:val="00CD6CE5"/>
    <w:rsid w:val="00CD6F40"/>
    <w:rsid w:val="00CD6F77"/>
    <w:rsid w:val="00CE013D"/>
    <w:rsid w:val="00CE1AF3"/>
    <w:rsid w:val="00CE1EA4"/>
    <w:rsid w:val="00CE1EE0"/>
    <w:rsid w:val="00CE22BF"/>
    <w:rsid w:val="00CE239E"/>
    <w:rsid w:val="00CE2EC9"/>
    <w:rsid w:val="00CE3196"/>
    <w:rsid w:val="00CE33C4"/>
    <w:rsid w:val="00CE3704"/>
    <w:rsid w:val="00CE37F0"/>
    <w:rsid w:val="00CE3C40"/>
    <w:rsid w:val="00CE4171"/>
    <w:rsid w:val="00CE455F"/>
    <w:rsid w:val="00CE4AA7"/>
    <w:rsid w:val="00CE4EE4"/>
    <w:rsid w:val="00CE51C7"/>
    <w:rsid w:val="00CE5466"/>
    <w:rsid w:val="00CE558C"/>
    <w:rsid w:val="00CE55C1"/>
    <w:rsid w:val="00CE580B"/>
    <w:rsid w:val="00CE5822"/>
    <w:rsid w:val="00CE5C7F"/>
    <w:rsid w:val="00CE5C89"/>
    <w:rsid w:val="00CE6342"/>
    <w:rsid w:val="00CE6A46"/>
    <w:rsid w:val="00CE6C0D"/>
    <w:rsid w:val="00CE6D19"/>
    <w:rsid w:val="00CE7653"/>
    <w:rsid w:val="00CE78AE"/>
    <w:rsid w:val="00CE78DC"/>
    <w:rsid w:val="00CE7EF0"/>
    <w:rsid w:val="00CF028B"/>
    <w:rsid w:val="00CF069A"/>
    <w:rsid w:val="00CF1EA3"/>
    <w:rsid w:val="00CF2113"/>
    <w:rsid w:val="00CF22A4"/>
    <w:rsid w:val="00CF232C"/>
    <w:rsid w:val="00CF28EC"/>
    <w:rsid w:val="00CF2D1A"/>
    <w:rsid w:val="00CF2DA6"/>
    <w:rsid w:val="00CF3201"/>
    <w:rsid w:val="00CF390C"/>
    <w:rsid w:val="00CF45EC"/>
    <w:rsid w:val="00CF4A8F"/>
    <w:rsid w:val="00CF4E03"/>
    <w:rsid w:val="00CF5DAE"/>
    <w:rsid w:val="00CF636F"/>
    <w:rsid w:val="00CF6457"/>
    <w:rsid w:val="00CF663D"/>
    <w:rsid w:val="00CF68C5"/>
    <w:rsid w:val="00CF6DCC"/>
    <w:rsid w:val="00CF6E44"/>
    <w:rsid w:val="00CF7464"/>
    <w:rsid w:val="00CF76EC"/>
    <w:rsid w:val="00CF7A1B"/>
    <w:rsid w:val="00CF7A84"/>
    <w:rsid w:val="00CF7E32"/>
    <w:rsid w:val="00D00154"/>
    <w:rsid w:val="00D004D9"/>
    <w:rsid w:val="00D01124"/>
    <w:rsid w:val="00D01644"/>
    <w:rsid w:val="00D0167A"/>
    <w:rsid w:val="00D0236B"/>
    <w:rsid w:val="00D026A7"/>
    <w:rsid w:val="00D033AD"/>
    <w:rsid w:val="00D033F7"/>
    <w:rsid w:val="00D03440"/>
    <w:rsid w:val="00D03938"/>
    <w:rsid w:val="00D04106"/>
    <w:rsid w:val="00D042E6"/>
    <w:rsid w:val="00D04569"/>
    <w:rsid w:val="00D053DF"/>
    <w:rsid w:val="00D05AF6"/>
    <w:rsid w:val="00D06062"/>
    <w:rsid w:val="00D062CF"/>
    <w:rsid w:val="00D066C6"/>
    <w:rsid w:val="00D07408"/>
    <w:rsid w:val="00D07B21"/>
    <w:rsid w:val="00D07C39"/>
    <w:rsid w:val="00D07E9D"/>
    <w:rsid w:val="00D07F3F"/>
    <w:rsid w:val="00D1002D"/>
    <w:rsid w:val="00D108D2"/>
    <w:rsid w:val="00D10C35"/>
    <w:rsid w:val="00D11372"/>
    <w:rsid w:val="00D11935"/>
    <w:rsid w:val="00D119D2"/>
    <w:rsid w:val="00D11BBE"/>
    <w:rsid w:val="00D11ED8"/>
    <w:rsid w:val="00D1284F"/>
    <w:rsid w:val="00D12E63"/>
    <w:rsid w:val="00D13411"/>
    <w:rsid w:val="00D13672"/>
    <w:rsid w:val="00D1404A"/>
    <w:rsid w:val="00D140F6"/>
    <w:rsid w:val="00D141B5"/>
    <w:rsid w:val="00D14EAF"/>
    <w:rsid w:val="00D15229"/>
    <w:rsid w:val="00D1537B"/>
    <w:rsid w:val="00D15D1D"/>
    <w:rsid w:val="00D15F1B"/>
    <w:rsid w:val="00D1609C"/>
    <w:rsid w:val="00D16319"/>
    <w:rsid w:val="00D163EA"/>
    <w:rsid w:val="00D1680D"/>
    <w:rsid w:val="00D16AB5"/>
    <w:rsid w:val="00D16FBA"/>
    <w:rsid w:val="00D17023"/>
    <w:rsid w:val="00D17BE8"/>
    <w:rsid w:val="00D20494"/>
    <w:rsid w:val="00D20AB1"/>
    <w:rsid w:val="00D21091"/>
    <w:rsid w:val="00D21AA7"/>
    <w:rsid w:val="00D22309"/>
    <w:rsid w:val="00D226AA"/>
    <w:rsid w:val="00D22D3F"/>
    <w:rsid w:val="00D22EFE"/>
    <w:rsid w:val="00D23080"/>
    <w:rsid w:val="00D23111"/>
    <w:rsid w:val="00D232EB"/>
    <w:rsid w:val="00D235E2"/>
    <w:rsid w:val="00D2475F"/>
    <w:rsid w:val="00D253B5"/>
    <w:rsid w:val="00D25832"/>
    <w:rsid w:val="00D263F4"/>
    <w:rsid w:val="00D26785"/>
    <w:rsid w:val="00D2679A"/>
    <w:rsid w:val="00D26AD9"/>
    <w:rsid w:val="00D26B11"/>
    <w:rsid w:val="00D27009"/>
    <w:rsid w:val="00D27163"/>
    <w:rsid w:val="00D276DA"/>
    <w:rsid w:val="00D27A6A"/>
    <w:rsid w:val="00D30397"/>
    <w:rsid w:val="00D3113E"/>
    <w:rsid w:val="00D31BC6"/>
    <w:rsid w:val="00D32181"/>
    <w:rsid w:val="00D328FB"/>
    <w:rsid w:val="00D33810"/>
    <w:rsid w:val="00D33F65"/>
    <w:rsid w:val="00D34157"/>
    <w:rsid w:val="00D3438F"/>
    <w:rsid w:val="00D344DB"/>
    <w:rsid w:val="00D356E9"/>
    <w:rsid w:val="00D35A5B"/>
    <w:rsid w:val="00D36568"/>
    <w:rsid w:val="00D36995"/>
    <w:rsid w:val="00D36DBB"/>
    <w:rsid w:val="00D36F15"/>
    <w:rsid w:val="00D37357"/>
    <w:rsid w:val="00D37DFB"/>
    <w:rsid w:val="00D400EB"/>
    <w:rsid w:val="00D402D9"/>
    <w:rsid w:val="00D404BB"/>
    <w:rsid w:val="00D40622"/>
    <w:rsid w:val="00D40D4B"/>
    <w:rsid w:val="00D42290"/>
    <w:rsid w:val="00D4256B"/>
    <w:rsid w:val="00D42E1A"/>
    <w:rsid w:val="00D4302A"/>
    <w:rsid w:val="00D44484"/>
    <w:rsid w:val="00D444F8"/>
    <w:rsid w:val="00D4510E"/>
    <w:rsid w:val="00D45445"/>
    <w:rsid w:val="00D45B00"/>
    <w:rsid w:val="00D45C9B"/>
    <w:rsid w:val="00D45CB7"/>
    <w:rsid w:val="00D45E31"/>
    <w:rsid w:val="00D45F91"/>
    <w:rsid w:val="00D463D3"/>
    <w:rsid w:val="00D46474"/>
    <w:rsid w:val="00D46C06"/>
    <w:rsid w:val="00D46DC1"/>
    <w:rsid w:val="00D46FA7"/>
    <w:rsid w:val="00D474E2"/>
    <w:rsid w:val="00D47777"/>
    <w:rsid w:val="00D501F0"/>
    <w:rsid w:val="00D5081D"/>
    <w:rsid w:val="00D50C09"/>
    <w:rsid w:val="00D5115F"/>
    <w:rsid w:val="00D51852"/>
    <w:rsid w:val="00D519A3"/>
    <w:rsid w:val="00D52CD8"/>
    <w:rsid w:val="00D531D7"/>
    <w:rsid w:val="00D53C48"/>
    <w:rsid w:val="00D5401C"/>
    <w:rsid w:val="00D549C3"/>
    <w:rsid w:val="00D560A8"/>
    <w:rsid w:val="00D56494"/>
    <w:rsid w:val="00D56DAD"/>
    <w:rsid w:val="00D57815"/>
    <w:rsid w:val="00D57CEA"/>
    <w:rsid w:val="00D57DF2"/>
    <w:rsid w:val="00D603E5"/>
    <w:rsid w:val="00D604EC"/>
    <w:rsid w:val="00D605C3"/>
    <w:rsid w:val="00D60638"/>
    <w:rsid w:val="00D60661"/>
    <w:rsid w:val="00D60CB7"/>
    <w:rsid w:val="00D6145E"/>
    <w:rsid w:val="00D61608"/>
    <w:rsid w:val="00D6174A"/>
    <w:rsid w:val="00D61E1D"/>
    <w:rsid w:val="00D61E99"/>
    <w:rsid w:val="00D62A68"/>
    <w:rsid w:val="00D631F7"/>
    <w:rsid w:val="00D632C3"/>
    <w:rsid w:val="00D63DE0"/>
    <w:rsid w:val="00D64582"/>
    <w:rsid w:val="00D6476F"/>
    <w:rsid w:val="00D647B4"/>
    <w:rsid w:val="00D64C12"/>
    <w:rsid w:val="00D65F9A"/>
    <w:rsid w:val="00D66197"/>
    <w:rsid w:val="00D66664"/>
    <w:rsid w:val="00D668A4"/>
    <w:rsid w:val="00D6691B"/>
    <w:rsid w:val="00D669BC"/>
    <w:rsid w:val="00D67281"/>
    <w:rsid w:val="00D675BD"/>
    <w:rsid w:val="00D67C6E"/>
    <w:rsid w:val="00D7038E"/>
    <w:rsid w:val="00D71716"/>
    <w:rsid w:val="00D71B4D"/>
    <w:rsid w:val="00D7205F"/>
    <w:rsid w:val="00D733E9"/>
    <w:rsid w:val="00D7358A"/>
    <w:rsid w:val="00D735FF"/>
    <w:rsid w:val="00D746A7"/>
    <w:rsid w:val="00D74845"/>
    <w:rsid w:val="00D75901"/>
    <w:rsid w:val="00D75DB6"/>
    <w:rsid w:val="00D76033"/>
    <w:rsid w:val="00D76DC4"/>
    <w:rsid w:val="00D77F61"/>
    <w:rsid w:val="00D80215"/>
    <w:rsid w:val="00D808C2"/>
    <w:rsid w:val="00D8093C"/>
    <w:rsid w:val="00D8172A"/>
    <w:rsid w:val="00D81970"/>
    <w:rsid w:val="00D83A34"/>
    <w:rsid w:val="00D84A1A"/>
    <w:rsid w:val="00D853F5"/>
    <w:rsid w:val="00D85858"/>
    <w:rsid w:val="00D85ADA"/>
    <w:rsid w:val="00D86854"/>
    <w:rsid w:val="00D86861"/>
    <w:rsid w:val="00D86E2A"/>
    <w:rsid w:val="00D87055"/>
    <w:rsid w:val="00D8762D"/>
    <w:rsid w:val="00D87761"/>
    <w:rsid w:val="00D8781C"/>
    <w:rsid w:val="00D8791C"/>
    <w:rsid w:val="00D87950"/>
    <w:rsid w:val="00D87D26"/>
    <w:rsid w:val="00D87E76"/>
    <w:rsid w:val="00D90020"/>
    <w:rsid w:val="00D90276"/>
    <w:rsid w:val="00D9096B"/>
    <w:rsid w:val="00D90C8D"/>
    <w:rsid w:val="00D90F86"/>
    <w:rsid w:val="00D91520"/>
    <w:rsid w:val="00D91710"/>
    <w:rsid w:val="00D91B44"/>
    <w:rsid w:val="00D91C46"/>
    <w:rsid w:val="00D91C58"/>
    <w:rsid w:val="00D91EE8"/>
    <w:rsid w:val="00D926F5"/>
    <w:rsid w:val="00D929E9"/>
    <w:rsid w:val="00D938C5"/>
    <w:rsid w:val="00D93938"/>
    <w:rsid w:val="00D94390"/>
    <w:rsid w:val="00D9470D"/>
    <w:rsid w:val="00D94971"/>
    <w:rsid w:val="00D94C7E"/>
    <w:rsid w:val="00D95DB8"/>
    <w:rsid w:val="00D96703"/>
    <w:rsid w:val="00D96929"/>
    <w:rsid w:val="00D96C1B"/>
    <w:rsid w:val="00D96C1E"/>
    <w:rsid w:val="00DA0620"/>
    <w:rsid w:val="00DA0B00"/>
    <w:rsid w:val="00DA196E"/>
    <w:rsid w:val="00DA1BDD"/>
    <w:rsid w:val="00DA23E5"/>
    <w:rsid w:val="00DA263E"/>
    <w:rsid w:val="00DA29E8"/>
    <w:rsid w:val="00DA3B63"/>
    <w:rsid w:val="00DA473A"/>
    <w:rsid w:val="00DA48C9"/>
    <w:rsid w:val="00DA4EDF"/>
    <w:rsid w:val="00DA5515"/>
    <w:rsid w:val="00DA5860"/>
    <w:rsid w:val="00DA5DEF"/>
    <w:rsid w:val="00DA654F"/>
    <w:rsid w:val="00DA66CA"/>
    <w:rsid w:val="00DA6845"/>
    <w:rsid w:val="00DA68FA"/>
    <w:rsid w:val="00DA7612"/>
    <w:rsid w:val="00DB0081"/>
    <w:rsid w:val="00DB05B3"/>
    <w:rsid w:val="00DB0C25"/>
    <w:rsid w:val="00DB0FFF"/>
    <w:rsid w:val="00DB1B54"/>
    <w:rsid w:val="00DB1F3B"/>
    <w:rsid w:val="00DB2B3E"/>
    <w:rsid w:val="00DB36CE"/>
    <w:rsid w:val="00DB4538"/>
    <w:rsid w:val="00DB46F4"/>
    <w:rsid w:val="00DB49A9"/>
    <w:rsid w:val="00DB5C51"/>
    <w:rsid w:val="00DB5FA5"/>
    <w:rsid w:val="00DB67B1"/>
    <w:rsid w:val="00DB6CA7"/>
    <w:rsid w:val="00DB6F6E"/>
    <w:rsid w:val="00DB7413"/>
    <w:rsid w:val="00DC011E"/>
    <w:rsid w:val="00DC06C8"/>
    <w:rsid w:val="00DC080D"/>
    <w:rsid w:val="00DC0AAC"/>
    <w:rsid w:val="00DC1040"/>
    <w:rsid w:val="00DC14A3"/>
    <w:rsid w:val="00DC1E8A"/>
    <w:rsid w:val="00DC2E3E"/>
    <w:rsid w:val="00DC3284"/>
    <w:rsid w:val="00DC4265"/>
    <w:rsid w:val="00DC440B"/>
    <w:rsid w:val="00DC4535"/>
    <w:rsid w:val="00DC4E09"/>
    <w:rsid w:val="00DC530C"/>
    <w:rsid w:val="00DC5433"/>
    <w:rsid w:val="00DC57CD"/>
    <w:rsid w:val="00DC5B1E"/>
    <w:rsid w:val="00DC5EC5"/>
    <w:rsid w:val="00DC6C17"/>
    <w:rsid w:val="00DC6E69"/>
    <w:rsid w:val="00DC6F31"/>
    <w:rsid w:val="00DC7AA5"/>
    <w:rsid w:val="00DC7FD7"/>
    <w:rsid w:val="00DD03F1"/>
    <w:rsid w:val="00DD0DF4"/>
    <w:rsid w:val="00DD10FD"/>
    <w:rsid w:val="00DD126F"/>
    <w:rsid w:val="00DD1548"/>
    <w:rsid w:val="00DD1912"/>
    <w:rsid w:val="00DD1ECE"/>
    <w:rsid w:val="00DD269F"/>
    <w:rsid w:val="00DD28AE"/>
    <w:rsid w:val="00DD33EE"/>
    <w:rsid w:val="00DD3456"/>
    <w:rsid w:val="00DD36DA"/>
    <w:rsid w:val="00DD3CD3"/>
    <w:rsid w:val="00DD3FB0"/>
    <w:rsid w:val="00DD43E2"/>
    <w:rsid w:val="00DD484D"/>
    <w:rsid w:val="00DD485E"/>
    <w:rsid w:val="00DD4E0A"/>
    <w:rsid w:val="00DD5B00"/>
    <w:rsid w:val="00DD5BF5"/>
    <w:rsid w:val="00DD69A9"/>
    <w:rsid w:val="00DD70BA"/>
    <w:rsid w:val="00DE0149"/>
    <w:rsid w:val="00DE02E7"/>
    <w:rsid w:val="00DE050F"/>
    <w:rsid w:val="00DE06F4"/>
    <w:rsid w:val="00DE0742"/>
    <w:rsid w:val="00DE21A6"/>
    <w:rsid w:val="00DE28EE"/>
    <w:rsid w:val="00DE321D"/>
    <w:rsid w:val="00DE33C4"/>
    <w:rsid w:val="00DE384B"/>
    <w:rsid w:val="00DE3B80"/>
    <w:rsid w:val="00DE426E"/>
    <w:rsid w:val="00DE5406"/>
    <w:rsid w:val="00DE643C"/>
    <w:rsid w:val="00DE66E9"/>
    <w:rsid w:val="00DE693B"/>
    <w:rsid w:val="00DE70E5"/>
    <w:rsid w:val="00DF0D15"/>
    <w:rsid w:val="00DF0D21"/>
    <w:rsid w:val="00DF0F28"/>
    <w:rsid w:val="00DF1524"/>
    <w:rsid w:val="00DF1C59"/>
    <w:rsid w:val="00DF1D76"/>
    <w:rsid w:val="00DF2807"/>
    <w:rsid w:val="00DF2FFD"/>
    <w:rsid w:val="00DF3A6B"/>
    <w:rsid w:val="00DF3A80"/>
    <w:rsid w:val="00DF4519"/>
    <w:rsid w:val="00DF4714"/>
    <w:rsid w:val="00DF487E"/>
    <w:rsid w:val="00DF4901"/>
    <w:rsid w:val="00DF4A81"/>
    <w:rsid w:val="00DF4BF4"/>
    <w:rsid w:val="00DF4D04"/>
    <w:rsid w:val="00DF575F"/>
    <w:rsid w:val="00DF5B6F"/>
    <w:rsid w:val="00DF6025"/>
    <w:rsid w:val="00DF6C67"/>
    <w:rsid w:val="00DF6CD1"/>
    <w:rsid w:val="00DF6E67"/>
    <w:rsid w:val="00DF6F85"/>
    <w:rsid w:val="00DF71A1"/>
    <w:rsid w:val="00DF7202"/>
    <w:rsid w:val="00DF7AEF"/>
    <w:rsid w:val="00DF7DBD"/>
    <w:rsid w:val="00E00AF6"/>
    <w:rsid w:val="00E00EA9"/>
    <w:rsid w:val="00E00EE4"/>
    <w:rsid w:val="00E01093"/>
    <w:rsid w:val="00E010DE"/>
    <w:rsid w:val="00E0120D"/>
    <w:rsid w:val="00E01234"/>
    <w:rsid w:val="00E014A2"/>
    <w:rsid w:val="00E01789"/>
    <w:rsid w:val="00E017C0"/>
    <w:rsid w:val="00E02609"/>
    <w:rsid w:val="00E0261E"/>
    <w:rsid w:val="00E02C35"/>
    <w:rsid w:val="00E03075"/>
    <w:rsid w:val="00E036EE"/>
    <w:rsid w:val="00E041A7"/>
    <w:rsid w:val="00E0430C"/>
    <w:rsid w:val="00E0447B"/>
    <w:rsid w:val="00E048C1"/>
    <w:rsid w:val="00E0552D"/>
    <w:rsid w:val="00E05BCC"/>
    <w:rsid w:val="00E074FE"/>
    <w:rsid w:val="00E1009B"/>
    <w:rsid w:val="00E1012C"/>
    <w:rsid w:val="00E1025B"/>
    <w:rsid w:val="00E104C7"/>
    <w:rsid w:val="00E1099F"/>
    <w:rsid w:val="00E111E3"/>
    <w:rsid w:val="00E11462"/>
    <w:rsid w:val="00E12782"/>
    <w:rsid w:val="00E136EA"/>
    <w:rsid w:val="00E13D62"/>
    <w:rsid w:val="00E146A6"/>
    <w:rsid w:val="00E14C1A"/>
    <w:rsid w:val="00E14D68"/>
    <w:rsid w:val="00E14EFF"/>
    <w:rsid w:val="00E15003"/>
    <w:rsid w:val="00E159DC"/>
    <w:rsid w:val="00E15A4A"/>
    <w:rsid w:val="00E164FB"/>
    <w:rsid w:val="00E1709A"/>
    <w:rsid w:val="00E172BF"/>
    <w:rsid w:val="00E176AC"/>
    <w:rsid w:val="00E17760"/>
    <w:rsid w:val="00E17B74"/>
    <w:rsid w:val="00E17EE8"/>
    <w:rsid w:val="00E2060C"/>
    <w:rsid w:val="00E211F5"/>
    <w:rsid w:val="00E213C6"/>
    <w:rsid w:val="00E217EB"/>
    <w:rsid w:val="00E21980"/>
    <w:rsid w:val="00E21B16"/>
    <w:rsid w:val="00E21FE3"/>
    <w:rsid w:val="00E22407"/>
    <w:rsid w:val="00E22AAC"/>
    <w:rsid w:val="00E22B3A"/>
    <w:rsid w:val="00E22C61"/>
    <w:rsid w:val="00E22ED9"/>
    <w:rsid w:val="00E23405"/>
    <w:rsid w:val="00E23478"/>
    <w:rsid w:val="00E235EB"/>
    <w:rsid w:val="00E2391C"/>
    <w:rsid w:val="00E245EB"/>
    <w:rsid w:val="00E24A7D"/>
    <w:rsid w:val="00E25445"/>
    <w:rsid w:val="00E25FEA"/>
    <w:rsid w:val="00E26CBF"/>
    <w:rsid w:val="00E26D12"/>
    <w:rsid w:val="00E26D5F"/>
    <w:rsid w:val="00E2710C"/>
    <w:rsid w:val="00E27BD9"/>
    <w:rsid w:val="00E27D09"/>
    <w:rsid w:val="00E301F7"/>
    <w:rsid w:val="00E31E25"/>
    <w:rsid w:val="00E320EB"/>
    <w:rsid w:val="00E324F0"/>
    <w:rsid w:val="00E3371C"/>
    <w:rsid w:val="00E34437"/>
    <w:rsid w:val="00E3458A"/>
    <w:rsid w:val="00E346A0"/>
    <w:rsid w:val="00E34F4D"/>
    <w:rsid w:val="00E3548E"/>
    <w:rsid w:val="00E365C8"/>
    <w:rsid w:val="00E372A6"/>
    <w:rsid w:val="00E373AF"/>
    <w:rsid w:val="00E37B54"/>
    <w:rsid w:val="00E37BB6"/>
    <w:rsid w:val="00E37C7D"/>
    <w:rsid w:val="00E40EF6"/>
    <w:rsid w:val="00E40F78"/>
    <w:rsid w:val="00E42142"/>
    <w:rsid w:val="00E42BCA"/>
    <w:rsid w:val="00E43666"/>
    <w:rsid w:val="00E43946"/>
    <w:rsid w:val="00E43BF9"/>
    <w:rsid w:val="00E440C8"/>
    <w:rsid w:val="00E4429D"/>
    <w:rsid w:val="00E444C5"/>
    <w:rsid w:val="00E4459B"/>
    <w:rsid w:val="00E44C10"/>
    <w:rsid w:val="00E45457"/>
    <w:rsid w:val="00E45809"/>
    <w:rsid w:val="00E4593D"/>
    <w:rsid w:val="00E45B50"/>
    <w:rsid w:val="00E46132"/>
    <w:rsid w:val="00E461B9"/>
    <w:rsid w:val="00E46868"/>
    <w:rsid w:val="00E4706A"/>
    <w:rsid w:val="00E476BB"/>
    <w:rsid w:val="00E47791"/>
    <w:rsid w:val="00E5046A"/>
    <w:rsid w:val="00E515F0"/>
    <w:rsid w:val="00E5167E"/>
    <w:rsid w:val="00E51E6B"/>
    <w:rsid w:val="00E5247E"/>
    <w:rsid w:val="00E52C85"/>
    <w:rsid w:val="00E5306D"/>
    <w:rsid w:val="00E5400A"/>
    <w:rsid w:val="00E54343"/>
    <w:rsid w:val="00E543C2"/>
    <w:rsid w:val="00E54A45"/>
    <w:rsid w:val="00E54A6B"/>
    <w:rsid w:val="00E5544B"/>
    <w:rsid w:val="00E557F9"/>
    <w:rsid w:val="00E55C5B"/>
    <w:rsid w:val="00E55D50"/>
    <w:rsid w:val="00E56666"/>
    <w:rsid w:val="00E56D19"/>
    <w:rsid w:val="00E572A7"/>
    <w:rsid w:val="00E575BB"/>
    <w:rsid w:val="00E5770D"/>
    <w:rsid w:val="00E577CC"/>
    <w:rsid w:val="00E6098F"/>
    <w:rsid w:val="00E60FCA"/>
    <w:rsid w:val="00E6101B"/>
    <w:rsid w:val="00E614AD"/>
    <w:rsid w:val="00E614E9"/>
    <w:rsid w:val="00E62135"/>
    <w:rsid w:val="00E6242A"/>
    <w:rsid w:val="00E6269E"/>
    <w:rsid w:val="00E62C70"/>
    <w:rsid w:val="00E6365E"/>
    <w:rsid w:val="00E63754"/>
    <w:rsid w:val="00E63864"/>
    <w:rsid w:val="00E639A3"/>
    <w:rsid w:val="00E63D21"/>
    <w:rsid w:val="00E64924"/>
    <w:rsid w:val="00E6498D"/>
    <w:rsid w:val="00E6514F"/>
    <w:rsid w:val="00E652DD"/>
    <w:rsid w:val="00E657E2"/>
    <w:rsid w:val="00E65C9B"/>
    <w:rsid w:val="00E65D18"/>
    <w:rsid w:val="00E663C7"/>
    <w:rsid w:val="00E66ABD"/>
    <w:rsid w:val="00E66FD0"/>
    <w:rsid w:val="00E67510"/>
    <w:rsid w:val="00E700B2"/>
    <w:rsid w:val="00E7029B"/>
    <w:rsid w:val="00E70954"/>
    <w:rsid w:val="00E70990"/>
    <w:rsid w:val="00E70A79"/>
    <w:rsid w:val="00E70FA8"/>
    <w:rsid w:val="00E71264"/>
    <w:rsid w:val="00E7176B"/>
    <w:rsid w:val="00E71847"/>
    <w:rsid w:val="00E7185E"/>
    <w:rsid w:val="00E718E0"/>
    <w:rsid w:val="00E71CB6"/>
    <w:rsid w:val="00E72D80"/>
    <w:rsid w:val="00E73031"/>
    <w:rsid w:val="00E7334C"/>
    <w:rsid w:val="00E73441"/>
    <w:rsid w:val="00E7350A"/>
    <w:rsid w:val="00E73989"/>
    <w:rsid w:val="00E73BC5"/>
    <w:rsid w:val="00E73CFD"/>
    <w:rsid w:val="00E74E53"/>
    <w:rsid w:val="00E75F3F"/>
    <w:rsid w:val="00E763CE"/>
    <w:rsid w:val="00E7641D"/>
    <w:rsid w:val="00E77780"/>
    <w:rsid w:val="00E77DA8"/>
    <w:rsid w:val="00E77E67"/>
    <w:rsid w:val="00E77FD5"/>
    <w:rsid w:val="00E8025A"/>
    <w:rsid w:val="00E8036A"/>
    <w:rsid w:val="00E80605"/>
    <w:rsid w:val="00E80D58"/>
    <w:rsid w:val="00E81BA0"/>
    <w:rsid w:val="00E81F80"/>
    <w:rsid w:val="00E824BB"/>
    <w:rsid w:val="00E83685"/>
    <w:rsid w:val="00E837AD"/>
    <w:rsid w:val="00E839CD"/>
    <w:rsid w:val="00E83D50"/>
    <w:rsid w:val="00E84CDA"/>
    <w:rsid w:val="00E84DC2"/>
    <w:rsid w:val="00E853BD"/>
    <w:rsid w:val="00E856C3"/>
    <w:rsid w:val="00E859D7"/>
    <w:rsid w:val="00E85B8B"/>
    <w:rsid w:val="00E85F58"/>
    <w:rsid w:val="00E86730"/>
    <w:rsid w:val="00E8681C"/>
    <w:rsid w:val="00E86862"/>
    <w:rsid w:val="00E8699A"/>
    <w:rsid w:val="00E876C7"/>
    <w:rsid w:val="00E87C8B"/>
    <w:rsid w:val="00E87D53"/>
    <w:rsid w:val="00E87FE0"/>
    <w:rsid w:val="00E90083"/>
    <w:rsid w:val="00E90514"/>
    <w:rsid w:val="00E90CE9"/>
    <w:rsid w:val="00E918B7"/>
    <w:rsid w:val="00E91CD8"/>
    <w:rsid w:val="00E92012"/>
    <w:rsid w:val="00E92025"/>
    <w:rsid w:val="00E922BD"/>
    <w:rsid w:val="00E924F9"/>
    <w:rsid w:val="00E934A1"/>
    <w:rsid w:val="00E936BA"/>
    <w:rsid w:val="00E936EE"/>
    <w:rsid w:val="00E93968"/>
    <w:rsid w:val="00E93B4C"/>
    <w:rsid w:val="00E946A1"/>
    <w:rsid w:val="00E952BD"/>
    <w:rsid w:val="00E9615F"/>
    <w:rsid w:val="00E96694"/>
    <w:rsid w:val="00E9722D"/>
    <w:rsid w:val="00E9726D"/>
    <w:rsid w:val="00E977CE"/>
    <w:rsid w:val="00E97BE1"/>
    <w:rsid w:val="00E97C6E"/>
    <w:rsid w:val="00E97EDD"/>
    <w:rsid w:val="00EA0A43"/>
    <w:rsid w:val="00EA13C7"/>
    <w:rsid w:val="00EA165B"/>
    <w:rsid w:val="00EA1674"/>
    <w:rsid w:val="00EA1939"/>
    <w:rsid w:val="00EA2837"/>
    <w:rsid w:val="00EA34AA"/>
    <w:rsid w:val="00EA3536"/>
    <w:rsid w:val="00EA354E"/>
    <w:rsid w:val="00EA3861"/>
    <w:rsid w:val="00EA3A9C"/>
    <w:rsid w:val="00EA3B68"/>
    <w:rsid w:val="00EA3B8E"/>
    <w:rsid w:val="00EA3FF5"/>
    <w:rsid w:val="00EA4484"/>
    <w:rsid w:val="00EA4555"/>
    <w:rsid w:val="00EA46EF"/>
    <w:rsid w:val="00EA5152"/>
    <w:rsid w:val="00EA5BDC"/>
    <w:rsid w:val="00EA5CC0"/>
    <w:rsid w:val="00EA61AF"/>
    <w:rsid w:val="00EA6443"/>
    <w:rsid w:val="00EA6469"/>
    <w:rsid w:val="00EA65E0"/>
    <w:rsid w:val="00EA6854"/>
    <w:rsid w:val="00EA6BF2"/>
    <w:rsid w:val="00EA6BF7"/>
    <w:rsid w:val="00EA6D20"/>
    <w:rsid w:val="00EA7622"/>
    <w:rsid w:val="00EA7C90"/>
    <w:rsid w:val="00EB002D"/>
    <w:rsid w:val="00EB078B"/>
    <w:rsid w:val="00EB0B30"/>
    <w:rsid w:val="00EB16D5"/>
    <w:rsid w:val="00EB1CB1"/>
    <w:rsid w:val="00EB210B"/>
    <w:rsid w:val="00EB27C4"/>
    <w:rsid w:val="00EB287F"/>
    <w:rsid w:val="00EB32E0"/>
    <w:rsid w:val="00EB38B8"/>
    <w:rsid w:val="00EB3AEF"/>
    <w:rsid w:val="00EB40C3"/>
    <w:rsid w:val="00EB41ED"/>
    <w:rsid w:val="00EB42B2"/>
    <w:rsid w:val="00EB4F75"/>
    <w:rsid w:val="00EB516D"/>
    <w:rsid w:val="00EB565C"/>
    <w:rsid w:val="00EB596B"/>
    <w:rsid w:val="00EB5C25"/>
    <w:rsid w:val="00EB6068"/>
    <w:rsid w:val="00EB657F"/>
    <w:rsid w:val="00EB65B2"/>
    <w:rsid w:val="00EB6844"/>
    <w:rsid w:val="00EB693D"/>
    <w:rsid w:val="00EB72C2"/>
    <w:rsid w:val="00EB7576"/>
    <w:rsid w:val="00EB7695"/>
    <w:rsid w:val="00EC00B8"/>
    <w:rsid w:val="00EC0CA4"/>
    <w:rsid w:val="00EC0D74"/>
    <w:rsid w:val="00EC0EF8"/>
    <w:rsid w:val="00EC1BA0"/>
    <w:rsid w:val="00EC1BBE"/>
    <w:rsid w:val="00EC2018"/>
    <w:rsid w:val="00EC367D"/>
    <w:rsid w:val="00EC397D"/>
    <w:rsid w:val="00EC3B74"/>
    <w:rsid w:val="00EC3FC7"/>
    <w:rsid w:val="00EC55BD"/>
    <w:rsid w:val="00EC5B10"/>
    <w:rsid w:val="00EC5D52"/>
    <w:rsid w:val="00EC66C0"/>
    <w:rsid w:val="00EC7BDF"/>
    <w:rsid w:val="00EC7F96"/>
    <w:rsid w:val="00ED00FA"/>
    <w:rsid w:val="00ED0607"/>
    <w:rsid w:val="00ED0727"/>
    <w:rsid w:val="00ED0F9F"/>
    <w:rsid w:val="00ED13C9"/>
    <w:rsid w:val="00ED15D6"/>
    <w:rsid w:val="00ED1EB0"/>
    <w:rsid w:val="00ED26B5"/>
    <w:rsid w:val="00ED2F94"/>
    <w:rsid w:val="00ED3914"/>
    <w:rsid w:val="00ED4288"/>
    <w:rsid w:val="00ED4DE8"/>
    <w:rsid w:val="00ED569C"/>
    <w:rsid w:val="00ED5A29"/>
    <w:rsid w:val="00ED5BD3"/>
    <w:rsid w:val="00ED7201"/>
    <w:rsid w:val="00ED7B42"/>
    <w:rsid w:val="00ED7C5B"/>
    <w:rsid w:val="00EE0A09"/>
    <w:rsid w:val="00EE1580"/>
    <w:rsid w:val="00EE1942"/>
    <w:rsid w:val="00EE1E3F"/>
    <w:rsid w:val="00EE1E71"/>
    <w:rsid w:val="00EE1FC0"/>
    <w:rsid w:val="00EE28AD"/>
    <w:rsid w:val="00EE28F8"/>
    <w:rsid w:val="00EE2B44"/>
    <w:rsid w:val="00EE2E1B"/>
    <w:rsid w:val="00EE5144"/>
    <w:rsid w:val="00EE7535"/>
    <w:rsid w:val="00EE75A3"/>
    <w:rsid w:val="00EE7C77"/>
    <w:rsid w:val="00EE7EE0"/>
    <w:rsid w:val="00EE7FB1"/>
    <w:rsid w:val="00EF07BB"/>
    <w:rsid w:val="00EF0A74"/>
    <w:rsid w:val="00EF0AF5"/>
    <w:rsid w:val="00EF0FE7"/>
    <w:rsid w:val="00EF1572"/>
    <w:rsid w:val="00EF174D"/>
    <w:rsid w:val="00EF191C"/>
    <w:rsid w:val="00EF1A05"/>
    <w:rsid w:val="00EF1AB1"/>
    <w:rsid w:val="00EF1B7F"/>
    <w:rsid w:val="00EF1C40"/>
    <w:rsid w:val="00EF1CFF"/>
    <w:rsid w:val="00EF26BC"/>
    <w:rsid w:val="00EF3399"/>
    <w:rsid w:val="00EF3E2D"/>
    <w:rsid w:val="00EF4507"/>
    <w:rsid w:val="00EF4920"/>
    <w:rsid w:val="00EF4B1D"/>
    <w:rsid w:val="00EF4B4B"/>
    <w:rsid w:val="00EF586B"/>
    <w:rsid w:val="00EF5924"/>
    <w:rsid w:val="00EF5CC7"/>
    <w:rsid w:val="00EF618E"/>
    <w:rsid w:val="00EF65F4"/>
    <w:rsid w:val="00EF6F1C"/>
    <w:rsid w:val="00EF6F9F"/>
    <w:rsid w:val="00F0031C"/>
    <w:rsid w:val="00F004DD"/>
    <w:rsid w:val="00F00971"/>
    <w:rsid w:val="00F00992"/>
    <w:rsid w:val="00F00C13"/>
    <w:rsid w:val="00F01465"/>
    <w:rsid w:val="00F014C3"/>
    <w:rsid w:val="00F01A66"/>
    <w:rsid w:val="00F01BD0"/>
    <w:rsid w:val="00F02BE2"/>
    <w:rsid w:val="00F035A2"/>
    <w:rsid w:val="00F03EE1"/>
    <w:rsid w:val="00F04144"/>
    <w:rsid w:val="00F0426C"/>
    <w:rsid w:val="00F044F4"/>
    <w:rsid w:val="00F04765"/>
    <w:rsid w:val="00F0497A"/>
    <w:rsid w:val="00F04BA1"/>
    <w:rsid w:val="00F04CE0"/>
    <w:rsid w:val="00F0523C"/>
    <w:rsid w:val="00F054EF"/>
    <w:rsid w:val="00F057AA"/>
    <w:rsid w:val="00F05BE8"/>
    <w:rsid w:val="00F06201"/>
    <w:rsid w:val="00F06557"/>
    <w:rsid w:val="00F06EB3"/>
    <w:rsid w:val="00F07561"/>
    <w:rsid w:val="00F07BC8"/>
    <w:rsid w:val="00F07D0C"/>
    <w:rsid w:val="00F07D41"/>
    <w:rsid w:val="00F1019A"/>
    <w:rsid w:val="00F10316"/>
    <w:rsid w:val="00F10929"/>
    <w:rsid w:val="00F10D05"/>
    <w:rsid w:val="00F111A5"/>
    <w:rsid w:val="00F1186D"/>
    <w:rsid w:val="00F11CBF"/>
    <w:rsid w:val="00F12035"/>
    <w:rsid w:val="00F12112"/>
    <w:rsid w:val="00F1216A"/>
    <w:rsid w:val="00F129DA"/>
    <w:rsid w:val="00F13C1E"/>
    <w:rsid w:val="00F142D6"/>
    <w:rsid w:val="00F14BF9"/>
    <w:rsid w:val="00F14CDC"/>
    <w:rsid w:val="00F14FA9"/>
    <w:rsid w:val="00F153C4"/>
    <w:rsid w:val="00F15762"/>
    <w:rsid w:val="00F157AE"/>
    <w:rsid w:val="00F15BD0"/>
    <w:rsid w:val="00F165C0"/>
    <w:rsid w:val="00F16704"/>
    <w:rsid w:val="00F168D4"/>
    <w:rsid w:val="00F16BEC"/>
    <w:rsid w:val="00F1759C"/>
    <w:rsid w:val="00F1771C"/>
    <w:rsid w:val="00F17890"/>
    <w:rsid w:val="00F179F7"/>
    <w:rsid w:val="00F17A87"/>
    <w:rsid w:val="00F17A8F"/>
    <w:rsid w:val="00F2242C"/>
    <w:rsid w:val="00F22A45"/>
    <w:rsid w:val="00F23668"/>
    <w:rsid w:val="00F23811"/>
    <w:rsid w:val="00F23C15"/>
    <w:rsid w:val="00F23C7F"/>
    <w:rsid w:val="00F23CD1"/>
    <w:rsid w:val="00F24369"/>
    <w:rsid w:val="00F24390"/>
    <w:rsid w:val="00F248B9"/>
    <w:rsid w:val="00F25F63"/>
    <w:rsid w:val="00F26010"/>
    <w:rsid w:val="00F27A6E"/>
    <w:rsid w:val="00F30C63"/>
    <w:rsid w:val="00F30EA7"/>
    <w:rsid w:val="00F31014"/>
    <w:rsid w:val="00F31485"/>
    <w:rsid w:val="00F31616"/>
    <w:rsid w:val="00F31A74"/>
    <w:rsid w:val="00F32A40"/>
    <w:rsid w:val="00F32FFC"/>
    <w:rsid w:val="00F336DE"/>
    <w:rsid w:val="00F33708"/>
    <w:rsid w:val="00F33F80"/>
    <w:rsid w:val="00F3414B"/>
    <w:rsid w:val="00F34C0C"/>
    <w:rsid w:val="00F34DFA"/>
    <w:rsid w:val="00F35912"/>
    <w:rsid w:val="00F35BB2"/>
    <w:rsid w:val="00F363F7"/>
    <w:rsid w:val="00F36524"/>
    <w:rsid w:val="00F36566"/>
    <w:rsid w:val="00F36B46"/>
    <w:rsid w:val="00F36BBE"/>
    <w:rsid w:val="00F3776B"/>
    <w:rsid w:val="00F37B8B"/>
    <w:rsid w:val="00F37E86"/>
    <w:rsid w:val="00F401C9"/>
    <w:rsid w:val="00F40B42"/>
    <w:rsid w:val="00F40F99"/>
    <w:rsid w:val="00F4100F"/>
    <w:rsid w:val="00F4128E"/>
    <w:rsid w:val="00F41664"/>
    <w:rsid w:val="00F41677"/>
    <w:rsid w:val="00F41846"/>
    <w:rsid w:val="00F41C51"/>
    <w:rsid w:val="00F41CBF"/>
    <w:rsid w:val="00F42056"/>
    <w:rsid w:val="00F420A1"/>
    <w:rsid w:val="00F421A8"/>
    <w:rsid w:val="00F42862"/>
    <w:rsid w:val="00F43798"/>
    <w:rsid w:val="00F43919"/>
    <w:rsid w:val="00F43BC6"/>
    <w:rsid w:val="00F43E52"/>
    <w:rsid w:val="00F4474B"/>
    <w:rsid w:val="00F454DD"/>
    <w:rsid w:val="00F45782"/>
    <w:rsid w:val="00F45A4E"/>
    <w:rsid w:val="00F45E19"/>
    <w:rsid w:val="00F46155"/>
    <w:rsid w:val="00F46ED9"/>
    <w:rsid w:val="00F4734B"/>
    <w:rsid w:val="00F47DBF"/>
    <w:rsid w:val="00F47FC7"/>
    <w:rsid w:val="00F50244"/>
    <w:rsid w:val="00F50F7E"/>
    <w:rsid w:val="00F52747"/>
    <w:rsid w:val="00F52DDF"/>
    <w:rsid w:val="00F52E9C"/>
    <w:rsid w:val="00F530B5"/>
    <w:rsid w:val="00F534D6"/>
    <w:rsid w:val="00F53B9D"/>
    <w:rsid w:val="00F53C97"/>
    <w:rsid w:val="00F53D09"/>
    <w:rsid w:val="00F53D52"/>
    <w:rsid w:val="00F541A0"/>
    <w:rsid w:val="00F543AB"/>
    <w:rsid w:val="00F5514E"/>
    <w:rsid w:val="00F55323"/>
    <w:rsid w:val="00F55458"/>
    <w:rsid w:val="00F556CA"/>
    <w:rsid w:val="00F556CF"/>
    <w:rsid w:val="00F558FA"/>
    <w:rsid w:val="00F5598E"/>
    <w:rsid w:val="00F56293"/>
    <w:rsid w:val="00F56DC6"/>
    <w:rsid w:val="00F56E48"/>
    <w:rsid w:val="00F570D5"/>
    <w:rsid w:val="00F57E17"/>
    <w:rsid w:val="00F602FA"/>
    <w:rsid w:val="00F60348"/>
    <w:rsid w:val="00F60B5E"/>
    <w:rsid w:val="00F60F18"/>
    <w:rsid w:val="00F61468"/>
    <w:rsid w:val="00F61577"/>
    <w:rsid w:val="00F61CB7"/>
    <w:rsid w:val="00F61EF2"/>
    <w:rsid w:val="00F62359"/>
    <w:rsid w:val="00F62441"/>
    <w:rsid w:val="00F62B2A"/>
    <w:rsid w:val="00F63672"/>
    <w:rsid w:val="00F637E7"/>
    <w:rsid w:val="00F6472A"/>
    <w:rsid w:val="00F647FB"/>
    <w:rsid w:val="00F648F7"/>
    <w:rsid w:val="00F6490A"/>
    <w:rsid w:val="00F65120"/>
    <w:rsid w:val="00F6516D"/>
    <w:rsid w:val="00F6599C"/>
    <w:rsid w:val="00F659F1"/>
    <w:rsid w:val="00F65B3B"/>
    <w:rsid w:val="00F65B62"/>
    <w:rsid w:val="00F65F89"/>
    <w:rsid w:val="00F6669D"/>
    <w:rsid w:val="00F66922"/>
    <w:rsid w:val="00F66B6E"/>
    <w:rsid w:val="00F66D5A"/>
    <w:rsid w:val="00F66F57"/>
    <w:rsid w:val="00F6705E"/>
    <w:rsid w:val="00F67869"/>
    <w:rsid w:val="00F67CB3"/>
    <w:rsid w:val="00F67E36"/>
    <w:rsid w:val="00F700B0"/>
    <w:rsid w:val="00F70228"/>
    <w:rsid w:val="00F70C39"/>
    <w:rsid w:val="00F71D76"/>
    <w:rsid w:val="00F71E67"/>
    <w:rsid w:val="00F72C6C"/>
    <w:rsid w:val="00F72CE9"/>
    <w:rsid w:val="00F73882"/>
    <w:rsid w:val="00F73B9A"/>
    <w:rsid w:val="00F74222"/>
    <w:rsid w:val="00F74245"/>
    <w:rsid w:val="00F74357"/>
    <w:rsid w:val="00F74708"/>
    <w:rsid w:val="00F75075"/>
    <w:rsid w:val="00F754A3"/>
    <w:rsid w:val="00F75E98"/>
    <w:rsid w:val="00F75FB8"/>
    <w:rsid w:val="00F773DD"/>
    <w:rsid w:val="00F77457"/>
    <w:rsid w:val="00F77842"/>
    <w:rsid w:val="00F77B51"/>
    <w:rsid w:val="00F77EE2"/>
    <w:rsid w:val="00F77FC3"/>
    <w:rsid w:val="00F80073"/>
    <w:rsid w:val="00F80353"/>
    <w:rsid w:val="00F805B4"/>
    <w:rsid w:val="00F8115F"/>
    <w:rsid w:val="00F81599"/>
    <w:rsid w:val="00F82025"/>
    <w:rsid w:val="00F8207E"/>
    <w:rsid w:val="00F824EB"/>
    <w:rsid w:val="00F8306F"/>
    <w:rsid w:val="00F83A0D"/>
    <w:rsid w:val="00F83F6B"/>
    <w:rsid w:val="00F84888"/>
    <w:rsid w:val="00F84BCF"/>
    <w:rsid w:val="00F84D74"/>
    <w:rsid w:val="00F854E0"/>
    <w:rsid w:val="00F85C9C"/>
    <w:rsid w:val="00F8628A"/>
    <w:rsid w:val="00F862F8"/>
    <w:rsid w:val="00F8630E"/>
    <w:rsid w:val="00F86705"/>
    <w:rsid w:val="00F86A2F"/>
    <w:rsid w:val="00F86E4F"/>
    <w:rsid w:val="00F86E83"/>
    <w:rsid w:val="00F87D8D"/>
    <w:rsid w:val="00F908D3"/>
    <w:rsid w:val="00F91046"/>
    <w:rsid w:val="00F914A1"/>
    <w:rsid w:val="00F91878"/>
    <w:rsid w:val="00F91EB1"/>
    <w:rsid w:val="00F92749"/>
    <w:rsid w:val="00F92D3F"/>
    <w:rsid w:val="00F93346"/>
    <w:rsid w:val="00F93F02"/>
    <w:rsid w:val="00F93F57"/>
    <w:rsid w:val="00F9497E"/>
    <w:rsid w:val="00F952C8"/>
    <w:rsid w:val="00F955F7"/>
    <w:rsid w:val="00F95E2E"/>
    <w:rsid w:val="00F96059"/>
    <w:rsid w:val="00F963DC"/>
    <w:rsid w:val="00F96474"/>
    <w:rsid w:val="00F9679B"/>
    <w:rsid w:val="00F967A1"/>
    <w:rsid w:val="00F967FB"/>
    <w:rsid w:val="00F9732F"/>
    <w:rsid w:val="00F974BB"/>
    <w:rsid w:val="00F97A8C"/>
    <w:rsid w:val="00FA02D9"/>
    <w:rsid w:val="00FA120B"/>
    <w:rsid w:val="00FA18F4"/>
    <w:rsid w:val="00FA1C80"/>
    <w:rsid w:val="00FA1E0E"/>
    <w:rsid w:val="00FA2224"/>
    <w:rsid w:val="00FA2920"/>
    <w:rsid w:val="00FA2937"/>
    <w:rsid w:val="00FA2FC1"/>
    <w:rsid w:val="00FA2FF0"/>
    <w:rsid w:val="00FA392F"/>
    <w:rsid w:val="00FA3A95"/>
    <w:rsid w:val="00FA424B"/>
    <w:rsid w:val="00FA4459"/>
    <w:rsid w:val="00FA52B5"/>
    <w:rsid w:val="00FA58E9"/>
    <w:rsid w:val="00FA5D1D"/>
    <w:rsid w:val="00FA61D7"/>
    <w:rsid w:val="00FA6767"/>
    <w:rsid w:val="00FA6E97"/>
    <w:rsid w:val="00FA6EBF"/>
    <w:rsid w:val="00FA7BAE"/>
    <w:rsid w:val="00FB01D8"/>
    <w:rsid w:val="00FB042D"/>
    <w:rsid w:val="00FB060C"/>
    <w:rsid w:val="00FB078A"/>
    <w:rsid w:val="00FB0EF2"/>
    <w:rsid w:val="00FB1453"/>
    <w:rsid w:val="00FB1CDE"/>
    <w:rsid w:val="00FB28D2"/>
    <w:rsid w:val="00FB2CEF"/>
    <w:rsid w:val="00FB30D9"/>
    <w:rsid w:val="00FB346C"/>
    <w:rsid w:val="00FB464E"/>
    <w:rsid w:val="00FB4B0B"/>
    <w:rsid w:val="00FB5722"/>
    <w:rsid w:val="00FB62AC"/>
    <w:rsid w:val="00FB6578"/>
    <w:rsid w:val="00FB7448"/>
    <w:rsid w:val="00FB77E8"/>
    <w:rsid w:val="00FB790C"/>
    <w:rsid w:val="00FB7A04"/>
    <w:rsid w:val="00FB7A98"/>
    <w:rsid w:val="00FC0406"/>
    <w:rsid w:val="00FC05BC"/>
    <w:rsid w:val="00FC09A1"/>
    <w:rsid w:val="00FC0A4A"/>
    <w:rsid w:val="00FC0EEE"/>
    <w:rsid w:val="00FC12C3"/>
    <w:rsid w:val="00FC26E4"/>
    <w:rsid w:val="00FC27D6"/>
    <w:rsid w:val="00FC4304"/>
    <w:rsid w:val="00FC4325"/>
    <w:rsid w:val="00FC4CEA"/>
    <w:rsid w:val="00FC4E5D"/>
    <w:rsid w:val="00FC557A"/>
    <w:rsid w:val="00FC55BF"/>
    <w:rsid w:val="00FC5966"/>
    <w:rsid w:val="00FC5D33"/>
    <w:rsid w:val="00FC65E1"/>
    <w:rsid w:val="00FC67C2"/>
    <w:rsid w:val="00FC6F72"/>
    <w:rsid w:val="00FC766A"/>
    <w:rsid w:val="00FC78BF"/>
    <w:rsid w:val="00FC79BB"/>
    <w:rsid w:val="00FC79D2"/>
    <w:rsid w:val="00FC7B3C"/>
    <w:rsid w:val="00FD04E5"/>
    <w:rsid w:val="00FD06BA"/>
    <w:rsid w:val="00FD06EC"/>
    <w:rsid w:val="00FD0EF2"/>
    <w:rsid w:val="00FD21E6"/>
    <w:rsid w:val="00FD2427"/>
    <w:rsid w:val="00FD248C"/>
    <w:rsid w:val="00FD2504"/>
    <w:rsid w:val="00FD2C14"/>
    <w:rsid w:val="00FD2ED5"/>
    <w:rsid w:val="00FD3BB7"/>
    <w:rsid w:val="00FD3E1D"/>
    <w:rsid w:val="00FD4788"/>
    <w:rsid w:val="00FD47E8"/>
    <w:rsid w:val="00FD4ADC"/>
    <w:rsid w:val="00FD4EE9"/>
    <w:rsid w:val="00FD5AD0"/>
    <w:rsid w:val="00FD6275"/>
    <w:rsid w:val="00FD64FD"/>
    <w:rsid w:val="00FD6B28"/>
    <w:rsid w:val="00FD6C5B"/>
    <w:rsid w:val="00FD70C2"/>
    <w:rsid w:val="00FD735B"/>
    <w:rsid w:val="00FD745D"/>
    <w:rsid w:val="00FD7AED"/>
    <w:rsid w:val="00FD7CDA"/>
    <w:rsid w:val="00FE038F"/>
    <w:rsid w:val="00FE0DB5"/>
    <w:rsid w:val="00FE101B"/>
    <w:rsid w:val="00FE10BB"/>
    <w:rsid w:val="00FE25B2"/>
    <w:rsid w:val="00FE2607"/>
    <w:rsid w:val="00FE27C9"/>
    <w:rsid w:val="00FE2E25"/>
    <w:rsid w:val="00FE3368"/>
    <w:rsid w:val="00FE37FE"/>
    <w:rsid w:val="00FE3BA2"/>
    <w:rsid w:val="00FE4279"/>
    <w:rsid w:val="00FE4518"/>
    <w:rsid w:val="00FE49BD"/>
    <w:rsid w:val="00FE4C58"/>
    <w:rsid w:val="00FE52B3"/>
    <w:rsid w:val="00FE587E"/>
    <w:rsid w:val="00FE5ECB"/>
    <w:rsid w:val="00FE5F8A"/>
    <w:rsid w:val="00FE6883"/>
    <w:rsid w:val="00FE6C09"/>
    <w:rsid w:val="00FE75A7"/>
    <w:rsid w:val="00FE7725"/>
    <w:rsid w:val="00FE7BC3"/>
    <w:rsid w:val="00FF075D"/>
    <w:rsid w:val="00FF0D75"/>
    <w:rsid w:val="00FF117D"/>
    <w:rsid w:val="00FF129C"/>
    <w:rsid w:val="00FF1B9B"/>
    <w:rsid w:val="00FF23CE"/>
    <w:rsid w:val="00FF3341"/>
    <w:rsid w:val="00FF3611"/>
    <w:rsid w:val="00FF3D69"/>
    <w:rsid w:val="00FF3D75"/>
    <w:rsid w:val="00FF3DD2"/>
    <w:rsid w:val="00FF4732"/>
    <w:rsid w:val="00FF490B"/>
    <w:rsid w:val="00FF4D3B"/>
    <w:rsid w:val="00FF55FD"/>
    <w:rsid w:val="00FF5D4C"/>
    <w:rsid w:val="00FF603C"/>
    <w:rsid w:val="00FF61B8"/>
    <w:rsid w:val="00FF6B0F"/>
    <w:rsid w:val="00FF6FC0"/>
    <w:rsid w:val="00FF71A4"/>
    <w:rsid w:val="00FF71F5"/>
    <w:rsid w:val="00FF73E5"/>
    <w:rsid w:val="00FF7AF0"/>
    <w:rsid w:val="00FF7BD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69AE1"/>
  <w15:chartTrackingRefBased/>
  <w15:docId w15:val="{1783A525-BE50-47C2-A88A-24F74B059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8E9"/>
    <w:pPr>
      <w:spacing w:after="0"/>
      <w:jc w:val="both"/>
    </w:pPr>
    <w:rPr>
      <w:rFonts w:ascii="Times New Roman" w:hAnsi="Times New Roman"/>
      <w:sz w:val="24"/>
    </w:rPr>
  </w:style>
  <w:style w:type="paragraph" w:styleId="Ttulo1">
    <w:name w:val="heading 1"/>
    <w:basedOn w:val="Normal"/>
    <w:next w:val="Normal"/>
    <w:link w:val="Ttulo1Char"/>
    <w:uiPriority w:val="9"/>
    <w:qFormat/>
    <w:rsid w:val="00DA4EDF"/>
    <w:pPr>
      <w:keepNext/>
      <w:keepLines/>
      <w:numPr>
        <w:numId w:val="7"/>
      </w:numPr>
      <w:ind w:left="340" w:hanging="340"/>
      <w:jc w:val="left"/>
      <w:outlineLvl w:val="0"/>
    </w:pPr>
    <w:rPr>
      <w:rFonts w:eastAsiaTheme="majorEastAsia" w:cstheme="majorBidi"/>
      <w:b/>
      <w:caps/>
      <w:sz w:val="36"/>
      <w:szCs w:val="32"/>
    </w:rPr>
  </w:style>
  <w:style w:type="paragraph" w:styleId="Ttulo2">
    <w:name w:val="heading 2"/>
    <w:basedOn w:val="Normal"/>
    <w:next w:val="Normal"/>
    <w:link w:val="Ttulo2Char"/>
    <w:uiPriority w:val="9"/>
    <w:unhideWhenUsed/>
    <w:qFormat/>
    <w:rsid w:val="00DA4EDF"/>
    <w:pPr>
      <w:keepNext/>
      <w:keepLines/>
      <w:numPr>
        <w:ilvl w:val="1"/>
        <w:numId w:val="7"/>
      </w:numPr>
      <w:ind w:left="454" w:hanging="454"/>
      <w:outlineLvl w:val="1"/>
    </w:pPr>
    <w:rPr>
      <w:rFonts w:eastAsiaTheme="majorEastAsia" w:cstheme="majorBidi"/>
      <w:b/>
      <w:sz w:val="32"/>
      <w:szCs w:val="26"/>
    </w:rPr>
  </w:style>
  <w:style w:type="paragraph" w:styleId="Ttulo3">
    <w:name w:val="heading 3"/>
    <w:basedOn w:val="Normal"/>
    <w:link w:val="Ttulo3Char"/>
    <w:uiPriority w:val="9"/>
    <w:qFormat/>
    <w:rsid w:val="00DA4EDF"/>
    <w:pPr>
      <w:numPr>
        <w:ilvl w:val="2"/>
        <w:numId w:val="7"/>
      </w:numPr>
      <w:spacing w:line="240" w:lineRule="auto"/>
      <w:ind w:left="567" w:hanging="567"/>
      <w:outlineLvl w:val="2"/>
    </w:pPr>
    <w:rPr>
      <w:rFonts w:eastAsia="Times New Roman" w:cs="Times New Roman"/>
      <w:b/>
      <w:bCs/>
      <w:i/>
      <w:sz w:val="28"/>
      <w:szCs w:val="27"/>
      <w:u w:val="single"/>
      <w:lang w:eastAsia="pt-BR"/>
    </w:rPr>
  </w:style>
  <w:style w:type="paragraph" w:styleId="Ttulo4">
    <w:name w:val="heading 4"/>
    <w:basedOn w:val="Normal"/>
    <w:next w:val="Normal"/>
    <w:link w:val="Ttulo4Char"/>
    <w:uiPriority w:val="9"/>
    <w:unhideWhenUsed/>
    <w:qFormat/>
    <w:rsid w:val="0032175C"/>
    <w:pPr>
      <w:keepNext/>
      <w:keepLines/>
      <w:numPr>
        <w:ilvl w:val="3"/>
        <w:numId w:val="7"/>
      </w:numPr>
      <w:ind w:left="862" w:hanging="862"/>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211765"/>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577CC"/>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577CC"/>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577CC"/>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577CC"/>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CE51C7"/>
    <w:rPr>
      <w:color w:val="808080"/>
    </w:rPr>
  </w:style>
  <w:style w:type="paragraph" w:customStyle="1" w:styleId="Default">
    <w:name w:val="Default"/>
    <w:rsid w:val="00372E8C"/>
    <w:pPr>
      <w:autoSpaceDE w:val="0"/>
      <w:autoSpaceDN w:val="0"/>
      <w:adjustRightInd w:val="0"/>
      <w:spacing w:after="0" w:line="240" w:lineRule="auto"/>
    </w:pPr>
    <w:rPr>
      <w:rFonts w:ascii="Times New Roman" w:hAnsi="Times New Roman" w:cs="Times New Roman"/>
      <w:color w:val="000000"/>
      <w:sz w:val="24"/>
      <w:szCs w:val="24"/>
    </w:rPr>
  </w:style>
  <w:style w:type="paragraph" w:styleId="PargrafodaLista">
    <w:name w:val="List Paragraph"/>
    <w:basedOn w:val="Normal"/>
    <w:uiPriority w:val="34"/>
    <w:qFormat/>
    <w:rsid w:val="00CD0042"/>
    <w:pPr>
      <w:ind w:left="720"/>
      <w:contextualSpacing/>
    </w:pPr>
  </w:style>
  <w:style w:type="character" w:customStyle="1" w:styleId="st">
    <w:name w:val="st"/>
    <w:basedOn w:val="Fontepargpadro"/>
    <w:rsid w:val="001768CC"/>
  </w:style>
  <w:style w:type="character" w:styleId="Hyperlink">
    <w:name w:val="Hyperlink"/>
    <w:basedOn w:val="Fontepargpadro"/>
    <w:uiPriority w:val="99"/>
    <w:unhideWhenUsed/>
    <w:rsid w:val="00954621"/>
    <w:rPr>
      <w:color w:val="0000FF"/>
      <w:u w:val="single"/>
    </w:rPr>
  </w:style>
  <w:style w:type="character" w:customStyle="1" w:styleId="Ttulo3Char">
    <w:name w:val="Título 3 Char"/>
    <w:basedOn w:val="Fontepargpadro"/>
    <w:link w:val="Ttulo3"/>
    <w:uiPriority w:val="9"/>
    <w:rsid w:val="00DA4EDF"/>
    <w:rPr>
      <w:rFonts w:ascii="Times New Roman" w:eastAsia="Times New Roman" w:hAnsi="Times New Roman" w:cs="Times New Roman"/>
      <w:b/>
      <w:bCs/>
      <w:i/>
      <w:sz w:val="28"/>
      <w:szCs w:val="27"/>
      <w:u w:val="single"/>
      <w:lang w:eastAsia="pt-BR"/>
    </w:rPr>
  </w:style>
  <w:style w:type="paragraph" w:styleId="Pr-formataoHTML">
    <w:name w:val="HTML Preformatted"/>
    <w:basedOn w:val="Normal"/>
    <w:link w:val="Pr-formataoHTMLChar"/>
    <w:uiPriority w:val="99"/>
    <w:unhideWhenUsed/>
    <w:rsid w:val="00AF4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AF49FA"/>
    <w:rPr>
      <w:rFonts w:ascii="Courier New" w:eastAsia="Times New Roman" w:hAnsi="Courier New" w:cs="Courier New"/>
      <w:sz w:val="20"/>
      <w:szCs w:val="20"/>
      <w:lang w:eastAsia="pt-BR"/>
    </w:rPr>
  </w:style>
  <w:style w:type="paragraph" w:styleId="Corpodetexto">
    <w:name w:val="Body Text"/>
    <w:basedOn w:val="Normal"/>
    <w:link w:val="CorpodetextoChar"/>
    <w:rsid w:val="00AE4A81"/>
    <w:pPr>
      <w:spacing w:line="240" w:lineRule="auto"/>
    </w:pPr>
    <w:rPr>
      <w:rFonts w:eastAsia="Times New Roman" w:cs="Times New Roman"/>
      <w:szCs w:val="24"/>
      <w:lang w:eastAsia="pt-BR"/>
    </w:rPr>
  </w:style>
  <w:style w:type="character" w:customStyle="1" w:styleId="CorpodetextoChar">
    <w:name w:val="Corpo de texto Char"/>
    <w:basedOn w:val="Fontepargpadro"/>
    <w:link w:val="Corpodetexto"/>
    <w:rsid w:val="00AE4A81"/>
    <w:rPr>
      <w:rFonts w:ascii="Times New Roman" w:eastAsia="Times New Roman" w:hAnsi="Times New Roman" w:cs="Times New Roman"/>
      <w:sz w:val="24"/>
      <w:szCs w:val="24"/>
      <w:lang w:eastAsia="pt-BR"/>
    </w:rPr>
  </w:style>
  <w:style w:type="table" w:styleId="Tabelacomgrade">
    <w:name w:val="Table Grid"/>
    <w:basedOn w:val="Tabelanormal"/>
    <w:uiPriority w:val="39"/>
    <w:rsid w:val="009C1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har">
    <w:name w:val="Título 5 Char"/>
    <w:basedOn w:val="Fontepargpadro"/>
    <w:link w:val="Ttulo5"/>
    <w:uiPriority w:val="9"/>
    <w:semiHidden/>
    <w:rsid w:val="00211765"/>
    <w:rPr>
      <w:rFonts w:asciiTheme="majorHAnsi" w:eastAsiaTheme="majorEastAsia" w:hAnsiTheme="majorHAnsi" w:cstheme="majorBidi"/>
      <w:color w:val="2E74B5" w:themeColor="accent1" w:themeShade="BF"/>
    </w:rPr>
  </w:style>
  <w:style w:type="paragraph" w:styleId="Recuodecorpodetexto">
    <w:name w:val="Body Text Indent"/>
    <w:basedOn w:val="Normal"/>
    <w:link w:val="RecuodecorpodetextoChar"/>
    <w:uiPriority w:val="99"/>
    <w:semiHidden/>
    <w:unhideWhenUsed/>
    <w:rsid w:val="00211765"/>
    <w:pPr>
      <w:spacing w:after="120"/>
      <w:ind w:left="283"/>
    </w:pPr>
  </w:style>
  <w:style w:type="character" w:customStyle="1" w:styleId="RecuodecorpodetextoChar">
    <w:name w:val="Recuo de corpo de texto Char"/>
    <w:basedOn w:val="Fontepargpadro"/>
    <w:link w:val="Recuodecorpodetexto"/>
    <w:uiPriority w:val="99"/>
    <w:semiHidden/>
    <w:rsid w:val="00211765"/>
  </w:style>
  <w:style w:type="paragraph" w:styleId="Textodebalo">
    <w:name w:val="Balloon Text"/>
    <w:basedOn w:val="Normal"/>
    <w:link w:val="TextodebaloChar"/>
    <w:uiPriority w:val="99"/>
    <w:semiHidden/>
    <w:unhideWhenUsed/>
    <w:rsid w:val="00425A3F"/>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25A3F"/>
    <w:rPr>
      <w:rFonts w:ascii="Segoe UI" w:hAnsi="Segoe UI" w:cs="Segoe UI"/>
      <w:sz w:val="18"/>
      <w:szCs w:val="18"/>
    </w:rPr>
  </w:style>
  <w:style w:type="character" w:customStyle="1" w:styleId="orcid-id-https">
    <w:name w:val="orcid-id-https"/>
    <w:basedOn w:val="Fontepargpadro"/>
    <w:rsid w:val="0067275D"/>
  </w:style>
  <w:style w:type="paragraph" w:styleId="NormalWeb">
    <w:name w:val="Normal (Web)"/>
    <w:basedOn w:val="Normal"/>
    <w:uiPriority w:val="99"/>
    <w:unhideWhenUsed/>
    <w:rsid w:val="00814AEE"/>
    <w:pPr>
      <w:spacing w:before="100" w:beforeAutospacing="1" w:after="100" w:afterAutospacing="1" w:line="240" w:lineRule="auto"/>
    </w:pPr>
    <w:rPr>
      <w:rFonts w:eastAsia="Times New Roman" w:cs="Times New Roman"/>
      <w:szCs w:val="24"/>
      <w:lang w:eastAsia="pt-BR"/>
    </w:rPr>
  </w:style>
  <w:style w:type="character" w:styleId="Forte">
    <w:name w:val="Strong"/>
    <w:basedOn w:val="Fontepargpadro"/>
    <w:uiPriority w:val="22"/>
    <w:qFormat/>
    <w:rsid w:val="00814AEE"/>
    <w:rPr>
      <w:b/>
      <w:bCs/>
    </w:rPr>
  </w:style>
  <w:style w:type="character" w:styleId="Refdecomentrio">
    <w:name w:val="annotation reference"/>
    <w:basedOn w:val="Fontepargpadro"/>
    <w:uiPriority w:val="99"/>
    <w:semiHidden/>
    <w:unhideWhenUsed/>
    <w:rsid w:val="007F6B4A"/>
    <w:rPr>
      <w:sz w:val="16"/>
      <w:szCs w:val="16"/>
    </w:rPr>
  </w:style>
  <w:style w:type="paragraph" w:styleId="Textodecomentrio">
    <w:name w:val="annotation text"/>
    <w:basedOn w:val="Normal"/>
    <w:link w:val="TextodecomentrioChar"/>
    <w:uiPriority w:val="99"/>
    <w:unhideWhenUsed/>
    <w:rsid w:val="007F6B4A"/>
    <w:pPr>
      <w:spacing w:line="240" w:lineRule="auto"/>
    </w:pPr>
    <w:rPr>
      <w:sz w:val="20"/>
      <w:szCs w:val="20"/>
    </w:rPr>
  </w:style>
  <w:style w:type="character" w:customStyle="1" w:styleId="TextodecomentrioChar">
    <w:name w:val="Texto de comentário Char"/>
    <w:basedOn w:val="Fontepargpadro"/>
    <w:link w:val="Textodecomentrio"/>
    <w:uiPriority w:val="99"/>
    <w:rsid w:val="007F6B4A"/>
    <w:rPr>
      <w:sz w:val="20"/>
      <w:szCs w:val="20"/>
    </w:rPr>
  </w:style>
  <w:style w:type="paragraph" w:styleId="Assuntodocomentrio">
    <w:name w:val="annotation subject"/>
    <w:basedOn w:val="Textodecomentrio"/>
    <w:next w:val="Textodecomentrio"/>
    <w:link w:val="AssuntodocomentrioChar"/>
    <w:uiPriority w:val="99"/>
    <w:semiHidden/>
    <w:unhideWhenUsed/>
    <w:rsid w:val="007F6B4A"/>
    <w:rPr>
      <w:b/>
      <w:bCs/>
    </w:rPr>
  </w:style>
  <w:style w:type="character" w:customStyle="1" w:styleId="AssuntodocomentrioChar">
    <w:name w:val="Assunto do comentário Char"/>
    <w:basedOn w:val="TextodecomentrioChar"/>
    <w:link w:val="Assuntodocomentrio"/>
    <w:uiPriority w:val="99"/>
    <w:semiHidden/>
    <w:rsid w:val="007F6B4A"/>
    <w:rPr>
      <w:b/>
      <w:bCs/>
      <w:sz w:val="20"/>
      <w:szCs w:val="20"/>
    </w:rPr>
  </w:style>
  <w:style w:type="paragraph" w:styleId="Legenda">
    <w:name w:val="caption"/>
    <w:basedOn w:val="Normal"/>
    <w:next w:val="Normal"/>
    <w:uiPriority w:val="35"/>
    <w:unhideWhenUsed/>
    <w:qFormat/>
    <w:rsid w:val="008D4467"/>
    <w:pPr>
      <w:spacing w:after="200" w:line="240" w:lineRule="auto"/>
    </w:pPr>
    <w:rPr>
      <w:iCs/>
      <w:szCs w:val="18"/>
    </w:rPr>
  </w:style>
  <w:style w:type="character" w:customStyle="1" w:styleId="Ttulo2Char">
    <w:name w:val="Título 2 Char"/>
    <w:basedOn w:val="Fontepargpadro"/>
    <w:link w:val="Ttulo2"/>
    <w:uiPriority w:val="9"/>
    <w:rsid w:val="00DA4EDF"/>
    <w:rPr>
      <w:rFonts w:ascii="Times New Roman" w:eastAsiaTheme="majorEastAsia" w:hAnsi="Times New Roman" w:cstheme="majorBidi"/>
      <w:b/>
      <w:sz w:val="32"/>
      <w:szCs w:val="26"/>
    </w:rPr>
  </w:style>
  <w:style w:type="paragraph" w:styleId="SemEspaamento">
    <w:name w:val="No Spacing"/>
    <w:uiPriority w:val="1"/>
    <w:qFormat/>
    <w:rsid w:val="00F04CE0"/>
    <w:pPr>
      <w:spacing w:after="0" w:line="240" w:lineRule="auto"/>
      <w:jc w:val="both"/>
    </w:pPr>
    <w:rPr>
      <w:rFonts w:ascii="Times New Roman" w:hAnsi="Times New Roman"/>
      <w:sz w:val="24"/>
    </w:rPr>
  </w:style>
  <w:style w:type="character" w:customStyle="1" w:styleId="MenoPendente1">
    <w:name w:val="Menção Pendente1"/>
    <w:basedOn w:val="Fontepargpadro"/>
    <w:uiPriority w:val="99"/>
    <w:semiHidden/>
    <w:unhideWhenUsed/>
    <w:rsid w:val="00C24D98"/>
    <w:rPr>
      <w:color w:val="605E5C"/>
      <w:shd w:val="clear" w:color="auto" w:fill="E1DFDD"/>
    </w:rPr>
  </w:style>
  <w:style w:type="paragraph" w:styleId="Reviso">
    <w:name w:val="Revision"/>
    <w:hidden/>
    <w:uiPriority w:val="99"/>
    <w:semiHidden/>
    <w:rsid w:val="00ED0727"/>
    <w:pPr>
      <w:spacing w:after="0" w:line="240" w:lineRule="auto"/>
    </w:pPr>
    <w:rPr>
      <w:rFonts w:ascii="Times New Roman" w:hAnsi="Times New Roman"/>
      <w:sz w:val="24"/>
    </w:rPr>
  </w:style>
  <w:style w:type="character" w:customStyle="1" w:styleId="MenoPendente2">
    <w:name w:val="Menção Pendente2"/>
    <w:basedOn w:val="Fontepargpadro"/>
    <w:uiPriority w:val="99"/>
    <w:semiHidden/>
    <w:unhideWhenUsed/>
    <w:rsid w:val="00C43AD3"/>
    <w:rPr>
      <w:color w:val="605E5C"/>
      <w:shd w:val="clear" w:color="auto" w:fill="E1DFDD"/>
    </w:rPr>
  </w:style>
  <w:style w:type="character" w:customStyle="1" w:styleId="Ttulo1Char">
    <w:name w:val="Título 1 Char"/>
    <w:basedOn w:val="Fontepargpadro"/>
    <w:link w:val="Ttulo1"/>
    <w:uiPriority w:val="9"/>
    <w:rsid w:val="00DA4EDF"/>
    <w:rPr>
      <w:rFonts w:ascii="Times New Roman" w:eastAsiaTheme="majorEastAsia" w:hAnsi="Times New Roman" w:cstheme="majorBidi"/>
      <w:b/>
      <w:caps/>
      <w:sz w:val="36"/>
      <w:szCs w:val="32"/>
    </w:rPr>
  </w:style>
  <w:style w:type="character" w:customStyle="1" w:styleId="jlqj4b">
    <w:name w:val="jlqj4b"/>
    <w:basedOn w:val="Fontepargpadro"/>
    <w:rsid w:val="006B1F5F"/>
  </w:style>
  <w:style w:type="character" w:customStyle="1" w:styleId="MenoPendente3">
    <w:name w:val="Menção Pendente3"/>
    <w:basedOn w:val="Fontepargpadro"/>
    <w:uiPriority w:val="99"/>
    <w:semiHidden/>
    <w:unhideWhenUsed/>
    <w:rsid w:val="00625520"/>
    <w:rPr>
      <w:color w:val="605E5C"/>
      <w:shd w:val="clear" w:color="auto" w:fill="E1DFDD"/>
    </w:rPr>
  </w:style>
  <w:style w:type="character" w:customStyle="1" w:styleId="Ttulo4Char">
    <w:name w:val="Título 4 Char"/>
    <w:basedOn w:val="Fontepargpadro"/>
    <w:link w:val="Ttulo4"/>
    <w:uiPriority w:val="9"/>
    <w:rsid w:val="0032175C"/>
    <w:rPr>
      <w:rFonts w:ascii="Times New Roman" w:eastAsiaTheme="majorEastAsia" w:hAnsi="Times New Roman" w:cstheme="majorBidi"/>
      <w:i/>
      <w:iCs/>
      <w:sz w:val="24"/>
    </w:rPr>
  </w:style>
  <w:style w:type="paragraph" w:styleId="Cabealho">
    <w:name w:val="header"/>
    <w:basedOn w:val="Normal"/>
    <w:link w:val="CabealhoChar"/>
    <w:uiPriority w:val="99"/>
    <w:unhideWhenUsed/>
    <w:rsid w:val="005777BB"/>
    <w:pPr>
      <w:tabs>
        <w:tab w:val="center" w:pos="4252"/>
        <w:tab w:val="right" w:pos="8504"/>
      </w:tabs>
      <w:spacing w:line="240" w:lineRule="auto"/>
    </w:pPr>
  </w:style>
  <w:style w:type="character" w:customStyle="1" w:styleId="CabealhoChar">
    <w:name w:val="Cabeçalho Char"/>
    <w:basedOn w:val="Fontepargpadro"/>
    <w:link w:val="Cabealho"/>
    <w:uiPriority w:val="99"/>
    <w:rsid w:val="005777BB"/>
    <w:rPr>
      <w:rFonts w:ascii="Times New Roman" w:hAnsi="Times New Roman"/>
      <w:sz w:val="24"/>
    </w:rPr>
  </w:style>
  <w:style w:type="paragraph" w:styleId="Rodap">
    <w:name w:val="footer"/>
    <w:basedOn w:val="Normal"/>
    <w:link w:val="RodapChar"/>
    <w:uiPriority w:val="99"/>
    <w:unhideWhenUsed/>
    <w:rsid w:val="005777BB"/>
    <w:pPr>
      <w:tabs>
        <w:tab w:val="center" w:pos="4252"/>
        <w:tab w:val="right" w:pos="8504"/>
      </w:tabs>
      <w:spacing w:line="240" w:lineRule="auto"/>
    </w:pPr>
  </w:style>
  <w:style w:type="character" w:customStyle="1" w:styleId="RodapChar">
    <w:name w:val="Rodapé Char"/>
    <w:basedOn w:val="Fontepargpadro"/>
    <w:link w:val="Rodap"/>
    <w:uiPriority w:val="99"/>
    <w:rsid w:val="005777BB"/>
    <w:rPr>
      <w:rFonts w:ascii="Times New Roman" w:hAnsi="Times New Roman"/>
      <w:sz w:val="24"/>
    </w:rPr>
  </w:style>
  <w:style w:type="table" w:customStyle="1" w:styleId="Tabelacomgrade1">
    <w:name w:val="Tabela com grade1"/>
    <w:basedOn w:val="Tabelanormal"/>
    <w:next w:val="Tabelacomgrade"/>
    <w:uiPriority w:val="39"/>
    <w:rsid w:val="007F1F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A13496"/>
    <w:pPr>
      <w:spacing w:after="240" w:line="240" w:lineRule="auto"/>
    </w:pPr>
  </w:style>
  <w:style w:type="character" w:styleId="MenoPendente">
    <w:name w:val="Unresolved Mention"/>
    <w:basedOn w:val="Fontepargpadro"/>
    <w:uiPriority w:val="99"/>
    <w:semiHidden/>
    <w:unhideWhenUsed/>
    <w:rsid w:val="003452C9"/>
    <w:rPr>
      <w:color w:val="605E5C"/>
      <w:shd w:val="clear" w:color="auto" w:fill="E1DFDD"/>
    </w:rPr>
  </w:style>
  <w:style w:type="character" w:customStyle="1" w:styleId="Ttulo6Char">
    <w:name w:val="Título 6 Char"/>
    <w:basedOn w:val="Fontepargpadro"/>
    <w:link w:val="Ttulo6"/>
    <w:uiPriority w:val="9"/>
    <w:semiHidden/>
    <w:rsid w:val="00E577CC"/>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E577CC"/>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E577CC"/>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577CC"/>
    <w:rPr>
      <w:rFonts w:asciiTheme="majorHAnsi" w:eastAsiaTheme="majorEastAsia" w:hAnsiTheme="majorHAnsi" w:cstheme="majorBidi"/>
      <w:i/>
      <w:iCs/>
      <w:color w:val="272727" w:themeColor="text1" w:themeTint="D8"/>
      <w:sz w:val="21"/>
      <w:szCs w:val="21"/>
    </w:rPr>
  </w:style>
  <w:style w:type="paragraph" w:customStyle="1" w:styleId="Tabelan10">
    <w:name w:val="Tabela n10"/>
    <w:basedOn w:val="Normal"/>
    <w:link w:val="Tabelan10Char"/>
    <w:qFormat/>
    <w:rsid w:val="00A8414A"/>
    <w:pPr>
      <w:spacing w:line="240" w:lineRule="auto"/>
    </w:pPr>
    <w:rPr>
      <w:sz w:val="20"/>
      <w:lang w:eastAsia="pt-BR"/>
    </w:rPr>
  </w:style>
  <w:style w:type="character" w:customStyle="1" w:styleId="Tabelan10Char">
    <w:name w:val="Tabela n10 Char"/>
    <w:basedOn w:val="Fontepargpadro"/>
    <w:link w:val="Tabelan10"/>
    <w:rsid w:val="00A8414A"/>
    <w:rPr>
      <w:rFonts w:ascii="Times New Roman" w:hAnsi="Times New Roman"/>
      <w:sz w:val="20"/>
      <w:lang w:eastAsia="pt-BR"/>
    </w:rPr>
  </w:style>
  <w:style w:type="character" w:customStyle="1" w:styleId="rynqvb">
    <w:name w:val="rynqvb"/>
    <w:basedOn w:val="Fontepargpadro"/>
    <w:rsid w:val="00366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753">
      <w:bodyDiv w:val="1"/>
      <w:marLeft w:val="0"/>
      <w:marRight w:val="0"/>
      <w:marTop w:val="0"/>
      <w:marBottom w:val="0"/>
      <w:divBdr>
        <w:top w:val="none" w:sz="0" w:space="0" w:color="auto"/>
        <w:left w:val="none" w:sz="0" w:space="0" w:color="auto"/>
        <w:bottom w:val="none" w:sz="0" w:space="0" w:color="auto"/>
        <w:right w:val="none" w:sz="0" w:space="0" w:color="auto"/>
      </w:divBdr>
    </w:div>
    <w:div w:id="462966221">
      <w:bodyDiv w:val="1"/>
      <w:marLeft w:val="0"/>
      <w:marRight w:val="0"/>
      <w:marTop w:val="0"/>
      <w:marBottom w:val="0"/>
      <w:divBdr>
        <w:top w:val="none" w:sz="0" w:space="0" w:color="auto"/>
        <w:left w:val="none" w:sz="0" w:space="0" w:color="auto"/>
        <w:bottom w:val="none" w:sz="0" w:space="0" w:color="auto"/>
        <w:right w:val="none" w:sz="0" w:space="0" w:color="auto"/>
      </w:divBdr>
    </w:div>
    <w:div w:id="552085949">
      <w:bodyDiv w:val="1"/>
      <w:marLeft w:val="0"/>
      <w:marRight w:val="0"/>
      <w:marTop w:val="0"/>
      <w:marBottom w:val="0"/>
      <w:divBdr>
        <w:top w:val="none" w:sz="0" w:space="0" w:color="auto"/>
        <w:left w:val="none" w:sz="0" w:space="0" w:color="auto"/>
        <w:bottom w:val="none" w:sz="0" w:space="0" w:color="auto"/>
        <w:right w:val="none" w:sz="0" w:space="0" w:color="auto"/>
      </w:divBdr>
    </w:div>
    <w:div w:id="628097477">
      <w:bodyDiv w:val="1"/>
      <w:marLeft w:val="0"/>
      <w:marRight w:val="0"/>
      <w:marTop w:val="0"/>
      <w:marBottom w:val="0"/>
      <w:divBdr>
        <w:top w:val="none" w:sz="0" w:space="0" w:color="auto"/>
        <w:left w:val="none" w:sz="0" w:space="0" w:color="auto"/>
        <w:bottom w:val="none" w:sz="0" w:space="0" w:color="auto"/>
        <w:right w:val="none" w:sz="0" w:space="0" w:color="auto"/>
      </w:divBdr>
    </w:div>
    <w:div w:id="665406104">
      <w:bodyDiv w:val="1"/>
      <w:marLeft w:val="0"/>
      <w:marRight w:val="0"/>
      <w:marTop w:val="0"/>
      <w:marBottom w:val="0"/>
      <w:divBdr>
        <w:top w:val="none" w:sz="0" w:space="0" w:color="auto"/>
        <w:left w:val="none" w:sz="0" w:space="0" w:color="auto"/>
        <w:bottom w:val="none" w:sz="0" w:space="0" w:color="auto"/>
        <w:right w:val="none" w:sz="0" w:space="0" w:color="auto"/>
      </w:divBdr>
    </w:div>
    <w:div w:id="733819992">
      <w:bodyDiv w:val="1"/>
      <w:marLeft w:val="0"/>
      <w:marRight w:val="0"/>
      <w:marTop w:val="0"/>
      <w:marBottom w:val="0"/>
      <w:divBdr>
        <w:top w:val="none" w:sz="0" w:space="0" w:color="auto"/>
        <w:left w:val="none" w:sz="0" w:space="0" w:color="auto"/>
        <w:bottom w:val="none" w:sz="0" w:space="0" w:color="auto"/>
        <w:right w:val="none" w:sz="0" w:space="0" w:color="auto"/>
      </w:divBdr>
    </w:div>
    <w:div w:id="837963296">
      <w:bodyDiv w:val="1"/>
      <w:marLeft w:val="0"/>
      <w:marRight w:val="0"/>
      <w:marTop w:val="0"/>
      <w:marBottom w:val="0"/>
      <w:divBdr>
        <w:top w:val="none" w:sz="0" w:space="0" w:color="auto"/>
        <w:left w:val="none" w:sz="0" w:space="0" w:color="auto"/>
        <w:bottom w:val="none" w:sz="0" w:space="0" w:color="auto"/>
        <w:right w:val="none" w:sz="0" w:space="0" w:color="auto"/>
      </w:divBdr>
      <w:divsChild>
        <w:div w:id="337121115">
          <w:marLeft w:val="0"/>
          <w:marRight w:val="0"/>
          <w:marTop w:val="0"/>
          <w:marBottom w:val="0"/>
          <w:divBdr>
            <w:top w:val="none" w:sz="0" w:space="0" w:color="auto"/>
            <w:left w:val="none" w:sz="0" w:space="0" w:color="auto"/>
            <w:bottom w:val="none" w:sz="0" w:space="0" w:color="auto"/>
            <w:right w:val="none" w:sz="0" w:space="0" w:color="auto"/>
          </w:divBdr>
        </w:div>
      </w:divsChild>
    </w:div>
    <w:div w:id="873735575">
      <w:bodyDiv w:val="1"/>
      <w:marLeft w:val="0"/>
      <w:marRight w:val="0"/>
      <w:marTop w:val="0"/>
      <w:marBottom w:val="0"/>
      <w:divBdr>
        <w:top w:val="none" w:sz="0" w:space="0" w:color="auto"/>
        <w:left w:val="none" w:sz="0" w:space="0" w:color="auto"/>
        <w:bottom w:val="none" w:sz="0" w:space="0" w:color="auto"/>
        <w:right w:val="none" w:sz="0" w:space="0" w:color="auto"/>
      </w:divBdr>
    </w:div>
    <w:div w:id="940642390">
      <w:bodyDiv w:val="1"/>
      <w:marLeft w:val="0"/>
      <w:marRight w:val="0"/>
      <w:marTop w:val="0"/>
      <w:marBottom w:val="0"/>
      <w:divBdr>
        <w:top w:val="none" w:sz="0" w:space="0" w:color="auto"/>
        <w:left w:val="none" w:sz="0" w:space="0" w:color="auto"/>
        <w:bottom w:val="none" w:sz="0" w:space="0" w:color="auto"/>
        <w:right w:val="none" w:sz="0" w:space="0" w:color="auto"/>
      </w:divBdr>
    </w:div>
    <w:div w:id="998119818">
      <w:bodyDiv w:val="1"/>
      <w:marLeft w:val="0"/>
      <w:marRight w:val="0"/>
      <w:marTop w:val="0"/>
      <w:marBottom w:val="0"/>
      <w:divBdr>
        <w:top w:val="none" w:sz="0" w:space="0" w:color="auto"/>
        <w:left w:val="none" w:sz="0" w:space="0" w:color="auto"/>
        <w:bottom w:val="none" w:sz="0" w:space="0" w:color="auto"/>
        <w:right w:val="none" w:sz="0" w:space="0" w:color="auto"/>
      </w:divBdr>
    </w:div>
    <w:div w:id="1068649130">
      <w:bodyDiv w:val="1"/>
      <w:marLeft w:val="0"/>
      <w:marRight w:val="0"/>
      <w:marTop w:val="0"/>
      <w:marBottom w:val="0"/>
      <w:divBdr>
        <w:top w:val="none" w:sz="0" w:space="0" w:color="auto"/>
        <w:left w:val="none" w:sz="0" w:space="0" w:color="auto"/>
        <w:bottom w:val="none" w:sz="0" w:space="0" w:color="auto"/>
        <w:right w:val="none" w:sz="0" w:space="0" w:color="auto"/>
      </w:divBdr>
    </w:div>
    <w:div w:id="1313410729">
      <w:bodyDiv w:val="1"/>
      <w:marLeft w:val="0"/>
      <w:marRight w:val="0"/>
      <w:marTop w:val="0"/>
      <w:marBottom w:val="0"/>
      <w:divBdr>
        <w:top w:val="none" w:sz="0" w:space="0" w:color="auto"/>
        <w:left w:val="none" w:sz="0" w:space="0" w:color="auto"/>
        <w:bottom w:val="none" w:sz="0" w:space="0" w:color="auto"/>
        <w:right w:val="none" w:sz="0" w:space="0" w:color="auto"/>
      </w:divBdr>
    </w:div>
    <w:div w:id="1369649999">
      <w:bodyDiv w:val="1"/>
      <w:marLeft w:val="0"/>
      <w:marRight w:val="0"/>
      <w:marTop w:val="0"/>
      <w:marBottom w:val="0"/>
      <w:divBdr>
        <w:top w:val="none" w:sz="0" w:space="0" w:color="auto"/>
        <w:left w:val="none" w:sz="0" w:space="0" w:color="auto"/>
        <w:bottom w:val="none" w:sz="0" w:space="0" w:color="auto"/>
        <w:right w:val="none" w:sz="0" w:space="0" w:color="auto"/>
      </w:divBdr>
    </w:div>
    <w:div w:id="1376006419">
      <w:bodyDiv w:val="1"/>
      <w:marLeft w:val="0"/>
      <w:marRight w:val="0"/>
      <w:marTop w:val="0"/>
      <w:marBottom w:val="0"/>
      <w:divBdr>
        <w:top w:val="none" w:sz="0" w:space="0" w:color="auto"/>
        <w:left w:val="none" w:sz="0" w:space="0" w:color="auto"/>
        <w:bottom w:val="none" w:sz="0" w:space="0" w:color="auto"/>
        <w:right w:val="none" w:sz="0" w:space="0" w:color="auto"/>
      </w:divBdr>
    </w:div>
    <w:div w:id="1423256228">
      <w:bodyDiv w:val="1"/>
      <w:marLeft w:val="0"/>
      <w:marRight w:val="0"/>
      <w:marTop w:val="0"/>
      <w:marBottom w:val="0"/>
      <w:divBdr>
        <w:top w:val="none" w:sz="0" w:space="0" w:color="auto"/>
        <w:left w:val="none" w:sz="0" w:space="0" w:color="auto"/>
        <w:bottom w:val="none" w:sz="0" w:space="0" w:color="auto"/>
        <w:right w:val="none" w:sz="0" w:space="0" w:color="auto"/>
      </w:divBdr>
    </w:div>
    <w:div w:id="1453982649">
      <w:bodyDiv w:val="1"/>
      <w:marLeft w:val="0"/>
      <w:marRight w:val="0"/>
      <w:marTop w:val="0"/>
      <w:marBottom w:val="0"/>
      <w:divBdr>
        <w:top w:val="none" w:sz="0" w:space="0" w:color="auto"/>
        <w:left w:val="none" w:sz="0" w:space="0" w:color="auto"/>
        <w:bottom w:val="none" w:sz="0" w:space="0" w:color="auto"/>
        <w:right w:val="none" w:sz="0" w:space="0" w:color="auto"/>
      </w:divBdr>
      <w:divsChild>
        <w:div w:id="1440563290">
          <w:marLeft w:val="0"/>
          <w:marRight w:val="0"/>
          <w:marTop w:val="0"/>
          <w:marBottom w:val="0"/>
          <w:divBdr>
            <w:top w:val="none" w:sz="0" w:space="0" w:color="auto"/>
            <w:left w:val="none" w:sz="0" w:space="0" w:color="auto"/>
            <w:bottom w:val="none" w:sz="0" w:space="0" w:color="auto"/>
            <w:right w:val="none" w:sz="0" w:space="0" w:color="auto"/>
          </w:divBdr>
        </w:div>
      </w:divsChild>
    </w:div>
    <w:div w:id="1455518986">
      <w:bodyDiv w:val="1"/>
      <w:marLeft w:val="0"/>
      <w:marRight w:val="0"/>
      <w:marTop w:val="0"/>
      <w:marBottom w:val="0"/>
      <w:divBdr>
        <w:top w:val="none" w:sz="0" w:space="0" w:color="auto"/>
        <w:left w:val="none" w:sz="0" w:space="0" w:color="auto"/>
        <w:bottom w:val="none" w:sz="0" w:space="0" w:color="auto"/>
        <w:right w:val="none" w:sz="0" w:space="0" w:color="auto"/>
      </w:divBdr>
      <w:divsChild>
        <w:div w:id="902717234">
          <w:marLeft w:val="0"/>
          <w:marRight w:val="0"/>
          <w:marTop w:val="100"/>
          <w:marBottom w:val="0"/>
          <w:divBdr>
            <w:top w:val="none" w:sz="0" w:space="0" w:color="auto"/>
            <w:left w:val="none" w:sz="0" w:space="0" w:color="auto"/>
            <w:bottom w:val="none" w:sz="0" w:space="0" w:color="auto"/>
            <w:right w:val="none" w:sz="0" w:space="0" w:color="auto"/>
          </w:divBdr>
        </w:div>
        <w:div w:id="1122109523">
          <w:marLeft w:val="0"/>
          <w:marRight w:val="0"/>
          <w:marTop w:val="0"/>
          <w:marBottom w:val="0"/>
          <w:divBdr>
            <w:top w:val="none" w:sz="0" w:space="0" w:color="auto"/>
            <w:left w:val="none" w:sz="0" w:space="0" w:color="auto"/>
            <w:bottom w:val="none" w:sz="0" w:space="0" w:color="auto"/>
            <w:right w:val="none" w:sz="0" w:space="0" w:color="auto"/>
          </w:divBdr>
          <w:divsChild>
            <w:div w:id="1198007584">
              <w:marLeft w:val="0"/>
              <w:marRight w:val="0"/>
              <w:marTop w:val="0"/>
              <w:marBottom w:val="0"/>
              <w:divBdr>
                <w:top w:val="none" w:sz="0" w:space="0" w:color="auto"/>
                <w:left w:val="none" w:sz="0" w:space="0" w:color="auto"/>
                <w:bottom w:val="none" w:sz="0" w:space="0" w:color="auto"/>
                <w:right w:val="none" w:sz="0" w:space="0" w:color="auto"/>
              </w:divBdr>
              <w:divsChild>
                <w:div w:id="86490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055346">
      <w:bodyDiv w:val="1"/>
      <w:marLeft w:val="0"/>
      <w:marRight w:val="0"/>
      <w:marTop w:val="0"/>
      <w:marBottom w:val="0"/>
      <w:divBdr>
        <w:top w:val="none" w:sz="0" w:space="0" w:color="auto"/>
        <w:left w:val="none" w:sz="0" w:space="0" w:color="auto"/>
        <w:bottom w:val="none" w:sz="0" w:space="0" w:color="auto"/>
        <w:right w:val="none" w:sz="0" w:space="0" w:color="auto"/>
      </w:divBdr>
    </w:div>
    <w:div w:id="1619020986">
      <w:bodyDiv w:val="1"/>
      <w:marLeft w:val="0"/>
      <w:marRight w:val="0"/>
      <w:marTop w:val="0"/>
      <w:marBottom w:val="0"/>
      <w:divBdr>
        <w:top w:val="none" w:sz="0" w:space="0" w:color="auto"/>
        <w:left w:val="none" w:sz="0" w:space="0" w:color="auto"/>
        <w:bottom w:val="none" w:sz="0" w:space="0" w:color="auto"/>
        <w:right w:val="none" w:sz="0" w:space="0" w:color="auto"/>
      </w:divBdr>
    </w:div>
    <w:div w:id="1707754478">
      <w:bodyDiv w:val="1"/>
      <w:marLeft w:val="0"/>
      <w:marRight w:val="0"/>
      <w:marTop w:val="0"/>
      <w:marBottom w:val="0"/>
      <w:divBdr>
        <w:top w:val="none" w:sz="0" w:space="0" w:color="auto"/>
        <w:left w:val="none" w:sz="0" w:space="0" w:color="auto"/>
        <w:bottom w:val="none" w:sz="0" w:space="0" w:color="auto"/>
        <w:right w:val="none" w:sz="0" w:space="0" w:color="auto"/>
      </w:divBdr>
    </w:div>
    <w:div w:id="1714580112">
      <w:bodyDiv w:val="1"/>
      <w:marLeft w:val="0"/>
      <w:marRight w:val="0"/>
      <w:marTop w:val="0"/>
      <w:marBottom w:val="0"/>
      <w:divBdr>
        <w:top w:val="none" w:sz="0" w:space="0" w:color="auto"/>
        <w:left w:val="none" w:sz="0" w:space="0" w:color="auto"/>
        <w:bottom w:val="none" w:sz="0" w:space="0" w:color="auto"/>
        <w:right w:val="none" w:sz="0" w:space="0" w:color="auto"/>
      </w:divBdr>
    </w:div>
    <w:div w:id="1786726769">
      <w:bodyDiv w:val="1"/>
      <w:marLeft w:val="0"/>
      <w:marRight w:val="0"/>
      <w:marTop w:val="0"/>
      <w:marBottom w:val="0"/>
      <w:divBdr>
        <w:top w:val="none" w:sz="0" w:space="0" w:color="auto"/>
        <w:left w:val="none" w:sz="0" w:space="0" w:color="auto"/>
        <w:bottom w:val="none" w:sz="0" w:space="0" w:color="auto"/>
        <w:right w:val="none" w:sz="0" w:space="0" w:color="auto"/>
      </w:divBdr>
    </w:div>
    <w:div w:id="1825505736">
      <w:bodyDiv w:val="1"/>
      <w:marLeft w:val="0"/>
      <w:marRight w:val="0"/>
      <w:marTop w:val="0"/>
      <w:marBottom w:val="0"/>
      <w:divBdr>
        <w:top w:val="none" w:sz="0" w:space="0" w:color="auto"/>
        <w:left w:val="none" w:sz="0" w:space="0" w:color="auto"/>
        <w:bottom w:val="none" w:sz="0" w:space="0" w:color="auto"/>
        <w:right w:val="none" w:sz="0" w:space="0" w:color="auto"/>
      </w:divBdr>
    </w:div>
    <w:div w:id="1856921108">
      <w:bodyDiv w:val="1"/>
      <w:marLeft w:val="0"/>
      <w:marRight w:val="0"/>
      <w:marTop w:val="0"/>
      <w:marBottom w:val="0"/>
      <w:divBdr>
        <w:top w:val="none" w:sz="0" w:space="0" w:color="auto"/>
        <w:left w:val="none" w:sz="0" w:space="0" w:color="auto"/>
        <w:bottom w:val="none" w:sz="0" w:space="0" w:color="auto"/>
        <w:right w:val="none" w:sz="0" w:space="0" w:color="auto"/>
      </w:divBdr>
    </w:div>
    <w:div w:id="1858079378">
      <w:bodyDiv w:val="1"/>
      <w:marLeft w:val="0"/>
      <w:marRight w:val="0"/>
      <w:marTop w:val="0"/>
      <w:marBottom w:val="0"/>
      <w:divBdr>
        <w:top w:val="none" w:sz="0" w:space="0" w:color="auto"/>
        <w:left w:val="none" w:sz="0" w:space="0" w:color="auto"/>
        <w:bottom w:val="none" w:sz="0" w:space="0" w:color="auto"/>
        <w:right w:val="none" w:sz="0" w:space="0" w:color="auto"/>
      </w:divBdr>
      <w:divsChild>
        <w:div w:id="1001739757">
          <w:marLeft w:val="0"/>
          <w:marRight w:val="0"/>
          <w:marTop w:val="100"/>
          <w:marBottom w:val="0"/>
          <w:divBdr>
            <w:top w:val="none" w:sz="0" w:space="0" w:color="auto"/>
            <w:left w:val="none" w:sz="0" w:space="0" w:color="auto"/>
            <w:bottom w:val="none" w:sz="0" w:space="0" w:color="auto"/>
            <w:right w:val="none" w:sz="0" w:space="0" w:color="auto"/>
          </w:divBdr>
        </w:div>
        <w:div w:id="424886613">
          <w:marLeft w:val="0"/>
          <w:marRight w:val="0"/>
          <w:marTop w:val="0"/>
          <w:marBottom w:val="0"/>
          <w:divBdr>
            <w:top w:val="none" w:sz="0" w:space="0" w:color="auto"/>
            <w:left w:val="none" w:sz="0" w:space="0" w:color="auto"/>
            <w:bottom w:val="none" w:sz="0" w:space="0" w:color="auto"/>
            <w:right w:val="none" w:sz="0" w:space="0" w:color="auto"/>
          </w:divBdr>
          <w:divsChild>
            <w:div w:id="1540895892">
              <w:marLeft w:val="0"/>
              <w:marRight w:val="0"/>
              <w:marTop w:val="0"/>
              <w:marBottom w:val="0"/>
              <w:divBdr>
                <w:top w:val="none" w:sz="0" w:space="0" w:color="auto"/>
                <w:left w:val="none" w:sz="0" w:space="0" w:color="auto"/>
                <w:bottom w:val="none" w:sz="0" w:space="0" w:color="auto"/>
                <w:right w:val="none" w:sz="0" w:space="0" w:color="auto"/>
              </w:divBdr>
              <w:divsChild>
                <w:div w:id="9190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38424">
      <w:bodyDiv w:val="1"/>
      <w:marLeft w:val="0"/>
      <w:marRight w:val="0"/>
      <w:marTop w:val="0"/>
      <w:marBottom w:val="0"/>
      <w:divBdr>
        <w:top w:val="none" w:sz="0" w:space="0" w:color="auto"/>
        <w:left w:val="none" w:sz="0" w:space="0" w:color="auto"/>
        <w:bottom w:val="none" w:sz="0" w:space="0" w:color="auto"/>
        <w:right w:val="none" w:sz="0" w:space="0" w:color="auto"/>
      </w:divBdr>
    </w:div>
    <w:div w:id="208741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298A7-4D98-4FDE-9B83-81F62D9C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27</TotalTime>
  <Pages>29</Pages>
  <Words>43155</Words>
  <Characters>233038</Characters>
  <Application>Microsoft Office Word</Application>
  <DocSecurity>0</DocSecurity>
  <Lines>1941</Lines>
  <Paragraphs>5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reco</dc:creator>
  <cp:keywords/>
  <dc:description/>
  <cp:lastModifiedBy>Daniel Henrique Nunes Peixoto</cp:lastModifiedBy>
  <cp:revision>4048</cp:revision>
  <cp:lastPrinted>2022-09-26T19:19:00Z</cp:lastPrinted>
  <dcterms:created xsi:type="dcterms:W3CDTF">2021-06-02T19:14:00Z</dcterms:created>
  <dcterms:modified xsi:type="dcterms:W3CDTF">2025-06-1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w49hzd"/&gt;&lt;style id="http://www.zotero.org/styles/associacao-brasileira-de-normas-tecnicas" hasBibliography="1" bibliographyStyleHasBeenSet="1"/&gt;&lt;prefs&gt;&lt;pref name="fieldType" value="Field"/&gt;&lt;pre</vt:lpwstr>
  </property>
  <property fmtid="{D5CDD505-2E9C-101B-9397-08002B2CF9AE}" pid="3" name="ZOTERO_PREF_2">
    <vt:lpwstr>f name="dontAskDelayCitationUpdates" value="true"/&gt;&lt;/prefs&gt;&lt;/data&gt;</vt:lpwstr>
  </property>
</Properties>
</file>